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537A3" w14:textId="77777777" w:rsidR="00B25B6D" w:rsidRPr="00F55540" w:rsidRDefault="00B25B6D" w:rsidP="00B25B6D">
      <w:pPr>
        <w:spacing w:line="360" w:lineRule="auto"/>
        <w:ind w:right="-499"/>
        <w:jc w:val="both"/>
        <w:rPr>
          <w:rFonts w:asciiTheme="majorHAnsi" w:eastAsia="MS Minngs" w:hAnsiTheme="majorHAnsi" w:cstheme="majorHAnsi"/>
          <w:b/>
          <w:iCs/>
          <w:color w:val="000000" w:themeColor="text1"/>
          <w:lang w:val="en-US" w:eastAsia="ja-JP"/>
        </w:rPr>
      </w:pPr>
      <w:bookmarkStart w:id="0" w:name="OLE_LINK45"/>
      <w:bookmarkStart w:id="1" w:name="OLE_LINK46"/>
      <w:r w:rsidRPr="00F55540">
        <w:rPr>
          <w:rFonts w:asciiTheme="majorHAnsi" w:eastAsia="MS Minngs" w:hAnsiTheme="majorHAnsi" w:cstheme="majorHAnsi"/>
          <w:b/>
          <w:iCs/>
          <w:color w:val="000000" w:themeColor="text1"/>
          <w:lang w:val="en-US" w:eastAsia="ja-JP"/>
        </w:rPr>
        <w:t>Absenteeism in healthcare workers: results from the nationwide AMADEUS survey.</w:t>
      </w:r>
      <w:r>
        <w:rPr>
          <w:rFonts w:asciiTheme="majorHAnsi" w:eastAsia="MS Minngs" w:hAnsiTheme="majorHAnsi" w:cstheme="majorHAnsi"/>
          <w:b/>
          <w:iCs/>
          <w:color w:val="000000" w:themeColor="text1"/>
          <w:lang w:val="en-US" w:eastAsia="ja-JP"/>
        </w:rPr>
        <w:t xml:space="preserve"> </w:t>
      </w:r>
    </w:p>
    <w:p w14:paraId="5E34499F" w14:textId="77777777" w:rsidR="00B25B6D" w:rsidRPr="00F55540" w:rsidRDefault="00B25B6D" w:rsidP="00B25B6D">
      <w:pPr>
        <w:spacing w:line="360" w:lineRule="auto"/>
        <w:ind w:right="-499"/>
        <w:jc w:val="both"/>
        <w:rPr>
          <w:rFonts w:asciiTheme="majorHAnsi" w:hAnsiTheme="majorHAnsi" w:cstheme="majorHAnsi"/>
          <w:lang w:val="en-US"/>
        </w:rPr>
      </w:pPr>
    </w:p>
    <w:p w14:paraId="16F937B3" w14:textId="77777777" w:rsidR="00B25B6D" w:rsidRPr="00F55540" w:rsidRDefault="00B25B6D" w:rsidP="00B25B6D">
      <w:pPr>
        <w:spacing w:line="360" w:lineRule="auto"/>
        <w:ind w:right="-499"/>
        <w:jc w:val="both"/>
        <w:rPr>
          <w:rFonts w:asciiTheme="majorHAnsi" w:hAnsiTheme="majorHAnsi" w:cstheme="majorHAnsi"/>
          <w:lang w:val="en-US"/>
        </w:rPr>
      </w:pPr>
      <w:r w:rsidRPr="00F55540">
        <w:rPr>
          <w:rFonts w:asciiTheme="majorHAnsi" w:hAnsiTheme="majorHAnsi" w:cstheme="majorHAnsi"/>
          <w:lang w:val="en-US"/>
        </w:rPr>
        <w:t xml:space="preserve">Running title: professional and individual factors </w:t>
      </w:r>
      <w:r>
        <w:rPr>
          <w:rFonts w:asciiTheme="majorHAnsi" w:hAnsiTheme="majorHAnsi" w:cstheme="majorHAnsi"/>
          <w:lang w:val="en-US"/>
        </w:rPr>
        <w:t>associated with</w:t>
      </w:r>
      <w:r w:rsidRPr="00F55540">
        <w:rPr>
          <w:rFonts w:asciiTheme="majorHAnsi" w:hAnsiTheme="majorHAnsi" w:cstheme="majorHAnsi"/>
          <w:lang w:val="en-US"/>
        </w:rPr>
        <w:t xml:space="preserve"> </w:t>
      </w:r>
      <w:r>
        <w:rPr>
          <w:rFonts w:asciiTheme="majorHAnsi" w:hAnsiTheme="majorHAnsi" w:cstheme="majorHAnsi"/>
          <w:lang w:val="en-US"/>
        </w:rPr>
        <w:t>absenteeism</w:t>
      </w:r>
      <w:r w:rsidRPr="00F55540">
        <w:rPr>
          <w:rFonts w:asciiTheme="majorHAnsi" w:hAnsiTheme="majorHAnsi" w:cstheme="majorHAnsi"/>
          <w:lang w:val="en-US"/>
        </w:rPr>
        <w:t xml:space="preserve"> in healthcare workers</w:t>
      </w:r>
    </w:p>
    <w:p w14:paraId="71DA86D2" w14:textId="77777777" w:rsidR="00B25B6D" w:rsidRPr="00F80ADA" w:rsidRDefault="00B25B6D" w:rsidP="00B25B6D">
      <w:pPr>
        <w:spacing w:line="360" w:lineRule="auto"/>
        <w:ind w:right="78"/>
        <w:jc w:val="both"/>
        <w:rPr>
          <w:rFonts w:asciiTheme="majorHAnsi" w:hAnsiTheme="majorHAnsi" w:cstheme="majorHAnsi"/>
          <w:sz w:val="20"/>
          <w:szCs w:val="20"/>
          <w:lang w:val="en-US"/>
        </w:rPr>
      </w:pPr>
    </w:p>
    <w:p w14:paraId="67731A5A" w14:textId="77777777" w:rsidR="00B25B6D" w:rsidRPr="00CF2270" w:rsidRDefault="00B25B6D" w:rsidP="00B25B6D">
      <w:pPr>
        <w:spacing w:after="200" w:line="360" w:lineRule="auto"/>
        <w:ind w:right="-499"/>
        <w:rPr>
          <w:rFonts w:asciiTheme="majorHAnsi" w:hAnsiTheme="majorHAnsi" w:cstheme="majorHAnsi"/>
          <w:i/>
          <w:iCs/>
        </w:rPr>
      </w:pPr>
      <w:r w:rsidRPr="00CF2270">
        <w:rPr>
          <w:rFonts w:asciiTheme="majorHAnsi" w:hAnsiTheme="majorHAnsi" w:cstheme="majorHAnsi"/>
          <w:iCs/>
        </w:rPr>
        <w:t>Guillaume FOND*</w:t>
      </w:r>
      <w:r w:rsidRPr="00CF2270">
        <w:rPr>
          <w:rFonts w:asciiTheme="majorHAnsi" w:hAnsiTheme="majorHAnsi" w:cstheme="majorHAnsi"/>
          <w:iCs/>
          <w:vertAlign w:val="superscript"/>
        </w:rPr>
        <w:t>1,2</w:t>
      </w:r>
      <w:r w:rsidRPr="00CF2270">
        <w:rPr>
          <w:rFonts w:asciiTheme="majorHAnsi" w:hAnsiTheme="majorHAnsi" w:cstheme="majorHAnsi"/>
          <w:iCs/>
        </w:rPr>
        <w:t>, Guillaume LUCAS</w:t>
      </w:r>
      <w:r w:rsidRPr="00CF2270">
        <w:rPr>
          <w:rFonts w:asciiTheme="majorHAnsi" w:hAnsiTheme="majorHAnsi" w:cstheme="majorHAnsi"/>
          <w:iCs/>
          <w:vertAlign w:val="superscript"/>
        </w:rPr>
        <w:t>1</w:t>
      </w:r>
      <w:r w:rsidRPr="00CF2270">
        <w:rPr>
          <w:rFonts w:asciiTheme="majorHAnsi" w:hAnsiTheme="majorHAnsi" w:cstheme="majorHAnsi"/>
          <w:iCs/>
        </w:rPr>
        <w:t>, Laurent BOYER</w:t>
      </w:r>
      <w:r w:rsidRPr="00CF2270">
        <w:rPr>
          <w:rFonts w:asciiTheme="majorHAnsi" w:hAnsiTheme="majorHAnsi" w:cstheme="majorHAnsi"/>
          <w:iCs/>
          <w:vertAlign w:val="superscript"/>
        </w:rPr>
        <w:t>1,2</w:t>
      </w:r>
    </w:p>
    <w:p w14:paraId="45C6D679" w14:textId="77777777" w:rsidR="00B25B6D" w:rsidRPr="00C51ADD" w:rsidRDefault="00B25B6D" w:rsidP="00B25B6D">
      <w:pPr>
        <w:spacing w:after="200" w:line="360" w:lineRule="auto"/>
        <w:ind w:right="-499"/>
        <w:rPr>
          <w:rFonts w:asciiTheme="majorHAnsi" w:hAnsiTheme="majorHAnsi" w:cstheme="majorHAnsi"/>
        </w:rPr>
      </w:pPr>
      <w:r w:rsidRPr="00C51ADD">
        <w:rPr>
          <w:rFonts w:asciiTheme="majorHAnsi" w:hAnsiTheme="majorHAnsi" w:cstheme="majorHAnsi"/>
          <w:color w:val="212121"/>
          <w:shd w:val="clear" w:color="auto" w:fill="FFFFFF"/>
        </w:rPr>
        <w:t>1</w:t>
      </w:r>
      <w:r w:rsidRPr="00C51ADD">
        <w:rPr>
          <w:rFonts w:asciiTheme="majorHAnsi" w:hAnsiTheme="majorHAnsi" w:cstheme="majorHAnsi"/>
        </w:rPr>
        <w:t xml:space="preserve"> </w:t>
      </w:r>
      <w:r w:rsidRPr="00C51ADD">
        <w:rPr>
          <w:rFonts w:asciiTheme="majorHAnsi" w:hAnsiTheme="majorHAnsi" w:cstheme="majorHAnsi"/>
          <w:color w:val="212121"/>
          <w:shd w:val="clear" w:color="auto" w:fill="FFFFFF"/>
        </w:rPr>
        <w:t>Assistance Publique des Hôpitaux de Marseille</w:t>
      </w:r>
      <w:r w:rsidRPr="00C51ADD">
        <w:rPr>
          <w:rFonts w:asciiTheme="majorHAnsi" w:hAnsiTheme="majorHAnsi" w:cstheme="majorHAnsi"/>
        </w:rPr>
        <w:t xml:space="preserve">, Aix-Marseille </w:t>
      </w:r>
      <w:proofErr w:type="spellStart"/>
      <w:r w:rsidRPr="00C51ADD">
        <w:rPr>
          <w:rFonts w:asciiTheme="majorHAnsi" w:hAnsiTheme="majorHAnsi" w:cstheme="majorHAnsi"/>
        </w:rPr>
        <w:t>University</w:t>
      </w:r>
      <w:proofErr w:type="spellEnd"/>
      <w:r w:rsidRPr="00C51ADD">
        <w:rPr>
          <w:rFonts w:asciiTheme="majorHAnsi" w:hAnsiTheme="majorHAnsi" w:cstheme="majorHAnsi"/>
        </w:rPr>
        <w:t xml:space="preserve">, </w:t>
      </w:r>
      <w:proofErr w:type="spellStart"/>
      <w:r w:rsidRPr="00C51ADD">
        <w:rPr>
          <w:rFonts w:asciiTheme="majorHAnsi" w:hAnsiTheme="majorHAnsi" w:cstheme="majorHAnsi"/>
        </w:rPr>
        <w:t>CEReSS-Health</w:t>
      </w:r>
      <w:proofErr w:type="spellEnd"/>
      <w:r w:rsidRPr="00C51ADD">
        <w:rPr>
          <w:rFonts w:asciiTheme="majorHAnsi" w:hAnsiTheme="majorHAnsi" w:cstheme="majorHAnsi"/>
        </w:rPr>
        <w:t xml:space="preserve"> Service </w:t>
      </w:r>
      <w:proofErr w:type="spellStart"/>
      <w:r w:rsidRPr="00C51ADD">
        <w:rPr>
          <w:rFonts w:asciiTheme="majorHAnsi" w:hAnsiTheme="majorHAnsi" w:cstheme="majorHAnsi"/>
        </w:rPr>
        <w:t>Research</w:t>
      </w:r>
      <w:proofErr w:type="spellEnd"/>
      <w:r w:rsidRPr="00C51ADD">
        <w:rPr>
          <w:rFonts w:asciiTheme="majorHAnsi" w:hAnsiTheme="majorHAnsi" w:cstheme="majorHAnsi"/>
        </w:rPr>
        <w:t xml:space="preserve"> and </w:t>
      </w:r>
      <w:proofErr w:type="spellStart"/>
      <w:r w:rsidRPr="00C51ADD">
        <w:rPr>
          <w:rFonts w:asciiTheme="majorHAnsi" w:hAnsiTheme="majorHAnsi" w:cstheme="majorHAnsi"/>
        </w:rPr>
        <w:t>Quality</w:t>
      </w:r>
      <w:proofErr w:type="spellEnd"/>
      <w:r w:rsidRPr="00C51ADD">
        <w:rPr>
          <w:rFonts w:asciiTheme="majorHAnsi" w:hAnsiTheme="majorHAnsi" w:cstheme="majorHAnsi"/>
        </w:rPr>
        <w:t xml:space="preserve"> of Life Center, 27, boulevard Jean -Moulin, 13005 Marseille, France</w:t>
      </w:r>
    </w:p>
    <w:p w14:paraId="781EA962" w14:textId="77777777" w:rsidR="00B25B6D" w:rsidRPr="003B2D07" w:rsidRDefault="00B25B6D" w:rsidP="00B25B6D">
      <w:pPr>
        <w:spacing w:after="200" w:line="360" w:lineRule="auto"/>
        <w:ind w:right="-499"/>
        <w:rPr>
          <w:rFonts w:asciiTheme="majorHAnsi" w:hAnsiTheme="majorHAnsi" w:cstheme="majorHAnsi"/>
          <w:color w:val="212121"/>
          <w:shd w:val="clear" w:color="auto" w:fill="FFFFFF"/>
        </w:rPr>
      </w:pPr>
      <w:r w:rsidRPr="003B2D07">
        <w:rPr>
          <w:rFonts w:asciiTheme="majorHAnsi" w:hAnsiTheme="majorHAnsi" w:cstheme="majorHAnsi"/>
          <w:color w:val="212121"/>
          <w:shd w:val="clear" w:color="auto" w:fill="FFFFFF"/>
        </w:rPr>
        <w:t xml:space="preserve">2 Fondation </w:t>
      </w:r>
      <w:proofErr w:type="spellStart"/>
      <w:r w:rsidRPr="003B2D07">
        <w:rPr>
          <w:rFonts w:asciiTheme="majorHAnsi" w:hAnsiTheme="majorHAnsi" w:cstheme="majorHAnsi"/>
          <w:color w:val="212121"/>
          <w:shd w:val="clear" w:color="auto" w:fill="FFFFFF"/>
        </w:rPr>
        <w:t>FondaMental</w:t>
      </w:r>
      <w:proofErr w:type="spellEnd"/>
      <w:r w:rsidRPr="003B2D07">
        <w:rPr>
          <w:rFonts w:asciiTheme="majorHAnsi" w:hAnsiTheme="majorHAnsi" w:cstheme="majorHAnsi"/>
          <w:color w:val="212121"/>
          <w:shd w:val="clear" w:color="auto" w:fill="FFFFFF"/>
        </w:rPr>
        <w:t>, Créteil, France</w:t>
      </w:r>
    </w:p>
    <w:p w14:paraId="4B55151A" w14:textId="77777777" w:rsidR="00B25B6D" w:rsidRPr="003B2D07" w:rsidRDefault="00B25B6D" w:rsidP="00B25B6D">
      <w:pPr>
        <w:spacing w:line="360" w:lineRule="auto"/>
        <w:ind w:right="-499"/>
        <w:jc w:val="both"/>
        <w:rPr>
          <w:rFonts w:asciiTheme="majorHAnsi" w:hAnsiTheme="majorHAnsi" w:cstheme="majorHAnsi"/>
          <w:sz w:val="20"/>
          <w:szCs w:val="20"/>
        </w:rPr>
      </w:pPr>
    </w:p>
    <w:p w14:paraId="1A177411" w14:textId="77777777" w:rsidR="00B25B6D" w:rsidRPr="003B2D07" w:rsidRDefault="00B25B6D" w:rsidP="00B25B6D">
      <w:pPr>
        <w:spacing w:line="360" w:lineRule="auto"/>
        <w:ind w:right="-499"/>
        <w:rPr>
          <w:rFonts w:asciiTheme="majorHAnsi" w:hAnsiTheme="majorHAnsi" w:cstheme="majorHAnsi"/>
          <w:iCs/>
          <w:color w:val="000000"/>
        </w:rPr>
      </w:pPr>
      <w:r w:rsidRPr="003B2D07">
        <w:rPr>
          <w:rFonts w:asciiTheme="majorHAnsi" w:hAnsiTheme="majorHAnsi" w:cstheme="majorHAnsi"/>
          <w:b/>
          <w:iCs/>
          <w:color w:val="000000"/>
        </w:rPr>
        <w:t xml:space="preserve">* </w:t>
      </w:r>
      <w:proofErr w:type="spellStart"/>
      <w:r w:rsidRPr="003B2D07">
        <w:rPr>
          <w:rFonts w:asciiTheme="majorHAnsi" w:hAnsiTheme="majorHAnsi" w:cstheme="majorHAnsi"/>
          <w:b/>
          <w:iCs/>
          <w:color w:val="000000"/>
        </w:rPr>
        <w:t>corresponding</w:t>
      </w:r>
      <w:proofErr w:type="spellEnd"/>
      <w:r w:rsidRPr="003B2D07">
        <w:rPr>
          <w:rFonts w:asciiTheme="majorHAnsi" w:hAnsiTheme="majorHAnsi" w:cstheme="majorHAnsi"/>
          <w:b/>
          <w:iCs/>
          <w:color w:val="000000"/>
        </w:rPr>
        <w:t xml:space="preserve"> </w:t>
      </w:r>
      <w:proofErr w:type="spellStart"/>
      <w:r w:rsidRPr="003B2D07">
        <w:rPr>
          <w:rFonts w:asciiTheme="majorHAnsi" w:hAnsiTheme="majorHAnsi" w:cstheme="majorHAnsi"/>
          <w:b/>
          <w:iCs/>
          <w:color w:val="000000"/>
        </w:rPr>
        <w:t>author</w:t>
      </w:r>
      <w:proofErr w:type="spellEnd"/>
      <w:r w:rsidRPr="003B2D07">
        <w:rPr>
          <w:rFonts w:asciiTheme="majorHAnsi" w:hAnsiTheme="majorHAnsi" w:cstheme="majorHAnsi"/>
          <w:b/>
          <w:iCs/>
          <w:color w:val="000000"/>
        </w:rPr>
        <w:t xml:space="preserve"> </w:t>
      </w:r>
      <w:proofErr w:type="gramStart"/>
      <w:r w:rsidRPr="003B2D07">
        <w:rPr>
          <w:rFonts w:asciiTheme="majorHAnsi" w:hAnsiTheme="majorHAnsi" w:cstheme="majorHAnsi"/>
          <w:color w:val="000000"/>
        </w:rPr>
        <w:t>e-mail:</w:t>
      </w:r>
      <w:proofErr w:type="gramEnd"/>
      <w:r w:rsidRPr="003B2D07">
        <w:rPr>
          <w:rFonts w:asciiTheme="majorHAnsi" w:hAnsiTheme="majorHAnsi" w:cstheme="majorHAnsi"/>
          <w:color w:val="000000"/>
        </w:rPr>
        <w:t xml:space="preserve"> guillaume.fond@gmail.com</w:t>
      </w:r>
    </w:p>
    <w:p w14:paraId="10CC800D" w14:textId="77777777" w:rsidR="00B25B6D" w:rsidRPr="003B2D07" w:rsidRDefault="00B25B6D" w:rsidP="00B25B6D">
      <w:pPr>
        <w:spacing w:line="360" w:lineRule="auto"/>
        <w:ind w:right="-499"/>
        <w:jc w:val="both"/>
        <w:rPr>
          <w:rFonts w:asciiTheme="majorHAnsi" w:hAnsiTheme="majorHAnsi" w:cstheme="majorHAnsi"/>
        </w:rPr>
      </w:pPr>
    </w:p>
    <w:p w14:paraId="4AB8DA8E" w14:textId="77777777" w:rsidR="00B25B6D" w:rsidRPr="003B2D07" w:rsidRDefault="00B25B6D" w:rsidP="00B25B6D">
      <w:pPr>
        <w:spacing w:line="360" w:lineRule="auto"/>
        <w:ind w:right="-499"/>
        <w:jc w:val="both"/>
        <w:rPr>
          <w:rFonts w:asciiTheme="majorHAnsi" w:hAnsiTheme="majorHAnsi" w:cstheme="majorHAnsi"/>
          <w:sz w:val="20"/>
          <w:szCs w:val="20"/>
        </w:rPr>
      </w:pPr>
    </w:p>
    <w:p w14:paraId="30A562B6" w14:textId="77777777" w:rsidR="00B25B6D" w:rsidRPr="003B2D07" w:rsidRDefault="00B25B6D" w:rsidP="00B25B6D">
      <w:pPr>
        <w:spacing w:line="360" w:lineRule="auto"/>
        <w:ind w:right="-499"/>
        <w:jc w:val="both"/>
        <w:rPr>
          <w:rFonts w:asciiTheme="majorHAnsi" w:hAnsiTheme="majorHAnsi" w:cstheme="majorHAnsi"/>
          <w:b/>
          <w:color w:val="000000" w:themeColor="text1"/>
        </w:rPr>
      </w:pPr>
      <w:proofErr w:type="spellStart"/>
      <w:r w:rsidRPr="003B2D07">
        <w:rPr>
          <w:rFonts w:asciiTheme="majorHAnsi" w:hAnsiTheme="majorHAnsi" w:cstheme="majorHAnsi"/>
          <w:b/>
          <w:color w:val="000000" w:themeColor="text1"/>
        </w:rPr>
        <w:t>Contributors</w:t>
      </w:r>
      <w:proofErr w:type="spellEnd"/>
      <w:r w:rsidRPr="003B2D07">
        <w:rPr>
          <w:rFonts w:asciiTheme="majorHAnsi" w:hAnsiTheme="majorHAnsi" w:cstheme="majorHAnsi"/>
          <w:b/>
          <w:color w:val="000000" w:themeColor="text1"/>
        </w:rPr>
        <w:t>.</w:t>
      </w:r>
    </w:p>
    <w:p w14:paraId="53C8B3E3" w14:textId="77777777" w:rsidR="00B25B6D" w:rsidRPr="003B2D07" w:rsidRDefault="00B25B6D" w:rsidP="00B25B6D">
      <w:pPr>
        <w:adjustRightInd w:val="0"/>
        <w:spacing w:line="360" w:lineRule="auto"/>
        <w:rPr>
          <w:rFonts w:asciiTheme="majorHAnsi" w:eastAsia="Calibri" w:hAnsiTheme="majorHAnsi" w:cstheme="majorHAnsi"/>
          <w:bCs/>
        </w:rPr>
      </w:pPr>
      <w:r w:rsidRPr="003B2D07">
        <w:rPr>
          <w:rFonts w:asciiTheme="majorHAnsi" w:eastAsia="Calibri" w:hAnsiTheme="majorHAnsi" w:cstheme="majorHAnsi"/>
          <w:bCs/>
        </w:rPr>
        <w:t xml:space="preserve">Concept and </w:t>
      </w:r>
      <w:proofErr w:type="gramStart"/>
      <w:r w:rsidRPr="003B2D07">
        <w:rPr>
          <w:rFonts w:asciiTheme="majorHAnsi" w:eastAsia="Calibri" w:hAnsiTheme="majorHAnsi" w:cstheme="majorHAnsi"/>
          <w:bCs/>
        </w:rPr>
        <w:t>design:</w:t>
      </w:r>
      <w:proofErr w:type="gramEnd"/>
      <w:r w:rsidRPr="003B2D07">
        <w:rPr>
          <w:rFonts w:asciiTheme="majorHAnsi" w:eastAsia="Calibri" w:hAnsiTheme="majorHAnsi" w:cstheme="majorHAnsi"/>
          <w:bCs/>
        </w:rPr>
        <w:t xml:space="preserve"> Guillaume Lucas, Laurent Boyer, Guillaume Fond.</w:t>
      </w:r>
    </w:p>
    <w:p w14:paraId="55A9E826" w14:textId="77777777" w:rsidR="00B25B6D" w:rsidRPr="003B2D07" w:rsidRDefault="00B25B6D" w:rsidP="00B25B6D">
      <w:pPr>
        <w:adjustRightInd w:val="0"/>
        <w:spacing w:line="360" w:lineRule="auto"/>
        <w:rPr>
          <w:rFonts w:asciiTheme="majorHAnsi" w:eastAsia="Calibri" w:hAnsiTheme="majorHAnsi" w:cstheme="majorHAnsi"/>
          <w:bCs/>
        </w:rPr>
      </w:pPr>
      <w:r w:rsidRPr="003B2D07">
        <w:rPr>
          <w:rFonts w:asciiTheme="majorHAnsi" w:eastAsia="Calibri" w:hAnsiTheme="majorHAnsi" w:cstheme="majorHAnsi"/>
          <w:bCs/>
        </w:rPr>
        <w:t xml:space="preserve">Acquisition and </w:t>
      </w:r>
      <w:proofErr w:type="spellStart"/>
      <w:proofErr w:type="gramStart"/>
      <w:r w:rsidRPr="003B2D07">
        <w:rPr>
          <w:rFonts w:asciiTheme="majorHAnsi" w:eastAsia="Calibri" w:hAnsiTheme="majorHAnsi" w:cstheme="majorHAnsi"/>
          <w:bCs/>
        </w:rPr>
        <w:t>analysis</w:t>
      </w:r>
      <w:proofErr w:type="spellEnd"/>
      <w:r w:rsidRPr="003B2D07">
        <w:rPr>
          <w:rFonts w:asciiTheme="majorHAnsi" w:eastAsia="Calibri" w:hAnsiTheme="majorHAnsi" w:cstheme="majorHAnsi"/>
          <w:bCs/>
        </w:rPr>
        <w:t>:</w:t>
      </w:r>
      <w:proofErr w:type="gramEnd"/>
      <w:r w:rsidRPr="003B2D07">
        <w:rPr>
          <w:rFonts w:asciiTheme="majorHAnsi" w:eastAsia="Calibri" w:hAnsiTheme="majorHAnsi" w:cstheme="majorHAnsi"/>
          <w:bCs/>
        </w:rPr>
        <w:t xml:space="preserve"> Guillaume Lucas, Guillaume Fond.</w:t>
      </w:r>
    </w:p>
    <w:p w14:paraId="723BEE17" w14:textId="77777777" w:rsidR="00B25B6D" w:rsidRPr="003B2D07" w:rsidRDefault="00B25B6D" w:rsidP="00B25B6D">
      <w:pPr>
        <w:adjustRightInd w:val="0"/>
        <w:spacing w:line="360" w:lineRule="auto"/>
        <w:rPr>
          <w:rFonts w:asciiTheme="majorHAnsi" w:eastAsia="Calibri" w:hAnsiTheme="majorHAnsi" w:cstheme="majorHAnsi"/>
          <w:bCs/>
        </w:rPr>
      </w:pPr>
      <w:proofErr w:type="spellStart"/>
      <w:r w:rsidRPr="003B2D07">
        <w:rPr>
          <w:rFonts w:asciiTheme="majorHAnsi" w:eastAsia="Calibri" w:hAnsiTheme="majorHAnsi" w:cstheme="majorHAnsi"/>
          <w:bCs/>
        </w:rPr>
        <w:t>Interpretation</w:t>
      </w:r>
      <w:proofErr w:type="spellEnd"/>
      <w:r w:rsidRPr="003B2D07">
        <w:rPr>
          <w:rFonts w:asciiTheme="majorHAnsi" w:eastAsia="Calibri" w:hAnsiTheme="majorHAnsi" w:cstheme="majorHAnsi"/>
          <w:bCs/>
        </w:rPr>
        <w:t xml:space="preserve"> of </w:t>
      </w:r>
      <w:proofErr w:type="gramStart"/>
      <w:r w:rsidRPr="003B2D07">
        <w:rPr>
          <w:rFonts w:asciiTheme="majorHAnsi" w:eastAsia="Calibri" w:hAnsiTheme="majorHAnsi" w:cstheme="majorHAnsi"/>
          <w:bCs/>
        </w:rPr>
        <w:t>data:</w:t>
      </w:r>
      <w:proofErr w:type="gramEnd"/>
      <w:r w:rsidRPr="003B2D07">
        <w:rPr>
          <w:rFonts w:asciiTheme="majorHAnsi" w:eastAsia="Calibri" w:hAnsiTheme="majorHAnsi" w:cstheme="majorHAnsi"/>
          <w:bCs/>
        </w:rPr>
        <w:t xml:space="preserve"> Guillaume Fond</w:t>
      </w:r>
    </w:p>
    <w:p w14:paraId="0029E4F7" w14:textId="77777777" w:rsidR="00B25B6D" w:rsidRPr="00CF2270" w:rsidRDefault="00B25B6D" w:rsidP="00B25B6D">
      <w:pPr>
        <w:adjustRightInd w:val="0"/>
        <w:spacing w:line="360" w:lineRule="auto"/>
        <w:rPr>
          <w:rFonts w:asciiTheme="majorHAnsi" w:eastAsia="Calibri" w:hAnsiTheme="majorHAnsi" w:cstheme="majorHAnsi"/>
          <w:bCs/>
          <w:lang w:val="en-GB"/>
        </w:rPr>
      </w:pPr>
      <w:r w:rsidRPr="00CF2270">
        <w:rPr>
          <w:rFonts w:asciiTheme="majorHAnsi" w:eastAsia="Calibri" w:hAnsiTheme="majorHAnsi" w:cstheme="majorHAnsi"/>
          <w:bCs/>
          <w:lang w:val="en-GB"/>
        </w:rPr>
        <w:t>Drafting of the manuscript: Guillaume Fond.</w:t>
      </w:r>
    </w:p>
    <w:p w14:paraId="62418DE7" w14:textId="77777777" w:rsidR="00B25B6D" w:rsidRPr="00CF2270" w:rsidRDefault="00B25B6D" w:rsidP="00B25B6D">
      <w:pPr>
        <w:adjustRightInd w:val="0"/>
        <w:spacing w:line="360" w:lineRule="auto"/>
        <w:rPr>
          <w:rFonts w:asciiTheme="majorHAnsi" w:eastAsia="Calibri" w:hAnsiTheme="majorHAnsi" w:cstheme="majorHAnsi"/>
          <w:bCs/>
          <w:lang w:val="en-GB"/>
        </w:rPr>
      </w:pPr>
      <w:r w:rsidRPr="00CF2270">
        <w:rPr>
          <w:rFonts w:asciiTheme="majorHAnsi" w:eastAsia="Calibri" w:hAnsiTheme="majorHAnsi" w:cstheme="majorHAnsi"/>
          <w:bCs/>
          <w:lang w:val="en-GB"/>
        </w:rPr>
        <w:t>Critical revision of the manuscript for important intellectual content: All the authors.</w:t>
      </w:r>
    </w:p>
    <w:p w14:paraId="07EDBD46" w14:textId="77777777" w:rsidR="00B25B6D" w:rsidRPr="00C51ADD" w:rsidRDefault="00B25B6D" w:rsidP="00B25B6D">
      <w:pPr>
        <w:adjustRightInd w:val="0"/>
        <w:spacing w:line="360" w:lineRule="auto"/>
        <w:rPr>
          <w:rFonts w:asciiTheme="majorHAnsi" w:eastAsia="Calibri" w:hAnsiTheme="majorHAnsi" w:cstheme="majorHAnsi"/>
          <w:bCs/>
        </w:rPr>
      </w:pPr>
      <w:proofErr w:type="spellStart"/>
      <w:r w:rsidRPr="00C51ADD">
        <w:rPr>
          <w:rFonts w:asciiTheme="majorHAnsi" w:eastAsia="Calibri" w:hAnsiTheme="majorHAnsi" w:cstheme="majorHAnsi"/>
          <w:bCs/>
        </w:rPr>
        <w:t>Statistical</w:t>
      </w:r>
      <w:proofErr w:type="spellEnd"/>
      <w:r w:rsidRPr="00C51ADD">
        <w:rPr>
          <w:rFonts w:asciiTheme="majorHAnsi" w:eastAsia="Calibri" w:hAnsiTheme="majorHAnsi" w:cstheme="majorHAnsi"/>
          <w:bCs/>
        </w:rPr>
        <w:t xml:space="preserve"> </w:t>
      </w:r>
      <w:proofErr w:type="spellStart"/>
      <w:proofErr w:type="gramStart"/>
      <w:r w:rsidRPr="00C51ADD">
        <w:rPr>
          <w:rFonts w:asciiTheme="majorHAnsi" w:eastAsia="Calibri" w:hAnsiTheme="majorHAnsi" w:cstheme="majorHAnsi"/>
          <w:bCs/>
        </w:rPr>
        <w:t>analysis</w:t>
      </w:r>
      <w:proofErr w:type="spellEnd"/>
      <w:r w:rsidRPr="00C51ADD">
        <w:rPr>
          <w:rFonts w:asciiTheme="majorHAnsi" w:eastAsia="Calibri" w:hAnsiTheme="majorHAnsi" w:cstheme="majorHAnsi"/>
          <w:bCs/>
        </w:rPr>
        <w:t>:</w:t>
      </w:r>
      <w:proofErr w:type="gramEnd"/>
      <w:r w:rsidRPr="00C51ADD">
        <w:rPr>
          <w:rFonts w:asciiTheme="majorHAnsi" w:eastAsia="Calibri" w:hAnsiTheme="majorHAnsi" w:cstheme="majorHAnsi"/>
          <w:bCs/>
        </w:rPr>
        <w:t xml:space="preserve"> Guillaume Fond.</w:t>
      </w:r>
    </w:p>
    <w:p w14:paraId="4682ECF0" w14:textId="77777777" w:rsidR="00B25B6D" w:rsidRPr="00B25B6D" w:rsidRDefault="00B25B6D" w:rsidP="00B25B6D">
      <w:pPr>
        <w:spacing w:line="360" w:lineRule="auto"/>
        <w:ind w:right="-499"/>
        <w:jc w:val="both"/>
        <w:rPr>
          <w:rFonts w:asciiTheme="majorHAnsi" w:hAnsiTheme="majorHAnsi" w:cstheme="majorHAnsi"/>
          <w:lang w:val="en-GB"/>
        </w:rPr>
      </w:pPr>
      <w:proofErr w:type="gramStart"/>
      <w:r w:rsidRPr="00B25B6D">
        <w:rPr>
          <w:rFonts w:asciiTheme="majorHAnsi" w:hAnsiTheme="majorHAnsi" w:cstheme="majorHAnsi"/>
          <w:lang w:val="en-GB"/>
        </w:rPr>
        <w:t>Supervision:</w:t>
      </w:r>
      <w:proofErr w:type="gramEnd"/>
      <w:r w:rsidRPr="00B25B6D">
        <w:rPr>
          <w:rFonts w:asciiTheme="majorHAnsi" w:hAnsiTheme="majorHAnsi" w:cstheme="majorHAnsi"/>
          <w:lang w:val="en-GB"/>
        </w:rPr>
        <w:t xml:space="preserve"> Guillaume Fond.</w:t>
      </w:r>
    </w:p>
    <w:p w14:paraId="27C88A1B" w14:textId="77777777" w:rsidR="00B25B6D" w:rsidRPr="00B25B6D" w:rsidRDefault="00B25B6D" w:rsidP="00B25B6D">
      <w:pPr>
        <w:spacing w:line="360" w:lineRule="auto"/>
        <w:ind w:right="-499"/>
        <w:jc w:val="both"/>
        <w:rPr>
          <w:rFonts w:asciiTheme="majorHAnsi" w:hAnsiTheme="majorHAnsi" w:cstheme="majorHAnsi"/>
          <w:lang w:val="en-GB"/>
        </w:rPr>
      </w:pPr>
    </w:p>
    <w:p w14:paraId="0DDFB69D" w14:textId="157998FC" w:rsidR="00B25B6D" w:rsidRPr="00B25B6D" w:rsidRDefault="00B25B6D" w:rsidP="00B25B6D">
      <w:pPr>
        <w:spacing w:line="360" w:lineRule="auto"/>
        <w:ind w:right="-499"/>
        <w:jc w:val="both"/>
        <w:rPr>
          <w:rFonts w:asciiTheme="majorHAnsi" w:hAnsiTheme="majorHAnsi" w:cstheme="majorHAnsi"/>
          <w:lang w:val="en-GB"/>
        </w:rPr>
      </w:pPr>
      <w:r w:rsidRPr="00B25B6D">
        <w:rPr>
          <w:rFonts w:asciiTheme="majorHAnsi" w:hAnsiTheme="majorHAnsi" w:cstheme="majorHAnsi"/>
          <w:lang w:val="en-GB"/>
        </w:rPr>
        <w:t xml:space="preserve">Acknowledgments. </w:t>
      </w:r>
      <w:r w:rsidRPr="00CF2270">
        <w:rPr>
          <w:rFonts w:asciiTheme="majorHAnsi" w:hAnsiTheme="majorHAnsi" w:cstheme="majorHAnsi"/>
          <w:lang w:val="en-GB"/>
        </w:rPr>
        <w:t xml:space="preserve">We express all our thanks to the institutions and professional associations, which participated in the diffusion of the survey. </w:t>
      </w:r>
      <w:r w:rsidRPr="00B25B6D">
        <w:rPr>
          <w:rFonts w:asciiTheme="majorHAnsi" w:hAnsiTheme="majorHAnsi" w:cstheme="majorHAnsi"/>
          <w:lang w:val="en-GB"/>
        </w:rPr>
        <w:t xml:space="preserve">We thank the following institutions/facilities for their participation in the dissemination of the study : regional health agencies: Provence Alpes Côte d'Azur, Brittany, Ile de France, GHT : Alps, </w:t>
      </w:r>
      <w:proofErr w:type="spellStart"/>
      <w:r w:rsidRPr="00B25B6D">
        <w:rPr>
          <w:rFonts w:asciiTheme="majorHAnsi" w:hAnsiTheme="majorHAnsi" w:cstheme="majorHAnsi"/>
          <w:lang w:val="en-GB"/>
        </w:rPr>
        <w:t>Dauphiné</w:t>
      </w:r>
      <w:proofErr w:type="spellEnd"/>
      <w:r w:rsidRPr="00B25B6D">
        <w:rPr>
          <w:rFonts w:asciiTheme="majorHAnsi" w:hAnsiTheme="majorHAnsi" w:cstheme="majorHAnsi"/>
          <w:lang w:val="en-GB"/>
        </w:rPr>
        <w:t xml:space="preserve">, Rhône center, South </w:t>
      </w:r>
      <w:proofErr w:type="spellStart"/>
      <w:r w:rsidRPr="00B25B6D">
        <w:rPr>
          <w:rFonts w:asciiTheme="majorHAnsi" w:hAnsiTheme="majorHAnsi" w:cstheme="majorHAnsi"/>
          <w:lang w:val="en-GB"/>
        </w:rPr>
        <w:t>Drôme</w:t>
      </w:r>
      <w:proofErr w:type="spellEnd"/>
      <w:r w:rsidRPr="00B25B6D">
        <w:rPr>
          <w:rFonts w:asciiTheme="majorHAnsi" w:hAnsiTheme="majorHAnsi" w:cstheme="majorHAnsi"/>
          <w:lang w:val="en-GB"/>
        </w:rPr>
        <w:t xml:space="preserve">, </w:t>
      </w:r>
      <w:proofErr w:type="spellStart"/>
      <w:r w:rsidRPr="00B25B6D">
        <w:rPr>
          <w:rFonts w:asciiTheme="majorHAnsi" w:hAnsiTheme="majorHAnsi" w:cstheme="majorHAnsi"/>
          <w:lang w:val="en-GB"/>
        </w:rPr>
        <w:t>Ardèche</w:t>
      </w:r>
      <w:proofErr w:type="spellEnd"/>
      <w:r w:rsidRPr="00B25B6D">
        <w:rPr>
          <w:rFonts w:asciiTheme="majorHAnsi" w:hAnsiTheme="majorHAnsi" w:cstheme="majorHAnsi"/>
          <w:lang w:val="en-GB"/>
        </w:rPr>
        <w:t xml:space="preserve">, Western Brittany, South Brittany, Upper Brittany, South Corsica, South Val </w:t>
      </w:r>
      <w:proofErr w:type="spellStart"/>
      <w:r w:rsidRPr="00B25B6D">
        <w:rPr>
          <w:rFonts w:asciiTheme="majorHAnsi" w:hAnsiTheme="majorHAnsi" w:cstheme="majorHAnsi"/>
          <w:lang w:val="en-GB"/>
        </w:rPr>
        <w:t>d'Oise</w:t>
      </w:r>
      <w:proofErr w:type="spellEnd"/>
      <w:r w:rsidRPr="00B25B6D">
        <w:rPr>
          <w:rFonts w:asciiTheme="majorHAnsi" w:hAnsiTheme="majorHAnsi" w:cstheme="majorHAnsi"/>
          <w:lang w:val="en-GB"/>
        </w:rPr>
        <w:t xml:space="preserve">, North Hauts-de-Seine, Ile de France, South Vaucluse, Var, Alpes-de-Haute-Provence, </w:t>
      </w:r>
      <w:proofErr w:type="spellStart"/>
      <w:r w:rsidRPr="00B25B6D">
        <w:rPr>
          <w:rFonts w:asciiTheme="majorHAnsi" w:hAnsiTheme="majorHAnsi" w:cstheme="majorHAnsi"/>
          <w:lang w:val="en-GB"/>
        </w:rPr>
        <w:t>Bouches</w:t>
      </w:r>
      <w:proofErr w:type="spellEnd"/>
      <w:r w:rsidRPr="00B25B6D">
        <w:rPr>
          <w:rFonts w:asciiTheme="majorHAnsi" w:hAnsiTheme="majorHAnsi" w:cstheme="majorHAnsi"/>
          <w:lang w:val="en-GB"/>
        </w:rPr>
        <w:t xml:space="preserve">-du-Rhône, Alpes Maritimes, Southern Alps, Academic hospitals: Assistance </w:t>
      </w:r>
      <w:proofErr w:type="spellStart"/>
      <w:r w:rsidRPr="00B25B6D">
        <w:rPr>
          <w:rFonts w:asciiTheme="majorHAnsi" w:hAnsiTheme="majorHAnsi" w:cstheme="majorHAnsi"/>
          <w:lang w:val="en-GB"/>
        </w:rPr>
        <w:t>publique</w:t>
      </w:r>
      <w:proofErr w:type="spellEnd"/>
      <w:r w:rsidRPr="00B25B6D">
        <w:rPr>
          <w:rFonts w:asciiTheme="majorHAnsi" w:hAnsiTheme="majorHAnsi" w:cstheme="majorHAnsi"/>
          <w:lang w:val="en-GB"/>
        </w:rPr>
        <w:t xml:space="preserve"> </w:t>
      </w:r>
      <w:proofErr w:type="spellStart"/>
      <w:r w:rsidRPr="00B25B6D">
        <w:rPr>
          <w:rFonts w:asciiTheme="majorHAnsi" w:hAnsiTheme="majorHAnsi" w:cstheme="majorHAnsi"/>
          <w:lang w:val="en-GB"/>
        </w:rPr>
        <w:t>Hôpitaux</w:t>
      </w:r>
      <w:proofErr w:type="spellEnd"/>
      <w:r w:rsidRPr="00B25B6D">
        <w:rPr>
          <w:rFonts w:asciiTheme="majorHAnsi" w:hAnsiTheme="majorHAnsi" w:cstheme="majorHAnsi"/>
          <w:lang w:val="en-GB"/>
        </w:rPr>
        <w:t xml:space="preserve"> de Marseille, Assistance </w:t>
      </w:r>
      <w:proofErr w:type="spellStart"/>
      <w:r w:rsidRPr="00B25B6D">
        <w:rPr>
          <w:rFonts w:asciiTheme="majorHAnsi" w:hAnsiTheme="majorHAnsi" w:cstheme="majorHAnsi"/>
          <w:lang w:val="en-GB"/>
        </w:rPr>
        <w:t>publique</w:t>
      </w:r>
      <w:proofErr w:type="spellEnd"/>
      <w:r w:rsidRPr="00B25B6D">
        <w:rPr>
          <w:rFonts w:asciiTheme="majorHAnsi" w:hAnsiTheme="majorHAnsi" w:cstheme="majorHAnsi"/>
          <w:lang w:val="en-GB"/>
        </w:rPr>
        <w:t xml:space="preserve"> </w:t>
      </w:r>
      <w:proofErr w:type="spellStart"/>
      <w:r w:rsidRPr="00B25B6D">
        <w:rPr>
          <w:rFonts w:asciiTheme="majorHAnsi" w:hAnsiTheme="majorHAnsi" w:cstheme="majorHAnsi"/>
          <w:lang w:val="en-GB"/>
        </w:rPr>
        <w:t>Hôpitaux</w:t>
      </w:r>
      <w:proofErr w:type="spellEnd"/>
      <w:r w:rsidRPr="00B25B6D">
        <w:rPr>
          <w:rFonts w:asciiTheme="majorHAnsi" w:hAnsiTheme="majorHAnsi" w:cstheme="majorHAnsi"/>
          <w:lang w:val="en-GB"/>
        </w:rPr>
        <w:t xml:space="preserve"> de Paris, Hospices civils de Lyon, CHU d 'Amiens, CHU d 'Angers, CHU de Besancon, CHU de </w:t>
      </w:r>
      <w:proofErr w:type="spellStart"/>
      <w:r w:rsidRPr="00B25B6D">
        <w:rPr>
          <w:rFonts w:asciiTheme="majorHAnsi" w:hAnsiTheme="majorHAnsi" w:cstheme="majorHAnsi"/>
          <w:lang w:val="en-GB"/>
        </w:rPr>
        <w:t>Bres,t</w:t>
      </w:r>
      <w:proofErr w:type="spellEnd"/>
      <w:r w:rsidRPr="00B25B6D">
        <w:rPr>
          <w:rFonts w:asciiTheme="majorHAnsi" w:hAnsiTheme="majorHAnsi" w:cstheme="majorHAnsi"/>
          <w:lang w:val="en-GB"/>
        </w:rPr>
        <w:t xml:space="preserve"> CHRU de Caen, CHU de Clermont-Ferrand, CHU de Dijon, CHU de Grenoble, CHU of Lille, CHU of Limoges, CHU of Martinique, CHU of Montpellier, CHRU of Nancy, CHU of Nantes, CHU of Pointe-à-</w:t>
      </w:r>
      <w:proofErr w:type="spellStart"/>
      <w:r w:rsidRPr="00B25B6D">
        <w:rPr>
          <w:rFonts w:asciiTheme="majorHAnsi" w:hAnsiTheme="majorHAnsi" w:cstheme="majorHAnsi"/>
          <w:lang w:val="en-GB"/>
        </w:rPr>
        <w:t>Pitre</w:t>
      </w:r>
      <w:proofErr w:type="spellEnd"/>
      <w:r w:rsidRPr="00B25B6D">
        <w:rPr>
          <w:rFonts w:asciiTheme="majorHAnsi" w:hAnsiTheme="majorHAnsi" w:cstheme="majorHAnsi"/>
          <w:lang w:val="en-GB"/>
        </w:rPr>
        <w:t xml:space="preserve">/Les Abymes, CHU of Reims, CHU of Rennes, CHU of La Reunion, CHU of Rouen, CHU of Saint-Étienne, CHU of Toulouse, CHRU of Tours, Private hospitals: Angers: </w:t>
      </w:r>
      <w:proofErr w:type="spellStart"/>
      <w:r w:rsidRPr="00B25B6D">
        <w:rPr>
          <w:rFonts w:asciiTheme="majorHAnsi" w:hAnsiTheme="majorHAnsi" w:cstheme="majorHAnsi"/>
          <w:lang w:val="en-GB"/>
        </w:rPr>
        <w:t>Institut</w:t>
      </w:r>
      <w:proofErr w:type="spellEnd"/>
      <w:r w:rsidRPr="00B25B6D">
        <w:rPr>
          <w:rFonts w:asciiTheme="majorHAnsi" w:hAnsiTheme="majorHAnsi" w:cstheme="majorHAnsi"/>
          <w:lang w:val="en-GB"/>
        </w:rPr>
        <w:t xml:space="preserve"> de </w:t>
      </w:r>
      <w:proofErr w:type="spellStart"/>
      <w:r w:rsidRPr="00B25B6D">
        <w:rPr>
          <w:rFonts w:asciiTheme="majorHAnsi" w:hAnsiTheme="majorHAnsi" w:cstheme="majorHAnsi"/>
          <w:lang w:val="en-GB"/>
        </w:rPr>
        <w:t>cancérologie</w:t>
      </w:r>
      <w:proofErr w:type="spellEnd"/>
      <w:r w:rsidRPr="00B25B6D">
        <w:rPr>
          <w:rFonts w:asciiTheme="majorHAnsi" w:hAnsiTheme="majorHAnsi" w:cstheme="majorHAnsi"/>
          <w:lang w:val="en-GB"/>
        </w:rPr>
        <w:t xml:space="preserve"> de </w:t>
      </w:r>
      <w:proofErr w:type="spellStart"/>
      <w:r w:rsidRPr="00B25B6D">
        <w:rPr>
          <w:rFonts w:asciiTheme="majorHAnsi" w:hAnsiTheme="majorHAnsi" w:cstheme="majorHAnsi"/>
          <w:lang w:val="en-GB"/>
        </w:rPr>
        <w:t>l'Ouest</w:t>
      </w:r>
      <w:proofErr w:type="spellEnd"/>
      <w:r w:rsidRPr="00B25B6D">
        <w:rPr>
          <w:rFonts w:asciiTheme="majorHAnsi" w:hAnsiTheme="majorHAnsi" w:cstheme="majorHAnsi"/>
          <w:lang w:val="en-GB"/>
        </w:rPr>
        <w:t xml:space="preserve"> Bordeaux: </w:t>
      </w:r>
      <w:proofErr w:type="spellStart"/>
      <w:r w:rsidRPr="00B25B6D">
        <w:rPr>
          <w:rFonts w:asciiTheme="majorHAnsi" w:hAnsiTheme="majorHAnsi" w:cstheme="majorHAnsi"/>
          <w:lang w:val="en-GB"/>
        </w:rPr>
        <w:t>Institut</w:t>
      </w:r>
      <w:proofErr w:type="spellEnd"/>
      <w:r w:rsidRPr="00B25B6D">
        <w:rPr>
          <w:rFonts w:asciiTheme="majorHAnsi" w:hAnsiTheme="majorHAnsi" w:cstheme="majorHAnsi"/>
          <w:lang w:val="en-GB"/>
        </w:rPr>
        <w:t xml:space="preserve"> </w:t>
      </w:r>
      <w:proofErr w:type="spellStart"/>
      <w:r w:rsidRPr="00B25B6D">
        <w:rPr>
          <w:rFonts w:asciiTheme="majorHAnsi" w:hAnsiTheme="majorHAnsi" w:cstheme="majorHAnsi"/>
          <w:lang w:val="en-GB"/>
        </w:rPr>
        <w:t>Bergonié</w:t>
      </w:r>
      <w:proofErr w:type="spellEnd"/>
      <w:r w:rsidRPr="00B25B6D">
        <w:rPr>
          <w:rFonts w:asciiTheme="majorHAnsi" w:hAnsiTheme="majorHAnsi" w:cstheme="majorHAnsi"/>
          <w:lang w:val="en-GB"/>
        </w:rPr>
        <w:t xml:space="preserve"> Caen: Centre François </w:t>
      </w:r>
      <w:proofErr w:type="spellStart"/>
      <w:r w:rsidRPr="00B25B6D">
        <w:rPr>
          <w:rFonts w:asciiTheme="majorHAnsi" w:hAnsiTheme="majorHAnsi" w:cstheme="majorHAnsi"/>
          <w:lang w:val="en-GB"/>
        </w:rPr>
        <w:t>Baclesse</w:t>
      </w:r>
      <w:proofErr w:type="spellEnd"/>
      <w:r w:rsidRPr="00B25B6D">
        <w:rPr>
          <w:rFonts w:asciiTheme="majorHAnsi" w:hAnsiTheme="majorHAnsi" w:cstheme="majorHAnsi"/>
          <w:lang w:val="en-GB"/>
        </w:rPr>
        <w:t xml:space="preserve"> Clermont-Ferrand: Centre Jean Perrin Dijon: Centre George-François Leclerc Lille: Centre Oscar </w:t>
      </w:r>
      <w:proofErr w:type="spellStart"/>
      <w:r w:rsidRPr="00B25B6D">
        <w:rPr>
          <w:rFonts w:asciiTheme="majorHAnsi" w:hAnsiTheme="majorHAnsi" w:cstheme="majorHAnsi"/>
          <w:lang w:val="en-GB"/>
        </w:rPr>
        <w:t>Lambret</w:t>
      </w:r>
      <w:proofErr w:type="spellEnd"/>
      <w:r w:rsidRPr="00B25B6D">
        <w:rPr>
          <w:rFonts w:asciiTheme="majorHAnsi" w:hAnsiTheme="majorHAnsi" w:cstheme="majorHAnsi"/>
          <w:lang w:val="en-GB"/>
        </w:rPr>
        <w:t xml:space="preserve"> Lyon: Centre Léon </w:t>
      </w:r>
      <w:proofErr w:type="spellStart"/>
      <w:r w:rsidRPr="00B25B6D">
        <w:rPr>
          <w:rFonts w:asciiTheme="majorHAnsi" w:hAnsiTheme="majorHAnsi" w:cstheme="majorHAnsi"/>
          <w:lang w:val="en-GB"/>
        </w:rPr>
        <w:t>Bérard</w:t>
      </w:r>
      <w:proofErr w:type="spellEnd"/>
      <w:r w:rsidRPr="00B25B6D">
        <w:rPr>
          <w:rFonts w:asciiTheme="majorHAnsi" w:hAnsiTheme="majorHAnsi" w:cstheme="majorHAnsi"/>
          <w:lang w:val="en-GB"/>
        </w:rPr>
        <w:t xml:space="preserve"> Marseille: </w:t>
      </w:r>
      <w:proofErr w:type="spellStart"/>
      <w:r w:rsidRPr="00B25B6D">
        <w:rPr>
          <w:rFonts w:asciiTheme="majorHAnsi" w:hAnsiTheme="majorHAnsi" w:cstheme="majorHAnsi"/>
          <w:lang w:val="en-GB"/>
        </w:rPr>
        <w:t>Institut</w:t>
      </w:r>
      <w:proofErr w:type="spellEnd"/>
      <w:r w:rsidRPr="00B25B6D">
        <w:rPr>
          <w:rFonts w:asciiTheme="majorHAnsi" w:hAnsiTheme="majorHAnsi" w:cstheme="majorHAnsi"/>
          <w:lang w:val="en-GB"/>
        </w:rPr>
        <w:t xml:space="preserve"> Paoli-</w:t>
      </w:r>
      <w:proofErr w:type="spellStart"/>
      <w:r w:rsidRPr="00B25B6D">
        <w:rPr>
          <w:rFonts w:asciiTheme="majorHAnsi" w:hAnsiTheme="majorHAnsi" w:cstheme="majorHAnsi"/>
          <w:lang w:val="en-GB"/>
        </w:rPr>
        <w:t>Calmettes</w:t>
      </w:r>
      <w:proofErr w:type="spellEnd"/>
      <w:r w:rsidRPr="00B25B6D">
        <w:rPr>
          <w:rFonts w:asciiTheme="majorHAnsi" w:hAnsiTheme="majorHAnsi" w:cstheme="majorHAnsi"/>
          <w:lang w:val="en-GB"/>
        </w:rPr>
        <w:t xml:space="preserve"> Nice: Centre Antoine </w:t>
      </w:r>
      <w:proofErr w:type="spellStart"/>
      <w:r w:rsidRPr="00B25B6D">
        <w:rPr>
          <w:rFonts w:asciiTheme="majorHAnsi" w:hAnsiTheme="majorHAnsi" w:cstheme="majorHAnsi"/>
          <w:lang w:val="en-GB"/>
        </w:rPr>
        <w:t>Lacassagne</w:t>
      </w:r>
      <w:proofErr w:type="spellEnd"/>
      <w:r w:rsidRPr="00B25B6D">
        <w:rPr>
          <w:rFonts w:asciiTheme="majorHAnsi" w:hAnsiTheme="majorHAnsi" w:cstheme="majorHAnsi"/>
          <w:lang w:val="en-GB"/>
        </w:rPr>
        <w:t>, A</w:t>
      </w:r>
      <w:proofErr w:type="spellStart"/>
      <w:r w:rsidRPr="00B25B6D">
        <w:rPr>
          <w:rFonts w:asciiTheme="majorHAnsi" w:hAnsiTheme="majorHAnsi" w:cstheme="majorHAnsi"/>
          <w:lang w:val="en-GB"/>
        </w:rPr>
        <w:t>ssociations</w:t>
      </w:r>
      <w:proofErr w:type="spellEnd"/>
      <w:r w:rsidRPr="00B25B6D">
        <w:rPr>
          <w:rFonts w:asciiTheme="majorHAnsi" w:hAnsiTheme="majorHAnsi" w:cstheme="majorHAnsi"/>
          <w:lang w:val="en-GB"/>
        </w:rPr>
        <w:t xml:space="preserve"> : French National Association of Occupational Therapists, National Association of Graduate Nurses and Students, F</w:t>
      </w:r>
      <w:proofErr w:type="spellStart"/>
      <w:r w:rsidRPr="00B25B6D">
        <w:rPr>
          <w:rFonts w:asciiTheme="majorHAnsi" w:hAnsiTheme="majorHAnsi" w:cstheme="majorHAnsi"/>
          <w:lang w:val="en-GB"/>
        </w:rPr>
        <w:t>rench</w:t>
      </w:r>
      <w:proofErr w:type="spellEnd"/>
      <w:r w:rsidRPr="00B25B6D">
        <w:rPr>
          <w:rFonts w:asciiTheme="majorHAnsi" w:hAnsiTheme="majorHAnsi" w:cstheme="majorHAnsi"/>
          <w:lang w:val="en-GB"/>
        </w:rPr>
        <w:t xml:space="preserve"> association of dieticians nutritionists, French association of care managers, Professional association of midwives, Committee of agreement of the nursing training and executives, National College of Physiotherapy Fédération </w:t>
      </w:r>
      <w:proofErr w:type="spellStart"/>
      <w:r w:rsidRPr="00B25B6D">
        <w:rPr>
          <w:rFonts w:asciiTheme="majorHAnsi" w:hAnsiTheme="majorHAnsi" w:cstheme="majorHAnsi"/>
          <w:lang w:val="en-GB"/>
        </w:rPr>
        <w:t>hospitalière</w:t>
      </w:r>
      <w:proofErr w:type="spellEnd"/>
      <w:r w:rsidRPr="00B25B6D">
        <w:rPr>
          <w:rFonts w:asciiTheme="majorHAnsi" w:hAnsiTheme="majorHAnsi" w:cstheme="majorHAnsi"/>
          <w:lang w:val="en-GB"/>
        </w:rPr>
        <w:t xml:space="preserve"> de France, Fédération </w:t>
      </w:r>
      <w:proofErr w:type="spellStart"/>
      <w:r w:rsidRPr="00B25B6D">
        <w:rPr>
          <w:rFonts w:asciiTheme="majorHAnsi" w:hAnsiTheme="majorHAnsi" w:cstheme="majorHAnsi"/>
          <w:lang w:val="en-GB"/>
        </w:rPr>
        <w:t>nationale</w:t>
      </w:r>
      <w:proofErr w:type="spellEnd"/>
      <w:r w:rsidRPr="00B25B6D">
        <w:rPr>
          <w:rFonts w:asciiTheme="majorHAnsi" w:hAnsiTheme="majorHAnsi" w:cstheme="majorHAnsi"/>
          <w:lang w:val="en-GB"/>
        </w:rPr>
        <w:t xml:space="preserve"> des associations </w:t>
      </w:r>
      <w:proofErr w:type="spellStart"/>
      <w:r w:rsidRPr="00B25B6D">
        <w:rPr>
          <w:rFonts w:asciiTheme="majorHAnsi" w:hAnsiTheme="majorHAnsi" w:cstheme="majorHAnsi"/>
          <w:lang w:val="en-GB"/>
        </w:rPr>
        <w:t>d'aides-soignants</w:t>
      </w:r>
      <w:proofErr w:type="spellEnd"/>
      <w:r w:rsidRPr="00B25B6D">
        <w:rPr>
          <w:rFonts w:asciiTheme="majorHAnsi" w:hAnsiTheme="majorHAnsi" w:cstheme="majorHAnsi"/>
          <w:lang w:val="en-GB"/>
        </w:rPr>
        <w:t xml:space="preserve">, </w:t>
      </w:r>
      <w:proofErr w:type="spellStart"/>
      <w:r w:rsidRPr="00B25B6D">
        <w:rPr>
          <w:rFonts w:asciiTheme="majorHAnsi" w:hAnsiTheme="majorHAnsi" w:cstheme="majorHAnsi"/>
          <w:lang w:val="en-GB"/>
        </w:rPr>
        <w:t>Syndicat</w:t>
      </w:r>
      <w:proofErr w:type="spellEnd"/>
      <w:r w:rsidRPr="00B25B6D">
        <w:rPr>
          <w:rFonts w:asciiTheme="majorHAnsi" w:hAnsiTheme="majorHAnsi" w:cstheme="majorHAnsi"/>
          <w:lang w:val="en-GB"/>
        </w:rPr>
        <w:t xml:space="preserve"> national des </w:t>
      </w:r>
      <w:proofErr w:type="spellStart"/>
      <w:r w:rsidRPr="00B25B6D">
        <w:rPr>
          <w:rFonts w:asciiTheme="majorHAnsi" w:hAnsiTheme="majorHAnsi" w:cstheme="majorHAnsi"/>
          <w:lang w:val="en-GB"/>
        </w:rPr>
        <w:t>infirmiers</w:t>
      </w:r>
      <w:proofErr w:type="spellEnd"/>
      <w:r w:rsidRPr="00B25B6D">
        <w:rPr>
          <w:rFonts w:asciiTheme="majorHAnsi" w:hAnsiTheme="majorHAnsi" w:cstheme="majorHAnsi"/>
          <w:lang w:val="en-GB"/>
        </w:rPr>
        <w:t xml:space="preserve"> </w:t>
      </w:r>
      <w:proofErr w:type="spellStart"/>
      <w:r w:rsidRPr="00B25B6D">
        <w:rPr>
          <w:rFonts w:asciiTheme="majorHAnsi" w:hAnsiTheme="majorHAnsi" w:cstheme="majorHAnsi"/>
          <w:lang w:val="en-GB"/>
        </w:rPr>
        <w:t>anesthésistes</w:t>
      </w:r>
      <w:proofErr w:type="spellEnd"/>
      <w:r w:rsidRPr="00B25B6D">
        <w:rPr>
          <w:rFonts w:asciiTheme="majorHAnsi" w:hAnsiTheme="majorHAnsi" w:cstheme="majorHAnsi"/>
          <w:lang w:val="en-GB"/>
        </w:rPr>
        <w:t xml:space="preserve">, </w:t>
      </w:r>
      <w:proofErr w:type="spellStart"/>
      <w:r w:rsidRPr="00B25B6D">
        <w:rPr>
          <w:rFonts w:asciiTheme="majorHAnsi" w:hAnsiTheme="majorHAnsi" w:cstheme="majorHAnsi"/>
          <w:lang w:val="en-GB"/>
        </w:rPr>
        <w:t>Syndicat</w:t>
      </w:r>
      <w:proofErr w:type="spellEnd"/>
      <w:r w:rsidRPr="00B25B6D">
        <w:rPr>
          <w:rFonts w:asciiTheme="majorHAnsi" w:hAnsiTheme="majorHAnsi" w:cstheme="majorHAnsi"/>
          <w:lang w:val="en-GB"/>
        </w:rPr>
        <w:t xml:space="preserve"> national des </w:t>
      </w:r>
      <w:proofErr w:type="spellStart"/>
      <w:r w:rsidRPr="00B25B6D">
        <w:rPr>
          <w:rFonts w:asciiTheme="majorHAnsi" w:hAnsiTheme="majorHAnsi" w:cstheme="majorHAnsi"/>
          <w:lang w:val="en-GB"/>
        </w:rPr>
        <w:t>infirmiers</w:t>
      </w:r>
      <w:proofErr w:type="spellEnd"/>
      <w:r w:rsidRPr="00B25B6D">
        <w:rPr>
          <w:rFonts w:asciiTheme="majorHAnsi" w:hAnsiTheme="majorHAnsi" w:cstheme="majorHAnsi"/>
          <w:lang w:val="en-GB"/>
        </w:rPr>
        <w:t xml:space="preserve"> de bloc </w:t>
      </w:r>
      <w:proofErr w:type="spellStart"/>
      <w:r w:rsidRPr="00B25B6D">
        <w:rPr>
          <w:rFonts w:asciiTheme="majorHAnsi" w:hAnsiTheme="majorHAnsi" w:cstheme="majorHAnsi"/>
          <w:lang w:val="en-GB"/>
        </w:rPr>
        <w:t>opératoire</w:t>
      </w:r>
      <w:proofErr w:type="spellEnd"/>
      <w:r w:rsidRPr="00B25B6D">
        <w:rPr>
          <w:rFonts w:asciiTheme="majorHAnsi" w:hAnsiTheme="majorHAnsi" w:cstheme="majorHAnsi"/>
          <w:lang w:val="en-GB"/>
        </w:rPr>
        <w:t>.</w:t>
      </w:r>
    </w:p>
    <w:p w14:paraId="307924CC" w14:textId="77777777" w:rsidR="00B25B6D" w:rsidRPr="00B25B6D" w:rsidRDefault="00B25B6D" w:rsidP="002E0C04">
      <w:pPr>
        <w:spacing w:line="360" w:lineRule="auto"/>
        <w:ind w:right="-499"/>
        <w:jc w:val="both"/>
        <w:rPr>
          <w:rFonts w:asciiTheme="majorHAnsi" w:hAnsiTheme="majorHAnsi" w:cstheme="majorHAnsi"/>
          <w:lang w:val="en-GB"/>
        </w:rPr>
      </w:pPr>
    </w:p>
    <w:bookmarkEnd w:id="0"/>
    <w:bookmarkEnd w:id="1"/>
    <w:p w14:paraId="1BB6EC41" w14:textId="77777777" w:rsidR="00E57F7C" w:rsidRPr="00B25B6D" w:rsidRDefault="00E57F7C" w:rsidP="00AA7940">
      <w:pPr>
        <w:spacing w:line="360" w:lineRule="auto"/>
        <w:ind w:right="78"/>
        <w:jc w:val="both"/>
        <w:rPr>
          <w:rFonts w:asciiTheme="majorHAnsi" w:hAnsiTheme="majorHAnsi" w:cstheme="majorHAnsi"/>
          <w:sz w:val="20"/>
          <w:szCs w:val="20"/>
          <w:lang w:val="en-US"/>
        </w:rPr>
      </w:pPr>
    </w:p>
    <w:p w14:paraId="6B185394" w14:textId="2C309DC5" w:rsidR="00F4445F" w:rsidRPr="00B25B6D" w:rsidRDefault="005E2686" w:rsidP="00AA7940">
      <w:pPr>
        <w:spacing w:line="360" w:lineRule="auto"/>
        <w:ind w:right="-499"/>
        <w:jc w:val="both"/>
        <w:rPr>
          <w:rFonts w:asciiTheme="majorHAnsi" w:hAnsiTheme="majorHAnsi" w:cstheme="majorHAnsi"/>
          <w:lang w:val="en-US"/>
        </w:rPr>
      </w:pPr>
      <w:r w:rsidRPr="00B25B6D">
        <w:rPr>
          <w:rFonts w:asciiTheme="majorHAnsi" w:hAnsiTheme="majorHAnsi" w:cstheme="majorHAnsi"/>
          <w:lang w:val="en-GB"/>
        </w:rPr>
        <w:t>Word count: 30</w:t>
      </w:r>
      <w:r w:rsidR="004D6F58" w:rsidRPr="00B25B6D">
        <w:rPr>
          <w:rFonts w:asciiTheme="majorHAnsi" w:hAnsiTheme="majorHAnsi" w:cstheme="majorHAnsi"/>
          <w:lang w:val="en-GB"/>
        </w:rPr>
        <w:t>3</w:t>
      </w:r>
      <w:r w:rsidRPr="00B25B6D">
        <w:rPr>
          <w:rFonts w:asciiTheme="majorHAnsi" w:hAnsiTheme="majorHAnsi" w:cstheme="majorHAnsi"/>
          <w:lang w:val="en-GB"/>
        </w:rPr>
        <w:t>6 words.</w:t>
      </w:r>
    </w:p>
    <w:p w14:paraId="1F4B495B" w14:textId="77777777" w:rsidR="006B185F" w:rsidRPr="00B25B6D" w:rsidRDefault="006B185F" w:rsidP="00AA7940">
      <w:pPr>
        <w:spacing w:line="360" w:lineRule="auto"/>
        <w:ind w:right="-499"/>
        <w:jc w:val="both"/>
        <w:rPr>
          <w:rFonts w:asciiTheme="majorHAnsi" w:hAnsiTheme="majorHAnsi" w:cstheme="majorHAnsi"/>
          <w:sz w:val="20"/>
          <w:szCs w:val="20"/>
          <w:lang w:val="en-US"/>
        </w:rPr>
      </w:pPr>
    </w:p>
    <w:p w14:paraId="2F470CA8" w14:textId="77777777" w:rsidR="00AA4CF6" w:rsidRPr="00B25B6D" w:rsidRDefault="00AA4CF6" w:rsidP="00DA1ACB">
      <w:pPr>
        <w:spacing w:line="360" w:lineRule="auto"/>
        <w:ind w:right="-499"/>
        <w:jc w:val="both"/>
        <w:rPr>
          <w:rFonts w:asciiTheme="majorHAnsi" w:hAnsiTheme="majorHAnsi" w:cstheme="majorHAnsi"/>
          <w:b/>
          <w:lang w:val="en-US"/>
        </w:rPr>
      </w:pPr>
    </w:p>
    <w:p w14:paraId="64B16A1D" w14:textId="77777777" w:rsidR="00AA4CF6" w:rsidRPr="00B25B6D" w:rsidRDefault="00AA4CF6" w:rsidP="00DA1ACB">
      <w:pPr>
        <w:spacing w:line="360" w:lineRule="auto"/>
        <w:ind w:right="-499"/>
        <w:jc w:val="both"/>
        <w:rPr>
          <w:rFonts w:asciiTheme="majorHAnsi" w:hAnsiTheme="majorHAnsi" w:cstheme="majorHAnsi"/>
          <w:b/>
          <w:lang w:val="en-US"/>
        </w:rPr>
      </w:pPr>
    </w:p>
    <w:p w14:paraId="6B76743F" w14:textId="06EA8599" w:rsidR="00DA1ACB" w:rsidRPr="00B25B6D" w:rsidRDefault="00CE0BA3" w:rsidP="00DA1ACB">
      <w:pPr>
        <w:spacing w:line="360" w:lineRule="auto"/>
        <w:ind w:right="-499"/>
        <w:jc w:val="both"/>
        <w:rPr>
          <w:rFonts w:asciiTheme="majorHAnsi" w:hAnsiTheme="majorHAnsi" w:cstheme="majorHAnsi"/>
          <w:lang w:val="en-US"/>
        </w:rPr>
      </w:pPr>
      <w:r w:rsidRPr="00B25B6D">
        <w:rPr>
          <w:rFonts w:asciiTheme="majorHAnsi" w:hAnsiTheme="majorHAnsi" w:cstheme="majorHAnsi"/>
          <w:b/>
          <w:lang w:val="en-GB"/>
        </w:rPr>
        <w:t>Abstract</w:t>
      </w:r>
    </w:p>
    <w:p w14:paraId="2D6310CE" w14:textId="7D444E6C" w:rsidR="00DA1ACB" w:rsidRPr="00B25B6D" w:rsidRDefault="00CE0BA3" w:rsidP="00DA1ACB">
      <w:pPr>
        <w:spacing w:line="360" w:lineRule="auto"/>
        <w:ind w:right="-499"/>
        <w:jc w:val="both"/>
        <w:rPr>
          <w:rFonts w:asciiTheme="majorHAnsi" w:hAnsiTheme="majorHAnsi" w:cstheme="majorHAnsi"/>
          <w:bCs/>
          <w:color w:val="000000" w:themeColor="text1"/>
          <w:lang w:val="en-US"/>
        </w:rPr>
      </w:pPr>
      <w:r w:rsidRPr="00B25B6D">
        <w:rPr>
          <w:rFonts w:asciiTheme="majorHAnsi" w:hAnsiTheme="majorHAnsi" w:cstheme="majorHAnsi"/>
          <w:b/>
          <w:bCs/>
          <w:lang w:val="en-GB"/>
        </w:rPr>
        <w:t>Aim</w:t>
      </w:r>
      <w:r w:rsidR="00D706AC" w:rsidRPr="00B25B6D">
        <w:rPr>
          <w:rFonts w:asciiTheme="majorHAnsi" w:hAnsiTheme="majorHAnsi" w:cstheme="majorHAnsi"/>
          <w:lang w:val="en-GB"/>
        </w:rPr>
        <w:t xml:space="preserve">. We </w:t>
      </w:r>
      <w:r w:rsidR="002D5E2D" w:rsidRPr="00B25B6D">
        <w:rPr>
          <w:rFonts w:asciiTheme="majorHAnsi" w:hAnsiTheme="majorHAnsi" w:cstheme="majorHAnsi"/>
          <w:lang w:val="en-GB"/>
        </w:rPr>
        <w:t>seek to determine</w:t>
      </w:r>
      <w:r w:rsidR="00D706AC" w:rsidRPr="00B25B6D">
        <w:rPr>
          <w:rFonts w:asciiTheme="majorHAnsi" w:hAnsiTheme="majorHAnsi" w:cstheme="majorHAnsi"/>
          <w:lang w:val="en-GB"/>
        </w:rPr>
        <w:t xml:space="preserve"> </w:t>
      </w:r>
      <w:r w:rsidR="00366B46" w:rsidRPr="00B25B6D">
        <w:rPr>
          <w:rFonts w:asciiTheme="majorHAnsi" w:hAnsiTheme="majorHAnsi" w:cstheme="majorHAnsi"/>
          <w:lang w:val="en-GB"/>
        </w:rPr>
        <w:t xml:space="preserve">modifiable and </w:t>
      </w:r>
      <w:r w:rsidRPr="00B25B6D">
        <w:rPr>
          <w:rFonts w:asciiTheme="majorHAnsi" w:eastAsia="Cambria" w:hAnsiTheme="majorHAnsi" w:cstheme="majorHAnsi"/>
          <w:lang w:val="en-GB"/>
        </w:rPr>
        <w:t>nonmodifiable</w:t>
      </w:r>
      <w:r w:rsidR="00D706AC" w:rsidRPr="00B25B6D">
        <w:rPr>
          <w:rFonts w:asciiTheme="majorHAnsi" w:hAnsiTheme="majorHAnsi" w:cstheme="majorHAnsi"/>
          <w:lang w:val="en-GB"/>
        </w:rPr>
        <w:t xml:space="preserve"> professional and individual factors associated with absenteeism to guide effective interventions </w:t>
      </w:r>
      <w:r w:rsidR="001F5692" w:rsidRPr="00B25B6D">
        <w:rPr>
          <w:rFonts w:asciiTheme="majorHAnsi" w:hAnsiTheme="majorHAnsi" w:cstheme="majorHAnsi"/>
          <w:lang w:val="en-GB"/>
        </w:rPr>
        <w:t xml:space="preserve">for nurse managers to implement </w:t>
      </w:r>
      <w:r w:rsidR="00D706AC" w:rsidRPr="00B25B6D">
        <w:rPr>
          <w:rFonts w:asciiTheme="majorHAnsi" w:hAnsiTheme="majorHAnsi" w:cstheme="majorHAnsi"/>
          <w:lang w:val="en-GB"/>
        </w:rPr>
        <w:t>at the organizational level.</w:t>
      </w:r>
    </w:p>
    <w:p w14:paraId="289A06CB" w14:textId="22952DB7" w:rsidR="008C30EF" w:rsidRPr="00B25B6D" w:rsidRDefault="00CE0BA3" w:rsidP="008C30EF">
      <w:pPr>
        <w:spacing w:line="360" w:lineRule="auto"/>
        <w:ind w:right="-499"/>
        <w:jc w:val="both"/>
        <w:rPr>
          <w:rFonts w:asciiTheme="majorHAnsi" w:hAnsiTheme="majorHAnsi" w:cstheme="majorHAnsi"/>
          <w:lang w:val="en-US"/>
        </w:rPr>
      </w:pPr>
      <w:r w:rsidRPr="00B25B6D">
        <w:rPr>
          <w:rFonts w:asciiTheme="majorHAnsi" w:hAnsiTheme="majorHAnsi" w:cstheme="majorHAnsi"/>
          <w:b/>
          <w:bCs/>
          <w:lang w:val="en-GB"/>
        </w:rPr>
        <w:t>Background</w:t>
      </w:r>
      <w:r w:rsidRPr="00B25B6D">
        <w:rPr>
          <w:rFonts w:asciiTheme="majorHAnsi" w:hAnsiTheme="majorHAnsi" w:cstheme="majorHAnsi"/>
          <w:lang w:val="en-GB"/>
        </w:rPr>
        <w:t xml:space="preserve">. Absenteeism induces vicious </w:t>
      </w:r>
      <w:r w:rsidRPr="00B25B6D">
        <w:rPr>
          <w:rFonts w:asciiTheme="majorHAnsi" w:eastAsia="Cambria" w:hAnsiTheme="majorHAnsi" w:cstheme="majorHAnsi"/>
          <w:lang w:val="en-GB"/>
        </w:rPr>
        <w:t>cycles</w:t>
      </w:r>
      <w:r w:rsidRPr="00B25B6D">
        <w:rPr>
          <w:rFonts w:asciiTheme="majorHAnsi" w:hAnsiTheme="majorHAnsi" w:cstheme="majorHAnsi"/>
          <w:lang w:val="en-GB"/>
        </w:rPr>
        <w:t xml:space="preserve"> </w:t>
      </w:r>
      <w:r w:rsidR="00272D57" w:rsidRPr="00B25B6D">
        <w:rPr>
          <w:rFonts w:asciiTheme="majorHAnsi" w:hAnsiTheme="majorHAnsi" w:cstheme="majorHAnsi"/>
          <w:lang w:val="en-GB"/>
        </w:rPr>
        <w:t xml:space="preserve">of </w:t>
      </w:r>
      <w:r w:rsidRPr="00B25B6D">
        <w:rPr>
          <w:rFonts w:asciiTheme="majorHAnsi" w:hAnsiTheme="majorHAnsi" w:cstheme="majorHAnsi"/>
          <w:lang w:val="en-GB"/>
        </w:rPr>
        <w:t xml:space="preserve">burnout and </w:t>
      </w:r>
      <w:r w:rsidRPr="00B25B6D">
        <w:rPr>
          <w:rFonts w:asciiTheme="majorHAnsi" w:eastAsia="Cambria" w:hAnsiTheme="majorHAnsi" w:cstheme="majorHAnsi"/>
          <w:lang w:val="en-GB"/>
        </w:rPr>
        <w:t>turnover</w:t>
      </w:r>
      <w:r w:rsidRPr="00B25B6D">
        <w:rPr>
          <w:rFonts w:asciiTheme="majorHAnsi" w:hAnsiTheme="majorHAnsi" w:cstheme="majorHAnsi"/>
          <w:lang w:val="en-GB"/>
        </w:rPr>
        <w:t xml:space="preserve"> in health care workers</w:t>
      </w:r>
      <w:r w:rsidR="00272D57" w:rsidRPr="00B25B6D">
        <w:rPr>
          <w:rFonts w:asciiTheme="majorHAnsi" w:hAnsiTheme="majorHAnsi" w:cstheme="majorHAnsi"/>
          <w:lang w:val="en-GB"/>
        </w:rPr>
        <w:t>, resulting in</w:t>
      </w:r>
      <w:r w:rsidRPr="00B25B6D">
        <w:rPr>
          <w:rFonts w:asciiTheme="majorHAnsi" w:hAnsiTheme="majorHAnsi" w:cstheme="majorHAnsi"/>
          <w:lang w:val="en-GB"/>
        </w:rPr>
        <w:t xml:space="preserve"> high costs and disorganization </w:t>
      </w:r>
      <w:r w:rsidR="001F5692" w:rsidRPr="00B25B6D">
        <w:rPr>
          <w:rFonts w:asciiTheme="majorHAnsi" w:hAnsiTheme="majorHAnsi" w:cstheme="majorHAnsi"/>
          <w:lang w:val="en-GB"/>
        </w:rPr>
        <w:t xml:space="preserve">in </w:t>
      </w:r>
      <w:r w:rsidRPr="00B25B6D">
        <w:rPr>
          <w:rFonts w:asciiTheme="majorHAnsi" w:hAnsiTheme="majorHAnsi" w:cstheme="majorHAnsi"/>
          <w:lang w:val="en-GB"/>
        </w:rPr>
        <w:t xml:space="preserve">health care systems. </w:t>
      </w:r>
      <w:r w:rsidR="00366B46" w:rsidRPr="00B25B6D">
        <w:rPr>
          <w:rFonts w:asciiTheme="majorHAnsi" w:hAnsiTheme="majorHAnsi" w:cstheme="majorHAnsi"/>
          <w:lang w:val="en-GB"/>
        </w:rPr>
        <w:t>Many factors have been identified in separate studies, but some individual and professional factors have not been explored</w:t>
      </w:r>
      <w:r w:rsidR="001F5692" w:rsidRPr="00B25B6D">
        <w:rPr>
          <w:rFonts w:asciiTheme="majorHAnsi" w:eastAsia="Cambria" w:hAnsiTheme="majorHAnsi" w:cstheme="majorHAnsi"/>
          <w:lang w:val="en-GB"/>
        </w:rPr>
        <w:t>. No</w:t>
      </w:r>
      <w:r w:rsidR="00366B46" w:rsidRPr="00B25B6D">
        <w:rPr>
          <w:rFonts w:asciiTheme="majorHAnsi" w:hAnsiTheme="majorHAnsi" w:cstheme="majorHAnsi"/>
          <w:lang w:val="en-GB"/>
        </w:rPr>
        <w:t xml:space="preserve"> comprehensive large-scale study </w:t>
      </w:r>
      <w:r w:rsidR="001F5692" w:rsidRPr="00B25B6D">
        <w:rPr>
          <w:rFonts w:asciiTheme="majorHAnsi" w:hAnsiTheme="majorHAnsi" w:cstheme="majorHAnsi"/>
          <w:lang w:val="en-GB"/>
        </w:rPr>
        <w:t xml:space="preserve">of </w:t>
      </w:r>
      <w:r w:rsidR="00366B46" w:rsidRPr="00B25B6D">
        <w:rPr>
          <w:rFonts w:asciiTheme="majorHAnsi" w:hAnsiTheme="majorHAnsi" w:cstheme="majorHAnsi"/>
          <w:lang w:val="en-GB"/>
        </w:rPr>
        <w:t xml:space="preserve">a comprehensive set of factors has been </w:t>
      </w:r>
      <w:r w:rsidR="001F5692" w:rsidRPr="00B25B6D">
        <w:rPr>
          <w:rFonts w:asciiTheme="majorHAnsi" w:hAnsiTheme="majorHAnsi" w:cstheme="majorHAnsi"/>
          <w:lang w:val="en-GB"/>
        </w:rPr>
        <w:t>performed to date</w:t>
      </w:r>
      <w:r w:rsidR="00366B46" w:rsidRPr="00B25B6D">
        <w:rPr>
          <w:rFonts w:asciiTheme="majorHAnsi" w:hAnsiTheme="majorHAnsi" w:cstheme="majorHAnsi"/>
          <w:lang w:val="en-GB"/>
        </w:rPr>
        <w:t>.</w:t>
      </w:r>
    </w:p>
    <w:p w14:paraId="1DCE12EC" w14:textId="3ECA64F5" w:rsidR="00DA1ACB" w:rsidRPr="00B25B6D" w:rsidRDefault="00682045" w:rsidP="00DA1ACB">
      <w:pPr>
        <w:spacing w:line="360" w:lineRule="auto"/>
        <w:ind w:right="-499"/>
        <w:jc w:val="both"/>
        <w:rPr>
          <w:rFonts w:asciiTheme="majorHAnsi" w:hAnsiTheme="majorHAnsi" w:cstheme="majorHAnsi"/>
          <w:bCs/>
          <w:color w:val="000000" w:themeColor="text1"/>
          <w:lang w:val="en-US"/>
        </w:rPr>
      </w:pPr>
      <w:r w:rsidRPr="00B25B6D">
        <w:rPr>
          <w:rFonts w:asciiTheme="majorHAnsi" w:hAnsiTheme="majorHAnsi" w:cstheme="majorHAnsi"/>
          <w:b/>
          <w:color w:val="000000" w:themeColor="text1"/>
          <w:lang w:val="en-GB"/>
        </w:rPr>
        <w:t>Methods</w:t>
      </w:r>
      <w:r w:rsidR="00146F9F" w:rsidRPr="00B25B6D">
        <w:rPr>
          <w:rFonts w:asciiTheme="majorHAnsi" w:hAnsiTheme="majorHAnsi" w:cstheme="majorHAnsi"/>
          <w:bCs/>
          <w:color w:val="000000" w:themeColor="text1"/>
          <w:lang w:val="en-GB"/>
        </w:rPr>
        <w:t xml:space="preserve">. A survey was sent to public and private national health care facilities at a national level and through emails </w:t>
      </w:r>
      <w:r w:rsidR="00272D57" w:rsidRPr="00B25B6D">
        <w:rPr>
          <w:rFonts w:asciiTheme="majorHAnsi" w:hAnsiTheme="majorHAnsi" w:cstheme="majorHAnsi"/>
          <w:bCs/>
          <w:color w:val="000000" w:themeColor="text1"/>
          <w:lang w:val="en-GB"/>
        </w:rPr>
        <w:t xml:space="preserve">to </w:t>
      </w:r>
      <w:r w:rsidR="00146F9F" w:rsidRPr="00B25B6D">
        <w:rPr>
          <w:rFonts w:asciiTheme="majorHAnsi" w:hAnsiTheme="majorHAnsi" w:cstheme="majorHAnsi"/>
          <w:bCs/>
          <w:color w:val="000000" w:themeColor="text1"/>
          <w:lang w:val="en-GB"/>
        </w:rPr>
        <w:t xml:space="preserve">professional associations and social networks. Absenteeism was defined by reporting ≥8 unworked days (except for vacations) within the past 12 months. Individual and professional factors were reported </w:t>
      </w:r>
      <w:r w:rsidR="001F5692" w:rsidRPr="00B25B6D">
        <w:rPr>
          <w:rFonts w:asciiTheme="majorHAnsi" w:hAnsiTheme="majorHAnsi" w:cstheme="majorHAnsi"/>
          <w:bCs/>
          <w:color w:val="000000" w:themeColor="text1"/>
          <w:lang w:val="en-GB"/>
        </w:rPr>
        <w:t xml:space="preserve">as </w:t>
      </w:r>
      <w:r w:rsidR="00146F9F" w:rsidRPr="00B25B6D">
        <w:rPr>
          <w:rFonts w:asciiTheme="majorHAnsi" w:hAnsiTheme="majorHAnsi" w:cstheme="majorHAnsi"/>
          <w:bCs/>
          <w:color w:val="000000" w:themeColor="text1"/>
          <w:lang w:val="en-GB"/>
        </w:rPr>
        <w:t>binary variables or using standardized scales.</w:t>
      </w:r>
    </w:p>
    <w:p w14:paraId="0516E634" w14:textId="29A9D5FF" w:rsidR="00804EF5" w:rsidRPr="00B25B6D" w:rsidRDefault="00CE0BA3" w:rsidP="00682045">
      <w:pPr>
        <w:spacing w:line="360" w:lineRule="auto"/>
        <w:ind w:right="-499"/>
        <w:jc w:val="both"/>
        <w:rPr>
          <w:rFonts w:asciiTheme="majorHAnsi" w:hAnsiTheme="majorHAnsi" w:cstheme="majorHAnsi"/>
          <w:bCs/>
          <w:color w:val="000000"/>
          <w:lang w:val="en-US"/>
        </w:rPr>
      </w:pPr>
      <w:r w:rsidRPr="00B25B6D">
        <w:rPr>
          <w:rFonts w:asciiTheme="majorHAnsi" w:hAnsiTheme="majorHAnsi" w:cstheme="majorHAnsi"/>
          <w:b/>
          <w:color w:val="000000" w:themeColor="text1"/>
          <w:lang w:val="en-GB"/>
        </w:rPr>
        <w:t>Results</w:t>
      </w:r>
      <w:r w:rsidR="005F5A53" w:rsidRPr="00B25B6D">
        <w:rPr>
          <w:rFonts w:asciiTheme="majorHAnsi" w:hAnsiTheme="majorHAnsi" w:cstheme="majorHAnsi"/>
          <w:bCs/>
          <w:color w:val="000000" w:themeColor="text1"/>
          <w:lang w:val="en-GB"/>
        </w:rPr>
        <w:t>.</w:t>
      </w:r>
      <w:r w:rsidRPr="00B25B6D">
        <w:rPr>
          <w:rFonts w:asciiTheme="majorHAnsi" w:eastAsia="Cambria" w:hAnsiTheme="majorHAnsi" w:cstheme="majorHAnsi"/>
          <w:bCs/>
          <w:color w:val="000000"/>
          <w:lang w:val="en-GB"/>
        </w:rPr>
        <w:t xml:space="preserve"> A total of </w:t>
      </w:r>
      <w:r w:rsidR="005F5A53" w:rsidRPr="00B25B6D">
        <w:rPr>
          <w:rFonts w:asciiTheme="majorHAnsi" w:hAnsiTheme="majorHAnsi" w:cstheme="majorHAnsi"/>
          <w:bCs/>
          <w:color w:val="000000" w:themeColor="text1"/>
          <w:lang w:val="en-GB"/>
        </w:rPr>
        <w:t>10,325 participants (including 2819 nurses) were recruited</w:t>
      </w:r>
      <w:r w:rsidRPr="00B25B6D">
        <w:rPr>
          <w:rFonts w:asciiTheme="majorHAnsi" w:eastAsia="Cambria" w:hAnsiTheme="majorHAnsi" w:cstheme="majorHAnsi"/>
          <w:bCs/>
          <w:color w:val="000000"/>
          <w:lang w:val="en-GB"/>
        </w:rPr>
        <w:t>,</w:t>
      </w:r>
      <w:r w:rsidR="005F5A53" w:rsidRPr="00B25B6D">
        <w:rPr>
          <w:rFonts w:asciiTheme="majorHAnsi" w:hAnsiTheme="majorHAnsi" w:cstheme="majorHAnsi"/>
          <w:bCs/>
          <w:color w:val="000000" w:themeColor="text1"/>
          <w:lang w:val="en-GB"/>
        </w:rPr>
        <w:t xml:space="preserve"> of whom </w:t>
      </w:r>
      <w:r w:rsidR="00DB2280" w:rsidRPr="00B25B6D">
        <w:rPr>
          <w:rFonts w:asciiTheme="majorHAnsi" w:hAnsiTheme="majorHAnsi" w:cstheme="majorHAnsi"/>
          <w:lang w:val="en-GB"/>
        </w:rPr>
        <w:t>2129</w:t>
      </w:r>
      <w:r w:rsidRPr="00B25B6D">
        <w:rPr>
          <w:rFonts w:asciiTheme="majorHAnsi" w:eastAsia="Cambria" w:hAnsiTheme="majorHAnsi" w:cstheme="majorHAnsi"/>
          <w:lang w:val="en-GB"/>
        </w:rPr>
        <w:t xml:space="preserve"> </w:t>
      </w:r>
      <w:r w:rsidR="00DB2280" w:rsidRPr="00B25B6D">
        <w:rPr>
          <w:rFonts w:asciiTheme="majorHAnsi" w:hAnsiTheme="majorHAnsi" w:cstheme="majorHAnsi"/>
          <w:lang w:val="en-GB"/>
        </w:rPr>
        <w:t xml:space="preserve">(20.6%) were classified </w:t>
      </w:r>
      <w:r w:rsidRPr="00B25B6D">
        <w:rPr>
          <w:rFonts w:asciiTheme="majorHAnsi" w:eastAsia="Cambria" w:hAnsiTheme="majorHAnsi" w:cstheme="majorHAnsi"/>
          <w:lang w:val="en-GB"/>
        </w:rPr>
        <w:t>into</w:t>
      </w:r>
      <w:r w:rsidR="00DB2280" w:rsidRPr="00B25B6D">
        <w:rPr>
          <w:rFonts w:asciiTheme="majorHAnsi" w:hAnsiTheme="majorHAnsi" w:cstheme="majorHAnsi"/>
          <w:lang w:val="en-GB"/>
        </w:rPr>
        <w:t xml:space="preserve"> the absenteeism group.</w:t>
      </w:r>
      <w:r w:rsidRPr="00B25B6D">
        <w:rPr>
          <w:rFonts w:asciiTheme="majorHAnsi" w:eastAsia="Cambria" w:hAnsiTheme="majorHAnsi" w:cstheme="majorHAnsi"/>
          <w:lang w:val="en-GB"/>
        </w:rPr>
        <w:t xml:space="preserve"> A total of </w:t>
      </w:r>
      <w:r w:rsidR="00DB2280" w:rsidRPr="00B25B6D">
        <w:rPr>
          <w:rFonts w:asciiTheme="majorHAnsi" w:hAnsiTheme="majorHAnsi" w:cstheme="majorHAnsi"/>
          <w:lang w:val="en-GB"/>
        </w:rPr>
        <w:t>24% of nurses were classified in the absenteeism group</w:t>
      </w:r>
      <w:r w:rsidR="005E60BF" w:rsidRPr="00B25B6D">
        <w:rPr>
          <w:rFonts w:asciiTheme="majorHAnsi" w:hAnsiTheme="majorHAnsi" w:cstheme="majorHAnsi"/>
          <w:lang w:val="en-GB"/>
        </w:rPr>
        <w:t>; this value</w:t>
      </w:r>
      <w:r w:rsidR="00DB2280" w:rsidRPr="00B25B6D">
        <w:rPr>
          <w:rFonts w:asciiTheme="majorHAnsi" w:hAnsiTheme="majorHAnsi" w:cstheme="majorHAnsi"/>
          <w:lang w:val="en-GB"/>
        </w:rPr>
        <w:t xml:space="preserve"> was lower than </w:t>
      </w:r>
      <w:r w:rsidRPr="00B25B6D">
        <w:rPr>
          <w:rFonts w:asciiTheme="majorHAnsi" w:eastAsia="Cambria" w:hAnsiTheme="majorHAnsi" w:cstheme="majorHAnsi"/>
          <w:lang w:val="en-GB"/>
        </w:rPr>
        <w:t xml:space="preserve">that </w:t>
      </w:r>
      <w:r w:rsidR="005F23B1" w:rsidRPr="00B25B6D">
        <w:rPr>
          <w:rFonts w:asciiTheme="majorHAnsi" w:eastAsia="Cambria" w:hAnsiTheme="majorHAnsi" w:cstheme="majorHAnsi"/>
          <w:lang w:val="en-GB"/>
        </w:rPr>
        <w:t>noted for</w:t>
      </w:r>
      <w:r w:rsidRPr="00B25B6D">
        <w:rPr>
          <w:rFonts w:asciiTheme="majorHAnsi" w:eastAsia="Cambria" w:hAnsiTheme="majorHAnsi" w:cstheme="majorHAnsi"/>
          <w:lang w:val="en-GB"/>
        </w:rPr>
        <w:t xml:space="preserve"> </w:t>
      </w:r>
      <w:r w:rsidR="00DB2280" w:rsidRPr="00B25B6D">
        <w:rPr>
          <w:rFonts w:asciiTheme="majorHAnsi" w:hAnsiTheme="majorHAnsi" w:cstheme="majorHAnsi"/>
          <w:lang w:val="en-GB"/>
        </w:rPr>
        <w:t>nurse assistants (&gt;30%) but higher than</w:t>
      </w:r>
      <w:r w:rsidRPr="00B25B6D">
        <w:rPr>
          <w:rFonts w:asciiTheme="majorHAnsi" w:eastAsia="Cambria" w:hAnsiTheme="majorHAnsi" w:cstheme="majorHAnsi"/>
          <w:lang w:val="en-GB"/>
        </w:rPr>
        <w:t xml:space="preserve"> that </w:t>
      </w:r>
      <w:r w:rsidR="005F23B1" w:rsidRPr="00B25B6D">
        <w:rPr>
          <w:rFonts w:asciiTheme="majorHAnsi" w:eastAsia="Cambria" w:hAnsiTheme="majorHAnsi" w:cstheme="majorHAnsi"/>
          <w:lang w:val="en-GB"/>
        </w:rPr>
        <w:t>noted for</w:t>
      </w:r>
      <w:r w:rsidRPr="00B25B6D">
        <w:rPr>
          <w:rFonts w:asciiTheme="majorHAnsi" w:eastAsia="Cambria" w:hAnsiTheme="majorHAnsi" w:cstheme="majorHAnsi"/>
          <w:lang w:val="en-GB"/>
        </w:rPr>
        <w:t xml:space="preserve"> </w:t>
      </w:r>
      <w:r w:rsidR="00DB2280" w:rsidRPr="00B25B6D">
        <w:rPr>
          <w:rFonts w:asciiTheme="majorHAnsi" w:hAnsiTheme="majorHAnsi" w:cstheme="majorHAnsi"/>
          <w:lang w:val="en-GB"/>
        </w:rPr>
        <w:t xml:space="preserve">health </w:t>
      </w:r>
      <w:r w:rsidRPr="00B25B6D">
        <w:rPr>
          <w:rFonts w:asciiTheme="majorHAnsi" w:eastAsia="Cambria" w:hAnsiTheme="majorHAnsi" w:cstheme="majorHAnsi"/>
          <w:lang w:val="en-GB"/>
        </w:rPr>
        <w:t>executives</w:t>
      </w:r>
      <w:r w:rsidR="00DB2280" w:rsidRPr="00B25B6D">
        <w:rPr>
          <w:rFonts w:asciiTheme="majorHAnsi" w:hAnsiTheme="majorHAnsi" w:cstheme="majorHAnsi"/>
          <w:lang w:val="en-GB"/>
        </w:rPr>
        <w:t xml:space="preserve"> (18%) and physicians (14%).</w:t>
      </w:r>
      <w:r w:rsidR="004B70C4" w:rsidRPr="00B25B6D">
        <w:rPr>
          <w:rFonts w:asciiTheme="majorHAnsi" w:hAnsiTheme="majorHAnsi" w:cstheme="majorHAnsi"/>
          <w:bCs/>
          <w:color w:val="000000" w:themeColor="text1"/>
          <w:lang w:val="en-GB"/>
        </w:rPr>
        <w:t xml:space="preserve"> </w:t>
      </w:r>
      <w:r w:rsidRPr="00B25B6D">
        <w:rPr>
          <w:rFonts w:asciiTheme="majorHAnsi" w:hAnsiTheme="majorHAnsi" w:cstheme="majorHAnsi"/>
          <w:bCs/>
          <w:color w:val="000000"/>
          <w:lang w:val="en-GB"/>
        </w:rPr>
        <w:t xml:space="preserve">When analyses </w:t>
      </w:r>
      <w:r w:rsidR="00BB305D" w:rsidRPr="00B25B6D">
        <w:rPr>
          <w:rFonts w:asciiTheme="majorHAnsi" w:hAnsiTheme="majorHAnsi" w:cstheme="majorHAnsi"/>
          <w:bCs/>
          <w:color w:val="000000"/>
          <w:lang w:val="en-GB"/>
        </w:rPr>
        <w:t xml:space="preserve">were limited </w:t>
      </w:r>
      <w:r w:rsidRPr="00B25B6D">
        <w:rPr>
          <w:rFonts w:asciiTheme="majorHAnsi" w:hAnsiTheme="majorHAnsi" w:cstheme="majorHAnsi"/>
          <w:bCs/>
          <w:color w:val="000000"/>
          <w:lang w:val="en-GB"/>
        </w:rPr>
        <w:t xml:space="preserve">to nurses, the following associations remained significant in multivariate analyses: history of recurrent major depression </w:t>
      </w:r>
      <w:r w:rsidR="005E60BF" w:rsidRPr="00B25B6D">
        <w:rPr>
          <w:rFonts w:asciiTheme="majorHAnsi" w:hAnsiTheme="majorHAnsi" w:cstheme="majorHAnsi"/>
          <w:bCs/>
          <w:color w:val="000000"/>
          <w:lang w:val="en-GB"/>
        </w:rPr>
        <w:t>(</w:t>
      </w:r>
      <w:r w:rsidR="002F3FE9" w:rsidRPr="00B25B6D">
        <w:rPr>
          <w:rFonts w:asciiTheme="majorHAnsi" w:hAnsiTheme="majorHAnsi" w:cstheme="majorHAnsi"/>
          <w:bCs/>
          <w:color w:val="000000"/>
          <w:lang w:val="en-GB"/>
        </w:rPr>
        <w:t xml:space="preserve">adjusted odds ratio </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431</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4</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chronic illness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483</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1</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overweight/obesity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341</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2</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sleep duration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0.891</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1</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motivation deficit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261</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37</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hospital vs. medico-social facility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0.752</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213</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adult psychiatry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308</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33</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use of skills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0.957</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21</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emotional support </w:t>
      </w:r>
      <w:r w:rsidR="005E60BF" w:rsidRPr="00B25B6D">
        <w:rPr>
          <w:rFonts w:asciiTheme="majorHAnsi" w:hAnsiTheme="majorHAnsi" w:cstheme="majorHAnsi"/>
          <w:bCs/>
          <w:color w:val="000000"/>
          <w:lang w:val="en-GB"/>
        </w:rPr>
        <w:lastRenderedPageBreak/>
        <w:t xml:space="preserve">from </w:t>
      </w:r>
      <w:r w:rsidRPr="00B25B6D">
        <w:rPr>
          <w:rFonts w:asciiTheme="majorHAnsi" w:hAnsiTheme="majorHAnsi" w:cstheme="majorHAnsi"/>
          <w:bCs/>
          <w:color w:val="000000"/>
          <w:lang w:val="en-GB"/>
        </w:rPr>
        <w:t xml:space="preserve">colleagues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0.836</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1</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emotional exhaustion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304</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25</w:t>
      </w:r>
      <w:r w:rsidR="005E60BF" w:rsidRPr="00B25B6D">
        <w:rPr>
          <w:rFonts w:asciiTheme="majorHAnsi" w:hAnsiTheme="majorHAnsi" w:cstheme="majorHAnsi"/>
          <w:bCs/>
          <w:color w:val="000000"/>
          <w:lang w:val="en-GB"/>
        </w:rPr>
        <w:t>); and</w:t>
      </w:r>
      <w:r w:rsidRPr="00B25B6D">
        <w:rPr>
          <w:rFonts w:asciiTheme="majorHAnsi" w:hAnsiTheme="majorHAnsi" w:cstheme="majorHAnsi"/>
          <w:bCs/>
          <w:color w:val="000000"/>
          <w:lang w:val="en-GB"/>
        </w:rPr>
        <w:t xml:space="preserve"> sustained bullying at the workplace </w:t>
      </w:r>
      <w:r w:rsidR="005E60BF"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297</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10</w:t>
      </w:r>
      <w:r w:rsidR="005E60BF"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w:t>
      </w:r>
    </w:p>
    <w:p w14:paraId="361663F6" w14:textId="00BA554C" w:rsidR="008C30EF" w:rsidRPr="00B25B6D" w:rsidRDefault="00CE0BA3" w:rsidP="00B93F47">
      <w:pPr>
        <w:spacing w:line="360" w:lineRule="auto"/>
        <w:ind w:right="-499"/>
        <w:jc w:val="both"/>
        <w:rPr>
          <w:rFonts w:asciiTheme="majorHAnsi" w:hAnsiTheme="majorHAnsi" w:cstheme="majorHAnsi"/>
          <w:bCs/>
          <w:color w:val="000000" w:themeColor="text1"/>
          <w:lang w:val="en-US"/>
        </w:rPr>
      </w:pPr>
      <w:r w:rsidRPr="00B25B6D">
        <w:rPr>
          <w:rFonts w:asciiTheme="majorHAnsi" w:hAnsiTheme="majorHAnsi" w:cstheme="majorHAnsi"/>
          <w:b/>
          <w:color w:val="000000" w:themeColor="text1"/>
          <w:lang w:val="en-GB"/>
        </w:rPr>
        <w:t>Conclusion</w:t>
      </w:r>
      <w:r w:rsidR="00DA1ACB" w:rsidRPr="00B25B6D">
        <w:rPr>
          <w:rFonts w:asciiTheme="majorHAnsi" w:hAnsiTheme="majorHAnsi" w:cstheme="majorHAnsi"/>
          <w:bCs/>
          <w:color w:val="000000" w:themeColor="text1"/>
          <w:lang w:val="en-GB"/>
        </w:rPr>
        <w:t xml:space="preserve">. </w:t>
      </w:r>
      <w:r w:rsidR="0028304B" w:rsidRPr="00B25B6D">
        <w:rPr>
          <w:rFonts w:asciiTheme="majorHAnsi" w:hAnsiTheme="majorHAnsi" w:cstheme="majorHAnsi"/>
          <w:bCs/>
          <w:color w:val="000000" w:themeColor="text1"/>
          <w:lang w:val="en-GB"/>
        </w:rPr>
        <w:t xml:space="preserve">Absenteeism is frequent in nurses, </w:t>
      </w:r>
      <w:r w:rsidR="009F230E" w:rsidRPr="00B25B6D">
        <w:rPr>
          <w:rFonts w:asciiTheme="majorHAnsi" w:eastAsia="Cambria" w:hAnsiTheme="majorHAnsi" w:cstheme="majorHAnsi"/>
          <w:bCs/>
          <w:color w:val="000000"/>
          <w:lang w:val="en-GB"/>
        </w:rPr>
        <w:t>representing</w:t>
      </w:r>
      <w:r w:rsidR="0028304B" w:rsidRPr="00B25B6D">
        <w:rPr>
          <w:rFonts w:asciiTheme="majorHAnsi" w:hAnsiTheme="majorHAnsi" w:cstheme="majorHAnsi"/>
          <w:bCs/>
          <w:color w:val="000000" w:themeColor="text1"/>
          <w:lang w:val="en-GB"/>
        </w:rPr>
        <w:t xml:space="preserve"> a major challenge for all nurse managers and more widely </w:t>
      </w:r>
      <w:r w:rsidRPr="00B25B6D">
        <w:rPr>
          <w:rFonts w:asciiTheme="majorHAnsi" w:eastAsia="Cambria" w:hAnsiTheme="majorHAnsi" w:cstheme="majorHAnsi"/>
          <w:bCs/>
          <w:color w:val="000000"/>
          <w:lang w:val="en-GB"/>
        </w:rPr>
        <w:t>for</w:t>
      </w:r>
      <w:r w:rsidR="0028304B" w:rsidRPr="00B25B6D">
        <w:rPr>
          <w:rFonts w:asciiTheme="majorHAnsi" w:hAnsiTheme="majorHAnsi" w:cstheme="majorHAnsi"/>
          <w:bCs/>
          <w:color w:val="000000" w:themeColor="text1"/>
          <w:lang w:val="en-GB"/>
        </w:rPr>
        <w:t xml:space="preserve"> all managers of health care workers.</w:t>
      </w:r>
    </w:p>
    <w:p w14:paraId="607A6AF9" w14:textId="1BE8A37C" w:rsidR="0028304B" w:rsidRPr="00B25B6D" w:rsidRDefault="00CE0BA3" w:rsidP="0028304B">
      <w:pPr>
        <w:spacing w:line="360" w:lineRule="auto"/>
        <w:ind w:right="-499"/>
        <w:jc w:val="both"/>
        <w:rPr>
          <w:rFonts w:asciiTheme="majorHAnsi" w:hAnsiTheme="majorHAnsi" w:cstheme="majorHAnsi"/>
          <w:bCs/>
          <w:color w:val="000000" w:themeColor="text1"/>
          <w:lang w:val="en-US"/>
        </w:rPr>
      </w:pPr>
      <w:r w:rsidRPr="00B25B6D">
        <w:rPr>
          <w:rFonts w:asciiTheme="majorHAnsi" w:hAnsiTheme="majorHAnsi" w:cstheme="majorHAnsi"/>
          <w:b/>
          <w:color w:val="000000" w:themeColor="text1"/>
          <w:lang w:val="en-GB"/>
        </w:rPr>
        <w:t>Implications for nursing management</w:t>
      </w:r>
      <w:r w:rsidR="00D8365D" w:rsidRPr="00B25B6D">
        <w:rPr>
          <w:rFonts w:asciiTheme="majorHAnsi" w:hAnsiTheme="majorHAnsi" w:cstheme="majorHAnsi"/>
          <w:bCs/>
          <w:color w:val="000000" w:themeColor="text1"/>
          <w:lang w:val="en-GB"/>
        </w:rPr>
        <w:t xml:space="preserve">. </w:t>
      </w:r>
      <w:r w:rsidRPr="00B25B6D">
        <w:rPr>
          <w:rFonts w:asciiTheme="majorHAnsi" w:hAnsiTheme="majorHAnsi" w:cstheme="majorHAnsi"/>
          <w:bCs/>
          <w:color w:val="000000" w:themeColor="text1"/>
          <w:lang w:val="en-GB"/>
        </w:rPr>
        <w:t>The present results suggest that nurse managers may prevent absenteeism by promoting programs to detect and prevent emotional exhaustion and workplace bullying (the most frequent factors identified in 40% and 50% of health care workers</w:t>
      </w:r>
      <w:r w:rsidRPr="00B25B6D">
        <w:rPr>
          <w:rFonts w:asciiTheme="majorHAnsi" w:eastAsia="Cambria" w:hAnsiTheme="majorHAnsi" w:cstheme="majorHAnsi"/>
          <w:bCs/>
          <w:color w:val="000000"/>
          <w:lang w:val="en-GB"/>
        </w:rPr>
        <w:t>, respectively</w:t>
      </w:r>
      <w:r w:rsidRPr="00B25B6D">
        <w:rPr>
          <w:rFonts w:asciiTheme="majorHAnsi" w:hAnsiTheme="majorHAnsi" w:cstheme="majorHAnsi"/>
          <w:bCs/>
          <w:color w:val="000000" w:themeColor="text1"/>
          <w:lang w:val="en-GB"/>
        </w:rPr>
        <w:t>), reduce overweight/obesity</w:t>
      </w:r>
      <w:r w:rsidR="00E145E9" w:rsidRPr="00B25B6D">
        <w:rPr>
          <w:rFonts w:asciiTheme="majorHAnsi" w:hAnsiTheme="majorHAnsi" w:cstheme="majorHAnsi"/>
          <w:bCs/>
          <w:color w:val="000000" w:themeColor="text1"/>
          <w:lang w:val="en-GB"/>
        </w:rPr>
        <w:t>, address</w:t>
      </w:r>
      <w:r w:rsidRPr="00B25B6D">
        <w:rPr>
          <w:rFonts w:asciiTheme="majorHAnsi" w:hAnsiTheme="majorHAnsi" w:cstheme="majorHAnsi"/>
          <w:bCs/>
          <w:color w:val="000000" w:themeColor="text1"/>
          <w:lang w:val="en-GB"/>
        </w:rPr>
        <w:t xml:space="preserve"> motivation </w:t>
      </w:r>
      <w:r w:rsidRPr="00B25B6D">
        <w:rPr>
          <w:rFonts w:asciiTheme="majorHAnsi" w:eastAsia="Cambria" w:hAnsiTheme="majorHAnsi" w:cstheme="majorHAnsi"/>
          <w:bCs/>
          <w:color w:val="000000"/>
          <w:lang w:val="en-GB"/>
        </w:rPr>
        <w:t>deficits</w:t>
      </w:r>
      <w:r w:rsidRPr="00B25B6D">
        <w:rPr>
          <w:rFonts w:asciiTheme="majorHAnsi" w:hAnsiTheme="majorHAnsi" w:cstheme="majorHAnsi"/>
          <w:bCs/>
          <w:color w:val="000000" w:themeColor="text1"/>
          <w:lang w:val="en-GB"/>
        </w:rPr>
        <w:t xml:space="preserve">, and detect inadequately treated recurrent major depression and chronic illness in </w:t>
      </w:r>
      <w:r w:rsidR="00E145E9" w:rsidRPr="00B25B6D">
        <w:rPr>
          <w:rFonts w:asciiTheme="majorHAnsi" w:hAnsiTheme="majorHAnsi" w:cstheme="majorHAnsi"/>
          <w:bCs/>
          <w:color w:val="000000" w:themeColor="text1"/>
          <w:lang w:val="en-GB"/>
        </w:rPr>
        <w:t>nurses</w:t>
      </w:r>
      <w:r w:rsidRPr="00B25B6D">
        <w:rPr>
          <w:rFonts w:asciiTheme="majorHAnsi" w:hAnsiTheme="majorHAnsi" w:cstheme="majorHAnsi"/>
          <w:bCs/>
          <w:color w:val="000000" w:themeColor="text1"/>
          <w:lang w:val="en-GB"/>
        </w:rPr>
        <w:t>.</w:t>
      </w:r>
    </w:p>
    <w:p w14:paraId="093884D6" w14:textId="5366C565" w:rsidR="00B93F47" w:rsidRPr="00B25B6D" w:rsidRDefault="00B93F47" w:rsidP="00B93F47">
      <w:pPr>
        <w:spacing w:line="360" w:lineRule="auto"/>
        <w:ind w:right="-499"/>
        <w:jc w:val="both"/>
        <w:rPr>
          <w:rFonts w:asciiTheme="majorHAnsi" w:hAnsiTheme="majorHAnsi" w:cstheme="majorHAnsi"/>
          <w:lang w:val="en-US"/>
        </w:rPr>
      </w:pPr>
    </w:p>
    <w:p w14:paraId="6DA9BB23" w14:textId="584CAB35" w:rsidR="006D4627" w:rsidRPr="00B25B6D" w:rsidRDefault="006D4627" w:rsidP="006D4627">
      <w:pPr>
        <w:spacing w:line="360" w:lineRule="auto"/>
        <w:ind w:right="-499" w:firstLine="720"/>
        <w:jc w:val="both"/>
        <w:rPr>
          <w:rFonts w:asciiTheme="majorHAnsi" w:hAnsiTheme="majorHAnsi" w:cstheme="majorHAnsi"/>
          <w:lang w:val="en-US"/>
        </w:rPr>
      </w:pPr>
    </w:p>
    <w:p w14:paraId="79C8AE25" w14:textId="77777777" w:rsidR="00453CFD" w:rsidRPr="00B25B6D" w:rsidRDefault="00453CFD" w:rsidP="00AA7940">
      <w:pPr>
        <w:spacing w:line="360" w:lineRule="auto"/>
        <w:ind w:right="-499"/>
        <w:jc w:val="both"/>
        <w:rPr>
          <w:rFonts w:asciiTheme="majorHAnsi" w:hAnsiTheme="majorHAnsi" w:cstheme="majorHAnsi"/>
          <w:lang w:val="en-US"/>
        </w:rPr>
      </w:pPr>
    </w:p>
    <w:p w14:paraId="22CDC026" w14:textId="415528B1" w:rsidR="00453CFD" w:rsidRPr="00B25B6D" w:rsidRDefault="00CE0BA3" w:rsidP="00AA7940">
      <w:pPr>
        <w:spacing w:line="360" w:lineRule="auto"/>
        <w:ind w:right="-499"/>
        <w:jc w:val="both"/>
        <w:rPr>
          <w:rFonts w:asciiTheme="majorHAnsi" w:hAnsiTheme="majorHAnsi" w:cstheme="majorHAnsi"/>
          <w:lang w:val="en-US"/>
        </w:rPr>
      </w:pPr>
      <w:r w:rsidRPr="00B25B6D">
        <w:rPr>
          <w:rFonts w:asciiTheme="majorHAnsi" w:hAnsiTheme="majorHAnsi" w:cstheme="majorHAnsi"/>
          <w:b/>
          <w:lang w:val="en-GB"/>
        </w:rPr>
        <w:t>Keywords:</w:t>
      </w:r>
      <w:r w:rsidRPr="00B25B6D">
        <w:rPr>
          <w:rFonts w:asciiTheme="majorHAnsi" w:hAnsiTheme="majorHAnsi" w:cstheme="majorHAnsi"/>
          <w:lang w:val="en-GB"/>
        </w:rPr>
        <w:t xml:space="preserve"> mental health; psychiatry; public health; health services research; absenteeism.</w:t>
      </w:r>
    </w:p>
    <w:p w14:paraId="16AE77D6" w14:textId="0430AB28" w:rsidR="00277265" w:rsidRPr="00B25B6D" w:rsidRDefault="00277265" w:rsidP="00AA7940">
      <w:pPr>
        <w:rPr>
          <w:rFonts w:asciiTheme="majorHAnsi" w:hAnsiTheme="majorHAnsi" w:cstheme="majorHAnsi"/>
          <w:lang w:val="en-US"/>
        </w:rPr>
      </w:pPr>
    </w:p>
    <w:p w14:paraId="5A22DD85" w14:textId="77777777" w:rsidR="00F40D60" w:rsidRPr="00B25B6D" w:rsidRDefault="00F40D60" w:rsidP="00AA7940">
      <w:pPr>
        <w:rPr>
          <w:rFonts w:asciiTheme="majorHAnsi" w:hAnsiTheme="majorHAnsi" w:cstheme="majorHAnsi"/>
          <w:lang w:val="en-US"/>
        </w:rPr>
      </w:pPr>
    </w:p>
    <w:p w14:paraId="7BA12BC2" w14:textId="3C124959" w:rsidR="000D2D09" w:rsidRPr="00B25B6D" w:rsidRDefault="000B0FE6" w:rsidP="00AA7940">
      <w:pPr>
        <w:spacing w:line="360" w:lineRule="auto"/>
        <w:ind w:right="-499"/>
        <w:contextualSpacing/>
        <w:jc w:val="both"/>
        <w:rPr>
          <w:rFonts w:asciiTheme="majorHAnsi" w:hAnsiTheme="majorHAnsi" w:cstheme="majorHAnsi"/>
          <w:b/>
          <w:color w:val="000000" w:themeColor="text1"/>
          <w:lang w:val="en-US"/>
        </w:rPr>
      </w:pPr>
      <w:r w:rsidRPr="00B25B6D">
        <w:rPr>
          <w:rFonts w:asciiTheme="majorHAnsi" w:hAnsiTheme="majorHAnsi" w:cstheme="majorHAnsi"/>
          <w:b/>
          <w:color w:val="000000" w:themeColor="text1"/>
          <w:lang w:val="en-GB"/>
        </w:rPr>
        <w:t>1. Introduction</w:t>
      </w:r>
    </w:p>
    <w:p w14:paraId="33EC0F23" w14:textId="59394164" w:rsidR="008B4D97" w:rsidRPr="00B25B6D" w:rsidRDefault="008B4D97" w:rsidP="008B4D97">
      <w:pPr>
        <w:spacing w:line="360" w:lineRule="auto"/>
        <w:ind w:right="-499"/>
        <w:contextualSpacing/>
        <w:jc w:val="both"/>
        <w:rPr>
          <w:rFonts w:asciiTheme="majorHAnsi" w:hAnsiTheme="majorHAnsi" w:cstheme="majorHAnsi"/>
          <w:bCs/>
          <w:color w:val="000000" w:themeColor="text1"/>
          <w:lang w:val="en-US"/>
        </w:rPr>
      </w:pPr>
    </w:p>
    <w:p w14:paraId="7BFA8E3F" w14:textId="6FA1D1EB" w:rsidR="00BF1390" w:rsidRPr="00B25B6D" w:rsidRDefault="0087374E" w:rsidP="002C1F28">
      <w:pPr>
        <w:spacing w:line="360" w:lineRule="auto"/>
        <w:ind w:right="-499"/>
        <w:contextualSpacing/>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ab/>
        <w:t xml:space="preserve">The absenteeism of health care workers is </w:t>
      </w:r>
      <w:r w:rsidR="00E83B32" w:rsidRPr="00B25B6D">
        <w:rPr>
          <w:rFonts w:asciiTheme="majorHAnsi" w:hAnsiTheme="majorHAnsi" w:cstheme="majorHAnsi"/>
          <w:bCs/>
          <w:color w:val="000000" w:themeColor="text1"/>
          <w:lang w:val="en-GB"/>
        </w:rPr>
        <w:t>a</w:t>
      </w:r>
      <w:r w:rsidRPr="00B25B6D">
        <w:rPr>
          <w:rFonts w:asciiTheme="majorHAnsi" w:hAnsiTheme="majorHAnsi" w:cstheme="majorHAnsi"/>
          <w:bCs/>
          <w:color w:val="000000" w:themeColor="text1"/>
          <w:lang w:val="en-GB"/>
        </w:rPr>
        <w:t xml:space="preserve"> chronic issue in multiple countries. In 2009, the only systematic review in the field published </w:t>
      </w:r>
      <w:r w:rsidR="00E83B32" w:rsidRPr="00B25B6D">
        <w:rPr>
          <w:rFonts w:asciiTheme="majorHAnsi" w:hAnsiTheme="majorHAnsi" w:cstheme="majorHAnsi"/>
          <w:bCs/>
          <w:color w:val="000000" w:themeColor="text1"/>
          <w:lang w:val="en-GB"/>
        </w:rPr>
        <w:t>to date</w:t>
      </w:r>
      <w:r w:rsidRPr="00B25B6D">
        <w:rPr>
          <w:rFonts w:asciiTheme="majorHAnsi" w:hAnsiTheme="majorHAnsi" w:cstheme="majorHAnsi"/>
          <w:bCs/>
          <w:color w:val="000000" w:themeColor="text1"/>
          <w:lang w:val="en-GB"/>
        </w:rPr>
        <w:t xml:space="preserve"> concluded that “Reasons underlying absenteeism among staff nurses [were] still poorly understood”</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YhMoUuKu","properties":{"formattedCitation":"(Davey {\\i{}et al.}, 2009)","plainCitation":"(Davey et al., 2009)","noteIndex":0},"citationItems":[{"id":16378,"uris":["http://zotero.org/users/1200141/items/FMEKU5ML"],"itemData":{"id":16378,"type":"article-journal","abstract":"AIM: This study aimed to identify and examine predictors of short-term absences of staff nurses working in hospital settings reported in the research literature.\nBACKGROUND: Front-line staff nurse absenteeism contributes to discontinuity of patient care, decreased staff morale and is costly to healthcare.\nEVALUATION: A systematic review of studies from 1986 to 2006, obtained through electronic searches of 10 online databases led to inclusion of 16 peer-reviewed research articles. Seventy potential predictors of absenteeism were examined and analysed using content analysis.\nKEY ISSUE: Our findings showed that individual 'nurses' prior attendance records', 'work attitudes' (job satisfaction, organizational commitment and work/job involvement) and 'retention factors' reduced nurse absenteeism, whereas 'burnout' and 'job stress' increased absenteeism. Remaining factors examined in the literature did not significantly predict nurse absenteeism.\nCONCLUSIONS: Reasons underlying absenteeism among staff nurses are still poorly understood. Lack of robust theory about nursing absenteeism may underlie the inconsistent results found in this review. Further theory development and research is required to explore the determinants of short-term absenteeism of nurses in acute care hospitals.\nIMPLICATIONS FOR NURSING MANAGEMENT: Work environment factors that increase nurses' job satisfaction, and reduce burnout and job stress need to be considered in managing staff nurse absenteeism.","container-title":"Journal of Nursing Management","DOI":"10.1111/j.1365-2834.2008.00958.x","ISSN":"1365-2834","issue":"3","journalAbbreviation":"J Nurs Manag","language":"eng","note":"PMID: 19426368","page":"312-330","source":"PubMed","title":"Predictors of nurse absenteeism in hospitals: a systematic review","title-short":"Predictors of nurse absenteeism in hospitals","volume":"17","author":[{"family":"Davey","given":"Mandy M."},{"family":"Cummings","given":"Greta"},{"family":"Newburn-Cook","given":"Christine V."},{"family":"Lo","given":"Eliza A."}],"issued":{"date-parts":[["2009",4]]}}}],"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Davey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09)</w:t>
      </w:r>
      <w:r w:rsidRPr="00B25B6D">
        <w:rPr>
          <w:rFonts w:asciiTheme="majorHAnsi" w:hAnsiTheme="majorHAnsi" w:cstheme="majorHAnsi"/>
          <w:bCs/>
          <w:color w:val="000000" w:themeColor="text1"/>
        </w:rPr>
        <w:fldChar w:fldCharType="end"/>
      </w:r>
      <w:r w:rsidR="0070752E" w:rsidRPr="00B25B6D">
        <w:rPr>
          <w:rFonts w:asciiTheme="majorHAnsi" w:hAnsiTheme="majorHAnsi" w:cstheme="majorHAnsi"/>
          <w:bCs/>
          <w:color w:val="000000" w:themeColor="text1"/>
          <w:lang w:val="en-GB"/>
        </w:rPr>
        <w:t xml:space="preserve">. More than 13 years later, the costs of health and work environment problems to organizations still exceed the worker’s wage </w:t>
      </w:r>
      <w:r w:rsidR="0070752E"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QaXJafSQ","properties":{"formattedCitation":"(Str\\uc0\\u246{}mberg {\\i{}et al.}, 2017)","plainCitation":"(Strömberg et al., 2017)","noteIndex":0},"citationItems":[{"id":16345,"uris":["http://zotero.org/users/1200141/items/IBC3B7PC"],"itemData":{"id":16345,"type":"article-journal","abstract":"OBJECTIVES: The aim of this study was to propose wage multipliers that can be used to estimate the costs of productivity loss for employers in economic evaluations, using detailed information from managers.\nMETHODS: Data were collected in a survey panel of 758 managers from different sectors of the labor market. Based on assumed scenarios of a period of absenteeism due to sickness, presenteeism and work environment-related problem episodes, and specified job characteristics (i.e., explanatory variables), managers assessed their impact on group productivity and cost (i.e., the dependent variable). In an ordered probit model, the extent of productivity loss resulting from job characteristics is predicted. The predicted values are used to derive wage multipliers based on the cost of productivity estimates provided by the managers.\nRESULTS: The results indicate that job characteristics (i.e., degree of time sensitivity of output, teamwork, or difficulty in replacing a worker) are linked to productivity loss as a result of health-related and work environment-related problems. The impact of impaired performance on productivity differs among various occupations. The mean wage multiplier is 1.97 for absenteeism, 1.70 for acute presenteeism, 1.54 for chronic presenteeism, and 1.72 for problems related to the work environment. This implies that the costs of health-related and work environment-related problems to organizations can exceed the worker's wage.\nCONCLUSIONS: The use of wage multipliers is recommended for calculating the cost of health-related and work environment-related productivity loss to properly account for actual costs.","container-title":"Value in Health: The Journal of the International Society for Pharmacoeconomics and Outcomes Research","DOI":"10.1016/j.jval.2017.05.008","ISSN":"1524-4733","issue":"8","journalAbbreviation":"Value Health","language":"eng","note":"PMID: 28964437","page":"1058-1064","source":"PubMed","title":"Estimating the Effect and Economic Impact of Absenteeism, Presenteeism, and Work Environment-Related Problems on Reductions in Productivity from a Managerial Perspective","volume":"20","author":[{"family":"Strömberg","given":"Carl"},{"family":"Aboagye","given":"Emmanuel"},{"family":"Hagberg","given":"Jan"},{"family":"Bergström","given":"Gunnar"},{"family":"Lohela-Karlsson","given":"Malin"}],"issued":{"date-parts":[["2017",9]]}}}],"schema":"https://github.com/citation-style-language/schema/raw/master/csl-citation.json"} </w:instrText>
      </w:r>
      <w:r w:rsidR="0070752E"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Strömberg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17)</w:t>
      </w:r>
      <w:r w:rsidR="0070752E" w:rsidRPr="00B25B6D">
        <w:rPr>
          <w:rFonts w:asciiTheme="majorHAnsi" w:hAnsiTheme="majorHAnsi" w:cstheme="majorHAnsi"/>
          <w:bCs/>
          <w:color w:val="000000" w:themeColor="text1"/>
        </w:rPr>
        <w:fldChar w:fldCharType="end"/>
      </w:r>
      <w:r w:rsidRPr="00B25B6D">
        <w:rPr>
          <w:rFonts w:asciiTheme="majorHAnsi" w:eastAsia="Cambria" w:hAnsiTheme="majorHAnsi" w:cstheme="majorHAnsi"/>
          <w:color w:val="000000"/>
          <w:lang w:val="en-GB"/>
        </w:rPr>
        <w:t>,</w:t>
      </w:r>
      <w:r w:rsidR="00155309" w:rsidRPr="00B25B6D">
        <w:rPr>
          <w:rFonts w:asciiTheme="majorHAnsi" w:hAnsiTheme="majorHAnsi" w:cstheme="majorHAnsi"/>
          <w:bCs/>
          <w:color w:val="000000" w:themeColor="text1"/>
          <w:lang w:val="en-GB"/>
        </w:rPr>
        <w:t xml:space="preserve"> and absenteeism </w:t>
      </w:r>
      <w:r w:rsidR="00E83B32" w:rsidRPr="00B25B6D">
        <w:rPr>
          <w:rFonts w:asciiTheme="majorHAnsi" w:hAnsiTheme="majorHAnsi" w:cstheme="majorHAnsi"/>
          <w:bCs/>
          <w:color w:val="000000" w:themeColor="text1"/>
          <w:lang w:val="en-GB"/>
        </w:rPr>
        <w:t xml:space="preserve">causes </w:t>
      </w:r>
      <w:r w:rsidR="00155309" w:rsidRPr="00B25B6D">
        <w:rPr>
          <w:rFonts w:asciiTheme="majorHAnsi" w:hAnsiTheme="majorHAnsi" w:cstheme="majorHAnsi"/>
          <w:bCs/>
          <w:color w:val="000000" w:themeColor="text1"/>
          <w:lang w:val="en-GB"/>
        </w:rPr>
        <w:t xml:space="preserve">many organizational issues </w:t>
      </w:r>
      <w:r w:rsidR="00E83B32" w:rsidRPr="00B25B6D">
        <w:rPr>
          <w:rFonts w:asciiTheme="majorHAnsi" w:hAnsiTheme="majorHAnsi" w:cstheme="majorHAnsi"/>
          <w:bCs/>
          <w:color w:val="000000" w:themeColor="text1"/>
          <w:lang w:val="en-GB"/>
        </w:rPr>
        <w:t>that impede</w:t>
      </w:r>
      <w:r w:rsidR="00155309" w:rsidRPr="00B25B6D">
        <w:rPr>
          <w:rFonts w:asciiTheme="majorHAnsi" w:hAnsiTheme="majorHAnsi" w:cstheme="majorHAnsi"/>
          <w:bCs/>
          <w:color w:val="000000" w:themeColor="text1"/>
          <w:lang w:val="en-GB"/>
        </w:rPr>
        <w:t xml:space="preserve"> the continuity and quality of care</w:t>
      </w:r>
      <w:r w:rsidR="002F3FE9" w:rsidRPr="00B25B6D">
        <w:rPr>
          <w:rFonts w:asciiTheme="majorHAnsi" w:hAnsiTheme="majorHAnsi" w:cstheme="majorHAnsi"/>
          <w:bCs/>
          <w:color w:val="000000" w:themeColor="text1"/>
          <w:lang w:val="en-GB"/>
        </w:rPr>
        <w:t xml:space="preserve"> </w:t>
      </w:r>
      <w:r w:rsidR="00155309"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WFG9oVnf","properties":{"formattedCitation":"(Duclay {\\i{}et al.}, 2015)","plainCitation":"(Duclay et al., 2015)","noteIndex":0},"citationItems":[{"id":16374,"uris":["http://zotero.org/users/1200141/items/FPMUN8MB"],"itemData":{"id":16374,"type":"article-journal","abstract":"AIM: To explore the influence of staff absenteeism on patient satisfaction using the indicators available in management reports.\nBACKGROUND: Among factors explaining patient satisfaction, human resource indicators have been studied widely in terms of burnout or job satisfaction, but there have not been many studies related to absenteeism indicators.\nMETHOD: A multilevel analysis was conducted using two routinely compiled databases from 2010 in the clinical departments of a university hospital (France). The staff database monitored absenteeism for short-term medical reasons (5 days or less), non-medical reasons and absences starting at the weekend. The patient satisfaction database was established at the time of discharge.\nRESULTS: Patient satisfaction related to relationships with staff was significantly and negatively correlated with nurse absenteeism for non-medical reasons (P &lt; 0.05) and with nurse absenteeism starting at weekends (P &lt; 0.05). Patient satisfaction related to the hospital environment was significantly and negatively correlated with nurse assistant absenteeism for short-term medical reasons (P &lt; 0.05).\nCONCLUSION: Our findings seem to indicate that patient satisfaction is linked to staff absenteeism and should lead to a better understanding of the impact of human resources on patient satisfaction.\nIMPLICATIONS FOR NURSING MANAGEMENT: To enhance patient satisfaction, managers need to find a way to reduce staff absenteeism, in order to avoid burnout and to improve the atmosphere in the workplace.","container-title":"Journal of Nursing Management","DOI":"10.1111/jonm.12219","ISSN":"1365-2834","issue":"7","journalAbbreviation":"J Nurs Manag","language":"eng","note":"PMID: 24581233","page":"833-841","source":"PubMed","title":"Exploring the impact of staff absenteeism on patient satisfaction using routine databases in a university hospital","volume":"23","author":[{"family":"Duclay","given":"E."},{"family":"Hardouin","given":"J. B."},{"family":"Sébille","given":"V."},{"family":"Anthoine","given":"E."},{"family":"Moret","given":"L."}],"issued":{"date-parts":[["2015",10]]}}}],"schema":"https://github.com/citation-style-language/schema/raw/master/csl-citation.json"} </w:instrText>
      </w:r>
      <w:r w:rsidR="00155309"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Duclay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15)</w:t>
      </w:r>
      <w:r w:rsidR="00155309"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xml:space="preserve">. Absenteeism contributes to </w:t>
      </w:r>
      <w:r w:rsidRPr="00B25B6D">
        <w:rPr>
          <w:rFonts w:asciiTheme="majorHAnsi" w:eastAsia="Cambria" w:hAnsiTheme="majorHAnsi" w:cstheme="majorHAnsi"/>
          <w:bCs/>
          <w:color w:val="000000"/>
          <w:lang w:val="en-GB"/>
        </w:rPr>
        <w:t>increased</w:t>
      </w:r>
      <w:r w:rsidRPr="00B25B6D">
        <w:rPr>
          <w:rFonts w:asciiTheme="majorHAnsi" w:hAnsiTheme="majorHAnsi" w:cstheme="majorHAnsi"/>
          <w:bCs/>
          <w:color w:val="000000" w:themeColor="text1"/>
          <w:lang w:val="en-GB"/>
        </w:rPr>
        <w:t xml:space="preserve"> speed and quantity, fragmentation and unpredictability of care, inducing burnout, demotivation, turnover and absenteeism </w:t>
      </w:r>
      <w:r w:rsidR="00E83B32" w:rsidRPr="00B25B6D">
        <w:rPr>
          <w:rFonts w:asciiTheme="majorHAnsi" w:hAnsiTheme="majorHAnsi" w:cstheme="majorHAnsi"/>
          <w:bCs/>
          <w:color w:val="000000" w:themeColor="text1"/>
          <w:lang w:val="en-GB"/>
        </w:rPr>
        <w:t xml:space="preserve">as part of </w:t>
      </w:r>
      <w:r w:rsidRPr="00B25B6D">
        <w:rPr>
          <w:rFonts w:asciiTheme="majorHAnsi" w:hAnsiTheme="majorHAnsi" w:cstheme="majorHAnsi"/>
          <w:bCs/>
          <w:color w:val="000000" w:themeColor="text1"/>
          <w:lang w:val="en-GB"/>
        </w:rPr>
        <w:t xml:space="preserve">a vicious </w:t>
      </w:r>
      <w:r w:rsidRPr="00B25B6D">
        <w:rPr>
          <w:rFonts w:asciiTheme="majorHAnsi" w:eastAsia="Cambria" w:hAnsiTheme="majorHAnsi" w:cstheme="majorHAnsi"/>
          <w:bCs/>
          <w:color w:val="000000"/>
          <w:lang w:val="en-GB"/>
        </w:rPr>
        <w:t>cycle</w:t>
      </w:r>
      <w:r w:rsidR="002F3FE9" w:rsidRPr="00B25B6D">
        <w:rPr>
          <w:rFonts w:asciiTheme="majorHAnsi" w:eastAsia="Cambria" w:hAnsiTheme="majorHAnsi" w:cstheme="majorHAnsi"/>
          <w:bCs/>
          <w:color w:val="000000"/>
          <w:lang w:val="en-GB"/>
        </w:rPr>
        <w:t xml:space="preserve"> </w:t>
      </w:r>
      <w:r w:rsidR="00B754F0"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5OSe16DJ","properties":{"formattedCitation":"(Daouk-\\uc0\\u214{}yry {\\i{}et al.}, 2014; Castle and Ferguson-Rome, 2015; Roussillon Soyer {\\i{}et al.}, 2021)","plainCitation":"(Daouk-Öyry et al., 2014; Castle and Ferguson-Rome, 2015; Roussillon Soyer et al., 2021)","noteIndex":0},"citationItems":[{"id":16357,"uris":["http://zotero.org/users/1200141/items/KWZ3XYCR"],"itemData":{"id":16357,"type":"article-journal","abstract":"PURPOSE: In this analysis, the association of nurse aide absenteeism with quality is examined. Absenteeism is the failure of nurse aides to report for work when they are scheduled to work.\nDESIGN AND METHODS: Data used in this investigation came from survey responses from 3,941 nursing homes; Nursing Home Compare; the Online System for Survey, Certification and Administrative Reporting data; and the Area Resource File. Staffing characteristics, quality indicators, facility, and market information from these data sources were all measured in 2008. The specific quality indicators examined are physical restraint use, catheter use, pain management, and pressure sores using negative binomial regression.\nRESULTS: An average rate of 9.2% for nurse aide absenteeism was reported in the prior week. We find that high levels of absenteeism are associated with poor performance on all four quality indicators examined.\nIMPLICATIONS: The investigation presented, to our knowledge, is one of the first examining the implications of absenteeism in nursing homes. Absenteeism can be a costly staffing issue, one of the potential costs identified in this analysis is an impact on quality of care.","container-title":"The Gerontologist","DOI":"10.1093/geront/gnt167","ISSN":"1758-5341","issue":"4","journalAbbreviation":"Gerontologist","language":"eng","note":"PMID: 24398653","page":"605-615","source":"PubMed","title":"Influence of Nurse Aide Absenteeism on Nursing Home Quality","volume":"55","author":[{"family":"Castle","given":"Nicholas G."},{"family":"Ferguson-Rome","given":"Jamie C."}],"issued":{"date-parts":[["2015",8]]}},"label":"page"},{"id":16360,"uris":["http://zotero.org/users/1200141/items/UMSNF88U"],"itemData":{"id":16360,"type":"article-journal","abstract":"BACKGROUND: Absenteeism and turnover among healthcare workers have a significant impact on overall healthcare system performance. The literature captures variables from different levels of measurement and analysis as being associated with attendance behavior among nurses. Yet, it remains unclear how variables from different contextual levels interact to impact nurses' attendance behaviors.\nOBJECTIVES: The purpose of this review is to develop an integrative multilevel framework that optimizes our understanding of absenteeism and turnover among nurses in hospital settings.\nMETHODS: We therefore systematically examine English-only studies retrieved from two major databases, PubMed and CINAHL Plus and published between January, 2007 and January, 2013 (inclusive).\nFINDINGS: Our review led to the identification of 7619 articles out of which 41 matched the inclusion criteria. The analysis yielded a total of 91 antecedent variables and 12 outcome variables for turnover, and 29 antecedent variables and 9 outcome variables for absenteeism. The various manifested variables were analyzed using content analysis and grouped into 11 categories, and further into five main factors: Job, Organization, Individual, National and inTerpersonal (JOINT). Thus, we propose the JOINT multilevel conceptual model for investigating absenteeism and turnover among nurses.\nCONCLUSIONS: The JOINT model can be adapted by researchers for fitting their hypothesized multilevel relationships. It can also be used by nursing managers as a lens for holistically managing nurses' attendance behaviors.","container-title":"International Journal of Nursing Studies","DOI":"10.1016/j.ijnurstu.2013.06.018","ISSN":"1873-491X","issue":"1","journalAbbreviation":"Int J Nurs Stud","language":"eng","note":"PMID: 23928322","page":"93-110","source":"PubMed","title":"The JOINT model of nurse absenteeism and turnover: a systematic review","title-short":"The JOINT model of nurse absenteeism and turnover","volume":"51","author":[{"family":"Daouk-Öyry","given":"Lina"},{"family":"Anouze","given":"Abdel-Latef"},{"family":"Otaki","given":"Farah"},{"family":"Dumit","given":"Nuhad Yazbik"},{"family":"Osman","given":"Ibrahim"}],"issued":{"date-parts":[["2014",1]]}},"label":"page"},{"id":16366,"uris":["http://zotero.org/users/1200141/items/H87FBHG6"],"itemData":{"id":16366,"type":"article-journal","abstract":"AIM: The study explores how prevailing absenteeism frustrates or thwarts nurses' and nursing assistants' basic psychological needs (autonomy, competence and relatedness), using self-determination theory.\nBACKGROUND: Our study responds to the call to investigate how organisational characteristics influence employees' psychological need, satisfaction and their attitudes and behaviours.\nMETHOD: We conducted a semantic analysis of the discourse of 42 nurses and nursing assistants working in nursing homes for older dependent people in France.\nRESULTS: The analysis subdivides participants' discourse into four themes: short-term absenteeism, lack of competence, lack of recognition and work overload. These themes are all linked to participants' perceived deficits or threats concerning their psychological needs.\nCONCLUSIONS: The prevailing absenteeism has a harmful spiral impact on nurses' and nursing assistants' attitudes and behaviours, and, ultimately, on the quality of care received by the patients.\nIMPLICATIONS FOR NURSING MANAGEMENT: Our study confirms the need to adopt various managerial actions to address the following interrelated issues: controlling short-term absences, reducing work overload and giving training and recognition.","container-title":"Journal of Nursing Management","DOI":"10.1111/jonm.13314","ISSN":"1365-2834","issue":"6","journalAbbreviation":"J Nurs Manag","language":"eng","note":"PMID: 33772934","page":"1679-1690","source":"PubMed","title":"The demotivating impact of absenteeism in nursing homes","volume":"29","author":[{"family":"Roussillon Soyer","given":"Claude"},{"family":"St-Onge","given":"Sylvie"},{"family":"Igalens","given":"Jacques"},{"family":"Balkin","given":"David B."}],"issued":{"date-parts":[["2021",9]]}},"label":"page"}],"schema":"https://github.com/citation-style-language/schema/raw/master/csl-citation.json"} </w:instrText>
      </w:r>
      <w:r w:rsidR="00B754F0"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Daouk-Öyry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14; Castle and Ferguson-Rome, 2015; Roussillon Soyer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1)</w:t>
      </w:r>
      <w:r w:rsidR="00B754F0" w:rsidRPr="00B25B6D">
        <w:rPr>
          <w:rFonts w:asciiTheme="majorHAnsi" w:hAnsiTheme="majorHAnsi" w:cstheme="majorHAnsi"/>
          <w:bCs/>
          <w:color w:val="000000" w:themeColor="text1"/>
        </w:rPr>
        <w:fldChar w:fldCharType="end"/>
      </w:r>
      <w:r w:rsidR="006A4644" w:rsidRPr="00B25B6D">
        <w:rPr>
          <w:rFonts w:asciiTheme="majorHAnsi" w:hAnsiTheme="majorHAnsi" w:cstheme="majorHAnsi"/>
          <w:bCs/>
          <w:color w:val="000000" w:themeColor="text1"/>
          <w:lang w:val="en-GB"/>
        </w:rPr>
        <w:t>. Budget/effective restrictions in all countries</w:t>
      </w:r>
      <w:r w:rsidR="006A4644"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L51kJR8L","properties":{"formattedCitation":"(Ch\\uc0\\u234{}nevert {\\i{}et al.}, 2013)","plainCitation":"(Chênevert et al., 2013)","noteIndex":0},"citationItems":[{"id":16362,"uris":["http://zotero.org/users/1200141/items/LHIB96SD"],"itemData":{"id":16362,"type":"article-journal","abstract":"PURPOSE: The purpose of this paper is to integrate Greenberg's perspective on the connection between injustice and stress in order to clarify the role of organisational justice, burnout and organisational commitment in the understanding of absenteeism.\nDESIGN/METHODOLOGY/APPROACH: The study was carried out among 457 workers of a large healthcare establishment in the Canadian public healthcare sector. The model was tested using structural equation methods.\nFINDINGS: The results reveal that procedural and interactional justices have an indirect effect on exhaustion through distributive injustice. Moreover, it was found that distributive injustice is indirectly linked to short-term absences through exhaustion. By contrast, the relationship between distributive injustice and long-term absence can be explained by two mediating variables, namely, exhaustion and psychosomatic complaints.\nRESEARCH LIMITATIONS/IMPLICATIONS: In spite of the non-longitudinal nature of this study, the results suggest that the stress model and the medical model best explain the relationship between organisational injustice and absenteeism, while the withdrawal model via organisational commitment is not associated in this study with absenteeism.\nPRACTICAL IMPLICATIONS: Healthcare managers should consider the possibility of better involving employees in the decision-making process in order to increase their perception of procedural and interactional justice, and indirectly reduce exhaustion and absenteeism through a greater perception of distributive justice.\nSOCIAL IMPLICATIONS: For the healthcare sector, the need to reduce absenteeism is particularly urgent because of budget restrictions and the shortage of labour around the world.\nORIGINALITY/VALUE: This is one of the first studies to provide a complete model that analyses the stress process in terms of how organisational justice affects short- and long-term absences, in a bid to understand the specific process and factors that lead to shorter and longer episodes of absence.","container-title":"Journal of Health Organization and Management","DOI":"10.1108/JHOM-06-2012-0116","ISSN":"1477-7266","issue":"3","journalAbbreviation":"J Health Organ Manag","language":"eng","note":"PMID: 23885398","page":"350-367","source":"PubMed","title":"The role of organisational justice, burnout and commitment in the understanding of absenteeism in the Canadian healthcare sector","volume":"27","author":[{"family":"Chênevert","given":"Denis"},{"family":"Jourdain","given":"Genevieve"},{"family":"Cole","given":"Nona"},{"family":"Banville","given":"Brigitte"}],"issued":{"date-parts":[["2013"]]}}}],"schema":"https://github.com/citation-style-language/schema/raw/master/csl-citation.json"} </w:instrText>
      </w:r>
      <w:r w:rsidR="006A4644"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Chênevert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13)</w:t>
      </w:r>
      <w:r w:rsidR="006A4644"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xml:space="preserve"> and the </w:t>
      </w:r>
      <w:r w:rsidRPr="00B25B6D">
        <w:rPr>
          <w:rFonts w:asciiTheme="majorHAnsi" w:eastAsia="Cambria" w:hAnsiTheme="majorHAnsi" w:cstheme="majorHAnsi"/>
          <w:bCs/>
          <w:color w:val="000000"/>
          <w:lang w:val="en-GB"/>
        </w:rPr>
        <w:t>COVID</w:t>
      </w:r>
      <w:r w:rsidRPr="00B25B6D">
        <w:rPr>
          <w:rFonts w:asciiTheme="majorHAnsi" w:hAnsiTheme="majorHAnsi" w:cstheme="majorHAnsi"/>
          <w:bCs/>
          <w:color w:val="000000" w:themeColor="text1"/>
          <w:lang w:val="en-GB"/>
        </w:rPr>
        <w:t>-19 crisis</w:t>
      </w:r>
      <w:r w:rsidR="002F3FE9" w:rsidRPr="00B25B6D">
        <w:rPr>
          <w:rFonts w:asciiTheme="majorHAnsi" w:hAnsiTheme="majorHAnsi" w:cstheme="majorHAnsi"/>
          <w:bCs/>
          <w:color w:val="000000" w:themeColor="text1"/>
          <w:lang w:val="en-GB"/>
        </w:rPr>
        <w:t xml:space="preserve"> </w:t>
      </w:r>
      <w:r w:rsidR="00C6566E"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KneGSvZW","properties":{"formattedCitation":"(Chin {\\i{}et al.}, 2020; Groenewold {\\i{}et al.}, 2020)","plainCitation":"(Chin et al., 2020; Groenewold et al., 2020)","noteIndex":0},"citationItems":[{"id":16305,"uris":["http://zotero.org/users/1200141/items/JGLKK678"],"itemData":{"id":16305,"type":"article-journal","abstract":"BACKGROUND: School closures have been enacted as a measure of mitigation during the ongoing coronavirus disease 2019 (COVID-19) pandemic. It has been shown that school closures could cause absenteeism among healthcare workers with dependent children, but there remains a need for spatially granular analyses of the relationship between school closures and healthcare worker absenteeism to inform local community preparedness.\nMETHODS: We provide national- and county-level simulations of school closures and unmet child care needs across the USA. We develop individual simulations using county-level demographic and occupational data, and model school closure effectiveness with age-structured compartmental models. We perform multivariate quasi-Poisson ecological regressions to find associations between unmet child care needs and COVID-19 vulnerability factors.\nRESULTS: At the national level, we estimate the projected rate of unmet child care needs for healthcare worker households to range from 7.4 to 8.7%, and the effectiveness of school closures as a 7.6% and 8.4% reduction in fewer hospital and intensive care unit (ICU) beds, respectively, at peak demand when varying across initial reproduction number estimates by state. At the county level, we find substantial variations of projected unmet child care needs and school closure effects, 9.5% (interquartile range (IQR) 8.2-10.9%) of healthcare worker households and 5.2% (IQR 4.1-6.5%) and 6.8% (IQR 4.8-8.8%) reduction in fewer hospital and ICU beds, respectively, at peak demand. We find significant positive associations between estimated levels of unmet child care needs and diabetes prevalence, county rurality, and race (p&lt;0.05). We estimate costs of absenteeism and child care and observe from our models that an estimated 76.3 to 96.8% of counties would find it less expensive to provide child care to all healthcare workers with children than to bear the costs of healthcare worker absenteeism during school closures.\nCONCLUSIONS: School closures are projected to reduce peak ICU and hospital demand, but could disrupt healthcare systems through absenteeism, especially in counties that are already particularly vulnerable to COVID-19. Child care subsidies could help circumvent the ostensible trade-off between school closures and healthcare worker absenteeism.","container-title":"BMC medicine","DOI":"10.1186/s12916-020-01692-w","ISSN":"1741-7015","issue":"1","journalAbbreviation":"BMC Med","language":"eng","note":"PMID: 32664927\nPMCID: PMC7360472","page":"218","source":"PubMed","title":"Projected geographic disparities in healthcare worker absenteeism from COVID-19 school closures and the economic feasibility of child care subsidies: a simulation study","title-short":"Projected geographic disparities in healthcare worker absenteeism from COVID-19 school closures and the economic feasibility of child care subsidies","volume":"18","author":[{"family":"Chin","given":"Elizabeth T."},{"family":"Huynh","given":"Benjamin Q."},{"family":"Lo","given":"Nathan C."},{"family":"Hastie","given":"Trevor"},{"family":"Basu","given":"Sanjay"}],"issued":{"date-parts":[["2020",7,15]]}},"label":"page"},{"id":16337,"uris":["http://zotero.org/users/1200141/items/FGQZZYST"],"itemData":{"id":16337,"type":"article-journal","abstract":"During a pandemic, syndromic methods for monitoring illness outside of health care settings, such as tracking absenteeism trends in schools and workplaces, can be useful adjuncts to conventional disease reporting (1,2). Each month, CDC's National Institute for Occupational Safety and Health (NIOSH) monitors the prevalence of health-related workplace absenteeism among currently employed full-time workers in the United States, overall and by demographic and occupational subgroups, using data from the Current Population Survey (CPS).* This report describes trends in absenteeism during October 2019-April 2020, including March and April 2020, the period of rapidly accelerating transmission of SARS-CoV-2, the virus that causes coronavirus disease 2019 (COVID-19). Overall, the prevalence of health-related workplace absenteeism in March and April 2020 were similar to their 5-year baselines. However, compared with occupation-specific baselines, absenteeism among workers in several occupational groups that define or contain essential critical infrastructure workforce† categories was significantly higher than expected in April. Significant increases in absenteeism were observed in personal care and service§ (includes child care workers and personal care aides); healthcare support¶; and production** (includes meat, poultry, and fish processing workers). Although health-related workplace absenteeism remained relatively unchanged or decreased in other groups, the increase in absenteeism among workers in occupational groups less able to avoid exposure to SARS-CoV-2 (3) highlights the potential impact of COVID-19 on the essential critical infrastructure workforce because of the risks and concerns of occupational transmission of SARS-CoV-2. More widespread and complete collection of occupational data in COVID-19 surveillance is required to fully understand workers' occupational risks and inform intervention strategies. Employers should follow available recommendations to protect workers' health.","container-title":"MMWR. Morbidity and mortality weekly report","DOI":"10.15585/mmwr.mm6927a1","ISSN":"1545-861X","issue":"27","journalAbbreviation":"MMWR Morb Mortal Wkly Rep","language":"eng","note":"PMID: 32644979\nPMCID: PMC7727595","page":"853-858","source":"PubMed","title":"Increases in Health-Related Workplace Absenteeism Among Workers in Essential Critical Infrastructure Occupations During the COVID-19 Pandemic - United States, March-April 2020","volume":"69","author":[{"family":"Groenewold","given":"Matthew R."},{"family":"Burrer","given":"Sherry L."},{"family":"Ahmed","given":"Faruque"},{"family":"Uzicanin","given":"Amra"},{"family":"Free","given":"Hannah"},{"family":"Luckhaupt","given":"Sara E."}],"issued":{"date-parts":[["2020",7,10]]}},"label":"page"}],"schema":"https://github.com/citation-style-language/schema/raw/master/csl-citation.json"} </w:instrText>
      </w:r>
      <w:r w:rsidR="00C6566E"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Chin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20; Groenewold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0)</w:t>
      </w:r>
      <w:r w:rsidR="00C6566E"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xml:space="preserve"> have worsened this phenomenon.</w:t>
      </w:r>
    </w:p>
    <w:p w14:paraId="24A443F1" w14:textId="59F5BDC0" w:rsidR="005623B2" w:rsidRPr="00B25B6D" w:rsidRDefault="002B5857" w:rsidP="002C1F28">
      <w:pPr>
        <w:spacing w:line="360" w:lineRule="auto"/>
        <w:ind w:right="-499"/>
        <w:contextualSpacing/>
        <w:jc w:val="both"/>
        <w:rPr>
          <w:rFonts w:asciiTheme="majorHAnsi" w:hAnsiTheme="majorHAnsi" w:cstheme="majorHAnsi"/>
          <w:bCs/>
          <w:color w:val="000000" w:themeColor="text1"/>
        </w:rPr>
      </w:pPr>
      <w:r w:rsidRPr="00B25B6D">
        <w:rPr>
          <w:rFonts w:asciiTheme="majorHAnsi" w:hAnsiTheme="majorHAnsi" w:cstheme="majorHAnsi"/>
          <w:bCs/>
          <w:color w:val="000000" w:themeColor="text1"/>
          <w:lang w:val="en-GB"/>
        </w:rPr>
        <w:t xml:space="preserve">Although </w:t>
      </w:r>
      <w:r w:rsidR="00CE0BA3" w:rsidRPr="00B25B6D">
        <w:rPr>
          <w:rFonts w:asciiTheme="majorHAnsi" w:hAnsiTheme="majorHAnsi" w:cstheme="majorHAnsi"/>
          <w:bCs/>
          <w:color w:val="000000" w:themeColor="text1"/>
          <w:lang w:val="en-GB"/>
        </w:rPr>
        <w:t xml:space="preserve">some risk or protective factors of absenteeism have been identified in some isolated and small sample studies, no study has included all modifiable and </w:t>
      </w:r>
      <w:r w:rsidR="00CE0BA3" w:rsidRPr="00B25B6D">
        <w:rPr>
          <w:rFonts w:asciiTheme="majorHAnsi" w:eastAsia="Cambria" w:hAnsiTheme="majorHAnsi" w:cstheme="majorHAnsi"/>
          <w:bCs/>
          <w:color w:val="000000"/>
          <w:lang w:val="en-GB"/>
        </w:rPr>
        <w:t>nonmodifiable</w:t>
      </w:r>
      <w:r w:rsidR="00CE0BA3" w:rsidRPr="00B25B6D">
        <w:rPr>
          <w:rFonts w:asciiTheme="majorHAnsi" w:hAnsiTheme="majorHAnsi" w:cstheme="majorHAnsi"/>
          <w:bCs/>
          <w:color w:val="000000" w:themeColor="text1"/>
          <w:lang w:val="en-GB"/>
        </w:rPr>
        <w:t xml:space="preserve"> individual and professional factors that may be associated with absenteeism in the same analysis to understand the role of each of these factors. Our hypotheses were that among </w:t>
      </w:r>
      <w:r w:rsidR="00CE0BA3" w:rsidRPr="00B25B6D">
        <w:rPr>
          <w:rFonts w:asciiTheme="majorHAnsi" w:eastAsia="Cambria" w:hAnsiTheme="majorHAnsi" w:cstheme="majorHAnsi"/>
          <w:bCs/>
          <w:color w:val="000000"/>
          <w:lang w:val="en-GB"/>
        </w:rPr>
        <w:t>nonmodifiable</w:t>
      </w:r>
      <w:r w:rsidR="00CE0BA3" w:rsidRPr="00B25B6D">
        <w:rPr>
          <w:rFonts w:asciiTheme="majorHAnsi" w:hAnsiTheme="majorHAnsi" w:cstheme="majorHAnsi"/>
          <w:bCs/>
          <w:color w:val="000000" w:themeColor="text1"/>
          <w:lang w:val="en-GB"/>
        </w:rPr>
        <w:t xml:space="preserve"> individual factors, female sex</w:t>
      </w:r>
      <w:r w:rsidRPr="00B25B6D">
        <w:rPr>
          <w:rFonts w:asciiTheme="majorHAnsi" w:hAnsiTheme="majorHAnsi" w:cstheme="majorHAnsi"/>
          <w:bCs/>
          <w:color w:val="000000" w:themeColor="text1"/>
          <w:lang w:val="en-GB"/>
        </w:rPr>
        <w:t>,</w:t>
      </w:r>
      <w:r w:rsidR="00CE0BA3" w:rsidRPr="00B25B6D">
        <w:rPr>
          <w:rFonts w:asciiTheme="majorHAnsi" w:hAnsiTheme="majorHAnsi" w:cstheme="majorHAnsi"/>
          <w:bCs/>
          <w:color w:val="000000" w:themeColor="text1"/>
          <w:lang w:val="en-GB"/>
        </w:rPr>
        <w:t xml:space="preserve"> chronic illness</w:t>
      </w:r>
      <w:r w:rsidR="00CE0BA3"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plAF8Pau","properties":{"formattedCitation":"(Considine {\\i{}et al.}, 2011; Jinnett {\\i{}et al.}, 2017; Tracera {\\i{}et al.}, 2020; Alban, de Carvalho and Carvalho, 2021; Fran\\uc0\\u231{}a, Fernandes and Lima, 2021; Kunrath {\\i{}et al.}, 2021; Tanaka {\\i{}et al.}, 2022)","plainCitation":"(Considine et al., 2011; Jinnett et al., 2017; Tracera et al., 2020; Alban, de Carvalho and Carvalho, 2021; França, Fernandes and Lima, 2021; Kunrath et al., 2021; Tanaka et al., 2022)","noteIndex":0},"citationItems":[{"id":16322,"uris":["http://zotero.org/users/1200141/items/UK97HPER"],"itemData":{"id":16322,"type":"article-journal","abstract":"Nursing workers are subjected to unhealthy working conditions that can lead to sickness absenteeism. Based on an integrative literature review, the present study aimed to identify the main reasons that lead nursing workers in Brazil to sickness absenteeism, according to articles available at the Virtual Health Library, published from 2006 to 2017. A total of 23 publications that met the study objectives were selected, and the main reasons for sickness absenteeism identified were diseases of the musculoskeletal system and connective tissue, followed by mental and behavioral disorders. Other factors identified also include factors that influence health status, diseases of the sensory organs, and diseases of the respiratory system, among others. Studies on worker health among nursing staff are important to understand the relationship between work and illness and to contribute to the improvement of working conditions and health of this professional category.","container-title":"Revista brasileira de medicina do trabalho: publicacao oficial da Associacao Nacional de Medicina do Trabalho-ANAMT","DOI":"10.47626/1679-4435-2021-629","ISSN":"1679-4435","issue":"3","journalAbbreviation":"Rev Bras Med Trab","language":"eng","note":"PMID: 35774763\nPMCID: PMC9137862","page":"351-362","source":"PubMed","title":"Reasons for sickness absenteeism among nursing workers in Brazil: an integrative review","title-short":"Reasons for sickness absenteeism among nursing workers in Brazil","volume":"19","author":[{"family":"Alban","given":"Luana Lunardi"},{"family":"Carvalho","given":"Manoela","non-dropping-particle":"de"},{"family":"Carvalho","given":"Ana Caroline"}],"issued":{"date-parts":[["2021",9]]}},"label":"page"},{"id":16303,"uris":["http://zotero.org/users/1200141/items/KLVP3MVG"],"itemData":{"id":16303,"type":"article-journal","abstract":"OBJECTIVE: The aim of the present study was to examine the impact of Pandemic (H(1)N(1)) 2009 Influenza on the Australian emergency nursing and medicine workforce, specifically absenteeism and deployment.\nMETHODS: Data were collected using an online survey of 618 members of the three professional emergency medicine or emergency nursing colleges.\nRESULTS: Despite significant increases in emergency demand during the Pandemic (H(1)N(1)) 2009 Influenza, 56.6% of emergency nursing and medicine staff reported absenteeism of at least 1 day and only 8.5% of staff were redeployed. Staff illness with influenza-like illness was reported by 37% of respondents, and 87% of respondents who became ill were not tested for the Pandemic (H(1)N(1)) 2009 Influenza. Of the respondents who became ill, 43% (n= 79) reported missing no days of work and only 8% of respondents (n= 14) reported being absent for more than 5 days. The mean number of days away from work was 3.73 (standard deviation = 3.63). Factors anecdotally associated with staff absenteeism (caregiver responsibilities, concern about personal illness, concern about exposing family members to illness, school closures, risk of quarantine, stress and increased workload) appeared to be of little or no relevance. Redeployment was reported by 8% of respondents and the majority of redeployment was for operational reasons.\nCONCLUSION: Future research related to absenteeism, redeployment during actual pandemic events is urgently needed. Workforce data collection should be an integral part of organizational pandemic planning.","container-title":"Emergency medicine Australasia: EMA","DOI":"10.1111/j.1742-6723.2011.01461.x","ISSN":"1742-6723","issue":"5","journalAbbreviation":"Emerg Med Australas","language":"eng","note":"PMID: 21995477","page":"615-623","source":"PubMed","title":"Pandemic (H1N1) 2009 Influenza in Australia: Absenteeism and redeployment of emergency medicine and nursing staff","title-short":"Pandemic (H1N1) 2009 Influenza in Australia","volume":"23","author":[{"family":"Considine","given":"Julie"},{"family":"Shaban","given":"Ramon Z."},{"family":"Patrick","given":"Jennifer"},{"family":"Holzhauser","given":"Kerri"},{"family":"Aitken","given":"Peter"},{"family":"Clark","given":"Michele"},{"family":"Fielding","given":"Elaine"},{"family":"FitzGerald","given":"Gerry"}],"issued":{"date-parts":[["2011",10]]}},"label":"page"},{"id":16324,"uris":["http://zotero.org/users/1200141/items/GAHGICAY"],"itemData":{"id":16324,"type":"article-journal","abstract":"Introduction: Musculoskeletal diseases represent an important health problem for workers, due to the degree of suffering caused by pain and to the high frequency of absenteeism.\nObjectives: To identify risk factors for absenteeism due to musculoskeletal disease in employees at a judiciary court and to describe incidence, frequency, and duration of sick leaves.\nMethods: This is a 6-year follow-up study conducted in the state of Bahia, Brazil. The dependent variable was absenteeism, measured by the time of the first sick leave in the period. The Kaplan-Meier method was used to estimate survival functions, whereas risk factors for absenteeism were obtained by Cox regression.\nResults: Overall, 594 workers took sick leaves, with an incidence of 23% at the end of the period. The most frequent diagnoses were back pain (38.5%), shoulder lesions (11.7%), and synovitis and tenosynovitis (8.8%). Cases of one episode of sick leave per worker over the 6 years predominated (42.8%). Cox regression multivariate analysis identified the following variables as posing the greatest risk for sick leave: female sex (hazard ratio 1.39), age older than 40 years (hazard ratio 2.57), judicial technician workers (hazard ratio 1.48), and administrative workers (hazard ratio 1.30).\nConclusions: Women, older adults, and individuals who hold technical positions are worthy of attention from health management department of the court, since they presented the highest rates of incapacity to work during the study period. Back pain was the main reason for musculoskeletal disability.","container-title":"Revista brasileira de medicina do trabalho: publicacao oficial da Associacao Nacional de Medicina do Trabalho-ANAMT","DOI":"10.47626/1679-4435-2021-634","ISSN":"1679-4435","issue":"4","journalAbbreviation":"Rev Bras Med Trab","language":"eng","note":"PMID: 35733552\nPMCID: PMC9162280","page":"454-464","source":"PubMed","title":"Risk factors for absenteeism due to musculoskeletal diseases in workers in the judiciary sector","volume":"19","author":[{"family":"França","given":"Rafael Dos Reis"},{"family":"Fernandes","given":"Rita de Cássia Pereira"},{"family":"Lima","given":"Verônica Maria Cadena"}],"issued":{"date-parts":[["2021",12]]}},"label":"page"},{"id":16350,"uris":["http://zotero.org/users/1200141/items/E58RRV6J"],"itemData":{"id":16350,"type":"article-journal","abstract":"An aging workforce, increased prevalence of chronic health conditions, and the potential for longer working lives have both societal and economic implications. We analyzed the combined impact of workplace safety, employee health, and job demands (work task difficulty) on worker absence and job performance. The study sample consisted of 16,926 employees who participated in a worksite wellness program offered by a workers' compensation insurer to their employers-314 large, midsize, and small businesses in Colorado across multiple industries. We found that both workplace safety and employees' chronic health conditions contributed to absenteeism and job performance, but their impact was influenced by the physical and cognitive difficulty of the job. If employers want to reduce health-related productivity losses, they should take an integrated approach to mitigate job-related injuries, promote employee health, and improve the fit between a worker's duties and abilities.","container-title":"Health Affairs (Project Hope)","DOI":"10.1377/hlthaff.2016.1151","ISSN":"1544-5208","issue":"2","journalAbbreviation":"Health Aff (Millwood)","language":"eng","note":"PMID: 28167711","page":"237-244","source":"PubMed","title":"Chronic Conditions, Workplace Safety, And Job Demands Contribute To Absenteeism And Job Performance","volume":"36","author":[{"family":"Jinnett","given":"Kimberly"},{"family":"Schwatka","given":"Natalie"},{"family":"Tenney","given":"Liliana"},{"family":"Brockbank","given":"Claire V. S."},{"family":"Newman","given":"Lee S."}],"issued":{"date-parts":[["2017",2,1]]}},"label":"page"},{"id":16300,"uris":["http://zotero.org/users/1200141/items/PKRWVXG3"],"itemData":{"id":16300,"type":"article-journal","abstract":"OBJECTIVE: To verify the predictors associated with sick leave from 15 days onwards among Nursing professionals of an emergency hospital service.\nMETHOD: A cross-sectional, retrospective, and descriptive-analytical study. The sample consists of the records of sick leave (n=2,403) due to diseases of the Nursing professionals (n=197) working in an emergency hospital service in southern Brazil, from 2013 to 2018. Descriptive and statistical analysis was used, as well as the multivariate regression model.\nRESULTS: There was predominance of females (72.6%), white-skinned (86.3%), with a mean age of 45.05 (SD=9.77) years old, and nursing technicians (74.6%). The prevalent cause of sick leave was related to clinical diseases (62.5%). The predictors associated with sick leave from 15 days onwards were the following: Age (OR: 0.97; 95% CI=0.95-0.99) and Musculoskeletal Diseases (OR: 8.95; 95% CI=5.30-15.11).\nCONCLUSION: Age and musculoskeletal diseases were predictors of sick leave from 15 days onwards of the Nursing team.","container-title":"Revista Gaucha De Enfermagem","DOI":"10.1590/1983-1447.2021.20190433","ISSN":"1983-1447","journalAbbreviation":"Rev Gaucha Enferm","language":"eng, por","note":"PMID: 33566942","page":"e20190433","source":"PubMed","title":"Predictors associated with absenteeism-disease among Nursing professionals working in an emergency hospital service","volume":"42","author":[{"family":"Kunrath","given":"Gustavo Mattes"},{"family":"Santarem","given":"Michelle Dornelles"},{"family":"Oliveira","given":"João Lucas Campos","dropping-particle":"de"},{"family":"Machado","given":"Maria Luiza Paz"},{"family":"Camargo","given":"Morgana Pescador","dropping-particle":"de"},{"family":"Rosa","given":"Ninon Girardon","dropping-particle":"da"},{"family":"Almeida","given":"Valmir Machado","dropping-particle":"de"},{"family":"Vieira","given":"Letícia Becker"}],"issued":{"date-parts":[["2021"]]}},"label":"page"},{"id":16316,"uris":["http://zotero.org/users/1200141/items/CKDABTS2"],"itemData":{"id":16316,"type":"article-journal","abstract":"INTRODUCTION: Pain is known to have a high impact on work performance, but there are several confounding factors, such as stress and mental issues. Little is known about the impact of pain severity on work performance when adjusted for such confounding factors. The aim of this study was to identify the effect of pain severity on absence from work (absenteeism) and reduced performance (presenteeism).\nMETHODS: A cross-sectional study was conducted among full-time workers at an industrial manufacturing company in Japan. Participants were assessed using a self-reported questionnaire, including work performance evaluations, pain characteristics, pain-related fear, psychological distress, stress at the workplace and home, workaholism, and self-awareness. Principal component analysis was utilized to decrease the dimensions of the measures, and orthogonal rotation was performed on identified components with an eigenvalue &gt; 1.0. Multivariable logistic regression analyses were performed to determine the association between pain severity and absenteeism and presenteeism, and were adjusted for confounding factors. We also analyzed the association between pain intensity and presenteeism using multivariable logistic regression analyses.\nRESULTS: A total of 349 workers participated in the study. Six principal components were identified as confounding factors: work stress, regulation, mental instability, less support, home stress, and life dissatisfaction. Multivariable logistic regression analyses showed significant associations of moderate to severe pain with absenteeism (p = 0.02) and low and high presenteeism (p = 0.004 and 0.009, respectively), adjusted for age, sex, body mass index, short sleep, and the six principal components. Pain intensity was also significantly associated with low and high presenteeism (p = 0.002 and 0.014, respectively) in people with pain.\nCONCLUSIONS: Pain severity is a risk factor for absenteeism and presenteeism, even if workers have comorbid psychological stress or mental health problems.","container-title":"Pain and Therapy","DOI":"10.1007/s40122-022-00408-7","ISSN":"2193-8237","journalAbbreviation":"Pain Ther","language":"eng","note":"PMID: 35852762","source":"PubMed","title":"A Cross-Sectional Study of the Impact of Pain Severity on Absenteeism and Presenteeism Among Japanese Full-Time Workers","author":[{"family":"Tanaka","given":"Chisato"},{"family":"Wakaizumi","given":"Kenta"},{"family":"Takaoka","given":"Saki"},{"family":"Matsudaira","given":"Ko"},{"family":"Mimura","given":"Masaru"},{"family":"Fujisawa","given":"Daisuke"},{"family":"Kosugi","given":"Shizuko"}],"issued":{"date-parts":[["2022",7,19]]}},"label":"page"},{"id":16368,"uris":["http://zotero.org/users/1200141/items/HKLIJUKZ"],"itemData":{"id":16368,"type":"article-journal","abstract":"OBJECTIVE: To analyse the sociodemographic, occupational and health profile of nursing professionals working in university outpatient services and their relationship with absenteeism.\nBACKGROUND: The organisation and working conditions in outpatient services may be directly related to the illness and absenteeism in the nursing profession.\nMETHOD: Analytical cross-sectional study was conducted in 11 outpatient clinics in the city of Rio de Janeiro/Brazil with nursing professionals. A self-applicable data collection tool was used for sociodemographic, occupational and health characterization. The analyses were performed using chi-square tests, odds ratio calculation and a 95% confidence interval.\nRESULTS: Absenteeism due to illness in the previous 12 months was reported by 35.9% of workers. Sociodemographic and occupational characteristics were not significantly associated with absenteeism, having a positive association only among workers who had two or more jobs. In health-related variables, self-rated health was significantly associated with long absenteeism. Individuals with four or more chronic diseases had a 187% higher chance of being absent for more days.\nCONCLUSION: The analysis of factors associated with absenteeism must take into account the context of outpatient nursing work and its consequences for the health-disease process.\nIMPLICATIONS FOR NURSING MANAGEMENT: This allows for rethinking proposals for interventions based on the reality of workers' health.","container-title":"Journal of Nursing Management","DOI":"10.1111/jonm.13073","ISSN":"1365-2834","issue":"6","journalAbbreviation":"J Nurs Manag","language":"eng","note":"PMID: 32564406","page":"1259-1267","source":"PubMed","title":"Factors associated with absenteeism of nursing professionals in university outpatient clinics in Brazil","volume":"28","author":[{"family":"Tracera","given":"Gisele"},{"family":"Dos Santos","given":"Katerine"},{"family":"Nascimento","given":"Flaviana"},{"family":"Sousa","given":"Kayo Henrique"},{"family":"Portela","given":"Luciana"},{"family":"Zeitoune","given":"Regina Célia"}],"issued":{"date-parts":[["2020",9]]}},"label":"page"}],"schema":"https://github.com/citation-style-language/schema/raw/master/csl-citation.json"} </w:instrText>
      </w:r>
      <w:r w:rsidR="00CE0BA3"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Considine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11; Jinnett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17; Tracera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20; Alban, de Carvalho and Carvalho, 2021; França, Fernandes and Lima, 2021; Kunrath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21; Tanaka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2)</w:t>
      </w:r>
      <w:r w:rsidR="00CE0BA3" w:rsidRPr="00B25B6D">
        <w:rPr>
          <w:rFonts w:asciiTheme="majorHAnsi" w:hAnsiTheme="majorHAnsi" w:cstheme="majorHAnsi"/>
          <w:bCs/>
          <w:color w:val="000000" w:themeColor="text1"/>
        </w:rPr>
        <w:fldChar w:fldCharType="end"/>
      </w:r>
      <w:r w:rsidR="00C6566E" w:rsidRPr="00B25B6D">
        <w:rPr>
          <w:rFonts w:asciiTheme="majorHAnsi" w:hAnsiTheme="majorHAnsi" w:cstheme="majorHAnsi"/>
          <w:bCs/>
          <w:color w:val="000000" w:themeColor="text1"/>
          <w:lang w:val="en-GB"/>
        </w:rPr>
        <w:t>, being</w:t>
      </w:r>
      <w:r w:rsidR="00CE0BA3" w:rsidRPr="00B25B6D">
        <w:rPr>
          <w:rFonts w:asciiTheme="majorHAnsi" w:eastAsia="Cambria" w:hAnsiTheme="majorHAnsi" w:cstheme="majorHAnsi"/>
          <w:bCs/>
          <w:color w:val="000000"/>
          <w:lang w:val="en-GB"/>
        </w:rPr>
        <w:t xml:space="preserve"> a</w:t>
      </w:r>
      <w:r w:rsidR="00C6566E" w:rsidRPr="00B25B6D">
        <w:rPr>
          <w:rFonts w:asciiTheme="majorHAnsi" w:hAnsiTheme="majorHAnsi" w:cstheme="majorHAnsi"/>
          <w:bCs/>
          <w:color w:val="000000" w:themeColor="text1"/>
          <w:lang w:val="en-GB"/>
        </w:rPr>
        <w:t xml:space="preserve"> parent and having a partner (or being separated) </w:t>
      </w:r>
      <w:r w:rsidR="00C6566E"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JvZDrUgO","properties":{"formattedCitation":"(Vialatte {\\i{}et al.}, 2022)","plainCitation":"(Vialatte et al., 2022)","noteIndex":0},"citationItems":[{"id":16294,"uris":["http://zotero.org/users/1200141/items/F46BLDW3"],"itemData":{"id":16294,"type":"article-journal","abstract":"Increased absenteeism in health care institutions is a major problem, both economically and health related. Our objectives were to understand the general evolution of absenteeism in a university hospital from 2007 to 2019 and to analyze the professional and sociodemographic factors influencing this …","container-title":"International journal of environmental research and public health","DOI":"10.3390/ijerph19148236","ISSN":"1660-4601","issue":"14","language":"en","note":"publisher: Int J Environ Res Public Health\nPMID: 35886088","source":"pubmed.ncbi.nlm.nih.gov","title":"Mathematical Modeling of the Evolution of Absenteeism in a University Hospital over 12 Years","URL":"https://pubmed.ncbi.nlm.nih.gov/35886088/","volume":"19","author":[{"family":"Vialatte","given":"Pereira"},{"family":"Guillin","given":""},{"family":"Miallaret","given":""},{"family":"Baker","given":""},{"family":"Colin-Chevalier","given":""},{"family":"Af","given":"Yao-Lafourcade"},{"family":"N","given":"Azzaoui"},{"family":"M","given":"Clinchamps"},{"family":"Jb","given":"Bouillon-Minois"},{"family":"F","given":"Dutheil"}],"accessed":{"date-parts":[["2022",8,17]]},"issued":{"date-parts":[["2022",6,7]]}}}],"schema":"https://github.com/citation-style-language/schema/raw/master/csl-citation.json"} </w:instrText>
      </w:r>
      <w:r w:rsidR="00C6566E"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Vialatte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2)</w:t>
      </w:r>
      <w:r w:rsidR="00C6566E" w:rsidRPr="00B25B6D">
        <w:rPr>
          <w:rFonts w:asciiTheme="majorHAnsi" w:hAnsiTheme="majorHAnsi" w:cstheme="majorHAnsi"/>
          <w:bCs/>
          <w:color w:val="000000" w:themeColor="text1"/>
        </w:rPr>
        <w:fldChar w:fldCharType="end"/>
      </w:r>
      <w:r w:rsidR="00C6566E" w:rsidRPr="00B25B6D">
        <w:rPr>
          <w:rFonts w:asciiTheme="majorHAnsi" w:hAnsiTheme="majorHAnsi" w:cstheme="majorHAnsi"/>
          <w:bCs/>
          <w:color w:val="000000" w:themeColor="text1"/>
          <w:lang w:val="en-GB"/>
        </w:rPr>
        <w:t>, being a family caregiver</w:t>
      </w:r>
      <w:r w:rsidR="00C6566E"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G3Q8Ju6X","properties":{"formattedCitation":"(Brook, Rajagopalan and Smeeding, 2018)","plainCitation":"(Brook, Rajagopalan and Smeeding, 2018)","noteIndex":0},"citationItems":[{"id":16308,"uris":["http://zotero.org/users/1200141/items/VCIBXSUZ"],"itemData":{"id":16308,"type":"article-journal","abstract":"BACKGROUND: Partial-onset seizures are the most common type of seizures in patients with epilepsy. In addition to the significant impact on patients, the unpredictability of seizures often also affects family members or caregivers. Caregiver burden in relation to patient treatment may help to guide treatment choices for patients. Quantitative evidence about the relationship between workplace absences, costs, and treatment burden among caregivers of patients with partial-onset seizures is lacking.\nOBJECTIVE: To compare direct and indirect healthcare costs and absences among employed caregivers of patients with partial-onset seizures who are receiving monotherapy or adjunctive therapy with antiepileptic drugs (AEDs).\nMETHODS: This retrospective study analyzed data of employed caregiver spouses of patients with partial-onset seizures and paired them with the patients into 2 groups based on the patient's therapy: the monotherapy cohort or the adjunctive therapy cohort (ie, &gt;90 days of concomitant use of ≥2 AEDs). Patients and caregivers had to have ≥12 months of continuous data after the index date. Separate 2-part regression models were used to compare direct medical and prescription costs; indirect costs (ie, sick leave, short-term and long-term disability, and workers' compensation); and differences in work absences for caregivers.\nRESULTS: The baseline caregivers' characteristics were similar in the monotherapy cohort (N = 238) and the adjunctive therapy cohort (N = 129). Caregivers' total direct costs were $4231 in the monotherapy cohort and $7217 in the adjunctive therapy cohort. The caregivers of patients in the monotherapy cohort were less likely to use inpatient hospital services than caregivers of patients in the adjunctive therapy cohort (1.3% vs 9.9%, respectively; P = .0016). The caregivers' total indirect costs were $912 and $1192 in the monotherapy and adjunctive therapy cohorts, respectively. Sick days were significantly lower in the monotherapy cohort (2.4 days vs 4.4 days annually; P &lt;.0001), with an associated cost difference of $541.\nCONCLUSION: Caregivers of patients with partial-onset seizures in the adjunctive therapy cohort had significantly greater medical and sick day costs than caregivers in the monotherapy cohort. These findings suggest that higher treatment burden among patients with epilepsy is associated with greater direct and indirect healthcare costs for their caregivers.","container-title":"American Health &amp; Drug Benefits","ISSN":"1942-2962","issue":"8","journalAbbreviation":"Am Health Drug Benefits","language":"eng","note":"PMID: 30647827\nPMCID: PMC6306097","page":"396-403","source":"PubMed","title":"Healthcare Costs and Absenteeism Among Caregivers of Adults with Partial-Onset Seizures: Analysis of Claims from an Employer Database","title-short":"Healthcare Costs and Absenteeism Among Caregivers of Adults with Partial-Onset Seizures","volume":"11","author":[{"family":"Brook","given":"Richard A."},{"family":"Rajagopalan","given":"Krithika"},{"family":"Smeeding","given":"James E."}],"issued":{"date-parts":[["2018",11]]}}}],"schema":"https://github.com/citation-style-language/schema/raw/master/csl-citation.json"} </w:instrText>
      </w:r>
      <w:r w:rsidR="00C6566E"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bCs/>
          <w:noProof/>
          <w:color w:val="000000" w:themeColor="text1"/>
          <w:lang w:val="en-GB"/>
        </w:rPr>
        <w:t>(Brook, Rajagopalan and Smeeding, 2018)</w:t>
      </w:r>
      <w:r w:rsidR="00C6566E" w:rsidRPr="00B25B6D">
        <w:rPr>
          <w:rFonts w:asciiTheme="majorHAnsi" w:hAnsiTheme="majorHAnsi" w:cstheme="majorHAnsi"/>
          <w:bCs/>
          <w:color w:val="000000" w:themeColor="text1"/>
        </w:rPr>
        <w:fldChar w:fldCharType="end"/>
      </w:r>
      <w:r w:rsidR="00B50BE8" w:rsidRPr="00B25B6D">
        <w:rPr>
          <w:rFonts w:asciiTheme="majorHAnsi" w:hAnsiTheme="majorHAnsi" w:cstheme="majorHAnsi"/>
          <w:bCs/>
          <w:color w:val="000000" w:themeColor="text1"/>
          <w:lang w:val="en-GB"/>
        </w:rPr>
        <w:t xml:space="preserve"> and depression </w:t>
      </w:r>
      <w:r w:rsidR="00B50BE8" w:rsidRPr="00B25B6D">
        <w:rPr>
          <w:rFonts w:asciiTheme="majorHAnsi" w:hAnsiTheme="majorHAnsi" w:cstheme="majorHAnsi"/>
          <w:bCs/>
          <w:color w:val="000000" w:themeColor="text1"/>
        </w:rPr>
        <w:fldChar w:fldCharType="begin"/>
      </w:r>
      <w:r w:rsidR="00B50BE8" w:rsidRPr="00B25B6D">
        <w:rPr>
          <w:rFonts w:asciiTheme="majorHAnsi" w:hAnsiTheme="majorHAnsi" w:cstheme="majorHAnsi"/>
          <w:bCs/>
          <w:color w:val="000000" w:themeColor="text1"/>
          <w:lang w:val="en-GB"/>
        </w:rPr>
        <w:instrText xml:space="preserve"> ADDIN ZOTERO_ITEM CSL_CITATION {"citationID":"yW4MsZyv","properties":{"formattedCitation":"(Alban, de Carvalho and Carvalho, 2021; Challener {\\i{}et al.}, 2021; Docksey {\\i{}et al.}, 2022)","plainCitation":"(Alban, de Carvalho and Carvalho, 2021; Challener et al., 2021; Docksey et al., 2022)","noteIndex":0},"citationItems":[{"id":16322,"uris":["http://zotero.org/users/1200141/items/UK97HPER"],"itemData":{"id":16322,"type":"article-journal","abstract":"Nursing workers are subjected to unhealthy working conditions that can lead to sickness absenteeism. Based on an integrative literature review, the present study aimed to identify the main reasons that lead nursing workers in Brazil to sickness absenteeism, according to articles available at the Virtual Health Library, published from 2006 to 2017. A total of 23 publications that met the study objectives were selected, and the main reasons for sickness absenteeism identified were diseases of the musculoskeletal system and connective tissue, followed by mental and behavioral disorders. Other factors identified also include factors that influence health status, diseases of the sensory organs, and diseases of the respiratory system, among others. Studies on worker health among nursing staff are important to understand the relationship between work and illness and to contribute to the improvement of working conditions and health of this professional category.","container-title":"Revista brasileira de medicina do trabalho: publicacao oficial da Associacao Nacional de Medicina do Trabalho-ANAMT","DOI":"10.47626/1679-4435-2021-629","ISSN":"1679-4435","issue":"3","journalAbbreviation":"Rev Bras Med Trab","language":"eng","note":"PMID: 35774763\nPMCID: PMC9137862","page":"351-362","source":"PubMed","title":"Reasons for sickness absenteeism among nursing workers in Brazil: an integrative review","title-short":"Reasons for sickness absenteeism among nursing workers in Brazil","volume":"19","author":[{"family":"Alban","given":"Luana Lunardi"},{"family":"Carvalho","given":"Manoela","non-dropping-particle":"de"},{"family":"Carvalho","given":"Ana Caroline"}],"issued":{"date-parts":[["2021",9]]}},"label":"page"},{"id":16286,"uris":["http://zotero.org/users/1200141/items/2R5S66RI"],"itemData":{"id":16286,"type":"article-journal","abstract":"OBJECTIVE: Presenteeism is an expensive and challenging problem in the healthcare industry. In anticipation of the staffing challenges expected with the COVID-19 pandemic, we examined a decade of payroll data for a healthcare workforce. We aimed to determine the effect of seasonal influenza-like illness (ILI) on absences to support COVID-19 staffing plans.\nDESIGN: Retrospective cohort study.\nSETTING: Large academic medical center in the United States.\nPARTICIPANTS: Employees of the academic medical center who were on payroll between the years of 2009 and 2019.\nMETHODS: Biweekly institutional payroll data was evaluated for unscheduled absences as a marker for acute illness-related work absences. Linear regression models, stratified by payroll status (salaried vs hourly employees) were developed for unscheduled absences as a function of local ILI.\nRESULTS: Both hours worked and unscheduled absences were significantly related to the community prevalence of influenza-like illness in our cohort. These effects were stronger in hourly employees.\nCONCLUSIONS: Organizations should target their messaging at encouraging salaried staff to stay home when ill.","container-title":"Infection Control and Hospital Epidemiology","DOI":"10.1017/ice.2020.453","ISSN":"1559-6834","issue":"4","journalAbbreviation":"Infect Control Hosp Epidemiol","language":"eng","note":"PMID: 33100247\nPMCID: PMC7684021","page":"388-391","source":"PubMed","title":"Healthcare personnel absenteeism, presenteeism, and staffing challenges during epidemics","volume":"42","author":[{"family":"Challener","given":"Douglas W."},{"family":"Breeher","given":"Laura E."},{"family":"Frain","given":"JoEllen"},{"family":"Swift","given":"Melanie D."},{"family":"Tosh","given":"Pritish K."},{"family":"O'Horo","given":"John"}],"issued":{"date-parts":[["2021",4]]}},"label":"page"},{"id":16274,"uris":["http://zotero.org/users/1200141/items/VJF8BSA4"],"itemData":{"id":16274,"type":"article-journal","abstract":"The Stigma and Self-Stigma scales (SASS) measure multiple aspects of stigmatic beliefs about mental health problems, including cognitive aspects of stigma towards others (Stigma to Others) and emotional stigma toward others (Social Distance), anticipated stigma by others, self-stigma, avoidant copin …","container-title":"Health psychology research","ISSN":"2420-8124","issue":"2","language":"en","note":"publisher: Health Psychol Res\nPMID: 35928586","source":"pubmed.ncbi.nlm.nih.gov","title":"The Stigma and Self-Stigma Scales for attitudes to mental health problems: Psychometric properties and its relationship to mental health problems and absenteeism","title-short":"The Stigma and Self-Stigma Scales for attitudes to mental health problems","URL":"https://pubmed.ncbi.nlm.nih.gov/35928586/","volume":"10","author":[{"family":"Docksey","given":""},{"family":"Gray","given":""},{"family":"Davies","given":""},{"family":"Simkiss","given":""},{"family":"Snowden","given":""}],"accessed":{"date-parts":[["2022",8,16]]},"issued":{"date-parts":[["2022",6,28]]}},"label":"page"}],"schema":"https://github.com/citation-style-language/schema/raw/master/csl-citation.json"} </w:instrText>
      </w:r>
      <w:r w:rsidR="00B50BE8" w:rsidRPr="00B25B6D">
        <w:rPr>
          <w:rFonts w:asciiTheme="majorHAnsi" w:hAnsiTheme="majorHAnsi" w:cstheme="majorHAnsi"/>
          <w:bCs/>
          <w:color w:val="000000" w:themeColor="text1"/>
        </w:rPr>
        <w:fldChar w:fldCharType="separate"/>
      </w:r>
      <w:r w:rsidR="00B50BE8" w:rsidRPr="00B25B6D">
        <w:rPr>
          <w:rFonts w:asciiTheme="majorHAnsi" w:hAnsiTheme="majorHAnsi" w:cstheme="majorHAnsi"/>
          <w:color w:val="000000"/>
          <w:lang w:val="en-GB"/>
        </w:rPr>
        <w:t xml:space="preserve">(Alban, de Carvalho and Carvalho, 2021; Challener </w:t>
      </w:r>
      <w:r w:rsidR="00B50BE8" w:rsidRPr="00B25B6D">
        <w:rPr>
          <w:rFonts w:asciiTheme="majorHAnsi" w:hAnsiTheme="majorHAnsi" w:cstheme="majorHAnsi"/>
          <w:i/>
          <w:iCs/>
          <w:color w:val="000000"/>
          <w:lang w:val="en-GB"/>
        </w:rPr>
        <w:t>et al.</w:t>
      </w:r>
      <w:r w:rsidR="00B50BE8" w:rsidRPr="00B25B6D">
        <w:rPr>
          <w:rFonts w:asciiTheme="majorHAnsi" w:hAnsiTheme="majorHAnsi" w:cstheme="majorHAnsi"/>
          <w:color w:val="000000"/>
          <w:lang w:val="en-GB"/>
        </w:rPr>
        <w:t xml:space="preserve">, 2021; Docksey </w:t>
      </w:r>
      <w:r w:rsidR="00B50BE8" w:rsidRPr="00B25B6D">
        <w:rPr>
          <w:rFonts w:asciiTheme="majorHAnsi" w:hAnsiTheme="majorHAnsi" w:cstheme="majorHAnsi"/>
          <w:i/>
          <w:iCs/>
          <w:color w:val="000000"/>
          <w:lang w:val="en-GB"/>
        </w:rPr>
        <w:t>et al.</w:t>
      </w:r>
      <w:r w:rsidR="00B50BE8" w:rsidRPr="00B25B6D">
        <w:rPr>
          <w:rFonts w:asciiTheme="majorHAnsi" w:hAnsiTheme="majorHAnsi" w:cstheme="majorHAnsi"/>
          <w:color w:val="000000"/>
          <w:lang w:val="en-GB"/>
        </w:rPr>
        <w:t>, 2022)</w:t>
      </w:r>
      <w:r w:rsidR="00B50BE8" w:rsidRPr="00B25B6D">
        <w:rPr>
          <w:rFonts w:asciiTheme="majorHAnsi" w:hAnsiTheme="majorHAnsi" w:cstheme="majorHAnsi"/>
          <w:bCs/>
          <w:color w:val="000000" w:themeColor="text1"/>
        </w:rPr>
        <w:fldChar w:fldCharType="end"/>
      </w:r>
      <w:r w:rsidR="00B50BE8" w:rsidRPr="00B25B6D">
        <w:rPr>
          <w:rFonts w:asciiTheme="majorHAnsi" w:hAnsiTheme="majorHAnsi" w:cstheme="majorHAnsi"/>
          <w:bCs/>
          <w:color w:val="000000" w:themeColor="text1"/>
          <w:lang w:val="en-GB"/>
        </w:rPr>
        <w:t xml:space="preserve"> were risk factors </w:t>
      </w:r>
      <w:r w:rsidR="00CE0BA3" w:rsidRPr="00B25B6D">
        <w:rPr>
          <w:rFonts w:asciiTheme="majorHAnsi" w:eastAsia="Cambria" w:hAnsiTheme="majorHAnsi" w:cstheme="majorHAnsi"/>
          <w:bCs/>
          <w:color w:val="000000"/>
          <w:lang w:val="en-GB"/>
        </w:rPr>
        <w:t>for</w:t>
      </w:r>
      <w:r w:rsidR="00B50BE8" w:rsidRPr="00B25B6D">
        <w:rPr>
          <w:rFonts w:asciiTheme="majorHAnsi" w:hAnsiTheme="majorHAnsi" w:cstheme="majorHAnsi"/>
          <w:bCs/>
          <w:color w:val="000000" w:themeColor="text1"/>
          <w:lang w:val="en-GB"/>
        </w:rPr>
        <w:t xml:space="preserve"> absenteeism. Among individual modifiable factors, we hypothesized that obesity, alcohol use disorders and low physical activity were risk factors </w:t>
      </w:r>
      <w:r w:rsidR="00CE0BA3" w:rsidRPr="00B25B6D">
        <w:rPr>
          <w:rFonts w:asciiTheme="majorHAnsi" w:eastAsia="Cambria" w:hAnsiTheme="majorHAnsi" w:cstheme="majorHAnsi"/>
          <w:bCs/>
          <w:color w:val="000000"/>
          <w:lang w:val="en-GB"/>
        </w:rPr>
        <w:t>for absenteeism</w:t>
      </w:r>
      <w:r w:rsidR="00B50BE8" w:rsidRPr="00B25B6D">
        <w:rPr>
          <w:rFonts w:asciiTheme="majorHAnsi" w:hAnsiTheme="majorHAnsi" w:cstheme="majorHAnsi"/>
          <w:bCs/>
          <w:color w:val="000000" w:themeColor="text1"/>
          <w:lang w:val="en-GB"/>
        </w:rPr>
        <w:t xml:space="preserve"> based on the results of several studies </w:t>
      </w:r>
      <w:r w:rsidR="00B07903"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VQAdjQWK","properties":{"formattedCitation":"(Huang {\\i{}et al.}, 2020; L\\uc0\\u243{}pez-Bueno {\\i{}et al.}, 2020; Ramasamy {\\i{}et al.}, 2020; Parsley {\\i{}et al.}, 2022)","plainCitation":"(Huang et al., 2020; López-Bueno et al., 2020; Ramasamy et al., 2020; Parsley et al., 2022)","noteIndex":0},"citationItems":[{"id":16342,"uris":["http://zotero.org/users/1200141/items/F8Q6HAC3"],"itemData":{"id":16342,"type":"article-journal","abstract":"OBJECTIVES: We aimed to investigate which prevention strategies for low back pain (LBP) are most effective.\nDESIGN: We completed a Bayesian network meta-analysis to summarise the comparative effectiveness of LBP prevention strategies. The primary outcomes were an episode of LBP and LBP-associated work absenteeism represented as ORs with associated 95% credibility intervals (CrIs). We ranked all prevention strategies with surface under the cumulative ranking curve (SUCRA) analysis.\nDATA SOURCES: PubMed, EMBASE and CENTRAL databases were searched along with manual searches of retrieved articles. We only included randomised controlled trials (RCTs) that reported an episode of LBP and/or LBP-associated work absenteeism evaluating LBP prevention strategies were included.\nELIGIBILITY CRITERIA FOR SELECTING STUDIES: Data were independently extracted by two investigators, and RCT quality was assessed using the Cochrane Risk of Bias tool.\nRESULTS AND SUMMARY: Forty RCTs were included. Exercise combined with education (OR: 0.59, CrI: 0.41 to 0.82) and exercise alone (OR: 0.59, CrI: 0.36 to 0.92) both prevented LBP episodes; exercise combined with education and education alone both had large areas under the curve (SUCRA: 81.3 and 79.4, respectively). Additionally, exercise (OR: 0.04, CrI: 0.00 to 0.34) prevented LBP-associated work absenteeism, with exercise and the combination of exercise and education ranking highest (SUCRA: 99.0 and 60.2, respectively).\nCONCLUSIONS: Exercise alone and exercise combined with education can prevent episodes of LBP and LBP-related absenteeism.\nTRIAL REGISTRATION NUMBER: PROSPERO 42017056884.","container-title":"British Journal of Sports Medicine","DOI":"10.1136/bjsports-2018-100035","ISSN":"1473-0480","issue":"13","journalAbbreviation":"Br J Sports Med","language":"eng","note":"PMID: 31672696","page":"766-770","source":"PubMed","title":"Exercise alone and exercise combined with education both prevent episodes of low back pain and related absenteeism: systematic review and network meta-analysis of randomised controlled trials (RCTs) aimed at preventing back pain","title-short":"Exercise alone and exercise combined with education both prevent episodes of low back pain and related absenteeism","volume":"54","author":[{"family":"Huang","given":"Rongzhong"},{"family":"Ning","given":"Jie"},{"family":"Chuter","given":"Vivienne H."},{"family":"Taylor","given":"Jeffrey Bruce"},{"family":"Christophe","given":"Demoulin"},{"family":"Meng","given":"Zengdong"},{"family":"Xu","given":"Yu"},{"family":"Jiang","given":"Lihong"}],"issued":{"date-parts":[["2020",7]]}},"label":"page"},{"id":16340,"uris":["http://zotero.org/users/1200141/items/UL42IHJR"],"itemData":{"id":16340,"type":"article-journal","abstract":"BACKGROUND: Sedentary occupations have increased by more than 10% in Western countries over the last two decades, and the yearly global cost of physical inactivity has been estimated to be $53.8 billion. As workers tend to move less in the workplace, they are more likely to develop a sedentarism-related chronic condition and to be absent from work due to illness, although research evidence on the issue remains unclear.\nAIMS: To investigate associations between physical activity (PA) and sickness absenteeism in the workplace among Spanish university workers.\nMETHODS: We conducted cross-sectional research with data from 1025 workers aged 18-65 years (43% women) from a Spanish university. Physical Activity Vital Sign (PAVS) and International Physical Activity Questionnaire (IPAQ) short versions were used to evaluate levels of PA. Workplace absenteeism was self-reported by participants. Written questionnaires distributed during medical checks included PAVS, IPAQ and the question about absenteeism among other information. The association between PA and sickness absenteeism was examined using adjusted multiple linear regression.\nRESULTS: After adjusting for age, sex, job function, chronic conditions, sedentarism and smoking, each weekly hour of PA reduced sickness absence by -1.20 (95% confidence interval: -2.40-0.00) days per year.\nCONCLUSIONS: The implementation of PA promotion strategies aimed at university employees may lead to a reduction of days off work due to illness.","container-title":"Occupational Medicine (Oxford, England)","DOI":"10.1093/occmed/kqz158","ISSN":"1471-8405","issue":"1","journalAbbreviation":"Occup Med (Lond)","language":"eng","note":"PMID: 31828321","page":"24-30","source":"PubMed","title":"Association between physical activity and sickness absenteeism in university workers","volume":"70","author":[{"family":"López-Bueno","given":"R."},{"family":"Smith","given":"L."},{"family":"Andersen","given":"L. L."},{"family":"López-Sánchez","given":"G. F."},{"family":"Casajús","given":"J. A."}],"issued":{"date-parts":[["2020",3,12]]}},"label":"page"},{"id":16330,"uris":["http://zotero.org/users/1200141/items/BWRLYXLI"],"itemData":{"id":16330,"type":"article-journal","abstract":"Importance: Alcohol use disorder (AUD) is common and associated with increased morbidity. The degree to which AUD currently factors into workplace absenteeism needs further characterization in the US.\nObjective: To examine the association between AUD and workplace absenteeism in a nationally representative sample.\nDesign, Setting, and Participants: This cross-sectional study used data from a nationally representative sample of noninstitutionalized US residents from the 2015-2019 National Survey on Drug Use and Health to examine the association of AUD with workplace absenteeism. Eligible respondents were aged 18 years and older who reported full-time employment. Data were analyzed from March to September 2021.\nMain Outcomes and Measures: Primary outcomes were markers of workplace absenteeism as defined by the number of days missed from work because of illness or injury and days skipped from work in the last 30 days. Descriptive statistics, prevalence ratios, and logistic regression analyses were performed to assess the association between AUD and absenteeism.\nResults: A total of 110 701 adults aged 18 years and older reported current full-time employment (58 948 [53.2%] men, 51 753 [46.8%] women; 12 776 [11.5%] Black, 18 096 [16.3%] Hispanic, and 69 506 [62.8%] White respondents). Weighted prevalence of AUD in this sample of working adults was 9.3% (95% CI, 9.0%-9.5%); 6.2% (95% CI, 6.0%-6.4%) of respondents met criteria for mild AUD, 1.9% (95% CI, 1.7%-2.0%) for moderate AUD, and 1.2% (95% CI, 1.1%-1.3%) for severe AUD. Mean days missed from work annually increased in a stepwise fashion with increasing AUD severity (no AUD, 13.0 days; 95% CI, 12.7-13.2 days; mild AUD, 17.7 days; 95% CI, 16.4-19.1 days; moderate AUD, 23.6 days; 95% CI, 21.5-25.7 days; severe AUD, 32.3 days; 95% CI, 27.5-37.0 days). People with AUD represented 9.3% of the full-time workforce and contributed to 14.1% of total reported workplace absences.\nConclusions and Relevance: In this cross-sectional study, AUD was disproportionately associated with an increased prevalence of workplace absenteeism, with individuals with AUD contributing over 232 million missed workdays annually. These results provide economic incentive for increased investment in AUD prevention and treatment, both for employers and policy makers.","container-title":"JAMA network open","DOI":"10.1001/jamanetworkopen.2022.2954","ISSN":"2574-3805","issue":"3","journalAbbreviation":"JAMA Netw Open","language":"eng","note":"PMID: 35297970\nPMCID: PMC8931561","page":"e222954","source":"PubMed","title":"Association Between Workplace Absenteeism and Alcohol Use Disorder From the National Survey on Drug Use and Health, 2015-2019","volume":"5","author":[{"family":"Parsley","given":"Ian C."},{"family":"Dale","given":"Ann Marie"},{"family":"Fisher","given":"Sherri L."},{"family":"Mintz","given":"Carrie M."},{"family":"Hartz","given":"Sarah M."},{"family":"Evanoff","given":"Bradley A."},{"family":"Bierut","given":"Laura J."}],"issued":{"date-parts":[["2022",3,1]]}},"label":"page"},{"id":16289,"uris":["http://zotero.org/users/1200141/items/68YZLXBY"],"itemData":{"id":16289,"type":"article-journal","abstract":"OBJECTIVE: To compare obesity-related costs of employees of the healthcare industry versus other major US industries.\nMETHODS: Employees with obesity versus without were identified using the Optum Health Reporting and Insights employer claims database (January, 2010 to March, 2017). Employees working in healthcare with obesity were compared with employees of other industries with obesity for absenteeism/disability and direct cost differences. Multivariate models estimated the association between industries and high costs compared with the healthcare industry.\nRESULTS: Obesity-related absenteeism/disability and direct costs were higher in several US industries compared with the healthcare industry (adjusted cost differences of</w:instrText>
      </w:r>
      <w:r w:rsidR="00A34C61" w:rsidRPr="00B25B6D">
        <w:rPr>
          <w:rFonts w:asciiTheme="majorHAnsi" w:hAnsiTheme="majorHAnsi" w:cstheme="majorHAnsi"/>
          <w:bCs/>
          <w:color w:val="000000" w:themeColor="text1"/>
        </w:rPr>
        <w:instrText xml:space="preserve"> $-1220 to $5630). Employees of the government/education/religious services industry (GERS) with obesity (BMI of 30 or greater) had significantly higher odds of direct costs at the 80th percentile and above (odds ratio vs healthcare industry = 2.20; P &lt; 0.05).\nCONCLUSIONS: Relative to the healthcare industry, employees of other industries, especially GERS, incurred higher obesity-related costs.","container-title":"Journal of Occupational and Environmental Medicine","DOI":"10.1097/JOM.0000000000001761","ISSN":"1536-5948","issue":"2","journalAbbreviation":"J Occup Environ Med","language":"eng","note":"PMID: 31714373","page":"98-107","source":"PubMed","title":"Direct, Absenteeism, and Disability Cost Burden of Obesity Among Privately Insured Employees: A Comparison of Healthcare Industry Versus Other Major Industries in the United States","title-short":"Direct, Absenteeism, and Disability Cost Burden of Obesity Among Privately Insured Employees","volume":"62","author":[{"family":"Ramasamy","given":"Abhilasha"},{"family":"Laliberté","given":"François"},{"family":"Aktavoukian","given":"Shoghag A."},{"family":"Lejeune","given":"Dominique"},{"family":"DerSarkissian","given":"Maral"},{"family":"Cavanaugh","given":"Cristi"},{"family":"Smolarz","given":"B. Gabriel"},{"family":"Ganguly","given":"Rahul"},{"family":"Duh","given":"Mei Sheng"}],"issued":{"date-parts":[["2020",2]]}},"label":"page"}],"schema":"https://github.com/citation-style-language/schema/raw/master/csl-citation.json"} </w:instrText>
      </w:r>
      <w:r w:rsidR="00B07903"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rPr>
        <w:t xml:space="preserve">(Huang </w:t>
      </w:r>
      <w:r w:rsidR="00A34C61" w:rsidRPr="00B25B6D">
        <w:rPr>
          <w:rFonts w:asciiTheme="majorHAnsi" w:hAnsiTheme="majorHAnsi" w:cstheme="majorHAnsi"/>
          <w:i/>
          <w:iCs/>
          <w:color w:val="000000"/>
        </w:rPr>
        <w:t>et al.</w:t>
      </w:r>
      <w:r w:rsidR="00A34C61" w:rsidRPr="00B25B6D">
        <w:rPr>
          <w:rFonts w:asciiTheme="majorHAnsi" w:hAnsiTheme="majorHAnsi" w:cstheme="majorHAnsi"/>
          <w:color w:val="000000"/>
        </w:rPr>
        <w:t xml:space="preserve">, 2020; López-Bueno </w:t>
      </w:r>
      <w:r w:rsidR="00A34C61" w:rsidRPr="00B25B6D">
        <w:rPr>
          <w:rFonts w:asciiTheme="majorHAnsi" w:hAnsiTheme="majorHAnsi" w:cstheme="majorHAnsi"/>
          <w:i/>
          <w:iCs/>
          <w:color w:val="000000"/>
        </w:rPr>
        <w:t>et al.</w:t>
      </w:r>
      <w:r w:rsidR="00A34C61" w:rsidRPr="00B25B6D">
        <w:rPr>
          <w:rFonts w:asciiTheme="majorHAnsi" w:hAnsiTheme="majorHAnsi" w:cstheme="majorHAnsi"/>
          <w:color w:val="000000"/>
        </w:rPr>
        <w:t xml:space="preserve">, 2020; Ramasamy </w:t>
      </w:r>
      <w:r w:rsidR="00A34C61" w:rsidRPr="00B25B6D">
        <w:rPr>
          <w:rFonts w:asciiTheme="majorHAnsi" w:hAnsiTheme="majorHAnsi" w:cstheme="majorHAnsi"/>
          <w:i/>
          <w:iCs/>
          <w:color w:val="000000"/>
        </w:rPr>
        <w:t>et al.</w:t>
      </w:r>
      <w:r w:rsidR="00A34C61" w:rsidRPr="00B25B6D">
        <w:rPr>
          <w:rFonts w:asciiTheme="majorHAnsi" w:hAnsiTheme="majorHAnsi" w:cstheme="majorHAnsi"/>
          <w:color w:val="000000"/>
        </w:rPr>
        <w:t xml:space="preserve">, 2020; Parsley </w:t>
      </w:r>
      <w:r w:rsidR="00A34C61" w:rsidRPr="00B25B6D">
        <w:rPr>
          <w:rFonts w:asciiTheme="majorHAnsi" w:hAnsiTheme="majorHAnsi" w:cstheme="majorHAnsi"/>
          <w:i/>
          <w:iCs/>
          <w:color w:val="000000"/>
        </w:rPr>
        <w:t>et al.</w:t>
      </w:r>
      <w:r w:rsidR="00A34C61" w:rsidRPr="00B25B6D">
        <w:rPr>
          <w:rFonts w:asciiTheme="majorHAnsi" w:hAnsiTheme="majorHAnsi" w:cstheme="majorHAnsi"/>
          <w:color w:val="000000"/>
        </w:rPr>
        <w:t>, 2022)</w:t>
      </w:r>
      <w:r w:rsidR="00B07903" w:rsidRPr="00B25B6D">
        <w:rPr>
          <w:rFonts w:asciiTheme="majorHAnsi" w:hAnsiTheme="majorHAnsi" w:cstheme="majorHAnsi"/>
          <w:bCs/>
          <w:color w:val="000000" w:themeColor="text1"/>
        </w:rPr>
        <w:fldChar w:fldCharType="end"/>
      </w:r>
      <w:r w:rsidR="006C7057" w:rsidRPr="00B25B6D">
        <w:rPr>
          <w:rFonts w:asciiTheme="majorHAnsi" w:hAnsiTheme="majorHAnsi" w:cstheme="majorHAnsi"/>
          <w:bCs/>
          <w:color w:val="000000" w:themeColor="text1"/>
        </w:rPr>
        <w:t>.</w:t>
      </w:r>
    </w:p>
    <w:p w14:paraId="048E6C0E" w14:textId="3BAF29FB" w:rsidR="00B07903" w:rsidRPr="00B25B6D" w:rsidRDefault="00CE0BA3" w:rsidP="008B4D97">
      <w:pPr>
        <w:spacing w:line="360" w:lineRule="auto"/>
        <w:ind w:right="-499"/>
        <w:contextualSpacing/>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 xml:space="preserve">Absenteeism is not limited to individual factors. We hypothesized that </w:t>
      </w:r>
      <w:r w:rsidR="002B5857" w:rsidRPr="00B25B6D">
        <w:rPr>
          <w:rFonts w:asciiTheme="majorHAnsi" w:hAnsiTheme="majorHAnsi" w:cstheme="majorHAnsi"/>
          <w:bCs/>
          <w:color w:val="000000" w:themeColor="text1"/>
          <w:lang w:val="en-GB"/>
        </w:rPr>
        <w:t xml:space="preserve">work in </w:t>
      </w:r>
      <w:r w:rsidRPr="00B25B6D">
        <w:rPr>
          <w:rFonts w:asciiTheme="majorHAnsi" w:hAnsiTheme="majorHAnsi" w:cstheme="majorHAnsi"/>
          <w:bCs/>
          <w:color w:val="000000" w:themeColor="text1"/>
          <w:lang w:val="en-GB"/>
        </w:rPr>
        <w:t>some departments may increase the risk of absenteeism (emergency</w:t>
      </w:r>
      <w:r w:rsidRPr="00B25B6D">
        <w:rPr>
          <w:rFonts w:asciiTheme="majorHAnsi" w:eastAsia="Cambria" w:hAnsiTheme="majorHAnsi" w:cstheme="majorHAnsi"/>
          <w:bCs/>
          <w:color w:val="000000"/>
          <w:lang w:val="en-GB"/>
        </w:rPr>
        <w:t xml:space="preserve"> care</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4eJ6nMAm","properties":{"formattedCitation":"(Considine {\\i{}et al.}, 2011; Kunrath {\\i{}et al.}, 2021)","plainCitation":"(Considine et al., 2011; Kunrath et al., 2021)","noteIndex":0},"citationItems":[{"id":16303,"uris":["http://zotero.org/users/1200141/items/KLVP3MVG"],"itemData":{"id":16303,"type":"article-journal","abstract":"OBJECTIVE: The aim of the present study was to examine the impact of Pandemic (H(1)N(1)) 2009 Influenza on the Australian emergency nursing and medicine workforce, specifically absenteeism and deployment.\nMETHODS: Data were collected using an online survey of 618 members of the three professional emergency medicine or emergency nursing colleges.\nRESULTS: Despite significant increases in emergency demand during the Pandemic (H(1)N(1)) 2009 Influenza, 56.6% of emergency nursing and medicine staff reported absenteeism of at least 1 day and only 8.5% of staff were redeployed. Staff illness with influenza-like illness was reported by 37% of respondents, and 87% of respondents who became ill were not tested for the Pandemic (H(1)N(1)) 2009 Influenza. Of the respondents who became ill, 43% (n= 79) reported missing no days of work and only 8% of respondents (n= 14) reported being absent for more than 5 days. The mean number of days away from work was 3.73 (standard deviation = 3.63). Factors anecdotally associated with staff absenteeism (caregiver responsibilities, concern about personal illness, concern about exposing family members to illness, school closures, risk of quarantine, stress and increased workload) appeared to be of little or no relevance. Redeployment was reported by 8% of respondents and the majority of redeployment was for operational reasons.\nCONCLUSION: Future research related to absenteeism, redeployment during actual pandemic events is urgently needed. Workforce data collection should be an integral part of organizational pandemic planning.","container-title":"Emergency medicine Australasia: EMA","DOI":"10.1111/j.1742-6723.2011.01461.x","ISSN":"1742-6723","issue":"5","journalAbbreviation":"Emerg Med Australas","language":"eng","note":"PMID: 21995477","page":"615-623","source":"PubMed","title":"Pandemic (H1N1) 2009 Influenza in Australia: Absenteeism and redeployment of emergency medicine and nursing staff","title-short":"Pandemic (H1N1) 2009 Influenza in Australia","volume":"23","author":[{"family":"Considine","given":"Julie"},{"family":"Shaban","given":"Ramon Z."},{"family":"Patrick","given":"Jennifer"},{"family":"Holzhauser","given":"Kerri"},{"family":"Aitken","given":"Peter"},{"family":"Clark","given":"Michele"},{"family":"Fielding","given":"Elaine"},{"family":"FitzGerald","given":"Gerry"}],"issued":{"date-parts":[["2011",10]]}},"label":"page"},{"id":16300,"uris":["http://zotero.org/users/1200141/items/PKRWVXG3"],"itemData":{"id":16300,"type":"article-journal","abstract":"OBJECTIVE: To verify the predictors associated with sick leave from 15 days onwards among Nursing professionals of an emergency hospital service.\nMETHOD: A cross-sectional, retrospective, and descriptive-analytical study. The sample consists of the records of sick leave (n=2,403) due to diseases of the Nursing professionals (n=197) working in an emergency hospital service in southern Brazil, from 2013 to 2018. Descriptive and statistical analysis was used, as well as the multivariate regression model.\nRESULTS: There was predominance of females (72.6%), white-skinned (86.3%), with a mean age of 45.05 (SD=9.77) years old, and nursing technicians (74.6%). The prevalent cause of sick leave was related to clinical diseases (62.5%). The predictors associated with sick leave from 15 days onwards were the following: Age (OR: 0.97; 95% CI=0.95-0.99) and Musculoskeletal Diseases (OR: 8.95; 95% CI=5.30-15.11).\nCONCLUSION: Age and musculoskeletal diseases were predictors of sick leave from 15 days onwards of the Nursing team.","container-title":"Revista Gaucha De Enfermagem","DOI":"10.1590/1983-1447.2021.20190433","ISSN":"1983-1447","journalAbbreviation":"Rev Gaucha Enferm","language":"eng, por","note":"PMID: 33566942","page":"e20190433","source":"PubMed","title":"Predictors associated with absenteeism-disease among Nursing professionals working in an emergency hospital service","volume":"42","author":[{"family":"Kunrath","given":"Gustavo Mattes"},{"family":"Santarem","given":"Michelle Dornelles"},{"family":"Oliveira","given":"João Lucas Campos","dropping-particle":"de"},{"family":"Machado","given":"Maria Luiza Paz"},{"family":"Camargo","given":"Morgana Pescador","dropping-particle":"de"},{"family":"Rosa","given":"Ninon Girardon","dropping-particle":"da"},{"family":"Almeida","given":"Valmir Machado","dropping-particle":"de"},{"family":"Vieira","given":"Letícia Becker"}],"issued":{"date-parts":[["2021"]]}},"label":"page"}],"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Considine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11; Kunrath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1)</w:t>
      </w:r>
      <w:r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critical care</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FHBjxpKY","properties":{"formattedCitation":"(Inoue {\\i{}et al.}, 2008)","plainCitation":"(Inoue et al., 2008)","noteIndex":0},"citationItems":[{"id":16297,"uris":["http://zotero.org/users/1200141/items/C5HD4D3F"],"itemData":{"id":16297,"type":"article-journal","abstract":"This study aimed at investigating the absenteeism disease in an Adult-ICU. The descriptive-exploratory study was carried out with 56 nurses who worked in the ICU in 2006. The frequency (fi)rate and the wasted-time percentage for the absenteeism disease were calculated. Most of the nurses are female (76.79%), between 30 and 39 years old (42.86%), and with a statutory bond (66.07%). The average of the missed workdays was higher in medium nursing workers (2.93), female (3.19), with a short-period bond (4.37), and from the night shift (6.22). The fi average of the team was 0.27 and the Wtp was 1.76%. The absenteeism disease was considered high and thus more studies are necessary in order to find its causes.","container-title":"Revista Brasileira De Enfermagem","DOI":"10.1590/s0034-71672008000200010","ISSN":"0034-7167","issue":"2","journalAbbreviation":"Rev Bras Enferm","language":"por","note":"PMID: 18572841","page":"209-214","source":"PubMed","title":"[The absenteeism-disease of a nursing team in an intensive care unit]","volume":"61","author":[{"family":"Inoue","given":"Kelly Cristina"},{"family":"Matsuda","given":"Laura Misue"},{"family":"Silva","given":"Doris Marli Petry Paulo","non-dropping-particle":"da"},{"family":"Uchimura","given":"Taqueco Teruya"},{"family":"Mathias","given":"Thaís Aidar de Freitas"}],"issued":{"date-parts":[["2008",4]]}}}],"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Inoue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08)</w:t>
      </w:r>
      <w:r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geriatrics</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jeZ9Oj9e","properties":{"formattedCitation":"(Castle and Ferguson-Rome, 2015; Vialatte {\\i{}et al.}, 2022)","plainCitation":"(Castle and Ferguson-Rome, 2015; Vialatte et al., 2022)","noteIndex":0},"citationItems":[{"id":16357,"uris":["http://zotero.org/users/1200141/items/KWZ3XYCR"],"itemData":{"id":16357,"type":"article-journal","abstract":"PURPOSE: In this analysis, the association of nurse aide absenteeism with quality is examined. Absenteeism is the failure of nurse aides to report for work when they are scheduled to work.\nDESIGN AND METHODS: Data used in this investigation came from survey responses from 3,941 nursing homes; Nursing Home Compare; the Online System for Survey, Certification and Administrative Reporting data; and the Area Resource File. Staffing characteristics, quality indicators, facility, and market information from these data sources were all measured in 2008. The specific quality indicators examined are physical restraint use, catheter use, pain management, and pressure sores using negative binomial regression.\nRESULTS: An average rate of 9.2% for nurse aide absenteeism was reported in the prior week. We find that high levels of absenteeism are associated with poor performance on all four quality indicators examined.\nIMPLICATIONS: The investigation presented, to our knowledge, is one of the first examining the implications of absenteeism in nursing homes. Absenteeism can be a costly staffing issue, one of the potential costs identified in this analysis is an impact on quality of care.","container-title":"The Gerontologist","DOI":"10.1093/geront/gnt167","ISSN":"1758-5341","issue":"4","journalAbbreviation":"Gerontologist","language":"eng","note":"PMID: 24398653","page":"605-615","source":"PubMed","title":"Influence of Nurse Aide Absenteeism on Nursing Home Quality","volume":"55","author":[{"family":"Castle","given":"Nicholas G."},{"family":"Ferguson-Rome","given":"Jamie C."}],"issued":{"date-parts":[["2015",8]]}},"label":"page"},{"id":16294,"uris":["http://zotero.org/users/1200141/items/F46BLDW3"],"itemData":{"id":16294,"type":"article-journal","abstract":"Increased absenteeism in health care institutions is a major problem, both economically and health related. Our objectives were to understand the general evolution of absenteeism in a university hospital from 2007 to 2019 and to analyze the professional and sociodemographic factors influencing this …","container-title":"International journal of environmental research and public health","DOI":"10.3390/ijerph19148236","ISSN":"1660-4601","issue":"14","language":"en","note":"publisher: Int J Environ Res Public Health\nPMID: 35886088","source":"pubmed.ncbi.nlm.nih.gov","title":"Mathematical Modeling of the Evolution of Absenteeism in a University Hospital over 12 Years","URL":"https://pubmed.ncbi.nlm.nih.gov/35886088/","volume":"19","author":[{"family":"Vialatte","given":"Pereira"},{"family":"Guillin","given":""},{"family":"Miallaret","given":""},{"family":"Baker","given":""},{"family":"Colin-Chevalier","given":""},{"family":"Af","given":"Yao-Lafourcade"},{"family":"N","given":"Azzaoui"},{"family":"M","given":"Clinchamps"},{"family":"Jb","given":"Bouillon-Minois"},{"family":"F","given":"Dutheil"}],"accessed":{"date-parts":[["2022",8,17]]},"issued":{"date-parts":[["2022",6,7]]}},"label":"page"}],"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Castle and Ferguson-Rome, 2015; Vialatte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2)</w:t>
      </w:r>
      <w:r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xml:space="preserve"> and </w:t>
      </w:r>
      <w:r w:rsidRPr="00B25B6D">
        <w:rPr>
          <w:rFonts w:asciiTheme="majorHAnsi" w:eastAsia="Cambria" w:hAnsiTheme="majorHAnsi" w:cstheme="majorHAnsi"/>
          <w:bCs/>
          <w:color w:val="000000"/>
          <w:lang w:val="en-GB"/>
        </w:rPr>
        <w:t>psychiatric care</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Q0RbBdA5","properties":{"formattedCitation":"(Vialatte {\\i{}et al.}, 2022)","plainCitation":"(Vialatte et al., 2022)","noteIndex":0},"citationItems":[{"id":16294,"uris":["http://zotero.org/users/1200141/items/F46BLDW3"],"itemData":{"id":16294,"type":"article-journal","abstract":"Increased absenteeism in health care institutions is a major problem, both economically and health related. Our objectives were to understand the general evolution of absenteeism in a university hospital from 2007 to 2019 and to analyze the professional and sociodemographic factors influencing this …","container-title":"International journal of environmental research and public health","DOI":"10.3390/ijerph19148236","ISSN":"1660-4601","issue":"14","language":"en","note":"publisher: Int J Environ Res Public Health\nPMID: 35886088","source":"pubmed.ncbi.nlm.nih.gov","title":"Mathematical Modeling of the Evolution of Absenteeism in a University Hospital over 12 Years","URL":"https://pubmed.ncbi.nlm.nih.gov/35886088/","volume":"19","author":[{"family":"Vialatte","given":"Pereira"},{"family":"Guillin","given":""},{"family":"Miallaret","given":""},{"family":"Baker","given":""},{"family":"Colin-Chevalier","given":""},{"family":"Af","given":"Yao-Lafourcade"},{"family":"N","given":"Azzaoui"},{"family":"M","given":"Clinchamps"},{"family":"Jb","given":"Bouillon-Minois"},{"family":"F","given":"Dutheil"}],"accessed":{"date-parts":[["2022",8,17]]},"issued":{"date-parts":[["2022",6,7]]}}}],"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Vialatte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2)</w:t>
      </w:r>
      <w:r w:rsidRPr="00B25B6D">
        <w:rPr>
          <w:rFonts w:asciiTheme="majorHAnsi" w:hAnsiTheme="majorHAnsi" w:cstheme="majorHAnsi"/>
          <w:bCs/>
          <w:color w:val="000000" w:themeColor="text1"/>
        </w:rPr>
        <w:fldChar w:fldCharType="end"/>
      </w:r>
      <w:r w:rsidR="00B50BE8" w:rsidRPr="00B25B6D">
        <w:rPr>
          <w:rFonts w:asciiTheme="majorHAnsi" w:hAnsiTheme="majorHAnsi" w:cstheme="majorHAnsi"/>
          <w:bCs/>
          <w:color w:val="000000" w:themeColor="text1"/>
          <w:lang w:val="en-GB"/>
        </w:rPr>
        <w:t xml:space="preserve">). We also hypothesized that work environment </w:t>
      </w:r>
      <w:r w:rsidR="00946213" w:rsidRPr="00B25B6D">
        <w:rPr>
          <w:rFonts w:asciiTheme="majorHAnsi" w:hAnsiTheme="majorHAnsi" w:cstheme="majorHAnsi"/>
          <w:bCs/>
          <w:color w:val="000000" w:themeColor="text1"/>
        </w:rPr>
        <w:fldChar w:fldCharType="begin"/>
      </w:r>
      <w:r w:rsidR="00946213" w:rsidRPr="00B25B6D">
        <w:rPr>
          <w:rFonts w:asciiTheme="majorHAnsi" w:hAnsiTheme="majorHAnsi" w:cstheme="majorHAnsi"/>
          <w:bCs/>
          <w:color w:val="000000" w:themeColor="text1"/>
          <w:lang w:val="en-GB"/>
        </w:rPr>
        <w:instrText xml:space="preserve"> ADDIN ZOTERO_ITEM CSL_CITATION {"citationID":"J4In8y6O","properties":{"formattedCitation":"(Considine {\\i{}et al.}, 2011; Burmeister {\\i{}et al.}, 2019; Heistad {\\i{}et al.}, 2022)","plainCitation":"(Considine et al., 2011; Burmeister et al., 2019; Heistad et al., 2022)","noteIndex":0},"citationItems":[{"id":16303,"uris":["http://zotero.org/users/1200141/items/KLVP3MVG"],"itemData":{"id":16303,"type":"article-journal","abstract":"OBJECTIVE: The aim of the present study was to examine the impact of Pandemic (H(1)N(1)) 2009 Influenza on the Australian emergency nursing and medicine workforce, specifically absenteeism and deployment.\nMETHODS: Data were collected using an online survey of 618 members of the three professional emergency medicine or emergency nursing colleges.\nRESULTS: Despite significant increases in emergency demand during the Pandemic (H(1)N(1)) 2009 Influenza, 56.6% of emergency nursing and medicine staff reported absenteeism of at least 1 day and only 8.5% of staff were redeployed. Staff illness with influenza-like illness was reported by 37% of respondents, and 87% of respondents who became ill were not tested for the Pandemic (H(1)N(1)) 2009 Influenza. Of the respondents who became ill, 43% (n= 79) reported missing no days of work and only 8% of respondents (n= 14) reported being absent for more than 5 days. The mean number of days away from work was 3.73 (standard deviation = 3.63). Factors anecdotally associated with staff absenteeism (caregiver responsibilities, concern about personal illness, concern about exposing family members to illness, school closures, risk of quarantine, stress and increased workload) appeared to be of little or no relevance. Redeployment was reported by 8% of respondents and the majority of redeployment was for operational reasons.\nCONCLUSION: Future research related to absenteeism, redeployment during actual pandemic events is urgently needed. Workforce data collection should be an integral part of organizational pandemic planning.","container-title":"Emergency medicine Australasia: EMA","DOI":"10.1111/j.1742-6723.2011.01461.x","ISSN":"1742-6723","issue":"5","journalAbbreviation":"Emerg Med Australas","language":"eng","note":"PMID: 21995477","page":"615-623","source":"PubMed","title":"Pandemic (H1N1) 2009 Influenza in Australia: Absenteeism and redeployment of emergency medicine and nursing staff","title-short":"Pandemic (H1N1) 2009 Influenza in Australia","volume":"23","author":[{"family":"Considine","given":"Julie"},{"family":"Shaban","given":"Ramon Z."},{"family":"Patrick","given":"Jennifer"},{"family":"Holzhauser","given":"Kerri"},{"family":"Aitken","given":"Peter"},{"family":"Clark","given":"Michele"},{"family":"Fielding","given":"Elaine"},{"family":"FitzGerald","given":"Gerry"}],"issued":{"date-parts":[["2011",10]]}},"label":"page"},{"id":16313,"uris":["http://zotero.org/users/1200141/items/6KAI5QYD"],"itemData":{"id":16313,"type":"article-journal","abstract":"AIM: To determine factors associated with nurses' intent to leave their positions and absenteeism.\nBACKGROUND: There is a recognized global shortage of nurses but limited data describing and determining factors associated with nurse absenteeism and intent to leave.\nMETHODS: This study involved a secondary analysis of the results from direct-care registered nurses' responses to the MISSCARE Survey, with data from seven countries included. Multi-level modelling was used to determine nurse characteristics and working environment factors associated with nurse absenteeism and intent to leave.\nRESULTS: The level of absenteeism and intent to leave varied significantly across countries, with registered nurses in Lebanon reporting the highest intention to leave within 12 months (43%) and registered nurses in Iceland and Australia the highest level of absenteeism (74% and 73%, respectively). Factors associated with outcomes included perceived staffing adequacy of unit, job satisfaction, and age of the nurse.\nCONCLUSIONS: A significant difference between countries was identified in nurse absenteeism and intent to leave. Increased perception of unit staffing inadequacy, lower job satisfaction, less nurse experience, and younger age were significant contributors to nurse absenteeism and intent to leave.\nIMPLICATIONS FOR NURSING MANAGEMENT: These findings suggest that regardless of country and hospital, by ensuring that units are adequately staffed and increasing job satisfaction, younger, less experienced nurses can be retained and absenteeism reduced.","container-title":"Journal of Nursing Management","DOI":"10.1111/jonm.12659","ISSN":"1365-2834","issue":"1","journalAbbreviation":"J Nurs Manag","language":"eng","note":"PMID: 30209880","page":"143-153","source":"PubMed","title":"Determinants of nurse absenteeism and intent to leave: An international study","title-short":"Determinants of nurse absenteeism and intent to leave","volume":"27","author":[{"family":"Burmeister","given":"Elizabeth A."},{"family":"Kalisch","given":"Beatrice J."},{"family":"Xie","given":"Boqin"},{"family":"Doumit","given":"Myrna A. A."},{"family":"Lee","given":"Eunjoo"},{"family":"Ferraresion","given":"Annamaria"},{"family":"Terzioglu","given":"Fusun"},{"family":"Bragadóttir","given":"Helga"}],"issued":{"date-parts":[["2019",1]]}},"label":"page"},{"id":16320,"uris":["http://zotero.org/users/1200141/items/4QUBH2WB"],"itemData":{"id":16320,"type":"article-journal","abstract":"BACKGROUND: Intensive hospital work environments can affect staff, patient, and organizational outcomes.\nPURPOSE: (1) To assess quantitatively the relationship between critical care registered nurses' perceptions of their workplace, their absenteeism, and their turnover intent; and (2) to analyze nurses' recommendations for improvements for critical patient care.\nMETHODS: Following STROBE guidelines, a cross-sectional survey sampled registered nurses (n = 302), across the Canadian province of Alberta, in October 2018. We assessed nurses' perceptions of their work environment relative to their absenteeism and turnover intent utilizing regression modelling and the Practice Environment Scale of the Nursing Work Index.\nFINDINGS: A negative binomial analysis indicated that RNs' positive perceptions about their workplace had </w:instrText>
      </w:r>
      <w:r w:rsidR="00946213" w:rsidRPr="00B25B6D">
        <w:rPr>
          <w:rFonts w:asciiTheme="majorHAnsi" w:hAnsiTheme="majorHAnsi" w:cstheme="majorHAnsi"/>
          <w:bCs/>
          <w:color w:val="000000" w:themeColor="text1"/>
        </w:rPr>
        <w:instrText xml:space="preserve">significant associations with lower rates of absenteeism. Additionally, participants who scored their work environment higher were found to have decreased intentions of leaving the workplace. RNs ranked their \"participation in hospital affairs\" lowest when comparing practice environment domains and recommended optimizing staffing as the most important improvement for their work environment and patient care.\nDISCUSSION: Considering the demands associated with critical care patient settings, stakeholders can consider these findings that significant associations exist between nursing staffs' perceptions of the workplace relative to their absenteeism and their turnover intent.\nIMPLICATIONS FOR POLICY: Value-based solutions are needed in optimizing these key factors, and staffs' participation in hospital affairs appears vital for organizational success.","container-title":"Applied nursing research: ANR","DOI":"10.1016/j.apnr.2022.151608","ISSN":"1532-8201","journalAbbreviation":"Appl Nurs Res","language":"eng","note":"PMID: 35840274","page":"151608","source":"PubMed","title":"How do intensive work environments affect nurses' absenteeism and turnover intent?","volume":"66","author":[{"family":"Heistad","given":"Amanda"},{"family":"Goldsworthy","given":"Sandra"},{"family":"Reilly","given":"Sandra"},{"family":"Perez","given":"Grace"}],"issued":{"date-parts":[["2022",8]]}},"label":"page"}],"schema":"https://github.com/citation-style-language/schema/raw/master/csl-citation.json"} </w:instrText>
      </w:r>
      <w:r w:rsidR="00946213" w:rsidRPr="00B25B6D">
        <w:rPr>
          <w:rFonts w:asciiTheme="majorHAnsi" w:hAnsiTheme="majorHAnsi" w:cstheme="majorHAnsi"/>
          <w:bCs/>
          <w:color w:val="000000" w:themeColor="text1"/>
        </w:rPr>
        <w:fldChar w:fldCharType="separate"/>
      </w:r>
      <w:r w:rsidR="00946213" w:rsidRPr="00B25B6D">
        <w:rPr>
          <w:rFonts w:asciiTheme="majorHAnsi" w:hAnsiTheme="majorHAnsi" w:cstheme="majorHAnsi"/>
          <w:color w:val="000000"/>
        </w:rPr>
        <w:t xml:space="preserve">(Considine </w:t>
      </w:r>
      <w:r w:rsidR="00946213" w:rsidRPr="00B25B6D">
        <w:rPr>
          <w:rFonts w:asciiTheme="majorHAnsi" w:hAnsiTheme="majorHAnsi" w:cstheme="majorHAnsi"/>
          <w:i/>
          <w:iCs/>
          <w:color w:val="000000"/>
        </w:rPr>
        <w:t>et al.</w:t>
      </w:r>
      <w:r w:rsidR="00946213" w:rsidRPr="00B25B6D">
        <w:rPr>
          <w:rFonts w:asciiTheme="majorHAnsi" w:hAnsiTheme="majorHAnsi" w:cstheme="majorHAnsi"/>
          <w:color w:val="000000"/>
        </w:rPr>
        <w:t xml:space="preserve">, 2011; Burmeister </w:t>
      </w:r>
      <w:r w:rsidR="00946213" w:rsidRPr="00B25B6D">
        <w:rPr>
          <w:rFonts w:asciiTheme="majorHAnsi" w:hAnsiTheme="majorHAnsi" w:cstheme="majorHAnsi"/>
          <w:i/>
          <w:iCs/>
          <w:color w:val="000000"/>
        </w:rPr>
        <w:t>et al.</w:t>
      </w:r>
      <w:r w:rsidR="00946213" w:rsidRPr="00B25B6D">
        <w:rPr>
          <w:rFonts w:asciiTheme="majorHAnsi" w:hAnsiTheme="majorHAnsi" w:cstheme="majorHAnsi"/>
          <w:color w:val="000000"/>
        </w:rPr>
        <w:t xml:space="preserve">, 2019; Heistad </w:t>
      </w:r>
      <w:r w:rsidR="00946213" w:rsidRPr="00B25B6D">
        <w:rPr>
          <w:rFonts w:asciiTheme="majorHAnsi" w:hAnsiTheme="majorHAnsi" w:cstheme="majorHAnsi"/>
          <w:i/>
          <w:iCs/>
          <w:color w:val="000000"/>
        </w:rPr>
        <w:t>et al.</w:t>
      </w:r>
      <w:r w:rsidR="00946213" w:rsidRPr="00B25B6D">
        <w:rPr>
          <w:rFonts w:asciiTheme="majorHAnsi" w:hAnsiTheme="majorHAnsi" w:cstheme="majorHAnsi"/>
          <w:color w:val="000000"/>
        </w:rPr>
        <w:t>, 2022)</w:t>
      </w:r>
      <w:r w:rsidR="00946213" w:rsidRPr="00B25B6D">
        <w:rPr>
          <w:rFonts w:asciiTheme="majorHAnsi" w:hAnsiTheme="majorHAnsi" w:cstheme="majorHAnsi"/>
          <w:bCs/>
          <w:color w:val="000000" w:themeColor="text1"/>
        </w:rPr>
        <w:fldChar w:fldCharType="end"/>
      </w:r>
      <w:r w:rsidR="00946213" w:rsidRPr="00B25B6D">
        <w:rPr>
          <w:rFonts w:asciiTheme="majorHAnsi" w:hAnsiTheme="majorHAnsi" w:cstheme="majorHAnsi"/>
          <w:bCs/>
          <w:color w:val="000000" w:themeColor="text1"/>
        </w:rPr>
        <w:t xml:space="preserve"> and burnout </w:t>
      </w:r>
      <w:r w:rsidR="00946213" w:rsidRPr="00B25B6D">
        <w:rPr>
          <w:rFonts w:asciiTheme="majorHAnsi" w:hAnsiTheme="majorHAnsi" w:cstheme="majorHAnsi"/>
        </w:rPr>
        <w:fldChar w:fldCharType="begin"/>
      </w:r>
      <w:r w:rsidR="00946213" w:rsidRPr="00B25B6D">
        <w:rPr>
          <w:rFonts w:asciiTheme="majorHAnsi" w:hAnsiTheme="majorHAnsi" w:cstheme="majorHAnsi"/>
        </w:rPr>
        <w:instrText xml:space="preserve"> ADDIN ZOTERO_ITEM CSL_CITATION {"citationID":"jVl1M3UK","properties":{"formattedCitation":"(Diestel and Schmidt, 2011; Schouteten, 2017; Dyrbye {\\i{}et al.}, 2019)","plainCitation":"(Diestel and Schmidt, 2011; Schouteten, 2017; Dyrbye et al., 2019)","noteIndex":0},"citationItems":[{"id":16388,"uris":["http://zotero.org/users/1200141/items/3EVVA9M9"],"itemData":{"id":16388,"type":"article-journal","abstract":"The present study examines whether cognitive control deficits (CCDs) as a personal vulnerability factor amplify the relationship between emotional dissonance (ED; perceived discrepancy between felt and expressed emotions) and burnout symptoms (emotional exhaustion and depersonalization) as well as absenteeism. CCDs refer to daily failures and impairments of attention regulation, impulse control, and memory. The prediction of the moderator effect of CCDs draws on the argument that portraying emotions which are not genuinely felt is a form of self-regulation taxing and depleting a limited resource capacity. Interindividual differences in the resource capacity are reflected by the measure of CCDs. Drawing on two German samples (one cross-sectional and one longitudinal sample; NTOTAL = 645) of service employees, the present study analyzed interactive effects of ED and CCDs on exhaustion, depersonalization, and two indicators of absenteeism. As was hypothesized, latent moderated structural </w:instrText>
      </w:r>
      <w:r w:rsidR="00946213" w:rsidRPr="00B25B6D">
        <w:rPr>
          <w:rFonts w:asciiTheme="majorHAnsi" w:hAnsiTheme="majorHAnsi" w:cstheme="majorHAnsi"/>
          <w:lang w:val="en-GB"/>
        </w:rPr>
        <w:instrText xml:space="preserve">equation modeling revealed that the adverse impacts of ED on both burnout symptoms and absence behavior were amplified as a function of CCDs. Theoretical and practical implications of the present results will be discussed.","container-title":"Journal of Occupational Health Psychology","DOI":"10.1037/a0022934","ISSN":"1939-1307","issue":"3","journalAbbreviation":"J Occup Health Psychol","language":"eng","note":"PMID: 21728438","page":"313-330","source":"PubMed","title":"The moderating role of cognitive control deficits in the link from emotional dissonance to burnout symptoms and absenteeism","volume":"16","author":[{"family":"Diestel","given":"Stefan"},{"family":"Schmidt","given":"Klaus-Helmut"}],"issued":{"date-parts":[["2011",7]]}},"label":"page"},{"id":16352,"uris":["http://zotero.org/users/1200141/items/3G9RSZ5I"],"itemData":{"id":16352,"type":"article-journal","abstract":"BACKGROUND: In determining the predictors of occupational health problems, two factors can be distinguished: personal (work ability) factors and work-related factors (burnout, job characteristics). However, these risk factors are hardly ever combined and it is not clear whether burnout or work ability best predicts absenteeism.\nAIMS: To relate measures of work ability, burnout and job characteristics to absenteeism as the indicators of occupational health problems.\nMETHODS: Survey data on work ability, burnout and job characteristics from a Dutch university were related to the absenteeism data from the university's occupational health and safety database in the year following the survey study. The survey contained the Work Ability Index (WAI), Utrecht Burnout Scale (UBOS) and seven job characteristics from the Questionnaire on Experience and Evaluation of Work (QEEW).\nRESULTS: There were 242 employees in the study group. Logistic regression analyses revealed that job characteristics did not predict absenteeism. Exceptional absenteeism was most consistently predicted by the WAI dimensions 'employees' own prognosis of work ability in two years from now' and 'mental resources/vitality' and the burnout dimension 'emotional exhaustion'. Other significant predictors of exceptional absenteeism frequency included estimated work impairment due to diseases (WAI) and feelings of depersonalization or emotional distance from the work (burnout).\nCONCLUSIONS: Absenteeism among university personnel was best predicted by a combination of work ability and burnout. As a result, measures to prevent absenteeism and health problems may best be aimed at improving an individual's work ability and/or preventing the occurrence of burnout.","container-title":"Occupational Medicine (Oxford, England)","DOI":"10.1093/occmed/kqw161","ISSN":"1471-8405","issue":"1","journalAbbreviation":"Occup Med (Lond)","language":"eng","note":"PMID: 27834229","page":"52-57","source":"PubMed","title":"Predicting absenteeism: screening for work ability or burnout","title-short":"Predicting absenteeism","volume":"67","author":[{"family":"Schouteten","given":"R."}],"issued":{"date-parts":[["2017",1]]}},"label":"page"},{"id":15390,"uris":["http://zotero.org/users/1200141/items/SYYAMXG3"],"itemData":{"id":15390,"type":"article-journal","abstract":"Background: Studies suggest a high prevalence of burnout among nurses. The aim of this study was to evaluate the relationship between burnout among nurses and absenteeism and work performance.\nMethods: A national sample of U.S. nurses was sent an anonymous, cross-sectional survey in 2016. The survey included items about demographics, fatigue, and validated instruments to measure burnout, absenteeism, and poor work performance in the last month.\nResults: Of the 3098 nurses who received the survey, 812 (26.2%) responded. The mean age was 52.3 years (SD 12.5), nearly all were women (94.5%) and most were married (61.9%) and had a child (75.2%). Participating nurses had a mean of 25.7 (SD 13.9) years of experience working as nurse and most held a baccalaureate (38.2%) or masters of science (37.1%) degree in nursing. A quarter worked in the inpatient setting (25.5%) and the average hours worked per week was 41.3 (SD 14.1). Overall, 35.3% had symptoms of burnout, 30.7% had symptoms of depression, 8.3% had been absent 1 or more days in the last month due to personal health, and 43.8% had poor work performance in the last month. Nurses who had burnout were more likely to have been absent 1 or more days in the last month (OR 1.85, 95% CI 1.25-2.72) and have poor work performance (referent: high performer; medium performer, OR 2.68,95% CI 1.82-3.99; poor performer, OR 5.01, 95% CI 3.09-8.14). After adjusting for age, sex, relationship and parental status, highest academic degree, practice setting, burnout, depression, and satisfaction with work-life integration, nurses who were more fatigued (for each point worsening, OR 1.22, 95% CI 1.10-1.37) were more likely to have had absenteeism while those who worked more hours (for each additional hour OR 0.98, 95% CI 0.96-1.00) were less likely to have had absenteeism. Factors independently associated with poor work performance included burnout (OR 2.15, 95% CI 1.43-3.24) and fatigue (for each point of worsening, OR 1.22, 95% CI 1.12-1.33).\nConclusions: These findings suggest burnout is prevalent among nurses and likely impacts work performance.","container-title":"BMC nursing","DOI":"10.1186/s12912-019-0382-7","ISSN":"1472-6955","journalAbbreviation":"BMC Nurs","language":"eng","note":"PMID: 31768129\nPMCID: PMC6873742","page":"57","source":"PubMed","title":"A cross-sectional study exploring the relationship between burnout, absenteeism, and job performance among American nurses","volume":"18","author":[{"family":"Dyrbye","given":"Liselotte N."},{"family":"Shanafelt","given":"Tait D."},{"family":"Johnson","given":"Pamela O."},{"family":"Johnson","given":"Le Ann"},{"family":"Satele","given":"Daniel"},{"family":"West","given":"Colin P."}],"issued":{"date-parts":[["2019"]]}},"label":"page"}],"schema":"https://github.com/citation-style-language/schema/raw/master/csl-citation.json"} </w:instrText>
      </w:r>
      <w:r w:rsidR="00946213" w:rsidRPr="00B25B6D">
        <w:rPr>
          <w:rFonts w:asciiTheme="majorHAnsi" w:hAnsiTheme="majorHAnsi" w:cstheme="majorHAnsi"/>
        </w:rPr>
        <w:fldChar w:fldCharType="separate"/>
      </w:r>
      <w:r w:rsidR="00946213" w:rsidRPr="00B25B6D">
        <w:rPr>
          <w:rFonts w:asciiTheme="majorHAnsi" w:hAnsiTheme="majorHAnsi" w:cstheme="majorHAnsi"/>
          <w:lang w:val="en-GB"/>
        </w:rPr>
        <w:t xml:space="preserve">(Diestel and Schmidt, 2011; Schouteten, 2017; Dyrbye </w:t>
      </w:r>
      <w:r w:rsidR="00946213" w:rsidRPr="00B25B6D">
        <w:rPr>
          <w:rFonts w:asciiTheme="majorHAnsi" w:hAnsiTheme="majorHAnsi" w:cstheme="majorHAnsi"/>
          <w:i/>
          <w:iCs/>
          <w:lang w:val="en-GB"/>
        </w:rPr>
        <w:t>et al.</w:t>
      </w:r>
      <w:r w:rsidR="00946213" w:rsidRPr="00B25B6D">
        <w:rPr>
          <w:rFonts w:asciiTheme="majorHAnsi" w:hAnsiTheme="majorHAnsi" w:cstheme="majorHAnsi"/>
          <w:lang w:val="en-GB"/>
        </w:rPr>
        <w:t>, 2019)</w:t>
      </w:r>
      <w:r w:rsidR="00946213" w:rsidRPr="00B25B6D">
        <w:rPr>
          <w:rFonts w:asciiTheme="majorHAnsi" w:hAnsiTheme="majorHAnsi" w:cstheme="majorHAnsi"/>
        </w:rPr>
        <w:fldChar w:fldCharType="end"/>
      </w:r>
      <w:r w:rsidR="00946213" w:rsidRPr="00B25B6D">
        <w:rPr>
          <w:rFonts w:asciiTheme="majorHAnsi" w:hAnsiTheme="majorHAnsi" w:cstheme="majorHAnsi"/>
          <w:lang w:val="en-GB"/>
        </w:rPr>
        <w:t xml:space="preserve"> </w:t>
      </w:r>
      <w:r w:rsidR="00946213" w:rsidRPr="00B25B6D">
        <w:rPr>
          <w:rFonts w:asciiTheme="majorHAnsi" w:hAnsiTheme="majorHAnsi" w:cstheme="majorHAnsi"/>
          <w:bCs/>
          <w:color w:val="000000" w:themeColor="text1"/>
          <w:lang w:val="en-GB"/>
        </w:rPr>
        <w:t xml:space="preserve">were strong risk factors </w:t>
      </w:r>
      <w:r w:rsidRPr="00B25B6D">
        <w:rPr>
          <w:rFonts w:asciiTheme="majorHAnsi" w:eastAsia="Cambria" w:hAnsiTheme="majorHAnsi" w:cstheme="majorHAnsi"/>
          <w:lang w:val="en-GB"/>
        </w:rPr>
        <w:t>for absenteeism.</w:t>
      </w:r>
    </w:p>
    <w:p w14:paraId="3B74E174" w14:textId="19E50231" w:rsidR="006172B8" w:rsidRPr="00B25B6D" w:rsidRDefault="00CE0BA3" w:rsidP="008B4D97">
      <w:pPr>
        <w:spacing w:line="360" w:lineRule="auto"/>
        <w:ind w:right="-499"/>
        <w:contextualSpacing/>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ab/>
      </w:r>
      <w:r w:rsidRPr="00B25B6D">
        <w:rPr>
          <w:rFonts w:asciiTheme="majorHAnsi" w:hAnsiTheme="majorHAnsi" w:cstheme="majorHAnsi"/>
          <w:color w:val="000000" w:themeColor="text1"/>
          <w:lang w:val="en-GB"/>
        </w:rPr>
        <w:t>The AMADEUS (« </w:t>
      </w:r>
      <w:proofErr w:type="spellStart"/>
      <w:r w:rsidRPr="00B25B6D">
        <w:rPr>
          <w:rFonts w:asciiTheme="majorHAnsi" w:hAnsiTheme="majorHAnsi" w:cstheme="majorHAnsi"/>
          <w:i/>
          <w:iCs/>
          <w:color w:val="000000" w:themeColor="text1"/>
          <w:lang w:val="en-GB"/>
        </w:rPr>
        <w:t>AMéliorer</w:t>
      </w:r>
      <w:proofErr w:type="spellEnd"/>
      <w:r w:rsidRPr="00B25B6D">
        <w:rPr>
          <w:rFonts w:asciiTheme="majorHAnsi" w:hAnsiTheme="majorHAnsi" w:cstheme="majorHAnsi"/>
          <w:i/>
          <w:iCs/>
          <w:color w:val="000000" w:themeColor="text1"/>
          <w:lang w:val="en-GB"/>
        </w:rPr>
        <w:t xml:space="preserve"> </w:t>
      </w:r>
      <w:proofErr w:type="spellStart"/>
      <w:r w:rsidRPr="00B25B6D">
        <w:rPr>
          <w:rFonts w:asciiTheme="majorHAnsi" w:hAnsiTheme="majorHAnsi" w:cstheme="majorHAnsi"/>
          <w:i/>
          <w:iCs/>
          <w:color w:val="000000" w:themeColor="text1"/>
          <w:lang w:val="en-GB"/>
        </w:rPr>
        <w:t>l’ADaptation</w:t>
      </w:r>
      <w:proofErr w:type="spellEnd"/>
      <w:r w:rsidRPr="00B25B6D">
        <w:rPr>
          <w:rFonts w:asciiTheme="majorHAnsi" w:hAnsiTheme="majorHAnsi" w:cstheme="majorHAnsi"/>
          <w:i/>
          <w:iCs/>
          <w:color w:val="000000" w:themeColor="text1"/>
          <w:lang w:val="en-GB"/>
        </w:rPr>
        <w:t xml:space="preserve"> à </w:t>
      </w:r>
      <w:proofErr w:type="spellStart"/>
      <w:r w:rsidRPr="00B25B6D">
        <w:rPr>
          <w:rFonts w:asciiTheme="majorHAnsi" w:hAnsiTheme="majorHAnsi" w:cstheme="majorHAnsi"/>
          <w:i/>
          <w:iCs/>
          <w:color w:val="000000" w:themeColor="text1"/>
          <w:lang w:val="en-GB"/>
        </w:rPr>
        <w:t>l’Emploi</w:t>
      </w:r>
      <w:proofErr w:type="spellEnd"/>
      <w:r w:rsidRPr="00B25B6D">
        <w:rPr>
          <w:rFonts w:asciiTheme="majorHAnsi" w:hAnsiTheme="majorHAnsi" w:cstheme="majorHAnsi"/>
          <w:i/>
          <w:iCs/>
          <w:color w:val="000000" w:themeColor="text1"/>
          <w:lang w:val="en-GB"/>
        </w:rPr>
        <w:t xml:space="preserve"> pour limiter la </w:t>
      </w:r>
      <w:proofErr w:type="spellStart"/>
      <w:r w:rsidRPr="00B25B6D">
        <w:rPr>
          <w:rFonts w:asciiTheme="majorHAnsi" w:hAnsiTheme="majorHAnsi" w:cstheme="majorHAnsi"/>
          <w:i/>
          <w:iCs/>
          <w:color w:val="000000" w:themeColor="text1"/>
          <w:lang w:val="en-GB"/>
        </w:rPr>
        <w:t>soUffrance</w:t>
      </w:r>
      <w:proofErr w:type="spellEnd"/>
      <w:r w:rsidRPr="00B25B6D">
        <w:rPr>
          <w:rFonts w:asciiTheme="majorHAnsi" w:hAnsiTheme="majorHAnsi" w:cstheme="majorHAnsi"/>
          <w:i/>
          <w:iCs/>
          <w:color w:val="000000" w:themeColor="text1"/>
          <w:lang w:val="en-GB"/>
        </w:rPr>
        <w:t xml:space="preserve"> des </w:t>
      </w:r>
      <w:proofErr w:type="spellStart"/>
      <w:r w:rsidRPr="00B25B6D">
        <w:rPr>
          <w:rFonts w:asciiTheme="majorHAnsi" w:hAnsiTheme="majorHAnsi" w:cstheme="majorHAnsi"/>
          <w:i/>
          <w:iCs/>
          <w:color w:val="000000" w:themeColor="text1"/>
          <w:lang w:val="en-GB"/>
        </w:rPr>
        <w:t>Soignants</w:t>
      </w:r>
      <w:proofErr w:type="spellEnd"/>
      <w:r w:rsidRPr="00B25B6D">
        <w:rPr>
          <w:rFonts w:asciiTheme="majorHAnsi" w:hAnsiTheme="majorHAnsi" w:cstheme="majorHAnsi"/>
          <w:color w:val="000000" w:themeColor="text1"/>
          <w:lang w:val="en-GB"/>
        </w:rPr>
        <w:t> »/« </w:t>
      </w:r>
      <w:r w:rsidRPr="00B25B6D">
        <w:rPr>
          <w:rFonts w:asciiTheme="majorHAnsi" w:hAnsiTheme="majorHAnsi" w:cstheme="majorHAnsi"/>
          <w:i/>
          <w:iCs/>
          <w:color w:val="000000" w:themeColor="text1"/>
          <w:lang w:val="en-GB"/>
        </w:rPr>
        <w:t>improve employment adaptation to limit caregiver stress</w:t>
      </w:r>
      <w:r w:rsidRPr="00B25B6D">
        <w:rPr>
          <w:rFonts w:asciiTheme="majorHAnsi" w:hAnsiTheme="majorHAnsi" w:cstheme="majorHAnsi"/>
          <w:color w:val="000000" w:themeColor="text1"/>
          <w:lang w:val="en-GB"/>
        </w:rPr>
        <w:t xml:space="preserve"> ») study is a cross-sectional survey </w:t>
      </w:r>
      <w:r w:rsidR="00DE0B21" w:rsidRPr="00B25B6D">
        <w:rPr>
          <w:rFonts w:asciiTheme="majorHAnsi" w:hAnsiTheme="majorHAnsi" w:cstheme="majorHAnsi"/>
          <w:color w:val="000000" w:themeColor="text1"/>
          <w:lang w:val="en-GB"/>
        </w:rPr>
        <w:t>administered</w:t>
      </w:r>
      <w:r w:rsidRPr="00B25B6D">
        <w:rPr>
          <w:rFonts w:asciiTheme="majorHAnsi" w:hAnsiTheme="majorHAnsi" w:cstheme="majorHAnsi"/>
          <w:color w:val="000000" w:themeColor="text1"/>
          <w:lang w:val="en-GB"/>
        </w:rPr>
        <w:t xml:space="preserve"> in French public and private health care facilities at a national level in France between May 2, 2021 and June 30, 2021. This survey had multiple goals, including determining the prevalence and the associated factors of multiple health or work outcomes. The results for major depression have </w:t>
      </w:r>
      <w:r w:rsidRPr="00B25B6D">
        <w:rPr>
          <w:rFonts w:asciiTheme="majorHAnsi" w:eastAsia="Cambria" w:hAnsiTheme="majorHAnsi" w:cstheme="majorHAnsi"/>
          <w:color w:val="000000"/>
          <w:lang w:val="en-GB"/>
        </w:rPr>
        <w:t xml:space="preserve">already </w:t>
      </w:r>
      <w:r w:rsidRPr="00B25B6D">
        <w:rPr>
          <w:rFonts w:asciiTheme="majorHAnsi" w:hAnsiTheme="majorHAnsi" w:cstheme="majorHAnsi"/>
          <w:color w:val="000000" w:themeColor="text1"/>
          <w:lang w:val="en-GB"/>
        </w:rPr>
        <w:t>been published</w:t>
      </w:r>
      <w:r w:rsidR="00DE66D8" w:rsidRPr="00B25B6D">
        <w:rPr>
          <w:rFonts w:asciiTheme="majorHAnsi" w:hAnsiTheme="majorHAnsi" w:cstheme="majorHAnsi"/>
          <w:color w:val="000000" w:themeColor="text1"/>
        </w:rPr>
        <w:fldChar w:fldCharType="begin"/>
      </w:r>
      <w:r w:rsidR="00DE66D8" w:rsidRPr="00B25B6D">
        <w:rPr>
          <w:rFonts w:asciiTheme="majorHAnsi" w:hAnsiTheme="majorHAnsi" w:cstheme="majorHAnsi"/>
          <w:color w:val="000000" w:themeColor="text1"/>
          <w:lang w:val="en-GB"/>
        </w:rPr>
        <w:instrText xml:space="preserve"> ADDIN ZOTERO_ITEM CSL_CITATION {"citationID":"IvoySCWZ","properties":{"formattedCitation":"(Fond {\\i{}et al.}, 2022)","plainCitation":"(Fond et al., 2022)","noteIndex":0},"citationItems":[{"id":16493,"uris":["http://zotero.org/users/1200141/items/Q8Z5UXZN"],"itemData":{"id":16493,"type":"article-journal","abstract":"BACKGROUND: There is now a wealth of evidence showing that work is a major determinant of physical and mental health. Recent studies have suggested increased rates of depression in healthcare workers (HCWs) in the context of the Covid-19 pandemic, with direct impact on care quality and productivity.\nAIM: To determine the rate of clinical depression in a national sample of HCWs in France during the post-Covid-19 area and to identify related factors (professional, individual and health-related risk behaviors) using a structural equation modeling analysis.\nMETHOD: A survey comprising a number of standardized scales was sent to public and private national healthcare facilities through the mail or disseminated through emails from professional associations and social networks.\nRESULTS: 10,325 participants were recruited; 3122 (30.2%, 95% confidence interval [29.4-31.1]) met likely diagnostic criteria for clinical depression. Professional factors had the largest total effect (β = 0.57) (burn-out: β = 0.74, sustained bullying at the workplace β = 0.48 and decision-making latitude β = -0.47), followed by individual factors (β = 0.30) (the main individual factor was recurrent major depression, path coefficient = 0.67). Professional factors had both a direct (path coefficient = 0.38) and indirect (through health risk behaviors, path coefficient = 0.19) effect on depression. Individual factors had a direct (path coefficient 0.21) and indirect (through health risk behaviors (path coefficient = 0.09) effect on depression. Health risk behaviors had a direct effect on depression (path coefficient = 0.31).\nINTERPRETATION: These results provide potential explanations for the likely causes of poor psychological health among HCWs. We propose several potential interventions related to professional factors and health risk behaviors. Our results suggest that improving organizational issues, reducing exposure to potentially morally injurious events, promoting brief naps at work and provision of evidence-based prevention approaches have been reported to be helpful in supporting the mental health of hospital staff (not only relaxation or stress management but training in leadership aspects, increasing the knowledge and practice of giving efficient performance feedback, reducing conflicting demands and peer support programs such as Trauma Risk Management. Our data suggest that developing caregivers reported experience and outcome measures (CREMs/CROMs) would be helpful to monitor work environment and its effect on depression in healthcare workers.","container-title":"International Journal of Nursing Studies","DOI":"10.1016/j.ijnurstu.2022.104328","ISSN":"1873-491X","journalAbbreviation":"Int J Nurs Stud","language":"eng","note":"PMID: 35952535\nPMCID: PMC9359895","page":"104328","source":"PubMed","title":"Depression in healthcare workers: Results from the nationwide AMADEUS survey","title-short":"Depression in healthcare workers","volume":"135","author":[{"family":"Fond","given":"Guillaume"},{"family":"Fernandes","given":"Sara"},{"family":"Lucas","given":"Guillaume"},{"family":"Greenberg","given":"Neil"},{"family":"Boyer","given":"Laurent"}],"issued":{"date-parts":[["2022",7,23]]}}}],"schema":"https://github.com/citation-style-language/schema/raw/master/csl-citation.json"} </w:instrText>
      </w:r>
      <w:r w:rsidR="00DE66D8" w:rsidRPr="00B25B6D">
        <w:rPr>
          <w:rFonts w:asciiTheme="majorHAnsi" w:hAnsiTheme="majorHAnsi" w:cstheme="majorHAnsi"/>
          <w:color w:val="000000" w:themeColor="text1"/>
        </w:rPr>
        <w:fldChar w:fldCharType="separate"/>
      </w:r>
      <w:r w:rsidR="00DE66D8" w:rsidRPr="00B25B6D">
        <w:rPr>
          <w:rFonts w:asciiTheme="majorHAnsi" w:hAnsiTheme="majorHAnsi" w:cstheme="majorHAnsi"/>
          <w:color w:val="000000"/>
          <w:lang w:val="en-GB"/>
        </w:rPr>
        <w:t xml:space="preserve">(Fond </w:t>
      </w:r>
      <w:r w:rsidR="00DE66D8" w:rsidRPr="00B25B6D">
        <w:rPr>
          <w:rFonts w:asciiTheme="majorHAnsi" w:hAnsiTheme="majorHAnsi" w:cstheme="majorHAnsi"/>
          <w:i/>
          <w:iCs/>
          <w:color w:val="000000"/>
          <w:lang w:val="en-GB"/>
        </w:rPr>
        <w:t>et al.</w:t>
      </w:r>
      <w:r w:rsidR="00DE66D8" w:rsidRPr="00B25B6D">
        <w:rPr>
          <w:rFonts w:asciiTheme="majorHAnsi" w:hAnsiTheme="majorHAnsi" w:cstheme="majorHAnsi"/>
          <w:color w:val="000000"/>
          <w:lang w:val="en-GB"/>
        </w:rPr>
        <w:t>, 2022)</w:t>
      </w:r>
      <w:r w:rsidR="00DE66D8" w:rsidRPr="00B25B6D">
        <w:rPr>
          <w:rFonts w:asciiTheme="majorHAnsi" w:hAnsiTheme="majorHAnsi" w:cstheme="majorHAnsi"/>
          <w:color w:val="000000" w:themeColor="text1"/>
        </w:rPr>
        <w:fldChar w:fldCharType="end"/>
      </w:r>
      <w:r w:rsidR="004759E4" w:rsidRPr="00B25B6D">
        <w:rPr>
          <w:rFonts w:asciiTheme="majorHAnsi" w:hAnsiTheme="majorHAnsi" w:cstheme="majorHAnsi"/>
          <w:color w:val="000000" w:themeColor="text1"/>
          <w:lang w:val="en-GB"/>
        </w:rPr>
        <w:t>.</w:t>
      </w:r>
    </w:p>
    <w:p w14:paraId="2F5EE366" w14:textId="6AEC87E0" w:rsidR="00B86E1A" w:rsidRPr="00B25B6D" w:rsidRDefault="00CE0BA3" w:rsidP="00CF2270">
      <w:pPr>
        <w:spacing w:line="360" w:lineRule="auto"/>
        <w:ind w:right="-499" w:firstLine="720"/>
        <w:contextualSpacing/>
        <w:jc w:val="both"/>
        <w:rPr>
          <w:rFonts w:asciiTheme="majorHAnsi" w:hAnsiTheme="majorHAnsi" w:cstheme="majorHAnsi"/>
          <w:b/>
          <w:color w:val="000000" w:themeColor="text1"/>
          <w:lang w:val="en-US"/>
        </w:rPr>
      </w:pPr>
      <w:r w:rsidRPr="00B25B6D">
        <w:rPr>
          <w:rFonts w:asciiTheme="majorHAnsi" w:hAnsiTheme="majorHAnsi" w:cstheme="majorHAnsi"/>
          <w:bCs/>
          <w:color w:val="000000" w:themeColor="text1"/>
          <w:lang w:val="en-GB"/>
        </w:rPr>
        <w:t xml:space="preserve">The objective of the present work, </w:t>
      </w:r>
      <w:r w:rsidR="002B5857" w:rsidRPr="00B25B6D">
        <w:rPr>
          <w:rFonts w:asciiTheme="majorHAnsi" w:hAnsiTheme="majorHAnsi" w:cstheme="majorHAnsi"/>
          <w:bCs/>
          <w:color w:val="000000" w:themeColor="text1"/>
          <w:lang w:val="en-GB"/>
        </w:rPr>
        <w:t>which was performed using</w:t>
      </w:r>
      <w:r w:rsidRPr="00B25B6D">
        <w:rPr>
          <w:rFonts w:asciiTheme="majorHAnsi" w:hAnsiTheme="majorHAnsi" w:cstheme="majorHAnsi"/>
          <w:bCs/>
          <w:color w:val="000000" w:themeColor="text1"/>
          <w:lang w:val="en-GB"/>
        </w:rPr>
        <w:t xml:space="preserve"> the same database, was to determine the modifiable and </w:t>
      </w:r>
      <w:r w:rsidRPr="00B25B6D">
        <w:rPr>
          <w:rFonts w:asciiTheme="majorHAnsi" w:eastAsia="Cambria" w:hAnsiTheme="majorHAnsi" w:cstheme="majorHAnsi"/>
          <w:bCs/>
          <w:color w:val="000000"/>
          <w:lang w:val="en-GB"/>
        </w:rPr>
        <w:t>nonmodifiable</w:t>
      </w:r>
      <w:r w:rsidRPr="00B25B6D">
        <w:rPr>
          <w:rFonts w:asciiTheme="majorHAnsi" w:hAnsiTheme="majorHAnsi" w:cstheme="majorHAnsi"/>
          <w:bCs/>
          <w:color w:val="000000" w:themeColor="text1"/>
          <w:lang w:val="en-GB"/>
        </w:rPr>
        <w:t xml:space="preserve"> individual and professional factors associated with absenteeism in health care workers to help health care workers managers </w:t>
      </w:r>
      <w:r w:rsidRPr="00B25B6D">
        <w:rPr>
          <w:rFonts w:asciiTheme="majorHAnsi" w:eastAsia="Cambria" w:hAnsiTheme="majorHAnsi" w:cstheme="majorHAnsi"/>
          <w:bCs/>
          <w:color w:val="000000"/>
          <w:lang w:val="en-GB"/>
        </w:rPr>
        <w:t>prevent</w:t>
      </w:r>
      <w:r w:rsidRPr="00B25B6D">
        <w:rPr>
          <w:rFonts w:asciiTheme="majorHAnsi" w:hAnsiTheme="majorHAnsi" w:cstheme="majorHAnsi"/>
          <w:bCs/>
          <w:color w:val="000000" w:themeColor="text1"/>
          <w:lang w:val="en-GB"/>
        </w:rPr>
        <w:t xml:space="preserve"> absenteeism and </w:t>
      </w:r>
      <w:r w:rsidRPr="00B25B6D">
        <w:rPr>
          <w:rFonts w:asciiTheme="majorHAnsi" w:eastAsia="Cambria" w:hAnsiTheme="majorHAnsi" w:cstheme="majorHAnsi"/>
          <w:bCs/>
          <w:color w:val="000000"/>
          <w:lang w:val="en-GB"/>
        </w:rPr>
        <w:t>identify subgroups</w:t>
      </w:r>
      <w:r w:rsidRPr="00B25B6D">
        <w:rPr>
          <w:rFonts w:asciiTheme="majorHAnsi" w:hAnsiTheme="majorHAnsi" w:cstheme="majorHAnsi"/>
          <w:bCs/>
          <w:color w:val="000000" w:themeColor="text1"/>
          <w:lang w:val="en-GB"/>
        </w:rPr>
        <w:t xml:space="preserve"> at risk of absenteeism. </w:t>
      </w:r>
      <w:r w:rsidR="004759E4" w:rsidRPr="00B25B6D">
        <w:rPr>
          <w:rFonts w:asciiTheme="majorHAnsi" w:hAnsiTheme="majorHAnsi" w:cstheme="majorHAnsi"/>
          <w:bCs/>
          <w:color w:val="000000" w:themeColor="text1"/>
          <w:lang w:val="en-GB"/>
        </w:rPr>
        <w:t xml:space="preserve">The secondary objective was to determine </w:t>
      </w:r>
      <w:r w:rsidR="002B5857" w:rsidRPr="00B25B6D">
        <w:rPr>
          <w:rFonts w:asciiTheme="majorHAnsi" w:hAnsiTheme="majorHAnsi" w:cstheme="majorHAnsi"/>
          <w:bCs/>
          <w:color w:val="000000" w:themeColor="text1"/>
          <w:lang w:val="en-GB"/>
        </w:rPr>
        <w:t xml:space="preserve">whether </w:t>
      </w:r>
      <w:r w:rsidR="004759E4" w:rsidRPr="00B25B6D">
        <w:rPr>
          <w:rFonts w:asciiTheme="majorHAnsi" w:hAnsiTheme="majorHAnsi" w:cstheme="majorHAnsi"/>
          <w:bCs/>
          <w:color w:val="000000" w:themeColor="text1"/>
          <w:lang w:val="en-GB"/>
        </w:rPr>
        <w:t>the factors associated with absenteeism were the same in specific subgroup</w:t>
      </w:r>
      <w:r w:rsidR="002B5857" w:rsidRPr="00B25B6D">
        <w:rPr>
          <w:rFonts w:asciiTheme="majorHAnsi" w:hAnsiTheme="majorHAnsi" w:cstheme="majorHAnsi"/>
          <w:bCs/>
          <w:color w:val="000000" w:themeColor="text1"/>
          <w:lang w:val="en-GB"/>
        </w:rPr>
        <w:t>s</w:t>
      </w:r>
      <w:r w:rsidR="004759E4" w:rsidRPr="00B25B6D">
        <w:rPr>
          <w:rFonts w:asciiTheme="majorHAnsi" w:hAnsiTheme="majorHAnsi" w:cstheme="majorHAnsi"/>
          <w:bCs/>
          <w:color w:val="000000" w:themeColor="text1"/>
          <w:lang w:val="en-GB"/>
        </w:rPr>
        <w:t xml:space="preserve"> of nurses to guide effective nurse management.</w:t>
      </w:r>
    </w:p>
    <w:p w14:paraId="4A931D1B" w14:textId="77777777" w:rsidR="00AA7940" w:rsidRPr="00B25B6D" w:rsidRDefault="00AA7940" w:rsidP="00AA7940">
      <w:pPr>
        <w:widowControl w:val="0"/>
        <w:autoSpaceDE w:val="0"/>
        <w:autoSpaceDN w:val="0"/>
        <w:adjustRightInd w:val="0"/>
        <w:spacing w:line="360" w:lineRule="auto"/>
        <w:ind w:right="-499"/>
        <w:contextualSpacing/>
        <w:jc w:val="both"/>
        <w:rPr>
          <w:rFonts w:asciiTheme="majorHAnsi" w:hAnsiTheme="majorHAnsi" w:cstheme="majorHAnsi"/>
          <w:color w:val="000000" w:themeColor="text1"/>
          <w:shd w:val="clear" w:color="auto" w:fill="FFFFFF"/>
          <w:lang w:val="en-US"/>
        </w:rPr>
      </w:pPr>
    </w:p>
    <w:p w14:paraId="637C6B6E" w14:textId="581D8ABF" w:rsidR="00811941" w:rsidRPr="00B25B6D" w:rsidRDefault="004B3FA0" w:rsidP="00AA7940">
      <w:pPr>
        <w:spacing w:line="360" w:lineRule="auto"/>
        <w:ind w:right="-499"/>
        <w:contextualSpacing/>
        <w:jc w:val="both"/>
        <w:outlineLvl w:val="0"/>
        <w:rPr>
          <w:rFonts w:asciiTheme="majorHAnsi" w:hAnsiTheme="majorHAnsi" w:cstheme="majorHAnsi"/>
          <w:b/>
          <w:bCs/>
          <w:color w:val="000000" w:themeColor="text1"/>
          <w:lang w:val="en-US"/>
        </w:rPr>
      </w:pPr>
      <w:r w:rsidRPr="00B25B6D">
        <w:rPr>
          <w:rFonts w:asciiTheme="majorHAnsi" w:hAnsiTheme="majorHAnsi" w:cstheme="majorHAnsi"/>
          <w:b/>
          <w:bCs/>
          <w:color w:val="000000" w:themeColor="text1"/>
          <w:lang w:val="en-GB"/>
        </w:rPr>
        <w:t>2. Population and methods</w:t>
      </w:r>
    </w:p>
    <w:p w14:paraId="57DF94D9" w14:textId="77777777" w:rsidR="00AA7940" w:rsidRPr="00B25B6D" w:rsidRDefault="00AA7940" w:rsidP="00AA7940">
      <w:pPr>
        <w:spacing w:line="360" w:lineRule="auto"/>
        <w:ind w:right="-499"/>
        <w:jc w:val="both"/>
        <w:outlineLvl w:val="0"/>
        <w:rPr>
          <w:rFonts w:asciiTheme="majorHAnsi" w:hAnsiTheme="majorHAnsi" w:cstheme="majorHAnsi"/>
          <w:b/>
          <w:iCs/>
          <w:color w:val="000000" w:themeColor="text1"/>
          <w:lang w:val="en-US"/>
        </w:rPr>
      </w:pPr>
    </w:p>
    <w:p w14:paraId="79AC1E74" w14:textId="09014040" w:rsidR="00651676" w:rsidRPr="00B25B6D" w:rsidRDefault="00FF3FF9" w:rsidP="00AA7940">
      <w:pPr>
        <w:spacing w:line="360" w:lineRule="auto"/>
        <w:ind w:right="-499"/>
        <w:jc w:val="both"/>
        <w:outlineLvl w:val="0"/>
        <w:rPr>
          <w:rFonts w:asciiTheme="majorHAnsi" w:hAnsiTheme="majorHAnsi" w:cstheme="majorHAnsi"/>
          <w:b/>
          <w:iCs/>
          <w:color w:val="000000" w:themeColor="text1"/>
          <w:lang w:val="en-US"/>
        </w:rPr>
      </w:pPr>
      <w:r w:rsidRPr="00B25B6D">
        <w:rPr>
          <w:rFonts w:asciiTheme="majorHAnsi" w:hAnsiTheme="majorHAnsi" w:cstheme="majorHAnsi"/>
          <w:b/>
          <w:iCs/>
          <w:color w:val="000000" w:themeColor="text1"/>
          <w:lang w:val="en-GB"/>
        </w:rPr>
        <w:t>2.1 Study population</w:t>
      </w:r>
    </w:p>
    <w:p w14:paraId="5031EBD3" w14:textId="21627704" w:rsidR="00B86E1A" w:rsidRPr="00B25B6D" w:rsidRDefault="002E4AD5" w:rsidP="00633E93">
      <w:pPr>
        <w:spacing w:line="360" w:lineRule="auto"/>
        <w:ind w:right="-499" w:firstLine="720"/>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 xml:space="preserve">Design. This survey was supported by professional health care worker associations and the directions of the health care settings in which the survey was disseminated. The detailed protocol has been published </w:t>
      </w:r>
      <w:r w:rsidR="00391B66"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4SLIKG6y","properties":{"formattedCitation":"(Lucas {\\i{}et al.}, 2021)","plainCitation":"(Lucas et al., 2021)","noteIndex":0},"citationItems":[{"id":13563,"uris":["http://zotero.org/users/1200141/items/LAEKIAKW"],"itemData":{"id":13563,"type":"article-journal","abstract":"CONTEXT: Burnout is an international phenomenon defined as a state of professional exhaustion. It can lead to depression and have major economic and organizational impacts. Previous studies of healthcare professionals in France have focused on physicians, but none to date have explored other healthcare professions.\nOBJECTIVES: The main objective of our study is to determine the prevalence of burnout among healthcare workers. The secondary objectives are to explore the associations of burnout with professional and psycho-social factors and the risk of depression, professional harassment, sexual harassment, sexual-orientation based discrimination, consumption of antidepressants, anxiolytics and also the lifestyle of the individual: smoking, alcohol consumption, coffee consumption, physical activity and sleep quality.\nMATERIALS AND METHODS: The survey will take the form of a voluntary and anonymous online questionnaire carried out on the FramaForm1® platform and will be disseminated via social networks, professional networks and mailings.\nSTUDY POPULATION: Senior doctors, interns, directors of care, nurses, head nurses and senior head nurses, physiotherapists and occupational therapists, dieticians, radiology technicians, laboratory technicians, psychologists, nurses' aides, auxiliary nurses and midwives will be included.\nCOLLECTED DATA: Burnout will be measured with the Maslach Inventory burnout (MBI) questionnaire, work environment with the Karasek questionnaire and anxiety, depression risk with the Center for Epidemiologic Studies- Depression (CES-D), physical activity with the Global Physical Activity Questionnaire (GPAQ) and sleep quality with the Pittsburgh Sleep Quality Index (PSQI).\nETHICS: This protocol has been accepted by the ethical committee (IRB n°C08/21.01.06.93911, CNIL).\nEXPECTED RESULTS: Based on international studies, we expect a high rate of burnout with disparities according to profession, socio-demographic data, seniority and type of service. We also expect a significant rate of untreated depression. This study will provide evidence for policy makers to implement collective strategies to reduce burnout and depression in the different populations studied.","container-title":"L'Encephale","DOI":"10.1016/j.encep.2021.06.001","ISSN":"0013-7006","journalAbbreviation":"Encephale","language":"eng","note":"PMID: 34666893","page":"S0013-7006(21)00159-7","source":"PubMed","title":"Risk factors for burnout and depression in healthcare workers: The national AMADEUS study protocol","title-short":"Risk factors for burnout and depression in healthcare workers","author":[{"family":"Lucas","given":"G."},{"family":"Colson","given":"S."},{"family":"Boyer","given":"L."},{"family":"Inthavong","given":"K."},{"family":"Haller","given":"P. H."},{"family":"Lancon","given":"C."},{"family":"Auquier","given":"P."},{"family":"Gentile","given":"S."},{"family":"Fond","given":"G."}],"issued":{"date-parts":[["2021",10,16]]}}}],"schema":"https://github.com/citation-style-language/schema/raw/master/csl-citation.json"} </w:instrText>
      </w:r>
      <w:r w:rsidR="00391B66"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Lucas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1)</w:t>
      </w:r>
      <w:r w:rsidR="00391B66" w:rsidRPr="00B25B6D">
        <w:rPr>
          <w:rFonts w:asciiTheme="majorHAnsi" w:hAnsiTheme="majorHAnsi" w:cstheme="majorHAnsi"/>
          <w:bCs/>
          <w:color w:val="000000" w:themeColor="text1"/>
        </w:rPr>
        <w:fldChar w:fldCharType="end"/>
      </w:r>
      <w:r w:rsidR="00D706AC" w:rsidRPr="00B25B6D">
        <w:rPr>
          <w:rFonts w:asciiTheme="majorHAnsi" w:hAnsiTheme="majorHAnsi" w:cstheme="majorHAnsi"/>
          <w:bCs/>
          <w:color w:val="000000" w:themeColor="text1"/>
          <w:lang w:val="en-GB"/>
        </w:rPr>
        <w:t xml:space="preserve">. </w:t>
      </w:r>
      <w:r w:rsidRPr="00B25B6D">
        <w:rPr>
          <w:rFonts w:asciiTheme="majorHAnsi" w:eastAsia="Cambria" w:hAnsiTheme="majorHAnsi" w:cstheme="majorHAnsi"/>
          <w:bCs/>
          <w:color w:val="000000"/>
          <w:lang w:val="en-GB"/>
        </w:rPr>
        <w:t>The recruitment</w:t>
      </w:r>
      <w:r w:rsidR="00D706AC" w:rsidRPr="00B25B6D">
        <w:rPr>
          <w:rFonts w:asciiTheme="majorHAnsi" w:hAnsiTheme="majorHAnsi" w:cstheme="majorHAnsi"/>
          <w:bCs/>
          <w:color w:val="000000" w:themeColor="text1"/>
          <w:lang w:val="en-GB"/>
        </w:rPr>
        <w:t xml:space="preserve"> and sampling </w:t>
      </w:r>
      <w:r w:rsidRPr="00B25B6D">
        <w:rPr>
          <w:rFonts w:asciiTheme="majorHAnsi" w:eastAsia="Cambria" w:hAnsiTheme="majorHAnsi" w:cstheme="majorHAnsi"/>
          <w:bCs/>
          <w:color w:val="000000"/>
          <w:lang w:val="en-GB"/>
        </w:rPr>
        <w:t>methods</w:t>
      </w:r>
      <w:r w:rsidR="00D706AC" w:rsidRPr="00B25B6D">
        <w:rPr>
          <w:rFonts w:asciiTheme="majorHAnsi" w:hAnsiTheme="majorHAnsi" w:cstheme="majorHAnsi"/>
          <w:bCs/>
          <w:color w:val="000000" w:themeColor="text1"/>
          <w:lang w:val="en-GB"/>
        </w:rPr>
        <w:t xml:space="preserve"> are presented in Supplementary Annex 1.</w:t>
      </w:r>
    </w:p>
    <w:p w14:paraId="42E66212" w14:textId="597CA932" w:rsidR="002F478D" w:rsidRPr="00B25B6D" w:rsidRDefault="00CE0BA3" w:rsidP="002F478D">
      <w:pPr>
        <w:spacing w:line="360" w:lineRule="auto"/>
        <w:ind w:right="-499"/>
        <w:jc w:val="both"/>
        <w:outlineLvl w:val="0"/>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Inclusion criteria. The participants were graduated health care workers currently working in a French public or private health facility.</w:t>
      </w:r>
    </w:p>
    <w:p w14:paraId="7D7F76AF" w14:textId="1E73CDB7" w:rsidR="005C20CF" w:rsidRPr="00B25B6D" w:rsidRDefault="00CE0BA3" w:rsidP="002F478D">
      <w:pPr>
        <w:spacing w:line="360" w:lineRule="auto"/>
        <w:ind w:right="-499"/>
        <w:jc w:val="both"/>
        <w:outlineLvl w:val="0"/>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 xml:space="preserve">Exclusion criteria. As the purpose was to evaluate </w:t>
      </w:r>
      <w:r w:rsidRPr="00B25B6D">
        <w:rPr>
          <w:rFonts w:asciiTheme="majorHAnsi" w:eastAsia="Cambria" w:hAnsiTheme="majorHAnsi" w:cstheme="majorHAnsi"/>
          <w:bCs/>
          <w:color w:val="000000"/>
          <w:lang w:val="en-GB"/>
        </w:rPr>
        <w:t xml:space="preserve">the </w:t>
      </w:r>
      <w:r w:rsidRPr="00B25B6D">
        <w:rPr>
          <w:rFonts w:asciiTheme="majorHAnsi" w:hAnsiTheme="majorHAnsi" w:cstheme="majorHAnsi"/>
          <w:bCs/>
          <w:color w:val="000000" w:themeColor="text1"/>
          <w:lang w:val="en-GB"/>
        </w:rPr>
        <w:t>work environment, health care workers working in their private office were not included.</w:t>
      </w:r>
    </w:p>
    <w:p w14:paraId="3081D308" w14:textId="77777777" w:rsidR="002F478D" w:rsidRPr="00B25B6D" w:rsidRDefault="002F478D" w:rsidP="002F478D">
      <w:pPr>
        <w:spacing w:line="360" w:lineRule="auto"/>
        <w:ind w:right="-499"/>
        <w:jc w:val="both"/>
        <w:outlineLvl w:val="0"/>
        <w:rPr>
          <w:rFonts w:asciiTheme="majorHAnsi" w:hAnsiTheme="majorHAnsi" w:cstheme="majorHAnsi"/>
          <w:b/>
          <w:color w:val="000000" w:themeColor="text1"/>
          <w:lang w:val="en-US"/>
        </w:rPr>
      </w:pPr>
    </w:p>
    <w:p w14:paraId="63C4758A" w14:textId="2C48BCCB" w:rsidR="00811941" w:rsidRPr="00B25B6D" w:rsidRDefault="00CE0BA3" w:rsidP="00AA7940">
      <w:pPr>
        <w:spacing w:line="360" w:lineRule="auto"/>
        <w:ind w:right="-499"/>
        <w:jc w:val="both"/>
        <w:outlineLvl w:val="0"/>
        <w:rPr>
          <w:rFonts w:asciiTheme="majorHAnsi" w:hAnsiTheme="majorHAnsi" w:cstheme="majorHAnsi"/>
          <w:b/>
          <w:color w:val="000000" w:themeColor="text1"/>
          <w:lang w:val="en-US"/>
        </w:rPr>
      </w:pPr>
      <w:r w:rsidRPr="00B25B6D">
        <w:rPr>
          <w:rFonts w:asciiTheme="majorHAnsi" w:hAnsiTheme="majorHAnsi" w:cstheme="majorHAnsi"/>
          <w:b/>
          <w:color w:val="000000" w:themeColor="text1"/>
          <w:lang w:val="en-GB"/>
        </w:rPr>
        <w:t>2.2 Collected data</w:t>
      </w:r>
    </w:p>
    <w:p w14:paraId="6AAA8F4F" w14:textId="77777777" w:rsidR="005C20CF" w:rsidRPr="00B25B6D" w:rsidRDefault="005C20CF" w:rsidP="00391B66">
      <w:pPr>
        <w:spacing w:line="360" w:lineRule="auto"/>
        <w:ind w:right="-499"/>
        <w:jc w:val="both"/>
        <w:rPr>
          <w:rFonts w:asciiTheme="majorHAnsi" w:eastAsia="Calibri" w:hAnsiTheme="majorHAnsi" w:cstheme="majorHAnsi"/>
          <w:i/>
          <w:iCs/>
          <w:lang w:val="en-US"/>
        </w:rPr>
      </w:pPr>
    </w:p>
    <w:p w14:paraId="31F63C26" w14:textId="01210431" w:rsidR="00001FC0" w:rsidRPr="00B25B6D" w:rsidRDefault="00CE0BA3" w:rsidP="00391B66">
      <w:pPr>
        <w:spacing w:line="360" w:lineRule="auto"/>
        <w:ind w:right="-499"/>
        <w:jc w:val="both"/>
        <w:rPr>
          <w:rFonts w:asciiTheme="majorHAnsi" w:eastAsia="Calibri" w:hAnsiTheme="majorHAnsi" w:cstheme="majorHAnsi"/>
          <w:i/>
          <w:iCs/>
          <w:lang w:val="en-US"/>
        </w:rPr>
      </w:pPr>
      <w:r w:rsidRPr="00B25B6D">
        <w:rPr>
          <w:rFonts w:asciiTheme="majorHAnsi" w:eastAsia="Calibri" w:hAnsiTheme="majorHAnsi" w:cstheme="majorHAnsi"/>
          <w:i/>
          <w:iCs/>
          <w:lang w:val="en-GB"/>
        </w:rPr>
        <w:t>Absenteeism</w:t>
      </w:r>
    </w:p>
    <w:p w14:paraId="27ADF736" w14:textId="0D6591D7" w:rsidR="00D706AC" w:rsidRPr="00B25B6D" w:rsidRDefault="00CE0BA3" w:rsidP="00391B66">
      <w:pPr>
        <w:spacing w:line="360" w:lineRule="auto"/>
        <w:ind w:right="-499"/>
        <w:jc w:val="both"/>
        <w:rPr>
          <w:rFonts w:asciiTheme="majorHAnsi" w:hAnsiTheme="majorHAnsi" w:cstheme="majorHAnsi"/>
          <w:color w:val="000000" w:themeColor="text1"/>
          <w:lang w:val="en-US"/>
        </w:rPr>
      </w:pPr>
      <w:r w:rsidRPr="00B25B6D">
        <w:rPr>
          <w:rFonts w:asciiTheme="majorHAnsi" w:hAnsiTheme="majorHAnsi" w:cstheme="majorHAnsi"/>
          <w:color w:val="000000" w:themeColor="text1"/>
          <w:lang w:val="en-GB"/>
        </w:rPr>
        <w:t>As absenteeism follows seasonal and daily trends</w:t>
      </w:r>
      <w:r w:rsidRPr="00B25B6D">
        <w:rPr>
          <w:rFonts w:asciiTheme="majorHAnsi" w:hAnsiTheme="majorHAnsi" w:cstheme="majorHAnsi"/>
          <w:color w:val="000000" w:themeColor="text1"/>
        </w:rPr>
        <w:fldChar w:fldCharType="begin"/>
      </w:r>
      <w:r w:rsidR="00A34C61" w:rsidRPr="00B25B6D">
        <w:rPr>
          <w:rFonts w:asciiTheme="majorHAnsi" w:hAnsiTheme="majorHAnsi" w:cstheme="majorHAnsi"/>
          <w:color w:val="000000" w:themeColor="text1"/>
          <w:lang w:val="en-GB"/>
        </w:rPr>
        <w:instrText xml:space="preserve"> ADDIN ZOTERO_ITEM CSL_CITATION {"citationID":"x7vJ2KUT","properties":{"formattedCitation":"(Ticharwa, Cope and Murray, 2019)","plainCitation":"(Ticharwa, Cope and Murray, 2019)","noteIndex":0},"citationItems":[{"id":16355,"uris":["http://zotero.org/users/1200141/items/TSQRZVG5"],"itemData":{"id":16355,"type":"article-journal","abstract":"AIM: To explore absenteeism trends and absenteeism management from the perspective of nurse unit managers.\nBACKGROUND: Unscheduled absenteeism among nurses appears to be a multi-factorial phenomenon and is a source of concern due to the effect absenteeism has on the daily management of human resources, ultimately affecting delivery of safe care. Identifying absenteeism trends among nurses may inform the development of targeted strategies to minimize unscheduled absenteeism.\nMETHODS: A mixed-methods approach was used with the quantitative phase retrospectively reviewing and analysing nurse absenteeism data, whilst the qualitative phase involved semi-structured interviews with nurse unit managers, exploring their perceptions pertaining to the absenteeism trends.\nRESULTS: Data analysis revealed that absenteeism in hospitals follows various trends, amongst them seasonal, daily, and demographic trends. A heavy workload, which takes its toll on the nurses' physical and mental health, also contributes to nurse absenteeism.\nCONCLUSION: This study reveals absenteeism trends from nurse managers' perspectives, with authentication from official statistics. Any prescriptive measures for absenteeism should take into account absenteeism trend analysis and the work environment.\nIMPLICATIONS FOR NURSING MANAGEMENT: An analysis of absenteeism trends will assist management in initiating tailor-made intervention measures.","container-title":"Journal of Nursing Management","DOI":"10.1111/jonm.12654","ISSN":"1365-2834","issue":"1","journalAbbreviation":"J Nurs Manag","language":"eng","note":"PMID: 30084198","page":"109-116","source":"PubMed","title":"Nurse absenteeism: An analysis of trends and perceptions of nurse unit managers","title-short":"Nurse absenteeism","volume":"27","author":[{"family":"Ticharwa","given":"Monica"},{"family":"Cope","given":"Vicki"},{"family":"Murray","given":"Melanie"}],"issued":{"date-parts":[["2019",1]]}}}],"schema":"https://github.com/citation-style-language/schema/raw/master/csl-citation.json"} </w:instrText>
      </w:r>
      <w:r w:rsidRPr="00B25B6D">
        <w:rPr>
          <w:rFonts w:asciiTheme="majorHAnsi" w:hAnsiTheme="majorHAnsi" w:cstheme="majorHAnsi"/>
          <w:color w:val="000000" w:themeColor="text1"/>
        </w:rPr>
        <w:fldChar w:fldCharType="separate"/>
      </w:r>
      <w:r w:rsidR="00A34C61" w:rsidRPr="00B25B6D">
        <w:rPr>
          <w:rFonts w:asciiTheme="majorHAnsi" w:hAnsiTheme="majorHAnsi" w:cstheme="majorHAnsi"/>
          <w:noProof/>
          <w:color w:val="000000" w:themeColor="text1"/>
          <w:lang w:val="en-GB"/>
        </w:rPr>
        <w:t>(Ticharwa, Cope and Murray, 2019)</w:t>
      </w:r>
      <w:r w:rsidRPr="00B25B6D">
        <w:rPr>
          <w:rFonts w:asciiTheme="majorHAnsi" w:hAnsiTheme="majorHAnsi" w:cstheme="majorHAnsi"/>
          <w:color w:val="000000" w:themeColor="text1"/>
        </w:rPr>
        <w:fldChar w:fldCharType="end"/>
      </w:r>
      <w:r w:rsidRPr="00B25B6D">
        <w:rPr>
          <w:rFonts w:asciiTheme="majorHAnsi" w:hAnsiTheme="majorHAnsi" w:cstheme="majorHAnsi"/>
          <w:color w:val="000000" w:themeColor="text1"/>
          <w:lang w:val="en-GB"/>
        </w:rPr>
        <w:t>, absenteeism was defined as a binary variable using the following question: “</w:t>
      </w:r>
      <w:r w:rsidR="002B5857" w:rsidRPr="00B25B6D">
        <w:rPr>
          <w:rFonts w:asciiTheme="majorHAnsi" w:hAnsiTheme="majorHAnsi" w:cstheme="majorHAnsi"/>
          <w:color w:val="000000" w:themeColor="text1"/>
          <w:lang w:val="en-GB"/>
        </w:rPr>
        <w:t>How many</w:t>
      </w:r>
      <w:r w:rsidRPr="00B25B6D">
        <w:rPr>
          <w:rFonts w:asciiTheme="majorHAnsi" w:hAnsiTheme="majorHAnsi" w:cstheme="majorHAnsi"/>
          <w:color w:val="000000" w:themeColor="text1"/>
          <w:lang w:val="en-GB"/>
        </w:rPr>
        <w:t xml:space="preserve"> unworked days (except vacations) </w:t>
      </w:r>
      <w:r w:rsidR="002B5857" w:rsidRPr="00B25B6D">
        <w:rPr>
          <w:rFonts w:asciiTheme="majorHAnsi" w:hAnsiTheme="majorHAnsi" w:cstheme="majorHAnsi"/>
          <w:color w:val="000000" w:themeColor="text1"/>
          <w:lang w:val="en-GB"/>
        </w:rPr>
        <w:t xml:space="preserve">did you have </w:t>
      </w:r>
      <w:r w:rsidRPr="00B25B6D">
        <w:rPr>
          <w:rFonts w:asciiTheme="majorHAnsi" w:hAnsiTheme="majorHAnsi" w:cstheme="majorHAnsi"/>
          <w:color w:val="000000" w:themeColor="text1"/>
          <w:lang w:val="en-GB"/>
        </w:rPr>
        <w:t xml:space="preserve">during the last 12 months?”. The participants reporting ≥8 unworked days were classified </w:t>
      </w:r>
      <w:r w:rsidRPr="00B25B6D">
        <w:rPr>
          <w:rFonts w:asciiTheme="majorHAnsi" w:eastAsia="Cambria" w:hAnsiTheme="majorHAnsi" w:cstheme="majorHAnsi"/>
          <w:color w:val="000000"/>
          <w:lang w:val="en-GB"/>
        </w:rPr>
        <w:t>into</w:t>
      </w:r>
      <w:r w:rsidRPr="00B25B6D">
        <w:rPr>
          <w:rFonts w:asciiTheme="majorHAnsi" w:hAnsiTheme="majorHAnsi" w:cstheme="majorHAnsi"/>
          <w:color w:val="000000" w:themeColor="text1"/>
          <w:lang w:val="en-GB"/>
        </w:rPr>
        <w:t xml:space="preserve"> the absenteeism group (those with one to eight unworked days were considered short-term absenteeism due to benign injury or infection).</w:t>
      </w:r>
    </w:p>
    <w:p w14:paraId="2815686B" w14:textId="16F51F8C" w:rsidR="00D706AC" w:rsidRPr="00B25B6D" w:rsidRDefault="00D706AC" w:rsidP="00391B66">
      <w:pPr>
        <w:spacing w:line="360" w:lineRule="auto"/>
        <w:ind w:right="-499"/>
        <w:jc w:val="both"/>
        <w:rPr>
          <w:rFonts w:asciiTheme="majorHAnsi" w:eastAsia="Calibri" w:hAnsiTheme="majorHAnsi" w:cstheme="majorHAnsi"/>
          <w:i/>
          <w:iCs/>
          <w:lang w:val="en-US"/>
        </w:rPr>
      </w:pPr>
    </w:p>
    <w:p w14:paraId="32539B00" w14:textId="0C989ECE" w:rsidR="00185BAB" w:rsidRPr="00B25B6D" w:rsidRDefault="00CE0BA3" w:rsidP="00185BAB">
      <w:pPr>
        <w:spacing w:line="360" w:lineRule="auto"/>
        <w:ind w:right="-499"/>
        <w:jc w:val="both"/>
        <w:rPr>
          <w:rFonts w:asciiTheme="majorHAnsi" w:eastAsia="Calibri" w:hAnsiTheme="majorHAnsi" w:cstheme="majorHAnsi"/>
          <w:i/>
          <w:lang w:val="en-US"/>
        </w:rPr>
      </w:pPr>
      <w:r w:rsidRPr="00B25B6D">
        <w:rPr>
          <w:rFonts w:asciiTheme="majorHAnsi" w:eastAsia="Calibri" w:hAnsiTheme="majorHAnsi" w:cstheme="majorHAnsi"/>
          <w:i/>
          <w:lang w:val="en-GB"/>
        </w:rPr>
        <w:t>Individual nonmodifiable factors</w:t>
      </w:r>
    </w:p>
    <w:p w14:paraId="4C6E1CC6" w14:textId="77777777" w:rsidR="00185BAB" w:rsidRPr="00B25B6D" w:rsidRDefault="00CE0BA3" w:rsidP="00185BAB">
      <w:pPr>
        <w:spacing w:line="360" w:lineRule="auto"/>
        <w:ind w:right="-499" w:firstLine="720"/>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Age was reported as</w:t>
      </w:r>
      <w:r w:rsidRPr="00B25B6D">
        <w:rPr>
          <w:rFonts w:asciiTheme="majorHAnsi" w:eastAsia="Cambria" w:hAnsiTheme="majorHAnsi" w:cstheme="majorHAnsi"/>
          <w:bCs/>
          <w:color w:val="000000"/>
          <w:lang w:val="en-GB"/>
        </w:rPr>
        <w:t xml:space="preserve"> a</w:t>
      </w:r>
      <w:r w:rsidRPr="00B25B6D">
        <w:rPr>
          <w:rFonts w:asciiTheme="majorHAnsi" w:hAnsiTheme="majorHAnsi" w:cstheme="majorHAnsi"/>
          <w:bCs/>
          <w:color w:val="000000" w:themeColor="text1"/>
          <w:lang w:val="en-GB"/>
        </w:rPr>
        <w:t xml:space="preserve"> continuous variable (years). The following binary variables were reported: sex, presence of a partner at home, presence of children at home, being a family caregiver (defined as a person who provides regular direct support to another person for self-care, administrative management or other activities of daily living), history of recurrent major depression (defined by history of 3 or more lifetime major depressive episodes including the potential current one), </w:t>
      </w:r>
      <w:r w:rsidRPr="00B25B6D">
        <w:rPr>
          <w:rFonts w:asciiTheme="majorHAnsi" w:eastAsia="Cambria" w:hAnsiTheme="majorHAnsi" w:cstheme="majorHAnsi"/>
          <w:bCs/>
          <w:color w:val="000000"/>
          <w:lang w:val="en-GB"/>
        </w:rPr>
        <w:t xml:space="preserve">and </w:t>
      </w:r>
      <w:r w:rsidRPr="00B25B6D">
        <w:rPr>
          <w:rFonts w:asciiTheme="majorHAnsi" w:hAnsiTheme="majorHAnsi" w:cstheme="majorHAnsi"/>
          <w:bCs/>
          <w:color w:val="000000" w:themeColor="text1"/>
          <w:lang w:val="en-GB"/>
        </w:rPr>
        <w:t>having an ongoing chronic illness (defined by requiring long-term treatment).</w:t>
      </w:r>
    </w:p>
    <w:p w14:paraId="3752C69A" w14:textId="77777777" w:rsidR="00185BAB" w:rsidRPr="00B25B6D" w:rsidRDefault="00185BAB" w:rsidP="00185BAB">
      <w:pPr>
        <w:spacing w:line="360" w:lineRule="auto"/>
        <w:ind w:right="-499" w:firstLine="720"/>
        <w:jc w:val="both"/>
        <w:rPr>
          <w:rFonts w:asciiTheme="majorHAnsi" w:hAnsiTheme="majorHAnsi" w:cstheme="majorHAnsi"/>
          <w:bCs/>
          <w:color w:val="000000" w:themeColor="text1"/>
          <w:lang w:val="en-US"/>
        </w:rPr>
      </w:pPr>
    </w:p>
    <w:p w14:paraId="7D99C048" w14:textId="77777777" w:rsidR="00185BAB" w:rsidRPr="00B25B6D" w:rsidRDefault="00CE0BA3" w:rsidP="00185BAB">
      <w:pPr>
        <w:spacing w:line="360" w:lineRule="auto"/>
        <w:ind w:right="-499"/>
        <w:jc w:val="both"/>
        <w:rPr>
          <w:rFonts w:asciiTheme="majorHAnsi" w:eastAsia="Calibri" w:hAnsiTheme="majorHAnsi" w:cstheme="majorHAnsi"/>
          <w:i/>
          <w:lang w:val="en-US"/>
        </w:rPr>
      </w:pPr>
      <w:r w:rsidRPr="00B25B6D">
        <w:rPr>
          <w:rFonts w:asciiTheme="majorHAnsi" w:eastAsia="Calibri" w:hAnsiTheme="majorHAnsi" w:cstheme="majorHAnsi"/>
          <w:i/>
          <w:lang w:val="en-GB"/>
        </w:rPr>
        <w:t>Individual modifiable factors</w:t>
      </w:r>
    </w:p>
    <w:p w14:paraId="54C7F48E" w14:textId="44CCD942" w:rsidR="00185BAB" w:rsidRPr="00B25B6D" w:rsidRDefault="00CE0BA3" w:rsidP="00185BAB">
      <w:pPr>
        <w:spacing w:line="360" w:lineRule="auto"/>
        <w:ind w:right="-499" w:firstLine="720"/>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Overweight/obesity (defined by body mass index</w:t>
      </w:r>
      <w:r w:rsidR="00E3447D" w:rsidRPr="00B25B6D">
        <w:rPr>
          <w:rFonts w:asciiTheme="majorHAnsi" w:hAnsiTheme="majorHAnsi" w:cstheme="majorHAnsi"/>
          <w:bCs/>
          <w:color w:val="000000" w:themeColor="text1"/>
          <w:lang w:val="en-GB"/>
        </w:rPr>
        <w:t xml:space="preserve"> </w:t>
      </w:r>
      <w:r w:rsidRPr="00B25B6D">
        <w:rPr>
          <w:rFonts w:asciiTheme="majorHAnsi" w:hAnsiTheme="majorHAnsi" w:cstheme="majorHAnsi"/>
          <w:bCs/>
          <w:color w:val="000000" w:themeColor="text1"/>
          <w:lang w:val="en-GB"/>
        </w:rPr>
        <w:t>≥25 kg/m</w:t>
      </w:r>
      <w:r w:rsidRPr="00B25B6D">
        <w:rPr>
          <w:rFonts w:asciiTheme="majorHAnsi" w:hAnsiTheme="majorHAnsi" w:cstheme="majorHAnsi"/>
          <w:bCs/>
          <w:color w:val="000000" w:themeColor="text1"/>
          <w:vertAlign w:val="superscript"/>
          <w:lang w:val="en-GB"/>
        </w:rPr>
        <w:t>2</w:t>
      </w:r>
      <w:r w:rsidRPr="00B25B6D">
        <w:rPr>
          <w:rFonts w:asciiTheme="majorHAnsi" w:hAnsiTheme="majorHAnsi" w:cstheme="majorHAnsi"/>
          <w:bCs/>
          <w:color w:val="000000" w:themeColor="text1"/>
          <w:lang w:val="en-GB"/>
        </w:rPr>
        <w:t>), hard smoking (defined by daily tobacco</w:t>
      </w:r>
      <w:r w:rsidRPr="00B25B6D">
        <w:rPr>
          <w:rFonts w:asciiTheme="majorHAnsi" w:eastAsia="Cambria" w:hAnsiTheme="majorHAnsi" w:cstheme="majorHAnsi"/>
          <w:bCs/>
          <w:color w:val="000000"/>
          <w:lang w:val="en-GB"/>
        </w:rPr>
        <w:t xml:space="preserve"> smoking ≥20</w:t>
      </w:r>
      <w:r w:rsidRPr="00B25B6D">
        <w:rPr>
          <w:rFonts w:asciiTheme="majorHAnsi" w:hAnsiTheme="majorHAnsi" w:cstheme="majorHAnsi"/>
          <w:bCs/>
          <w:color w:val="000000" w:themeColor="text1"/>
          <w:lang w:val="en-GB"/>
        </w:rPr>
        <w:t xml:space="preserve"> cigarettes/day), hazardous drinking (defined by a CAGE questionnaire score ≥2 </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XdOotF0J","properties":{"formattedCitation":"(Rueff, Crnac and Darne, 1989)","plainCitation":"(Rueff, Crnac and Darne, 1989)","noteIndex":0},"citationItems":[{"id":12811,"uris":["http://zotero.org/users/1200141/items/7NICH6A6"],"itemData":{"id":12811,"type":"article-journal","abstract":"A French adaptation of the CAGE questionnaire was used as a self-administered test in 200 outpatients (heart clinic 100, gastroenterology clinic 100) from a French University Hospital. People with two positive items or more were regarded as potential \"alcoholics\", i.e. indulging in excessive alcohol consumption without being alcohol-dependent. With a 9.5 per cent prevalence of \"alcoholics\", 95.5 per cent of out-patients were correctly classified.","container-title":"Presse Medicale (Paris, France: 1983)","ISSN":"0755-4982","issue":"33","journalAbbreviation":"Presse Med","language":"fre","note":"PMID: 2530553","page":"1654-1656","source":"PubMed","title":"[Detection of alcoholic patients using the systematic CAGE autoquestionnaire. In out patients]","volume":"18","author":[{"family":"Rueff","given":"B."},{"family":"Crnac","given":"J."},{"family":"Darne","given":"B."}],"issued":{"date-parts":[["1989",10,14]]}}}],"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Rueff, Crnac and Darne, 1989)</w:t>
      </w:r>
      <w:r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xml:space="preserve">), and moderate to vigorous physical activity using six items of </w:t>
      </w:r>
      <w:r w:rsidR="00280443" w:rsidRPr="00B25B6D">
        <w:rPr>
          <w:rFonts w:asciiTheme="majorHAnsi" w:hAnsiTheme="majorHAnsi" w:cstheme="majorHAnsi"/>
          <w:bCs/>
          <w:color w:val="000000" w:themeColor="text1"/>
          <w:lang w:val="en-GB"/>
        </w:rPr>
        <w:t xml:space="preserve">the French version of </w:t>
      </w:r>
      <w:r w:rsidRPr="00B25B6D">
        <w:rPr>
          <w:rFonts w:asciiTheme="majorHAnsi" w:hAnsiTheme="majorHAnsi" w:cstheme="majorHAnsi"/>
          <w:bCs/>
          <w:color w:val="000000" w:themeColor="text1"/>
          <w:lang w:val="en-GB"/>
        </w:rPr>
        <w:t xml:space="preserve">the </w:t>
      </w:r>
      <w:bookmarkStart w:id="2" w:name="OLE_LINK9"/>
      <w:bookmarkStart w:id="3" w:name="OLE_LINK10"/>
      <w:r w:rsidRPr="00B25B6D">
        <w:rPr>
          <w:rFonts w:asciiTheme="majorHAnsi" w:hAnsiTheme="majorHAnsi" w:cstheme="majorHAnsi"/>
          <w:bCs/>
          <w:color w:val="000000" w:themeColor="text1"/>
          <w:lang w:val="en-GB"/>
        </w:rPr>
        <w:t>International Physical Activity Questionnaire</w:t>
      </w:r>
      <w:bookmarkEnd w:id="2"/>
      <w:bookmarkEnd w:id="3"/>
      <w:r w:rsidRPr="00B25B6D">
        <w:rPr>
          <w:rFonts w:asciiTheme="majorHAnsi" w:hAnsiTheme="majorHAnsi" w:cstheme="majorHAnsi"/>
          <w:bCs/>
          <w:color w:val="000000" w:themeColor="text1"/>
          <w:lang w:val="en-GB"/>
        </w:rPr>
        <w:t xml:space="preserve"> (IPAQ) </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HJEd1JcI","properties":{"formattedCitation":"(Crini\\uc0\\u232{}re {\\i{}et al.}, 2011)","plainCitation":"(Crinière et al., 2011)","noteIndex":0},"citationItems":[{"id":12801,"uris":["http://zotero.org/users/1200141/items/WADTYHBP"],"itemData":{"id":12801,"type":"article-journal","abstract":"BACKGROUND: Increasing physical activity and decreasing sedentary time are cornerstones in the management of type 2 diabetes (T2DM). However, there are few instruments available to measure physical activity in this population. We translated the long version of the International Physical Activity Questionnaire (IPAQ-L) into French and studied its reproducibility and validity in patients with T2DM.\nMETHODS: Reproducibility was studied by 2 telephone administrations, 8 days apart. Concurrent validity was tested against pedometry for 7 days during habitual life.\nRESULTS: One-hundred forty-three patients with T2DM were recruited (59% males; age: 60.9 ± 10.5 years; BMI: 31.2 ± 5.2 kg/m2; HbA1c: 7.4 ± 1.2%). Intraclass correlation coefficients (95% CI) for repeated administration (n = 126) were 0.74 (0.61-0.83) for total physical activity, 0.72 (0.57-0.82) for walking, and 0.65 (0.51-0.78) for sitting time. Total physical activity and walking (MET-min·week-1) correlated with daily steps (Spearman r = .24 and r = .23, respectively, P &lt; .05). Sitting time (min·week-1) correlated negatively with daily steps in women (r = -0.33; P &lt; .05).\nCONCLUSION: Our French version of the IPAQ-L appears reliable to assess habitual physical activity and sedentary time in patients with T2DM, confirming previous data in nonclinical populations.","container-title":"Journal of Physical Activity &amp; Health","DOI":"10.1123/jpah.8.6.858","ISSN":"1543-5474","issue":"6","journalAbbreviation":"J Phys Act Health","language":"eng","note":"PMID: 21832302","page":"858-865","source":"PubMed","title":"Reproducibility and validity of the French version of the long international physical activity questionnaire in patients with type 2 diabetes","volume":"8","author":[{"family":"Crinière","given":"Lise"},{"family":"Lhommet","given":"Claire"},{"family":"Caille","given":"Agnes"},{"family":"Giraudeau","given":"Bruno"},{"family":"Lecomte","given":"Pierre"},{"family":"Couet","given":"Charles"},{"family":"Oppert","given":"Jean-Michel"},{"family":"Jacobi","given":"David"}],"issued":{"date-parts":[["2011",8]]}}}],"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Crinière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11)</w:t>
      </w:r>
      <w:r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w:t>
      </w:r>
      <w:r w:rsidR="00280443" w:rsidRPr="00B25B6D">
        <w:rPr>
          <w:rFonts w:asciiTheme="majorHAnsi" w:hAnsiTheme="majorHAnsi" w:cstheme="majorHAnsi"/>
          <w:bCs/>
          <w:color w:val="000000" w:themeColor="text1"/>
          <w:lang w:val="en-GB"/>
        </w:rPr>
        <w:t xml:space="preserve"> The</w:t>
      </w:r>
      <w:r w:rsidRPr="00B25B6D">
        <w:rPr>
          <w:rFonts w:asciiTheme="majorHAnsi" w:eastAsia="Cambria" w:hAnsiTheme="majorHAnsi" w:cstheme="majorHAnsi"/>
          <w:bCs/>
          <w:color w:val="000000"/>
          <w:lang w:val="en-GB"/>
        </w:rPr>
        <w:t xml:space="preserve"> </w:t>
      </w:r>
      <w:r w:rsidRPr="00B25B6D">
        <w:rPr>
          <w:rFonts w:asciiTheme="majorHAnsi" w:hAnsiTheme="majorHAnsi" w:cstheme="majorHAnsi"/>
          <w:bCs/>
          <w:color w:val="000000" w:themeColor="text1"/>
          <w:lang w:val="en-GB"/>
        </w:rPr>
        <w:t xml:space="preserve">IPAQ is </w:t>
      </w:r>
      <w:r w:rsidRPr="00B25B6D">
        <w:rPr>
          <w:rFonts w:asciiTheme="majorHAnsi" w:hAnsiTheme="majorHAnsi" w:cstheme="majorHAnsi"/>
          <w:lang w:val="en-GB"/>
        </w:rPr>
        <w:t>the most widely used questionnaire to capture physical activity</w:t>
      </w:r>
      <w:r w:rsidRPr="00B25B6D">
        <w:rPr>
          <w:rFonts w:asciiTheme="majorHAnsi" w:hAnsiTheme="majorHAnsi" w:cstheme="majorHAnsi"/>
        </w:rPr>
        <w:fldChar w:fldCharType="begin"/>
      </w:r>
      <w:r w:rsidRPr="00B25B6D">
        <w:rPr>
          <w:rFonts w:asciiTheme="majorHAnsi" w:hAnsiTheme="majorHAnsi" w:cstheme="majorHAnsi"/>
          <w:lang w:val="en-GB"/>
        </w:rPr>
        <w:instrText xml:space="preserve"> ADDIN ZOTERO_ITEM CSL_CITATION {"citationID":"QWVs3bzz","properties":{"formattedCitation":"(World Health Organization, 2021)","plainCitation":"(World Health Organization, 2021)","noteIndex":0},"citationItems":[{"id":14285,"uris":["http://zotero.org/users/1200141/items/ANTXHBL6"],"itemData":{"id":14285,"type":"webpage","abstract":"The WHO Guidelines on physical activity and sedentary behaviour provide evidence-based public health recommendations for children, adolescents, adults and older adults on the amount of physical activity (frequency, intensity and duration) required to offer significant health benefits and mitigate health risks.","language":"en","title":"WHO guidelines on physical activity and sedentary behaviour","URL":"https://www.who.int/publications-detail-redirect/9789240015128","author":[{"family":"World Health Organization","given":""}],"accessed":{"date-parts":[["2021",11,22]]},"issued":{"date-parts":[["2021"]]}}}],"schema":"https://github.com/citation-style-language/schema/raw/master/csl-citation.json"} </w:instrText>
      </w:r>
      <w:r w:rsidRPr="00B25B6D">
        <w:rPr>
          <w:rFonts w:asciiTheme="majorHAnsi" w:hAnsiTheme="majorHAnsi" w:cstheme="majorHAnsi"/>
        </w:rPr>
        <w:fldChar w:fldCharType="separate"/>
      </w:r>
      <w:r w:rsidR="00A34C61" w:rsidRPr="00B25B6D">
        <w:rPr>
          <w:rFonts w:asciiTheme="majorHAnsi" w:hAnsiTheme="majorHAnsi" w:cstheme="majorHAnsi"/>
          <w:noProof/>
          <w:lang w:val="en-GB"/>
        </w:rPr>
        <w:t>(World Health Organization, 2021)</w:t>
      </w:r>
      <w:r w:rsidRPr="00B25B6D">
        <w:rPr>
          <w:rFonts w:asciiTheme="majorHAnsi" w:hAnsiTheme="majorHAnsi" w:cstheme="majorHAnsi"/>
        </w:rPr>
        <w:fldChar w:fldCharType="end"/>
      </w:r>
      <w:r w:rsidRPr="00B25B6D">
        <w:rPr>
          <w:rFonts w:asciiTheme="majorHAnsi" w:hAnsiTheme="majorHAnsi" w:cstheme="majorHAnsi"/>
          <w:lang w:val="en-GB"/>
        </w:rPr>
        <w:t xml:space="preserve"> with </w:t>
      </w:r>
      <w:r w:rsidRPr="00B25B6D">
        <w:rPr>
          <w:rFonts w:asciiTheme="majorHAnsi" w:hAnsiTheme="majorHAnsi" w:cstheme="majorHAnsi"/>
          <w:bCs/>
          <w:color w:val="000000" w:themeColor="text1"/>
          <w:lang w:val="en-GB"/>
        </w:rPr>
        <w:t xml:space="preserve">Cronbach's α = 0.73 </w:t>
      </w:r>
      <w:r w:rsidRPr="00B25B6D">
        <w:rPr>
          <w:rFonts w:asciiTheme="majorHAnsi" w:hAnsiTheme="majorHAnsi" w:cstheme="majorHAnsi"/>
        </w:rPr>
        <w:fldChar w:fldCharType="begin"/>
      </w:r>
      <w:r w:rsidR="00A34C61" w:rsidRPr="00B25B6D">
        <w:rPr>
          <w:rFonts w:asciiTheme="majorHAnsi" w:hAnsiTheme="majorHAnsi" w:cstheme="majorHAnsi"/>
          <w:lang w:val="en-GB"/>
        </w:rPr>
        <w:instrText xml:space="preserve"> ADDIN ZOTERO_ITEM CSL_CITATION {"citationID":"shmbhmuT","properties":{"formattedCitation":"(Mannocci {\\i{}et al.}, 2010)","plainCitation":"(Mannocci et al., 2010)","noteIndex":0},"citationItems":[{"id":15693,"uris":["http://zotero.org/users/1200141/items/CEIKV3KR"],"itemData":{"id":15693,"type":"article-journal","abstract":"IPAQ short and long versions show acceptable reliability properties in the Italian adult setting and appear to have similar performance in terms of internal consistency and validity. Background: A standardized method for the assessment of physical activity, the International Physical Activity Questionnaire (IPAQ), was developed in the late 1990s as instrument for cross-national assessment. This study aims to evaluate the reliability and validity of the IPAQ short and long version questionnaire in a Italian sample. Methods: The long and short versions of IPAQ questionnaires were administered twice, with an interval of one day between each administration, to 2 different random samples. Cronbach’s alpha was used as a measure of the internal consistency of the two versions. Results: The long version was administered to 60 subjects and the short version to 58. The Cronbach’s alpha on items about physical activity in the long version was 0.73, and 0.60 for the short version. The referred comments on short and long version were not very different both in number and content though they suggest a better understanding of the short version compared to the long one. Discussion: IPAQ short and long versions show acceptable reliability properties in the Italian adult setting. The utilization of a questionnaire seems be more influenced by time of administration and number of requested information. In terms of internal consistency and validity they appear to have similar performance.","DOI":"10.2427/5694","source":"Semantic Scholar","title":"International Physical Activity Questionnaire: validation and assessment in an Italian sample","title-short":"International Physical Activity Questionnaire","author":[{"family":"Mannocci","given":"A."},{"family":"Thiene","given":"D. D."},{"family":"Cimmuto","given":"A. D."},{"family":"Masala","given":"D."},{"family":"Vito","given":"E."},{"family":"Torre","given":"G."}],"issued":{"date-parts":[["2010"]]}}}],"schema":"https://github.com/citation-style-language/schema/raw/master/csl-citation.json"} </w:instrText>
      </w:r>
      <w:r w:rsidRPr="00B25B6D">
        <w:rPr>
          <w:rFonts w:asciiTheme="majorHAnsi" w:hAnsiTheme="majorHAnsi" w:cstheme="majorHAnsi"/>
        </w:rPr>
        <w:fldChar w:fldCharType="separate"/>
      </w:r>
      <w:r w:rsidR="00A34C61" w:rsidRPr="00B25B6D">
        <w:rPr>
          <w:rFonts w:asciiTheme="majorHAnsi" w:hAnsiTheme="majorHAnsi" w:cstheme="majorHAnsi"/>
          <w:lang w:val="en-GB"/>
        </w:rPr>
        <w:t xml:space="preserve">(Mannocci </w:t>
      </w:r>
      <w:r w:rsidR="00A34C61" w:rsidRPr="00B25B6D">
        <w:rPr>
          <w:rFonts w:asciiTheme="majorHAnsi" w:hAnsiTheme="majorHAnsi" w:cstheme="majorHAnsi"/>
          <w:i/>
          <w:iCs/>
          <w:lang w:val="en-GB"/>
        </w:rPr>
        <w:t>et al.</w:t>
      </w:r>
      <w:r w:rsidR="00A34C61" w:rsidRPr="00B25B6D">
        <w:rPr>
          <w:rFonts w:asciiTheme="majorHAnsi" w:hAnsiTheme="majorHAnsi" w:cstheme="majorHAnsi"/>
          <w:lang w:val="en-GB"/>
        </w:rPr>
        <w:t>, 2010)</w:t>
      </w:r>
      <w:r w:rsidRPr="00B25B6D">
        <w:rPr>
          <w:rFonts w:asciiTheme="majorHAnsi" w:hAnsiTheme="majorHAnsi" w:cstheme="majorHAnsi"/>
        </w:rPr>
        <w:fldChar w:fldCharType="end"/>
      </w:r>
      <w:r w:rsidRPr="00B25B6D">
        <w:rPr>
          <w:rFonts w:asciiTheme="majorHAnsi" w:hAnsiTheme="majorHAnsi" w:cstheme="majorHAnsi"/>
          <w:lang w:val="en-GB"/>
        </w:rPr>
        <w:t xml:space="preserve">. In this questionnaire, the weekly duration of physical activity was self-reported by 6 items evaluating the intensity, duration and weekly frequency of 3 levels of physical activity: mild, moderate and intense </w:t>
      </w:r>
      <w:r w:rsidRPr="00B25B6D">
        <w:rPr>
          <w:rFonts w:asciiTheme="majorHAnsi" w:eastAsia="Cambria" w:hAnsiTheme="majorHAnsi" w:cstheme="majorHAnsi"/>
          <w:lang w:val="en-GB"/>
        </w:rPr>
        <w:t>levels</w:t>
      </w:r>
      <w:r w:rsidRPr="00B25B6D">
        <w:rPr>
          <w:rFonts w:asciiTheme="majorHAnsi" w:hAnsiTheme="majorHAnsi" w:cstheme="majorHAnsi"/>
        </w:rPr>
        <w:fldChar w:fldCharType="begin"/>
      </w:r>
      <w:r w:rsidR="00A34C61" w:rsidRPr="00B25B6D">
        <w:rPr>
          <w:rFonts w:asciiTheme="majorHAnsi" w:hAnsiTheme="majorHAnsi" w:cstheme="majorHAnsi"/>
          <w:lang w:val="en-GB"/>
        </w:rPr>
        <w:instrText xml:space="preserve"> ADDIN ZOTERO_ITEM CSL_CITATION {"citationID":"rH3g7M9E","properties":{"formattedCitation":"(Mannocci {\\i{}et al.}, 2010)","plainCitation":"(Mannocci et al., 2010)","noteIndex":0},"citationItems":[{"id":15693,"uris":["http://zotero.org/users/1200141/items/CEIKV3KR"],"itemData":{"id":15693,"type":"article-journal","abstract":"IPAQ short and long versions show acceptable reliability properties in the Italian adult setting and appear to have similar performance in terms of internal consistency and validity. Background: A standardized method for the assessment of physical activity, the International Physical Activity Questionnaire (IPAQ), was developed in the late 1990s as instrument for cross-national assessment. This study aims to evaluate the reliability and validity of the IPAQ short and long version questionnaire in a Italian sample. Methods: The long and short versions of IPAQ questionnaires were administered twice, with an interval of one day between each administration, to 2 different random samples. Cronbach’s alpha was used as a measure of the internal consistency of the two versions. Results: The long version was administered to 60 subjects and the short version to 58. The Cronbach’s alpha on items about physical activity in the long version was 0.73, and 0.60 for the short version. The referred comments on short and long version were not very different both in number and content though they suggest a better understanding of the short version compared to the long one. Discussion: IPAQ short and long versions show acceptable reliability properties in the Italian adult setting. The utilization of a questionnaire seems be more influenced by time of administration and number of requested information. In terms of internal consistency and validity they appear to have similar performance.","DOI":"10.2427/5694","source":"Semantic Scholar","title":"International Physical Activity Questionnaire: validation and assessment in an Italian sample","title-short":"International Physical Activity Questionnaire","author":[{"family":"Mannocci","given":"A."},{"family":"Thiene","given":"D. D."},{"family":"Cimmuto","given":"A. D."},{"family":"Masala","given":"D."},{"family":"Vito","given":"E."},{"family":"Torre","given":"G."}],"issued":{"date-parts":[["2010"]]}}}],"schema":"https://github.com/citation-style-language/schema/raw/master/csl-citation.json"} </w:instrText>
      </w:r>
      <w:r w:rsidRPr="00B25B6D">
        <w:rPr>
          <w:rFonts w:asciiTheme="majorHAnsi" w:hAnsiTheme="majorHAnsi" w:cstheme="majorHAnsi"/>
        </w:rPr>
        <w:fldChar w:fldCharType="separate"/>
      </w:r>
      <w:r w:rsidR="00A34C61" w:rsidRPr="00B25B6D">
        <w:rPr>
          <w:rFonts w:asciiTheme="majorHAnsi" w:hAnsiTheme="majorHAnsi" w:cstheme="majorHAnsi"/>
          <w:lang w:val="en-GB"/>
        </w:rPr>
        <w:t xml:space="preserve">(Mannocci </w:t>
      </w:r>
      <w:r w:rsidR="00A34C61" w:rsidRPr="00B25B6D">
        <w:rPr>
          <w:rFonts w:asciiTheme="majorHAnsi" w:hAnsiTheme="majorHAnsi" w:cstheme="majorHAnsi"/>
          <w:i/>
          <w:iCs/>
          <w:lang w:val="en-GB"/>
        </w:rPr>
        <w:t>et al.</w:t>
      </w:r>
      <w:r w:rsidR="00A34C61" w:rsidRPr="00B25B6D">
        <w:rPr>
          <w:rFonts w:asciiTheme="majorHAnsi" w:hAnsiTheme="majorHAnsi" w:cstheme="majorHAnsi"/>
          <w:lang w:val="en-GB"/>
        </w:rPr>
        <w:t>, 2010)</w:t>
      </w:r>
      <w:r w:rsidRPr="00B25B6D">
        <w:rPr>
          <w:rFonts w:asciiTheme="majorHAnsi" w:hAnsiTheme="majorHAnsi" w:cstheme="majorHAnsi"/>
        </w:rPr>
        <w:fldChar w:fldCharType="end"/>
      </w:r>
      <w:r w:rsidRPr="00B25B6D">
        <w:rPr>
          <w:rFonts w:asciiTheme="majorHAnsi" w:hAnsiTheme="majorHAnsi" w:cstheme="majorHAnsi"/>
          <w:lang w:val="en-GB"/>
        </w:rPr>
        <w:t>.</w:t>
      </w:r>
      <w:r w:rsidRPr="00B25B6D">
        <w:rPr>
          <w:rFonts w:asciiTheme="majorHAnsi" w:hAnsiTheme="majorHAnsi" w:cstheme="majorHAnsi"/>
          <w:bCs/>
          <w:color w:val="000000" w:themeColor="text1"/>
          <w:lang w:val="en-GB"/>
        </w:rPr>
        <w:t xml:space="preserve"> A weekly duration ≥150 min of moderate-vigorous physical activity was classified as</w:t>
      </w:r>
      <w:r w:rsidRPr="00B25B6D">
        <w:rPr>
          <w:rFonts w:asciiTheme="majorHAnsi" w:eastAsia="Cambria" w:hAnsiTheme="majorHAnsi" w:cstheme="majorHAnsi"/>
          <w:bCs/>
          <w:color w:val="000000"/>
          <w:lang w:val="en-GB"/>
        </w:rPr>
        <w:t xml:space="preserve"> an</w:t>
      </w:r>
      <w:r w:rsidRPr="00B25B6D">
        <w:rPr>
          <w:rFonts w:asciiTheme="majorHAnsi" w:hAnsiTheme="majorHAnsi" w:cstheme="majorHAnsi"/>
          <w:bCs/>
          <w:color w:val="000000" w:themeColor="text1"/>
          <w:lang w:val="en-GB"/>
        </w:rPr>
        <w:t xml:space="preserve"> adequate physical activity level based on the World Health Organization recommendations</w:t>
      </w:r>
      <w:r w:rsidRPr="00B25B6D">
        <w:rPr>
          <w:rFonts w:asciiTheme="majorHAnsi" w:hAnsiTheme="majorHAnsi" w:cstheme="majorHAnsi"/>
          <w:bCs/>
          <w:color w:val="000000" w:themeColor="text1"/>
        </w:rPr>
        <w:fldChar w:fldCharType="begin"/>
      </w:r>
      <w:r w:rsidRPr="00B25B6D">
        <w:rPr>
          <w:rFonts w:asciiTheme="majorHAnsi" w:hAnsiTheme="majorHAnsi" w:cstheme="majorHAnsi"/>
          <w:bCs/>
          <w:color w:val="000000" w:themeColor="text1"/>
          <w:lang w:val="en-GB"/>
        </w:rPr>
        <w:instrText xml:space="preserve"> ADDIN ZOTERO_ITEM CSL_CITATION {"citationID":"YFdvnsWc","properties":{"formattedCitation":"(World Health Organization, 2021)","plainCitation":"(World Health Organization, 2021)","noteIndex":0},"citationItems":[{"id":14285,"uris":["http://zotero.org/users/1200141/items/ANTXHBL6"],"itemData":{"id":14285,"type":"webpage","abstract":"The WHO Guidelines on physical activity and sedentary behaviour provide evidence-based public health recommendations for children, adolescents, adults and older adults on the amount of physical activity (frequency, intensity and duration) required to offer significant health benefits and mitigate health risks.","language":"en","title":"WHO guidelines on physical activity and sedentary behaviour","URL":"https://www.who.int/publications-detail-redirect/9789240015128","author":[{"family":"World Health Organization","given":""}],"accessed":{"date-parts":[["2021",11,22]]},"issued":{"date-parts":[["2021"]]}}}],"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World Health Organization, 2021)</w:t>
      </w:r>
      <w:r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Mean sleep duration (hours) was reported as a continuous variable using the dedicated item of the</w:t>
      </w:r>
      <w:r w:rsidR="00280443" w:rsidRPr="00B25B6D">
        <w:rPr>
          <w:rFonts w:asciiTheme="majorHAnsi" w:hAnsiTheme="majorHAnsi" w:cstheme="majorHAnsi"/>
          <w:bCs/>
          <w:color w:val="000000" w:themeColor="text1"/>
          <w:lang w:val="en-GB"/>
        </w:rPr>
        <w:t xml:space="preserve"> French version of the</w:t>
      </w:r>
      <w:r w:rsidRPr="00B25B6D">
        <w:rPr>
          <w:rFonts w:asciiTheme="majorHAnsi" w:hAnsiTheme="majorHAnsi" w:cstheme="majorHAnsi"/>
          <w:bCs/>
          <w:color w:val="000000" w:themeColor="text1"/>
          <w:lang w:val="en-GB"/>
        </w:rPr>
        <w:t xml:space="preserve"> Pittsburgh Sleep Quality Index (PSQI) </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T7eVuOnn","properties":{"formattedCitation":"(Ait-Aoudia {\\i{}et al.}, 2013)","plainCitation":"(Ait-Aoudia et al., 2013)","noteIndex":0},"citationItems":[{"id":8906,"uris":["http://zotero.org/users/1200141/items/ZG8IDM7K"],"itemData":{"id":8906,"type":"article-journal","abstract":"BACKGROUND: Sleep disturbances are one of the main complaints of patients with trauma-related disorders. The original Pittsburgh Sleep Quality Index Addendum for PTSD (PSQI-A) is self-report instrument developed to evaluate posttraumatic stress disorder (PTSD)-specific sleep disturbances in trauma-exposed individuals. However, to date, the PSQI-A has not yet been translated nor validated in French.\nOBJECTIVE: THE PRESENT STUDY AIMS TO: a) translate the PSQI-A into French, and b) examine its psychometric properties.\nMETHOD: Seventy-three adult patients (mean age=40.3 [SD=15.0], 75% females) evaluated in a specialized psychotraumatology unit completed the French versions of the PSQI-A, Pittsburgh Sleep Quality Index (PSQI), Hospital Anxiety and Depression Scale (HADS), and Impact Event Scale-Revised (IES-R).\nRESULTS: The French version of the PSQI-A showed satisfactory internal consistency, inter-item correlations, item correlations with the total score, convergent validity with PTSD and anxiety measures, and divergent validity with a depression measure.\nCONCLUSION: Our findings support the use of the French version of the PSQI-A for both clinical care and research. The French version of the PSQI-A is an important addition to the currently available instruments that can be used to examine trauma-related sleep disturbances among French-speaking individuals.","container-title":"European Journal of Psychotraumatology","DOI":"10.3402/ejpt.v4i0.19298","ISSN":"2000-8066","journalAbbreviation":"Eur J Psychotraumatol","language":"eng","note":"PMID: 24044071\nPMCID: PMC3773169","source":"PubMed","title":"Validation of the French version of the Pittsburgh Sleep Quality Index Addendum for posttraumatic stress disorder","volume":"4","author":[{"family":"Ait-Aoudia","given":"Malik"},{"family":"Levy","given":"Pierre P."},{"family":"Bui","given":"Eric"},{"family":"Insana","given":"Salvatore"},{"family":"Fouchier","given":"Capucine","non-dropping-particle":"de"},{"family":"Germain","given":"Anne"},{"family":"Jehel","given":"Louis"}],"issued":{"date-parts":[["2013"]]}}}],"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Ait-Aoudia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13)</w:t>
      </w:r>
      <w:r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The 10-</w:t>
      </w:r>
      <w:r w:rsidRPr="00B25B6D">
        <w:rPr>
          <w:rFonts w:asciiTheme="majorHAnsi" w:eastAsia="Cambria" w:hAnsiTheme="majorHAnsi" w:cstheme="majorHAnsi"/>
          <w:bCs/>
          <w:color w:val="000000"/>
          <w:lang w:val="en-GB"/>
        </w:rPr>
        <w:t>item</w:t>
      </w:r>
      <w:r w:rsidRPr="00B25B6D">
        <w:rPr>
          <w:rFonts w:asciiTheme="majorHAnsi" w:hAnsiTheme="majorHAnsi" w:cstheme="majorHAnsi"/>
          <w:bCs/>
          <w:color w:val="000000" w:themeColor="text1"/>
          <w:lang w:val="en-GB"/>
        </w:rPr>
        <w:t xml:space="preserve"> PSQI has shown satisfactory validity and reliability with </w:t>
      </w:r>
      <w:r w:rsidRPr="00B25B6D">
        <w:rPr>
          <w:rFonts w:asciiTheme="majorHAnsi" w:eastAsia="Cambria" w:hAnsiTheme="majorHAnsi" w:cstheme="majorHAnsi"/>
          <w:bCs/>
          <w:color w:val="000000"/>
          <w:lang w:val="en-GB"/>
        </w:rPr>
        <w:t>a</w:t>
      </w:r>
      <w:r w:rsidRPr="00B25B6D">
        <w:rPr>
          <w:rFonts w:asciiTheme="majorHAnsi" w:hAnsiTheme="majorHAnsi" w:cstheme="majorHAnsi"/>
          <w:bCs/>
          <w:color w:val="000000" w:themeColor="text1"/>
          <w:lang w:val="en-GB"/>
        </w:rPr>
        <w:t xml:space="preserve"> Cronbach's α = 0.73 and good convergent validity with emotional problems (moderate-to-large positive correlations with CES-D, r = 0.58) </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O380NAda","properties":{"formattedCitation":"(Blais {\\i{}et al.}, 1997; Raniti {\\i{}et al.}, 2018)","plainCitation":"(Blais et al., 1997; Raniti et al., 2018)","noteIndex":0},"citationItems":[{"id":6996,"uris":["http://zotero.org/users/1200141/items/9ZTLDY9H"],"itemData":{"id":6996,"type":"article-journal","abstract":"Insomnia is a widespread problem impairing daytime functioning and carrying important social and economic costs. No valid instrument exists in French to assess sleep difficulties. Two studies assess the French translation of three insomnia measures. The Pittsburgh Sleep Quality Index (PSQI), the Sleep Impairment Rating Scales (SIRS) and the Beliefs and Attitudes about Sleep (BAS) questionnaires were selected according to their clinical utility. Study one established the inferential translation of the preliminary versions with six expert judges. The empirical equivalence of the original and translated versions were confirmed with bilingual nonclinical sample. Study two assessed the fidelity and convergent validity of these instruments with a nonclinical French sample. The results showed adequate internal consistency; test-retest fidelity for a two-week interval was acceptable. The findings on convergent validity are also appropriate. While future research is necessary to confirm their psychometric properties, these questionnaires are good measures to assess insomnia in a research or clinical context.","container-title":"L'Encephale","ISSN":"0013-7006","issue":"6","journalAbbreviation":"Encephale","language":"fre","note":"PMID: 9488928","page":"447-453","source":"PubMed","title":"[Evaluation of insomnia: validity of 3 questionnaires]","title-short":"[Evaluation of insomnia","volume":"23","author":[{"family":"Blais","given":"F. C."},{"family":"Gendron","given":"L."},{"family":"Mimeault","given":"V."},{"family":"Morin","given":"C. M."}],"issued":{"date-parts":[["1997",12]]}},"label":"page"},{"id":15688,"uris":["http://zotero.org/users/1200141/items/JAF3B8XI"],"itemData":{"id":15688,"type":"article-journal","abstract":"Study Objectives: The Pittsburgh Sleep Quality Index (PSQI) is a widely used self-report questionnaire that assesses general sleep quality. This study aimed to validate the single-factor scoring structure and related psychometric properties in the English language version of the PSQI in community-based adolescents.\nMethods: Participants were 889 (352 males, 39.6%) students (age M = 15.71 ± 1.57; 12.08-18.92 years) recruited from 14 Australian secondary schools. Participants completed the PSQI, Center for Epidemiological Studies-Depression (CES-D) scale, and Spence Children's Anxiety Scale (SCAS). Exploratory factor analysis (EFA) and confirmatory factor analysis (CFA) of PSQI component scores were performed on two independent random half-samples (i.e. cross-validation approach). The internal consistency of PSQI components and convergent validity of the PSQI global score with CES-D and SCAS total scores were also assessed.\nResults: EFA yielded a single-factor model. CFA of the single-factor model in a separate sample yielded acceptable model fit to the data after important relationships were modeled. Namely, modification indices suggested improved model fit by correlating residual scores of PSQI components of sleep duration and sleep efficiency, and sleep efficiency and sleep latency. Internal consistency was acceptable (Cronbach's α = 0.73). The PSQI global score had moderate-to-large positive correlations with CES-D (r = 0.58) and SCAS (r = 0.45) total scores, demonstrating good convergent validity with emotional problems as predicted.\nConclusions: The findings validate the single-factor scoring structure of the PSQI in an adolescent sample and highlight important covariation between poor sleep duration, efficiency, and latency in this age group. Further validation studies are required to determine an appropriate PSQI clinical cut-off score for adolescents.","container-title":"Sleep","DOI":"10.1093/sleep/zsy066","ISSN":"1550-9109","issue":"6","journalAbbreviation":"Sleep","language":"eng","note":"PMID: 29608755","source":"PubMed","title":"Factor structure and psychometric properties of the Pittsburgh Sleep Quality Index in community-based adolescents","volume":"41","author":[{"family":"Raniti","given":"Monika B."},{"family":"Waloszek","given":"Joanna M."},{"family":"Schwartz","given":"Orli"},{"family":"Allen","given":"Nicholas B."},{"family":"Trinder","given":"John"}],"issued":{"date-parts":[["2018",6,1]]}},"label":"page"}],"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Blais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1997; Raniti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18)</w:t>
      </w:r>
      <w:r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Motivation deficit</w:t>
      </w:r>
      <w:r w:rsidR="00280443" w:rsidRPr="00B25B6D">
        <w:rPr>
          <w:rFonts w:asciiTheme="majorHAnsi" w:hAnsiTheme="majorHAnsi" w:cstheme="majorHAnsi"/>
          <w:bCs/>
          <w:color w:val="000000" w:themeColor="text1"/>
          <w:lang w:val="en-GB"/>
        </w:rPr>
        <w:t>s</w:t>
      </w:r>
      <w:r w:rsidRPr="00B25B6D">
        <w:rPr>
          <w:rFonts w:asciiTheme="majorHAnsi" w:hAnsiTheme="majorHAnsi" w:cstheme="majorHAnsi"/>
          <w:bCs/>
          <w:color w:val="000000" w:themeColor="text1"/>
          <w:lang w:val="en-GB"/>
        </w:rPr>
        <w:t xml:space="preserve"> </w:t>
      </w:r>
      <w:r w:rsidR="00280443" w:rsidRPr="00B25B6D">
        <w:rPr>
          <w:rFonts w:asciiTheme="majorHAnsi" w:hAnsiTheme="majorHAnsi" w:cstheme="majorHAnsi"/>
          <w:bCs/>
          <w:color w:val="000000" w:themeColor="text1"/>
          <w:lang w:val="en-GB"/>
        </w:rPr>
        <w:t xml:space="preserve">were </w:t>
      </w:r>
      <w:r w:rsidRPr="00B25B6D">
        <w:rPr>
          <w:rFonts w:asciiTheme="majorHAnsi" w:hAnsiTheme="majorHAnsi" w:cstheme="majorHAnsi"/>
          <w:bCs/>
          <w:color w:val="000000" w:themeColor="text1"/>
          <w:lang w:val="en-GB"/>
        </w:rPr>
        <w:t xml:space="preserve">reported </w:t>
      </w:r>
      <w:r w:rsidR="00280443" w:rsidRPr="00B25B6D">
        <w:rPr>
          <w:rFonts w:asciiTheme="majorHAnsi" w:hAnsiTheme="majorHAnsi" w:cstheme="majorHAnsi"/>
          <w:bCs/>
          <w:color w:val="000000" w:themeColor="text1"/>
          <w:lang w:val="en-GB"/>
        </w:rPr>
        <w:t xml:space="preserve">based on </w:t>
      </w:r>
      <w:r w:rsidRPr="00B25B6D">
        <w:rPr>
          <w:rFonts w:asciiTheme="majorHAnsi" w:hAnsiTheme="majorHAnsi" w:cstheme="majorHAnsi"/>
          <w:bCs/>
          <w:color w:val="000000" w:themeColor="text1"/>
          <w:lang w:val="en-GB"/>
        </w:rPr>
        <w:t xml:space="preserve">the PSQI item exploring motivation deficit (ranking from </w:t>
      </w:r>
      <w:r w:rsidRPr="00B25B6D">
        <w:rPr>
          <w:rFonts w:asciiTheme="majorHAnsi" w:eastAsia="Cambria" w:hAnsiTheme="majorHAnsi" w:cstheme="majorHAnsi"/>
          <w:bCs/>
          <w:color w:val="000000"/>
          <w:lang w:val="en-GB"/>
        </w:rPr>
        <w:t xml:space="preserve">0/no </w:t>
      </w:r>
      <w:r w:rsidRPr="00B25B6D">
        <w:rPr>
          <w:rFonts w:asciiTheme="majorHAnsi" w:hAnsiTheme="majorHAnsi" w:cstheme="majorHAnsi"/>
          <w:bCs/>
          <w:color w:val="000000" w:themeColor="text1"/>
          <w:lang w:val="en-GB"/>
        </w:rPr>
        <w:t xml:space="preserve">motivation deficit to 3/severe motivation deficit, a cut-off ≥2 </w:t>
      </w:r>
      <w:r w:rsidR="00280443" w:rsidRPr="00B25B6D">
        <w:rPr>
          <w:rFonts w:asciiTheme="majorHAnsi" w:hAnsiTheme="majorHAnsi" w:cstheme="majorHAnsi"/>
          <w:bCs/>
          <w:color w:val="000000" w:themeColor="text1"/>
          <w:lang w:val="en-GB"/>
        </w:rPr>
        <w:t xml:space="preserve">(i.e., </w:t>
      </w:r>
      <w:r w:rsidRPr="00B25B6D">
        <w:rPr>
          <w:rFonts w:asciiTheme="majorHAnsi" w:hAnsiTheme="majorHAnsi" w:cstheme="majorHAnsi"/>
          <w:bCs/>
          <w:color w:val="000000" w:themeColor="text1"/>
          <w:lang w:val="en-GB"/>
        </w:rPr>
        <w:t>moderate-to-severe motivation deficit</w:t>
      </w:r>
      <w:r w:rsidR="00280443" w:rsidRPr="00B25B6D">
        <w:rPr>
          <w:rFonts w:asciiTheme="majorHAnsi" w:hAnsiTheme="majorHAnsi" w:cstheme="majorHAnsi"/>
          <w:bCs/>
          <w:color w:val="000000" w:themeColor="text1"/>
          <w:lang w:val="en-GB"/>
        </w:rPr>
        <w:t>)</w:t>
      </w:r>
      <w:r w:rsidRPr="00B25B6D">
        <w:rPr>
          <w:rFonts w:asciiTheme="majorHAnsi" w:hAnsiTheme="majorHAnsi" w:cstheme="majorHAnsi"/>
          <w:bCs/>
          <w:color w:val="000000" w:themeColor="text1"/>
          <w:lang w:val="en-GB"/>
        </w:rPr>
        <w:t xml:space="preserve"> was chosen to identify health care workers with motivation deficit).</w:t>
      </w:r>
    </w:p>
    <w:p w14:paraId="35B04644" w14:textId="77777777" w:rsidR="00185BAB" w:rsidRPr="00B25B6D" w:rsidRDefault="00185BAB" w:rsidP="00185BAB">
      <w:pPr>
        <w:spacing w:line="360" w:lineRule="auto"/>
        <w:ind w:right="-499" w:firstLine="720"/>
        <w:jc w:val="both"/>
        <w:rPr>
          <w:rFonts w:asciiTheme="majorHAnsi" w:hAnsiTheme="majorHAnsi" w:cstheme="majorHAnsi"/>
          <w:bCs/>
          <w:color w:val="000000" w:themeColor="text1"/>
          <w:lang w:val="en-US"/>
        </w:rPr>
      </w:pPr>
    </w:p>
    <w:p w14:paraId="2ADAFDB3" w14:textId="01B793B8" w:rsidR="00CD0AE9" w:rsidRPr="00B25B6D" w:rsidRDefault="00CE0BA3" w:rsidP="00AA7940">
      <w:pPr>
        <w:spacing w:line="360" w:lineRule="auto"/>
        <w:ind w:right="-499"/>
        <w:jc w:val="both"/>
        <w:rPr>
          <w:rFonts w:asciiTheme="majorHAnsi" w:eastAsia="Calibri" w:hAnsiTheme="majorHAnsi" w:cstheme="majorHAnsi"/>
          <w:i/>
          <w:iCs/>
          <w:lang w:val="en-US"/>
        </w:rPr>
      </w:pPr>
      <w:r w:rsidRPr="00B25B6D">
        <w:rPr>
          <w:rFonts w:asciiTheme="majorHAnsi" w:eastAsia="Calibri" w:hAnsiTheme="majorHAnsi" w:cstheme="majorHAnsi"/>
          <w:i/>
          <w:iCs/>
          <w:lang w:val="en-GB"/>
        </w:rPr>
        <w:t>Professional nonmodifiable factors</w:t>
      </w:r>
    </w:p>
    <w:p w14:paraId="6560C077" w14:textId="26D1B428" w:rsidR="007725CE" w:rsidRPr="00B25B6D" w:rsidRDefault="00E50CFD" w:rsidP="007725CE">
      <w:pPr>
        <w:spacing w:line="360" w:lineRule="auto"/>
        <w:ind w:right="-499" w:firstLine="720"/>
        <w:jc w:val="both"/>
        <w:rPr>
          <w:rFonts w:asciiTheme="majorHAnsi" w:hAnsiTheme="majorHAnsi" w:cstheme="majorHAnsi"/>
          <w:color w:val="000000" w:themeColor="text1"/>
          <w:lang w:val="en-US"/>
        </w:rPr>
      </w:pPr>
      <w:r w:rsidRPr="00B25B6D">
        <w:rPr>
          <w:rFonts w:asciiTheme="majorHAnsi" w:eastAsia="Cambria" w:hAnsiTheme="majorHAnsi" w:cstheme="majorHAnsi"/>
          <w:color w:val="000000"/>
          <w:lang w:val="en-GB"/>
        </w:rPr>
        <w:t>The professional</w:t>
      </w:r>
      <w:r w:rsidRPr="00B25B6D">
        <w:rPr>
          <w:rFonts w:asciiTheme="majorHAnsi" w:hAnsiTheme="majorHAnsi" w:cstheme="majorHAnsi"/>
          <w:color w:val="000000" w:themeColor="text1"/>
          <w:lang w:val="en-GB"/>
        </w:rPr>
        <w:t xml:space="preserve"> category included five modalities: health executive, nurse, nurse assistant, physicians and other profession</w:t>
      </w:r>
      <w:r w:rsidR="004E254D" w:rsidRPr="00B25B6D">
        <w:rPr>
          <w:rFonts w:asciiTheme="majorHAnsi" w:hAnsiTheme="majorHAnsi" w:cstheme="majorHAnsi"/>
          <w:color w:val="000000" w:themeColor="text1"/>
          <w:lang w:val="en-GB"/>
        </w:rPr>
        <w:t xml:space="preserve">. The following work characteristics were reported as binary variables: public sector vs. private sector, hospital vs. medico-social facility, </w:t>
      </w:r>
      <w:r w:rsidRPr="00B25B6D">
        <w:rPr>
          <w:rFonts w:asciiTheme="majorHAnsi" w:eastAsia="Cambria" w:hAnsiTheme="majorHAnsi" w:cstheme="majorHAnsi"/>
          <w:color w:val="000000"/>
          <w:lang w:val="en-GB"/>
        </w:rPr>
        <w:t>COVID</w:t>
      </w:r>
      <w:r w:rsidR="004E254D" w:rsidRPr="00B25B6D">
        <w:rPr>
          <w:rFonts w:asciiTheme="majorHAnsi" w:hAnsiTheme="majorHAnsi" w:cstheme="majorHAnsi"/>
          <w:color w:val="000000" w:themeColor="text1"/>
          <w:lang w:val="en-GB"/>
        </w:rPr>
        <w:t xml:space="preserve">-19 department, emergency department, geriatrics department, palliative care, adult psychiatry department, childhood psychiatry department, critical care department, full-time job, night work, night shift, planned schedules (defined by the true working schedule being the same </w:t>
      </w:r>
      <w:r w:rsidRPr="00B25B6D">
        <w:rPr>
          <w:rFonts w:asciiTheme="majorHAnsi" w:eastAsia="Cambria" w:hAnsiTheme="majorHAnsi" w:cstheme="majorHAnsi"/>
          <w:color w:val="000000"/>
          <w:lang w:val="en-GB"/>
        </w:rPr>
        <w:t>as</w:t>
      </w:r>
      <w:r w:rsidR="004E254D" w:rsidRPr="00B25B6D">
        <w:rPr>
          <w:rFonts w:asciiTheme="majorHAnsi" w:hAnsiTheme="majorHAnsi" w:cstheme="majorHAnsi"/>
          <w:color w:val="000000" w:themeColor="text1"/>
          <w:lang w:val="en-GB"/>
        </w:rPr>
        <w:t xml:space="preserve"> the roster over the last two weeks), </w:t>
      </w:r>
      <w:r w:rsidRPr="00B25B6D">
        <w:rPr>
          <w:rFonts w:asciiTheme="majorHAnsi" w:eastAsia="Cambria" w:hAnsiTheme="majorHAnsi" w:cstheme="majorHAnsi"/>
          <w:color w:val="000000"/>
          <w:lang w:val="en-GB"/>
        </w:rPr>
        <w:t xml:space="preserve">and </w:t>
      </w:r>
      <w:r w:rsidR="004E254D" w:rsidRPr="00B25B6D">
        <w:rPr>
          <w:rFonts w:asciiTheme="majorHAnsi" w:hAnsiTheme="majorHAnsi" w:cstheme="majorHAnsi"/>
          <w:color w:val="000000" w:themeColor="text1"/>
          <w:lang w:val="en-GB"/>
        </w:rPr>
        <w:t>constant schedules.</w:t>
      </w:r>
    </w:p>
    <w:p w14:paraId="4C445BEC" w14:textId="77777777" w:rsidR="007725CE" w:rsidRPr="00B25B6D" w:rsidRDefault="007725CE" w:rsidP="00732E87">
      <w:pPr>
        <w:spacing w:line="360" w:lineRule="auto"/>
        <w:ind w:right="-499" w:firstLine="720"/>
        <w:jc w:val="both"/>
        <w:rPr>
          <w:rFonts w:asciiTheme="majorHAnsi" w:hAnsiTheme="majorHAnsi" w:cstheme="majorHAnsi"/>
          <w:color w:val="000000" w:themeColor="text1"/>
          <w:lang w:val="en-US"/>
        </w:rPr>
      </w:pPr>
    </w:p>
    <w:p w14:paraId="54873994" w14:textId="106F18D2" w:rsidR="003D51C0" w:rsidRPr="00B25B6D" w:rsidRDefault="00CE0BA3" w:rsidP="003D51C0">
      <w:pPr>
        <w:spacing w:line="360" w:lineRule="auto"/>
        <w:ind w:right="-499"/>
        <w:jc w:val="both"/>
        <w:rPr>
          <w:rFonts w:asciiTheme="majorHAnsi" w:eastAsia="Calibri" w:hAnsiTheme="majorHAnsi" w:cstheme="majorHAnsi"/>
          <w:i/>
          <w:iCs/>
          <w:lang w:val="en-US"/>
        </w:rPr>
      </w:pPr>
      <w:r w:rsidRPr="00B25B6D">
        <w:rPr>
          <w:rFonts w:asciiTheme="majorHAnsi" w:eastAsia="Calibri" w:hAnsiTheme="majorHAnsi" w:cstheme="majorHAnsi"/>
          <w:i/>
          <w:iCs/>
          <w:lang w:val="en-GB"/>
        </w:rPr>
        <w:t>Professional modifiable factors</w:t>
      </w:r>
    </w:p>
    <w:p w14:paraId="3763AC4F" w14:textId="71F6E52F" w:rsidR="00F150D4" w:rsidRPr="00B25B6D" w:rsidRDefault="00571025" w:rsidP="003D51C0">
      <w:pPr>
        <w:spacing w:line="360" w:lineRule="auto"/>
        <w:ind w:right="-499" w:firstLine="709"/>
        <w:jc w:val="both"/>
        <w:rPr>
          <w:rFonts w:asciiTheme="majorHAnsi" w:hAnsiTheme="majorHAnsi" w:cstheme="majorHAnsi"/>
          <w:color w:val="000000" w:themeColor="text1"/>
          <w:lang w:val="en-GB"/>
        </w:rPr>
      </w:pPr>
      <w:r w:rsidRPr="00B25B6D">
        <w:rPr>
          <w:rFonts w:asciiTheme="majorHAnsi" w:eastAsia="Cambria" w:hAnsiTheme="majorHAnsi" w:cstheme="majorHAnsi"/>
          <w:color w:val="000000"/>
          <w:lang w:val="en-GB"/>
        </w:rPr>
        <w:t>The work</w:t>
      </w:r>
      <w:r w:rsidRPr="00B25B6D">
        <w:rPr>
          <w:rFonts w:asciiTheme="majorHAnsi" w:hAnsiTheme="majorHAnsi" w:cstheme="majorHAnsi"/>
          <w:color w:val="000000" w:themeColor="text1"/>
          <w:lang w:val="en-GB"/>
        </w:rPr>
        <w:t xml:space="preserve"> environment was explored </w:t>
      </w:r>
      <w:r w:rsidR="00280443" w:rsidRPr="00B25B6D">
        <w:rPr>
          <w:rFonts w:asciiTheme="majorHAnsi" w:hAnsiTheme="majorHAnsi" w:cstheme="majorHAnsi"/>
          <w:color w:val="000000" w:themeColor="text1"/>
          <w:lang w:val="en-GB"/>
        </w:rPr>
        <w:t xml:space="preserve">using </w:t>
      </w:r>
      <w:r w:rsidRPr="00B25B6D">
        <w:rPr>
          <w:rFonts w:asciiTheme="majorHAnsi" w:hAnsiTheme="majorHAnsi" w:cstheme="majorHAnsi"/>
          <w:color w:val="000000" w:themeColor="text1"/>
          <w:lang w:val="en-GB"/>
        </w:rPr>
        <w:t xml:space="preserve">the job content questionnaire </w:t>
      </w:r>
      <w:r w:rsidR="00442DDD" w:rsidRPr="00B25B6D">
        <w:rPr>
          <w:rFonts w:asciiTheme="majorHAnsi" w:hAnsiTheme="majorHAnsi" w:cstheme="majorHAnsi"/>
          <w:color w:val="000000" w:themeColor="text1"/>
        </w:rPr>
        <w:fldChar w:fldCharType="begin"/>
      </w:r>
      <w:r w:rsidR="00CA7FEB" w:rsidRPr="00B25B6D">
        <w:rPr>
          <w:rFonts w:asciiTheme="majorHAnsi" w:hAnsiTheme="majorHAnsi" w:cstheme="majorHAnsi"/>
          <w:color w:val="000000" w:themeColor="text1"/>
          <w:lang w:val="en-GB"/>
        </w:rPr>
        <w:instrText xml:space="preserve"> ADDIN ZOTERO_ITEM CSL_CITATION {"citationID":"Ph2Rjoqh","properties":{"formattedCitation":"(Niedhammer, 2002)","plainCitation":"(Niedhammer, 2002)","noteIndex":0},"citationItems":[{"id":12797,"uris":["http://zotero.org/users/1200141/items/YXXSE3HU"],"itemData":{"id":12797,"type":"article-journal","abstract":"OBJECTIVES: The objective of this study was to explore the psychometric properties of the French version of the Karasek Job Content Questionnaire (JCQ) for the recommended scales of psychological demands, decision latitude, social support, and physical demands. Internal consistency, factorial validity, and convergent validity were examined in a large occupational cohort of men and women.\nMETHODS: This study was based on the GAZEL cohort composed of workers aged 40-50 years for men and 35-50 years for women employed by the French national electric and gas company Electricité De France-Gaz De France (EDF-GDF) in 1989. This cohort has been followed up since 1989 by means of yearly self-administered questionnaires and by the collection of data provided by the company.\nRESULTS: The study population included the 11,447 GAZEL subjects, 8,277 men and 3,170 women, who were working and who answered the French version of the JCQ in 1997. Cronbach's alpha coefficients higher than 0.65 supported the internal consistency of the JCQ scales and subscales. The results of exploratory factor analysis were consistent with the expected dimensions. Physical demands, supervisor support, and co-worker support were clearly found. However, for decision latitude, 'repetitive work' and 'learn new things' displayed low factor loadings. For psychological demands, low factor loadings were observed for 'conflicting demands', 'wait on others', and 'no excessive work'. Confirmatory factor analysis supported the instrument construct in six latent factors: psychological demands, skill discretion, decision authority, supervisor support, co-worker support, and physical demands, although the items mentioned earlier displayed low standardized factor loadings. The associations between the JCQ scales and gender, age, educational level, occupational grade, and job satisfaction were explored using analysis of variance and chi-square test, and supported the convergent validity.\nCONCLUSION: Although our results of factor analysis could invite the revision of the two scales of decision latitude and psychological demands, this study provided evidence of the validity of the French version of the four JCQ scales of psychological demands, decision latitude, social support, and physical demands among a large population consisting of French working men and women.","container-title":"International Archives of Occupational and Environmental Health","DOI":"10.1007/s004200100270","ISSN":"0340-0131","issue":"3","journalAbbreviation":"Int Arch Occup Environ Health","language":"eng","note":"PMID: 11954980","page":"129-144","source":"PubMed","title":"Psychometric properties of the French version of the Karasek Job Content Questionnaire: a study of the scales of decision latitude, psychological demands, social support, and physical demands in the GAZEL cohort","title-short":"Psychometric properties of the French version of the Karasek Job Content Questionnaire","volume":"75","author":[{"family":"Niedhammer","given":"Isabelle"}],"issued":{"date-parts":[["2002",3]]}}}],"schema":"https://github.com/citation-style-language/schema/raw/master/csl-citation.json"} </w:instrText>
      </w:r>
      <w:r w:rsidR="00442DDD" w:rsidRPr="00B25B6D">
        <w:rPr>
          <w:rFonts w:asciiTheme="majorHAnsi" w:hAnsiTheme="majorHAnsi" w:cstheme="majorHAnsi"/>
          <w:color w:val="000000" w:themeColor="text1"/>
        </w:rPr>
        <w:fldChar w:fldCharType="separate"/>
      </w:r>
      <w:r w:rsidR="00A34C61" w:rsidRPr="00B25B6D">
        <w:rPr>
          <w:rFonts w:asciiTheme="majorHAnsi" w:hAnsiTheme="majorHAnsi" w:cstheme="majorHAnsi"/>
          <w:noProof/>
          <w:color w:val="000000" w:themeColor="text1"/>
          <w:lang w:val="en-GB"/>
        </w:rPr>
        <w:t>(Niedhammer, 2002)</w:t>
      </w:r>
      <w:r w:rsidR="00442DDD" w:rsidRPr="00B25B6D">
        <w:rPr>
          <w:rFonts w:asciiTheme="majorHAnsi" w:hAnsiTheme="majorHAnsi" w:cstheme="majorHAnsi"/>
          <w:color w:val="000000" w:themeColor="text1"/>
        </w:rPr>
        <w:fldChar w:fldCharType="end"/>
      </w:r>
      <w:r w:rsidR="00ED56D3" w:rsidRPr="00B25B6D">
        <w:rPr>
          <w:rFonts w:asciiTheme="majorHAnsi" w:hAnsiTheme="majorHAnsi" w:cstheme="majorHAnsi"/>
          <w:color w:val="000000" w:themeColor="text1"/>
          <w:lang w:val="en-GB"/>
        </w:rPr>
        <w:t>. The ten dimensions</w:t>
      </w:r>
      <w:r w:rsidR="00280443" w:rsidRPr="00B25B6D">
        <w:rPr>
          <w:rFonts w:asciiTheme="majorHAnsi" w:hAnsiTheme="majorHAnsi" w:cstheme="majorHAnsi"/>
          <w:color w:val="000000" w:themeColor="text1"/>
          <w:lang w:val="en-GB"/>
        </w:rPr>
        <w:t xml:space="preserve"> comprising </w:t>
      </w:r>
      <w:r w:rsidR="00ED56D3" w:rsidRPr="00B25B6D">
        <w:rPr>
          <w:rFonts w:asciiTheme="majorHAnsi" w:hAnsiTheme="majorHAnsi" w:cstheme="majorHAnsi"/>
          <w:color w:val="000000" w:themeColor="text1"/>
          <w:lang w:val="en-GB"/>
        </w:rPr>
        <w:t xml:space="preserve">26 items were reported as continuous scores: speed and quantity (3 items), complexity and intensity (3 items), fragmentation and unpredictability (3 items), decision-making latitude (3 items), use of skills (3 items), skill development (3 items), professional support by superiors (2 items), professional support by colleagues (2 items), emotional support by superiors (2 items), </w:t>
      </w:r>
      <w:r w:rsidRPr="00B25B6D">
        <w:rPr>
          <w:rFonts w:asciiTheme="majorHAnsi" w:eastAsia="Cambria" w:hAnsiTheme="majorHAnsi" w:cstheme="majorHAnsi"/>
          <w:color w:val="000000"/>
          <w:lang w:val="en-GB"/>
        </w:rPr>
        <w:t xml:space="preserve">and </w:t>
      </w:r>
      <w:r w:rsidR="00ED56D3" w:rsidRPr="00B25B6D">
        <w:rPr>
          <w:rFonts w:asciiTheme="majorHAnsi" w:hAnsiTheme="majorHAnsi" w:cstheme="majorHAnsi"/>
          <w:color w:val="000000" w:themeColor="text1"/>
          <w:lang w:val="en-GB"/>
        </w:rPr>
        <w:t xml:space="preserve">emotional support by colleagues (2 items). Higher scores were associated with poorer work conditions except for decision-making latitude, use of skills and </w:t>
      </w:r>
      <w:r w:rsidRPr="00B25B6D">
        <w:rPr>
          <w:rFonts w:asciiTheme="majorHAnsi" w:eastAsia="Cambria" w:hAnsiTheme="majorHAnsi" w:cstheme="majorHAnsi"/>
          <w:color w:val="000000"/>
          <w:lang w:val="en-GB"/>
        </w:rPr>
        <w:t>skill</w:t>
      </w:r>
      <w:r w:rsidR="00ED56D3" w:rsidRPr="00B25B6D">
        <w:rPr>
          <w:rFonts w:asciiTheme="majorHAnsi" w:hAnsiTheme="majorHAnsi" w:cstheme="majorHAnsi"/>
          <w:color w:val="000000" w:themeColor="text1"/>
          <w:lang w:val="en-GB"/>
        </w:rPr>
        <w:t xml:space="preserve"> development. All factor dimensions had a satisfactory </w:t>
      </w:r>
      <w:r w:rsidRPr="00B25B6D">
        <w:rPr>
          <w:rFonts w:asciiTheme="majorHAnsi" w:eastAsia="Cambria" w:hAnsiTheme="majorHAnsi" w:cstheme="majorHAnsi"/>
          <w:color w:val="000000"/>
          <w:lang w:val="en-GB"/>
        </w:rPr>
        <w:t>Cronbach’s</w:t>
      </w:r>
      <w:r w:rsidR="00ED56D3" w:rsidRPr="00B25B6D">
        <w:rPr>
          <w:rFonts w:asciiTheme="majorHAnsi" w:hAnsiTheme="majorHAnsi" w:cstheme="majorHAnsi"/>
          <w:color w:val="000000" w:themeColor="text1"/>
          <w:lang w:val="en-GB"/>
        </w:rPr>
        <w:t xml:space="preserve"> alpha ≥0.65 </w:t>
      </w:r>
      <w:r w:rsidR="002E0A28" w:rsidRPr="00B25B6D">
        <w:rPr>
          <w:rFonts w:asciiTheme="majorHAnsi" w:hAnsiTheme="majorHAnsi" w:cstheme="majorHAnsi"/>
          <w:color w:val="000000" w:themeColor="text1"/>
        </w:rPr>
        <w:fldChar w:fldCharType="begin"/>
      </w:r>
      <w:r w:rsidR="00A34C61" w:rsidRPr="00B25B6D">
        <w:rPr>
          <w:rFonts w:asciiTheme="majorHAnsi" w:hAnsiTheme="majorHAnsi" w:cstheme="majorHAnsi"/>
          <w:color w:val="000000" w:themeColor="text1"/>
          <w:lang w:val="en-GB"/>
        </w:rPr>
        <w:instrText xml:space="preserve"> ADDIN ZOTERO_ITEM CSL_CITATION {"citationID":"c87qvm1r","properties":{"formattedCitation":"(Niedhammer {\\i{}et al.}, 2006)","plainCitation":"(Niedhammer et al., 2006)","noteIndex":0},"citationItems":[{"id":15691,"uris":["http://zotero.org/users/1200141/items/5NAF8MLE"],"itemData":{"id":15691,"type":"article-journal","abstract":"Psychosocial factors at work have been found to be associated with having potential risk for adverse health effects. The main instrument used to measure these factors and their impact is the Job Content Questionnaire (JCQ) by Karasek. The objective of this study was to evaluate the psychometric properties of the French version of the JCQ, and in particular to assess its internal coherence and consistency, as well as the factorial and convergent validity of psychological demands, decisional latitude and social support at work based upon the SUMER survey, which was the first French national survey of its kind to include the JCQ. The study was based on a sample of 24, 486 workers who answered the JCQ in 2003 (96.5% response rate). Internal consistency was satisfactory, as Cronbach's alpha coefficients were observed as being higher than 0.65. Confirmatory factor analysis showed that the best model was composed of 5 latent variables: demands and pressures, the two dimensions of latitude (utilization of skills and autonomous decision-making), and the two dimensions of support (from supervisors and from colleagues). Convergent validity tests confirmed the expected association with key variables, which were: age, work status, sector of activity, occupation, job satisfaction, perception of job stress, and intent to change job. This study demonstrated satisfactory psychometric properties of Karasek's JCQ scales for the French working population.","container-title":"Sante Publique (Vandoeuvre-Les-Nancy, France)","DOI":"10.3917/spub.063.0413","ISSN":"0995-3914","issue":"3","journalAbbreviation":"Sante Publique","language":"fre","note":"PMID: 17094683","page":"413-427","source":"PubMed","title":"[Psychometric properties of the French version of Karasek's \"Job Content Questionnaire\" and its scales measuring psychological pressures, decisional latitude and social support: the results of the SUMER]","title-short":"[Psychometric properties of the French version of Karasek's \"Job Content Questionnaire\" and its scales measuring psychological pressures, decisional latitude and social support","volume":"18","author":[{"family":"Niedhammer","given":"I."},{"family":"Chastang","given":"J. F."},{"family":"Gendrey","given":"L."},{"family":"David","given":"S."},{"family":"Degioanni","given":"S."}],"issued":{"date-parts":[["2006",9]]}}}],"schema":"https://github.com/citation-style-language/schema/raw/master/csl-citation.json"} </w:instrText>
      </w:r>
      <w:r w:rsidR="002E0A28" w:rsidRPr="00B25B6D">
        <w:rPr>
          <w:rFonts w:asciiTheme="majorHAnsi" w:hAnsiTheme="majorHAnsi" w:cstheme="majorHAnsi"/>
          <w:color w:val="000000" w:themeColor="text1"/>
        </w:rPr>
        <w:fldChar w:fldCharType="separate"/>
      </w:r>
      <w:r w:rsidR="00A34C61" w:rsidRPr="00B25B6D">
        <w:rPr>
          <w:rFonts w:asciiTheme="majorHAnsi" w:hAnsiTheme="majorHAnsi" w:cstheme="majorHAnsi"/>
          <w:color w:val="000000"/>
          <w:lang w:val="en-GB"/>
        </w:rPr>
        <w:t xml:space="preserve">(Niedhammer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06)</w:t>
      </w:r>
      <w:r w:rsidR="002E0A28" w:rsidRPr="00B25B6D">
        <w:rPr>
          <w:rFonts w:asciiTheme="majorHAnsi" w:hAnsiTheme="majorHAnsi" w:cstheme="majorHAnsi"/>
          <w:color w:val="000000" w:themeColor="text1"/>
        </w:rPr>
        <w:fldChar w:fldCharType="end"/>
      </w:r>
      <w:r w:rsidR="00ED56D3" w:rsidRPr="00B25B6D">
        <w:rPr>
          <w:rFonts w:asciiTheme="majorHAnsi" w:hAnsiTheme="majorHAnsi" w:cstheme="majorHAnsi"/>
          <w:color w:val="000000" w:themeColor="text1"/>
          <w:lang w:val="en-GB"/>
        </w:rPr>
        <w:t xml:space="preserve">. Convergent validity tests confirmed the expected association with key variables, </w:t>
      </w:r>
      <w:r w:rsidR="00280443" w:rsidRPr="00B25B6D">
        <w:rPr>
          <w:rFonts w:asciiTheme="majorHAnsi" w:hAnsiTheme="majorHAnsi" w:cstheme="majorHAnsi"/>
          <w:color w:val="000000" w:themeColor="text1"/>
          <w:lang w:val="en-GB"/>
        </w:rPr>
        <w:t xml:space="preserve">including </w:t>
      </w:r>
      <w:r w:rsidR="00ED56D3" w:rsidRPr="00B25B6D">
        <w:rPr>
          <w:rFonts w:asciiTheme="majorHAnsi" w:hAnsiTheme="majorHAnsi" w:cstheme="majorHAnsi"/>
          <w:color w:val="000000" w:themeColor="text1"/>
          <w:lang w:val="en-GB"/>
        </w:rPr>
        <w:t xml:space="preserve">age, work status, sector of activity, occupation, job satisfaction, perception of job stress, and intent to change job </w:t>
      </w:r>
      <w:r w:rsidR="002E0A28" w:rsidRPr="00B25B6D">
        <w:rPr>
          <w:rFonts w:asciiTheme="majorHAnsi" w:hAnsiTheme="majorHAnsi" w:cstheme="majorHAnsi"/>
          <w:color w:val="000000" w:themeColor="text1"/>
        </w:rPr>
        <w:fldChar w:fldCharType="begin"/>
      </w:r>
      <w:r w:rsidR="00A34C61" w:rsidRPr="00B25B6D">
        <w:rPr>
          <w:rFonts w:asciiTheme="majorHAnsi" w:hAnsiTheme="majorHAnsi" w:cstheme="majorHAnsi"/>
          <w:color w:val="000000" w:themeColor="text1"/>
          <w:lang w:val="en-GB"/>
        </w:rPr>
        <w:instrText xml:space="preserve"> ADDIN ZOTERO_ITEM CSL_CITATION {"citationID":"C0GhjOfF","properties":{"formattedCitation":"(Niedhammer {\\i{}et al.}, 2006)","plainCitation":"(Niedhammer et al., 2006)","noteIndex":0},"citationItems":[{"id":15691,"uris":["http://zotero.org/users/1200141/items/5NAF8MLE"],"itemData":{"id":15691,"type":"article-journal","abstract":"Psychosocial factors at work have been found to be associated with having potential risk for adverse health effects. The main instrument used to measure these factors and their impact is the Job Content Questionnaire (JCQ) by Karasek. The objective of this study was to evaluate the psychometric properties of the French version of the JCQ, and in particular to assess its internal coherence and consistency, as well as the factorial and convergent validity of psychological demands, decisional latitude and social support at work based upon the SUMER survey, which was the first French national survey of its kind to include the JCQ. The study was based on a sample of 24, 486 workers who answered the JCQ in 2003 (96.5% response rate). Internal consistency was satisfactory, as Cronbach's alpha coefficients were observed as being higher than 0.65. Confirmatory factor analysis showed that the best model was composed of 5 latent variables: demands and pressures, the two dimensions of latitude (utilization of skills and autonomous decision-making), and the two dimensions of support (from supervisors and from colleagues). Convergent validity tests confirmed the expected association with key variables, which were: age, work status, sector of activity, occupation, job satisfaction, perception of job stress, and intent to change job. This study demonstrated satisfactory psychometric properties of Karasek's JCQ scales for the French working population.","container-title":"Sante Publique (Vandoeuvre-Les-Nancy, France)","DOI":"10.3917/spub.063.0413","ISSN":"0995-3914","issue":"3","journalAbbreviation":"Sante Publique","language":"fre","note":"PMID: 17094683","page":"413-427","source":"PubMed","title":"[Psychometric properties of the French version of Karasek's \"Job Content Questionnaire\" and its scales measuring psychological pressures, decisional latitude and social support: the results of the SUMER]","title-short":"[Psychometric properties of the French version of Karasek's \"Job Content Questionnaire\" and its scales measuring psychological pressures, decisional latitude and social support","volume":"18","author":[{"family":"Niedhammer","given":"I."},{"family":"Chastang","given":"J. F."},{"family":"Gendrey","given":"L."},{"family":"David","given":"S."},{"family":"Degioanni","given":"S."}],"issued":{"date-parts":[["2006",9]]}}}],"schema":"https://github.com/citation-style-language/schema/raw/master/csl-citation.json"} </w:instrText>
      </w:r>
      <w:r w:rsidR="002E0A28" w:rsidRPr="00B25B6D">
        <w:rPr>
          <w:rFonts w:asciiTheme="majorHAnsi" w:hAnsiTheme="majorHAnsi" w:cstheme="majorHAnsi"/>
          <w:color w:val="000000" w:themeColor="text1"/>
        </w:rPr>
        <w:fldChar w:fldCharType="separate"/>
      </w:r>
      <w:r w:rsidR="00A34C61" w:rsidRPr="00B25B6D">
        <w:rPr>
          <w:rFonts w:asciiTheme="majorHAnsi" w:hAnsiTheme="majorHAnsi" w:cstheme="majorHAnsi"/>
          <w:color w:val="000000"/>
          <w:lang w:val="en-GB"/>
        </w:rPr>
        <w:t xml:space="preserve">(Niedhammer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06)</w:t>
      </w:r>
      <w:r w:rsidR="002E0A28" w:rsidRPr="00B25B6D">
        <w:rPr>
          <w:rFonts w:asciiTheme="majorHAnsi" w:hAnsiTheme="majorHAnsi" w:cstheme="majorHAnsi"/>
          <w:color w:val="000000" w:themeColor="text1"/>
        </w:rPr>
        <w:fldChar w:fldCharType="end"/>
      </w:r>
      <w:r w:rsidR="00E80269" w:rsidRPr="00B25B6D">
        <w:rPr>
          <w:rFonts w:asciiTheme="majorHAnsi" w:hAnsiTheme="majorHAnsi" w:cstheme="majorHAnsi"/>
          <w:color w:val="000000" w:themeColor="text1"/>
          <w:lang w:val="en-GB"/>
        </w:rPr>
        <w:t xml:space="preserve">. The fear of medical error was defined using </w:t>
      </w:r>
      <w:r w:rsidRPr="00B25B6D">
        <w:rPr>
          <w:rFonts w:asciiTheme="majorHAnsi" w:eastAsia="Cambria" w:hAnsiTheme="majorHAnsi" w:cstheme="majorHAnsi"/>
          <w:color w:val="000000"/>
          <w:lang w:val="en-GB"/>
        </w:rPr>
        <w:t>the</w:t>
      </w:r>
      <w:r w:rsidR="00E80269" w:rsidRPr="00B25B6D">
        <w:rPr>
          <w:rFonts w:asciiTheme="majorHAnsi" w:hAnsiTheme="majorHAnsi" w:cstheme="majorHAnsi"/>
          <w:color w:val="000000" w:themeColor="text1"/>
          <w:lang w:val="en-GB"/>
        </w:rPr>
        <w:t xml:space="preserve"> frequency item “How often are you afraid of making a medical mistake at work?”. </w:t>
      </w:r>
      <w:r w:rsidR="00ED453E" w:rsidRPr="00B25B6D">
        <w:rPr>
          <w:rFonts w:asciiTheme="majorHAnsi" w:hAnsiTheme="majorHAnsi" w:cstheme="majorHAnsi"/>
          <w:color w:val="000000" w:themeColor="text1"/>
          <w:lang w:val="en-GB"/>
        </w:rPr>
        <w:t>P</w:t>
      </w:r>
      <w:r w:rsidR="00E80269" w:rsidRPr="00B25B6D">
        <w:rPr>
          <w:rFonts w:asciiTheme="majorHAnsi" w:hAnsiTheme="majorHAnsi" w:cstheme="majorHAnsi"/>
          <w:color w:val="000000" w:themeColor="text1"/>
          <w:lang w:val="en-GB"/>
        </w:rPr>
        <w:t xml:space="preserve">articipants responding “at least once a week” were classified </w:t>
      </w:r>
      <w:r w:rsidRPr="00B25B6D">
        <w:rPr>
          <w:rFonts w:asciiTheme="majorHAnsi" w:eastAsia="Cambria" w:hAnsiTheme="majorHAnsi" w:cstheme="majorHAnsi"/>
          <w:color w:val="000000"/>
          <w:lang w:val="en-GB"/>
        </w:rPr>
        <w:t>into</w:t>
      </w:r>
      <w:r w:rsidR="00E80269" w:rsidRPr="00B25B6D">
        <w:rPr>
          <w:rFonts w:asciiTheme="majorHAnsi" w:hAnsiTheme="majorHAnsi" w:cstheme="majorHAnsi"/>
          <w:color w:val="000000" w:themeColor="text1"/>
          <w:lang w:val="en-GB"/>
        </w:rPr>
        <w:t xml:space="preserve"> the “fear of error” group. The three dimensions of burnout syndrome were included </w:t>
      </w:r>
      <w:r w:rsidR="00ED453E" w:rsidRPr="00B25B6D">
        <w:rPr>
          <w:rFonts w:asciiTheme="majorHAnsi" w:hAnsiTheme="majorHAnsi" w:cstheme="majorHAnsi"/>
          <w:color w:val="000000" w:themeColor="text1"/>
          <w:lang w:val="en-GB"/>
        </w:rPr>
        <w:t xml:space="preserve">based on </w:t>
      </w:r>
      <w:r w:rsidR="00E80269" w:rsidRPr="00B25B6D">
        <w:rPr>
          <w:rFonts w:asciiTheme="majorHAnsi" w:hAnsiTheme="majorHAnsi" w:cstheme="majorHAnsi"/>
          <w:color w:val="000000" w:themeColor="text1"/>
          <w:lang w:val="en-GB"/>
        </w:rPr>
        <w:t>the French version of the 22-item Maslach Burnout Inventory (MBI) scale</w:t>
      </w:r>
      <w:r w:rsidR="00E80269" w:rsidRPr="00B25B6D">
        <w:rPr>
          <w:rFonts w:asciiTheme="majorHAnsi" w:hAnsiTheme="majorHAnsi" w:cstheme="majorHAnsi"/>
          <w:color w:val="000000" w:themeColor="text1"/>
        </w:rPr>
        <w:fldChar w:fldCharType="begin"/>
      </w:r>
      <w:r w:rsidR="00A34C61" w:rsidRPr="00B25B6D">
        <w:rPr>
          <w:rFonts w:asciiTheme="majorHAnsi" w:hAnsiTheme="majorHAnsi" w:cstheme="majorHAnsi"/>
          <w:color w:val="000000" w:themeColor="text1"/>
          <w:lang w:val="en-GB"/>
        </w:rPr>
        <w:instrText xml:space="preserve"> ADDIN ZOTERO_ITEM CSL_CITATION {"citationID":"WEN2JSrW","properties":{"formattedCitation":"(Maslach, Schaufeli and Leiter, 2001)","plainCitation":"(Maslach, Schaufeli and Leiter, 2001)","noteIndex":0},"citationItems":[{"id":12805,"uris":["http://zotero.org/users/1200141/items/CWRXZ7S7"],"itemData":{"id":12805,"type":"article-journal","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container-title":"Annual Review of Psychology","DOI":"10.1146/annurev.psych.52.1.397","ISSN":"0066-4308","journalAbbreviation":"Annu Rev Psychol","language":"eng","note":"PMID: 11148311","page":"397-422","source":"PubMed","title":"Job burnout","volume":"52","author":[{"family":"Maslach","given":"C."},{"family":"Schaufeli","given":"W. B."},{"family":"Leiter","given":"M. P."}],"issued":{"date-parts":[["2001"]]}},"label":"page"}],"schema":"https://github.com/citation-style-language/schema/raw/master/csl-citation.json"} </w:instrText>
      </w:r>
      <w:r w:rsidR="00E80269" w:rsidRPr="00B25B6D">
        <w:rPr>
          <w:rFonts w:asciiTheme="majorHAnsi" w:hAnsiTheme="majorHAnsi" w:cstheme="majorHAnsi"/>
          <w:color w:val="000000" w:themeColor="text1"/>
        </w:rPr>
        <w:fldChar w:fldCharType="separate"/>
      </w:r>
      <w:r w:rsidR="00A34C61" w:rsidRPr="00B25B6D">
        <w:rPr>
          <w:rFonts w:asciiTheme="majorHAnsi" w:hAnsiTheme="majorHAnsi" w:cstheme="majorHAnsi"/>
          <w:color w:val="000000"/>
          <w:lang w:val="en-GB"/>
        </w:rPr>
        <w:t>(Maslach, Schaufeli and Leiter, 2001)</w:t>
      </w:r>
      <w:r w:rsidR="00E80269" w:rsidRPr="00B25B6D">
        <w:rPr>
          <w:rFonts w:asciiTheme="majorHAnsi" w:hAnsiTheme="majorHAnsi" w:cstheme="majorHAnsi"/>
          <w:color w:val="000000" w:themeColor="text1"/>
        </w:rPr>
        <w:fldChar w:fldCharType="end"/>
      </w:r>
      <w:r w:rsidR="007211A7" w:rsidRPr="00B25B6D">
        <w:rPr>
          <w:rFonts w:asciiTheme="majorHAnsi" w:hAnsiTheme="majorHAnsi" w:cstheme="majorHAnsi"/>
          <w:color w:val="000000" w:themeColor="text1"/>
          <w:lang w:val="en-GB"/>
        </w:rPr>
        <w:t>. This 22-item scale has shown satisfactory psychometric properties</w:t>
      </w:r>
      <w:r w:rsidR="003716E3" w:rsidRPr="00B25B6D">
        <w:rPr>
          <w:rFonts w:asciiTheme="majorHAnsi" w:hAnsiTheme="majorHAnsi" w:cstheme="majorHAnsi"/>
          <w:color w:val="000000" w:themeColor="text1"/>
        </w:rPr>
        <w:fldChar w:fldCharType="begin"/>
      </w:r>
      <w:r w:rsidR="003716E3" w:rsidRPr="00B25B6D">
        <w:rPr>
          <w:rFonts w:asciiTheme="majorHAnsi" w:hAnsiTheme="majorHAnsi" w:cstheme="majorHAnsi"/>
          <w:color w:val="000000" w:themeColor="text1"/>
          <w:lang w:val="en-GB"/>
        </w:rPr>
        <w:instrText xml:space="preserve"> ADDIN ZOTERO_ITEM CSL_CITATION {"citationID":"4nLqQAaA","properties":{"formattedCitation":"(Langevin, 2012)","plainCitation":"(Langevin, 2012)","noteIndex":0},"citationItems":[{"id":15332,"uris":["http://zotero.org/users/1200141/items/F5U6EVYQ"],"itemData":{"id":15332,"type":"article-journal","abstract":"Descriptif et évaluation d'un questionnaire \"Maslach Burnout Inventory (MBI)\" utilisé dans les démarches de diagnostic et de prévention du stress et des risques psychosociaux. Cette échelle permet l'évaluation de l'atteinte psychologique au travail","language":"fr","title":"Maslach Burnout Inventory (MBI) - Article de revue - INRS","URL":"https://www.inrs.fr/media.html?refINRS=FRPS%2026","author":[{"family":"Langevin","given":""}],"accessed":{"date-parts":[["2022",2,27]]},"issued":{"date-parts":[["2012"]]}}}],"schema":"https://github.com/citation-style-language/schema/raw/master/csl-citation.json"} </w:instrText>
      </w:r>
      <w:r w:rsidR="003716E3" w:rsidRPr="00B25B6D">
        <w:rPr>
          <w:rFonts w:asciiTheme="majorHAnsi" w:hAnsiTheme="majorHAnsi" w:cstheme="majorHAnsi"/>
          <w:color w:val="000000" w:themeColor="text1"/>
        </w:rPr>
        <w:fldChar w:fldCharType="separate"/>
      </w:r>
      <w:r w:rsidR="00A34C61" w:rsidRPr="00B25B6D">
        <w:rPr>
          <w:rFonts w:asciiTheme="majorHAnsi" w:hAnsiTheme="majorHAnsi" w:cstheme="majorHAnsi"/>
          <w:noProof/>
          <w:color w:val="000000" w:themeColor="text1"/>
          <w:lang w:val="en-GB"/>
        </w:rPr>
        <w:t>(Langevin, 2012)</w:t>
      </w:r>
      <w:r w:rsidR="003716E3" w:rsidRPr="00B25B6D">
        <w:rPr>
          <w:rFonts w:asciiTheme="majorHAnsi" w:hAnsiTheme="majorHAnsi" w:cstheme="majorHAnsi"/>
          <w:color w:val="000000" w:themeColor="text1"/>
        </w:rPr>
        <w:fldChar w:fldCharType="end"/>
      </w:r>
      <w:r w:rsidR="003716E3" w:rsidRPr="00B25B6D">
        <w:rPr>
          <w:rFonts w:asciiTheme="majorHAnsi" w:hAnsiTheme="majorHAnsi" w:cstheme="majorHAnsi"/>
          <w:color w:val="000000" w:themeColor="text1"/>
          <w:lang w:val="en-GB"/>
        </w:rPr>
        <w:t xml:space="preserve">. The </w:t>
      </w:r>
      <w:r w:rsidRPr="00B25B6D">
        <w:rPr>
          <w:rFonts w:asciiTheme="majorHAnsi" w:eastAsia="Cambria" w:hAnsiTheme="majorHAnsi" w:cstheme="majorHAnsi"/>
          <w:color w:val="000000"/>
          <w:lang w:val="en-GB"/>
        </w:rPr>
        <w:t>Cronbach’s</w:t>
      </w:r>
      <w:r w:rsidR="003716E3" w:rsidRPr="00B25B6D">
        <w:rPr>
          <w:rFonts w:asciiTheme="majorHAnsi" w:hAnsiTheme="majorHAnsi" w:cstheme="majorHAnsi"/>
          <w:color w:val="000000" w:themeColor="text1"/>
          <w:lang w:val="en-GB"/>
        </w:rPr>
        <w:t xml:space="preserve"> alpha coefficients for the three dimensions of the MBI are </w:t>
      </w:r>
      <w:r w:rsidR="00DA6004" w:rsidRPr="00B25B6D">
        <w:rPr>
          <w:rFonts w:asciiTheme="majorHAnsi" w:hAnsiTheme="majorHAnsi" w:cstheme="majorHAnsi"/>
          <w:color w:val="000000" w:themeColor="text1"/>
          <w:lang w:val="en-GB"/>
        </w:rPr>
        <w:t>greater than</w:t>
      </w:r>
      <w:r w:rsidR="003716E3" w:rsidRPr="00B25B6D">
        <w:rPr>
          <w:rFonts w:asciiTheme="majorHAnsi" w:hAnsiTheme="majorHAnsi" w:cstheme="majorHAnsi"/>
          <w:color w:val="000000" w:themeColor="text1"/>
          <w:lang w:val="en-GB"/>
        </w:rPr>
        <w:t xml:space="preserve"> 0.70 (</w:t>
      </w:r>
      <w:r w:rsidR="00DA6004" w:rsidRPr="00B25B6D">
        <w:rPr>
          <w:rFonts w:asciiTheme="majorHAnsi" w:hAnsiTheme="majorHAnsi" w:cstheme="majorHAnsi"/>
          <w:color w:val="000000" w:themeColor="text1"/>
          <w:lang w:val="en-GB"/>
        </w:rPr>
        <w:t xml:space="preserve">0.09 for </w:t>
      </w:r>
      <w:r w:rsidR="003716E3" w:rsidRPr="00B25B6D">
        <w:rPr>
          <w:rFonts w:asciiTheme="majorHAnsi" w:hAnsiTheme="majorHAnsi" w:cstheme="majorHAnsi"/>
          <w:color w:val="000000" w:themeColor="text1"/>
          <w:lang w:val="en-GB"/>
        </w:rPr>
        <w:t xml:space="preserve">emotional exhaustion (9 items), </w:t>
      </w:r>
      <w:r w:rsidR="00DA6004" w:rsidRPr="00B25B6D">
        <w:rPr>
          <w:rFonts w:asciiTheme="majorHAnsi" w:hAnsiTheme="majorHAnsi" w:cstheme="majorHAnsi"/>
          <w:color w:val="000000" w:themeColor="text1"/>
          <w:lang w:val="en-GB"/>
        </w:rPr>
        <w:t xml:space="preserve">0.79 for </w:t>
      </w:r>
      <w:r w:rsidR="003716E3" w:rsidRPr="00B25B6D">
        <w:rPr>
          <w:rFonts w:asciiTheme="majorHAnsi" w:hAnsiTheme="majorHAnsi" w:cstheme="majorHAnsi"/>
          <w:color w:val="000000" w:themeColor="text1"/>
          <w:lang w:val="en-GB"/>
        </w:rPr>
        <w:t xml:space="preserve">depersonalization (5 items), </w:t>
      </w:r>
      <w:r w:rsidR="00DA6004" w:rsidRPr="00B25B6D">
        <w:rPr>
          <w:rFonts w:asciiTheme="majorHAnsi" w:hAnsiTheme="majorHAnsi" w:cstheme="majorHAnsi"/>
          <w:color w:val="000000" w:themeColor="text1"/>
          <w:lang w:val="en-GB"/>
        </w:rPr>
        <w:t xml:space="preserve">and 0.71 for </w:t>
      </w:r>
      <w:r w:rsidR="003716E3" w:rsidRPr="00B25B6D">
        <w:rPr>
          <w:rFonts w:asciiTheme="majorHAnsi" w:hAnsiTheme="majorHAnsi" w:cstheme="majorHAnsi"/>
          <w:color w:val="000000" w:themeColor="text1"/>
          <w:lang w:val="en-GB"/>
        </w:rPr>
        <w:t xml:space="preserve">personal accomplishment (8 items)) </w:t>
      </w:r>
      <w:r w:rsidR="003716E3" w:rsidRPr="00B25B6D">
        <w:rPr>
          <w:rFonts w:asciiTheme="majorHAnsi" w:hAnsiTheme="majorHAnsi" w:cstheme="majorHAnsi"/>
          <w:color w:val="000000" w:themeColor="text1"/>
        </w:rPr>
        <w:fldChar w:fldCharType="begin"/>
      </w:r>
      <w:r w:rsidR="003716E3" w:rsidRPr="00B25B6D">
        <w:rPr>
          <w:rFonts w:asciiTheme="majorHAnsi" w:hAnsiTheme="majorHAnsi" w:cstheme="majorHAnsi"/>
          <w:color w:val="000000" w:themeColor="text1"/>
          <w:lang w:val="en-GB"/>
        </w:rPr>
        <w:instrText xml:space="preserve"> ADDIN ZOTERO_ITEM CSL_CITATION {"citationID":"Dc44QLS6","properties":{"formattedCitation":"(Langevin, 2012)","plainCitation":"(Langevin, 2012)","noteIndex":0},"citationItems":[{"id":15332,"uris":["http://zotero.org/users/1200141/items/F5U6EVYQ"],"itemData":{"id":15332,"type":"article-journal","abstract":"Descriptif et évaluation d'un questionnaire \"Maslach Burnout Inventory (MBI)\" utilisé dans les démarches de diagnostic et de prévention du stress et des risques psychosociaux. Cette échelle permet l'évaluation de l'atteinte psychologique au travail","language":"fr","title":"Maslach Burnout Inventory (MBI) - Article de revue - INRS","URL":"https://www.inrs.fr/media.html?refINRS=FRPS%2026","author":[{"family":"Langevin","given":""}],"accessed":{"date-parts":[["2022",2,27]]},"issued":{"date-parts":[["2012"]]}}}],"schema":"https://github.com/citation-style-language/schema/raw/master/csl-citation.json"} </w:instrText>
      </w:r>
      <w:r w:rsidR="003716E3" w:rsidRPr="00B25B6D">
        <w:rPr>
          <w:rFonts w:asciiTheme="majorHAnsi" w:hAnsiTheme="majorHAnsi" w:cstheme="majorHAnsi"/>
          <w:color w:val="000000" w:themeColor="text1"/>
        </w:rPr>
        <w:fldChar w:fldCharType="separate"/>
      </w:r>
      <w:r w:rsidR="00A34C61" w:rsidRPr="00B25B6D">
        <w:rPr>
          <w:rFonts w:asciiTheme="majorHAnsi" w:hAnsiTheme="majorHAnsi" w:cstheme="majorHAnsi"/>
          <w:noProof/>
          <w:color w:val="000000" w:themeColor="text1"/>
          <w:lang w:val="en-GB"/>
        </w:rPr>
        <w:t>(Langevin, 2012)</w:t>
      </w:r>
      <w:r w:rsidR="003716E3" w:rsidRPr="00B25B6D">
        <w:rPr>
          <w:rFonts w:asciiTheme="majorHAnsi" w:hAnsiTheme="majorHAnsi" w:cstheme="majorHAnsi"/>
          <w:color w:val="000000" w:themeColor="text1"/>
        </w:rPr>
        <w:fldChar w:fldCharType="end"/>
      </w:r>
      <w:r w:rsidR="003716E3" w:rsidRPr="00B25B6D">
        <w:rPr>
          <w:rFonts w:asciiTheme="majorHAnsi" w:hAnsiTheme="majorHAnsi" w:cstheme="majorHAnsi"/>
          <w:color w:val="000000" w:themeColor="text1"/>
          <w:lang w:val="en-GB"/>
        </w:rPr>
        <w:t>. The stability coefficients are 0.82 and 0.80 at 2-4 weeks and one year</w:t>
      </w:r>
      <w:r w:rsidRPr="00B25B6D">
        <w:rPr>
          <w:rFonts w:asciiTheme="majorHAnsi" w:eastAsia="Cambria" w:hAnsiTheme="majorHAnsi" w:cstheme="majorHAnsi"/>
          <w:color w:val="000000"/>
          <w:lang w:val="en-GB"/>
        </w:rPr>
        <w:t xml:space="preserve">, respectively </w:t>
      </w:r>
      <w:r w:rsidR="007211A7" w:rsidRPr="00B25B6D">
        <w:rPr>
          <w:rFonts w:asciiTheme="majorHAnsi" w:hAnsiTheme="majorHAnsi" w:cstheme="majorHAnsi"/>
          <w:color w:val="000000" w:themeColor="text1"/>
        </w:rPr>
        <w:fldChar w:fldCharType="begin"/>
      </w:r>
      <w:r w:rsidR="003716E3" w:rsidRPr="00B25B6D">
        <w:rPr>
          <w:rFonts w:asciiTheme="majorHAnsi" w:hAnsiTheme="majorHAnsi" w:cstheme="majorHAnsi"/>
          <w:color w:val="000000" w:themeColor="text1"/>
          <w:lang w:val="en-GB"/>
        </w:rPr>
        <w:instrText xml:space="preserve"> ADDIN ZOTERO_ITEM CSL_CITATION {"citationID":"Y0Kd1GWZ","properties":{"formattedCitation":"(Langevin, 2012)","plainCitation":"(Langevin, 2012)","noteIndex":0},"citationItems":[{"id":15332,"uris":["http://zotero.org/users/1200141/items/F5U6EVYQ"],"itemData":{"id":15332,"type":"article-journal","abstract":"Descriptif et évaluation d'un questionnaire \"Maslach Burnout Inventory (MBI)\" utilisé dans les démarches de diagnostic et de prévention du stress et des risques psychosociaux. Cette échelle permet l'évaluation de l'atteinte psychologique au travail","language":"fr","title":"Maslach Burnout Inventory (MBI) - Article de revue - INRS","URL":"https://www.inrs.fr/media.html?refINRS=FRPS%2026","author":[{"family":"Langevin","given":""}],"accessed":{"date-parts":[["2022",2,27]]},"issued":{"date-parts":[["2012"]]}}}],"schema":"https://github.com/citation-style-language/schema/raw/master/csl-citation.json"} </w:instrText>
      </w:r>
      <w:r w:rsidR="007211A7" w:rsidRPr="00B25B6D">
        <w:rPr>
          <w:rFonts w:asciiTheme="majorHAnsi" w:hAnsiTheme="majorHAnsi" w:cstheme="majorHAnsi"/>
          <w:color w:val="000000" w:themeColor="text1"/>
        </w:rPr>
        <w:fldChar w:fldCharType="separate"/>
      </w:r>
      <w:r w:rsidR="00A34C61" w:rsidRPr="00B25B6D">
        <w:rPr>
          <w:rFonts w:asciiTheme="majorHAnsi" w:hAnsiTheme="majorHAnsi" w:cstheme="majorHAnsi"/>
          <w:noProof/>
          <w:color w:val="000000" w:themeColor="text1"/>
          <w:lang w:val="en-GB"/>
        </w:rPr>
        <w:t>(Langevin, 2012)</w:t>
      </w:r>
      <w:r w:rsidR="007211A7" w:rsidRPr="00B25B6D">
        <w:rPr>
          <w:rFonts w:asciiTheme="majorHAnsi" w:hAnsiTheme="majorHAnsi" w:cstheme="majorHAnsi"/>
          <w:color w:val="000000" w:themeColor="text1"/>
        </w:rPr>
        <w:fldChar w:fldCharType="end"/>
      </w:r>
      <w:r w:rsidR="0032762C" w:rsidRPr="00B25B6D">
        <w:rPr>
          <w:rFonts w:asciiTheme="majorHAnsi" w:hAnsiTheme="majorHAnsi" w:cstheme="majorHAnsi"/>
          <w:color w:val="000000" w:themeColor="text1"/>
          <w:lang w:val="en-GB"/>
        </w:rPr>
        <w:t>. The cut-</w:t>
      </w:r>
      <w:r w:rsidRPr="00B25B6D">
        <w:rPr>
          <w:rFonts w:asciiTheme="majorHAnsi" w:eastAsia="Cambria" w:hAnsiTheme="majorHAnsi" w:cstheme="majorHAnsi"/>
          <w:color w:val="000000"/>
          <w:lang w:val="en-GB"/>
        </w:rPr>
        <w:t>offs</w:t>
      </w:r>
      <w:r w:rsidR="0032762C" w:rsidRPr="00B25B6D">
        <w:rPr>
          <w:rFonts w:asciiTheme="majorHAnsi" w:hAnsiTheme="majorHAnsi" w:cstheme="majorHAnsi"/>
          <w:color w:val="000000" w:themeColor="text1"/>
          <w:lang w:val="en-GB"/>
        </w:rPr>
        <w:t xml:space="preserve"> used were ≥30 for emotional exhaustion, ≥12 for depersonalization and ≥40 for personal accomplishment</w:t>
      </w:r>
      <w:r w:rsidRPr="00B25B6D">
        <w:rPr>
          <w:rFonts w:asciiTheme="majorHAnsi" w:eastAsia="Cambria" w:hAnsiTheme="majorHAnsi" w:cstheme="majorHAnsi"/>
          <w:color w:val="000000"/>
          <w:lang w:val="en-GB"/>
        </w:rPr>
        <w:t>,</w:t>
      </w:r>
      <w:r w:rsidR="0032762C" w:rsidRPr="00B25B6D">
        <w:rPr>
          <w:rFonts w:asciiTheme="majorHAnsi" w:hAnsiTheme="majorHAnsi" w:cstheme="majorHAnsi"/>
          <w:color w:val="000000" w:themeColor="text1"/>
          <w:lang w:val="en-GB"/>
        </w:rPr>
        <w:t xml:space="preserve"> as recommended by the authors </w:t>
      </w:r>
      <w:r w:rsidR="0032762C" w:rsidRPr="00B25B6D">
        <w:rPr>
          <w:rFonts w:asciiTheme="majorHAnsi" w:hAnsiTheme="majorHAnsi" w:cstheme="majorHAnsi"/>
          <w:color w:val="000000" w:themeColor="text1"/>
        </w:rPr>
        <w:fldChar w:fldCharType="begin"/>
      </w:r>
      <w:r w:rsidR="00A34C61" w:rsidRPr="00B25B6D">
        <w:rPr>
          <w:rFonts w:asciiTheme="majorHAnsi" w:hAnsiTheme="majorHAnsi" w:cstheme="majorHAnsi"/>
          <w:color w:val="000000" w:themeColor="text1"/>
          <w:lang w:val="en-GB"/>
        </w:rPr>
        <w:instrText xml:space="preserve"> ADDIN ZOTERO_ITEM CSL_CITATION {"citationID":"bwQUT6b9","properties":{"formattedCitation":"(Maslach, Schaufeli and Leiter, 2001)","plainCitation":"(Maslach, Schaufeli and Leiter, 2001)","noteIndex":0},"citationItems":[{"id":12805,"uris":["http://zotero.org/users/1200141/items/CWRXZ7S7"],"itemData":{"id":12805,"type":"article-journal","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container-title":"Annual Review of Psychology","DOI":"10.1146/annurev.psych.52.1.397","ISSN":"0066-4308","journalAbbreviation":"Annu Rev Psychol","language":"eng","note":"PMID: 11148311","page":"397-422","source":"PubMed","title":"Job burnout","volume":"52","author":[{"family":"Maslach","given":"C."},{"family":"Schaufeli","given":"W. B."},{"family":"Leiter","given":"M. P."}],"issued":{"date-parts":[["2001"]]}},"label":"page"}],"schema":"https://github.com/citation-style-language/schema/raw/master/csl-citation.json"} </w:instrText>
      </w:r>
      <w:r w:rsidR="0032762C" w:rsidRPr="00B25B6D">
        <w:rPr>
          <w:rFonts w:asciiTheme="majorHAnsi" w:hAnsiTheme="majorHAnsi" w:cstheme="majorHAnsi"/>
          <w:color w:val="000000" w:themeColor="text1"/>
        </w:rPr>
        <w:fldChar w:fldCharType="separate"/>
      </w:r>
      <w:r w:rsidR="00A34C61" w:rsidRPr="00B25B6D">
        <w:rPr>
          <w:rFonts w:asciiTheme="majorHAnsi" w:hAnsiTheme="majorHAnsi" w:cstheme="majorHAnsi"/>
          <w:color w:val="000000"/>
          <w:lang w:val="en-GB"/>
        </w:rPr>
        <w:t>(Maslach, Schaufeli and Leiter, 2001)</w:t>
      </w:r>
      <w:r w:rsidR="0032762C" w:rsidRPr="00B25B6D">
        <w:rPr>
          <w:rFonts w:asciiTheme="majorHAnsi" w:hAnsiTheme="majorHAnsi" w:cstheme="majorHAnsi"/>
          <w:color w:val="000000" w:themeColor="text1"/>
        </w:rPr>
        <w:fldChar w:fldCharType="end"/>
      </w:r>
      <w:r w:rsidR="00BC1E91" w:rsidRPr="00B25B6D">
        <w:rPr>
          <w:rFonts w:asciiTheme="majorHAnsi" w:hAnsiTheme="majorHAnsi" w:cstheme="majorHAnsi"/>
          <w:color w:val="000000" w:themeColor="text1"/>
          <w:lang w:val="en-GB"/>
        </w:rPr>
        <w:t xml:space="preserve">. </w:t>
      </w:r>
      <w:r w:rsidRPr="00B25B6D">
        <w:rPr>
          <w:rFonts w:asciiTheme="majorHAnsi" w:eastAsia="Cambria" w:hAnsiTheme="majorHAnsi" w:cstheme="majorHAnsi"/>
          <w:color w:val="000000"/>
          <w:lang w:val="en-GB"/>
        </w:rPr>
        <w:t>A history</w:t>
      </w:r>
      <w:r w:rsidR="00BC1E91" w:rsidRPr="00B25B6D">
        <w:rPr>
          <w:rFonts w:asciiTheme="majorHAnsi" w:hAnsiTheme="majorHAnsi" w:cstheme="majorHAnsi"/>
          <w:color w:val="000000" w:themeColor="text1"/>
          <w:lang w:val="en-GB"/>
        </w:rPr>
        <w:t xml:space="preserve"> of lifetime </w:t>
      </w:r>
      <w:r w:rsidR="0027540B" w:rsidRPr="00B25B6D">
        <w:rPr>
          <w:rFonts w:asciiTheme="majorHAnsi" w:hAnsiTheme="majorHAnsi" w:cstheme="majorHAnsi"/>
          <w:lang w:val="en-GB"/>
        </w:rPr>
        <w:t>sustained bullying at work</w:t>
      </w:r>
      <w:r w:rsidRPr="00B25B6D">
        <w:rPr>
          <w:rFonts w:asciiTheme="majorHAnsi" w:hAnsiTheme="majorHAnsi" w:cstheme="majorHAnsi"/>
          <w:color w:val="000000" w:themeColor="text1"/>
          <w:lang w:val="en-GB"/>
        </w:rPr>
        <w:t xml:space="preserve">, sexual harassment and sexual-based orientation discrimination were explored </w:t>
      </w:r>
      <w:r w:rsidR="00DA6004" w:rsidRPr="00B25B6D">
        <w:rPr>
          <w:rFonts w:asciiTheme="majorHAnsi" w:hAnsiTheme="majorHAnsi" w:cstheme="majorHAnsi"/>
          <w:color w:val="000000" w:themeColor="text1"/>
          <w:lang w:val="en-GB"/>
        </w:rPr>
        <w:t xml:space="preserve">based on </w:t>
      </w:r>
      <w:r w:rsidRPr="00B25B6D">
        <w:rPr>
          <w:rFonts w:asciiTheme="majorHAnsi" w:hAnsiTheme="majorHAnsi" w:cstheme="majorHAnsi"/>
          <w:color w:val="000000" w:themeColor="text1"/>
          <w:lang w:val="en-GB"/>
        </w:rPr>
        <w:t xml:space="preserve">the definitions of French law used in our previous studies </w:t>
      </w:r>
      <w:r w:rsidRPr="00B25B6D">
        <w:rPr>
          <w:rFonts w:asciiTheme="majorHAnsi" w:hAnsiTheme="majorHAnsi" w:cstheme="majorHAnsi"/>
          <w:color w:val="000000" w:themeColor="text1"/>
        </w:rPr>
        <w:fldChar w:fldCharType="begin"/>
      </w:r>
      <w:r w:rsidR="00A34C61" w:rsidRPr="00B25B6D">
        <w:rPr>
          <w:rFonts w:asciiTheme="majorHAnsi" w:hAnsiTheme="majorHAnsi" w:cstheme="majorHAnsi"/>
          <w:color w:val="000000" w:themeColor="text1"/>
          <w:lang w:val="en-GB"/>
        </w:rPr>
        <w:instrText xml:space="preserve"> ADDIN ZOTERO_ITEM CSL_CITATION {"citationID":"U2N9pD2v","properties":{"formattedCitation":"(Duba, Messiaen, Boulangeat, Boucekine, {\\i{}et al.}, 2020; Duba, Messiaen, Boulangeat, Korchia, {\\i{}et al.}, 2020; Duba, Messiaen, Masson, {\\i{}et al.}, 2020; Messiaen {\\i{}et al.}, 2020, 2021)","plainCitation":"(Duba, Messiaen, Boulangeat, Boucekine, et al., 2020; Duba, Messiaen, Boulangeat, Korchia, et al., 2020; Duba, Messiaen, Masson, et al., 2020; Messiaen et al., 2020, 2021)","noteIndex":0},"citationItems":[{"id":11268,"uris":["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P."},{"family":"Boyer","given":"L."},{"family":"Fond","given":"G."}],"issued":{"date-parts":[["2020",9,1]]}},"label":"page"},{"id":8966,"uris":["http://zotero.org/users/1200141/items/58RB2QHX"],"itemData":{"id":8966,"type":"article-journal","container-title":"L'Encephale","DOI":"10.1016/j.encep.2020.02.001","ISSN":"0013-7006","journalAbbreviation":"Encephale","language":"fre","note":"PMID: 32192751","source":"PubMed","title":"[Sexual professional violence exposure of young physicians in the hospital: The MESSIAEN national study]","title-short":"[Sexual professional violence exposure of young physicians in the hospital","author":[{"family":"Duba","given":"A."},{"family":"Messiaen","given":"M."},{"family":"Masson","given":"M."},{"family":"Lançon","given":"C."},{"family":"Boyer","given":"L."},{"family":"Fond","given":"G."}],"issued":{"date-parts":[["2020",3,16]]}},"label":"page"},{"id":12807,"uris":["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label":"page"},{"id":9803,"uris":["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label":"page"},{"id":12809,"uris":["http://zotero.org/users/1200141/items/BYGUP5KH"],"itemData":{"id":12809,"type":"article-journal","abstract":"BACKGROUND: Hospital professional violence is defined as hostile and aggressive behavior exerted by health professionals on other health professionals. No quantitative study has been carried out to date on French hospital professional violence among young physicians, while recent qualitative studies have suggested a potential high frequency. The main objective was to determine the prevalence of exposure of young doctors to hospital violence. The secondary objective was to determine their characteristics and consequences as well as to determine if students and young physicians (resident and young MD) differed.\nMETHODS: The study was a national cross-sectional observational epidemiological study that included 4th-year medical students and young physicians (MD for less than 2 years). Thirty-seven French faculties of medicine were contacted for email recruitment of participants. Social networks were used to increase the visibility of the study. The questionnaire was developed after exhaustive review of the international literature dealing with professional violence in hospitals, its characteristics and its consequences in terms of mental health, addiction, personal and professional life. The report of these events was also explored.\nRESULTS: In total, 2003 participants have been included. More than nine out of ten participants were exposed to hospital violence at least once and nearly 42% to moral harassment as defined by the French law. This violence does not differ between the students and the residents/young MDs, suggesting that working time in the hospital does not seem to affect this risk. Nearly 80 % of interns and young MDs reported working more than the legal time. The perpetrators of violence include in almost all cases at least one man, often a senior doctor, but students reported the presence of at least one woman among the perpetrators in ¾ of cases. The victims are as often men as women. Compared to the undergraduate medical students, residents and young MDs more frequently reported poor outcomes on their mental health, addictive behavior, personal and professional lives. The majority of victims reported the event to a peer but fewer than 10% to the head of the department, a professor or an instance that could have acted. In almost all cases, participants reported the continuation of abusive behavior after the event. In total, 42% of students think that this is simple part of medical studies that they must endure.\nCONCLUSION: These results suggest the need to develop specific information and prevention programs for professional hospital violence in France.","container-title":"L'Encephale","DOI":"10.1016/j.encep.2020.05.020","ISSN":"0013-7006","issue":"2","journalAbbreviation":"Encephale","language":"fre","note":"PMID: 32928537","page":"114-122","source":"PubMed","title":"[Exposure to professional violence by young physicians in the hospital: MESSIAEN national study]","title-short":"[Exposure to professional violence by young physicians in the hospital","volume":"47","author":[{"family":"Messiaen","given":"M."},{"family":"Duba","given":"A."},{"family":"Boulangeat","given":"C."},{"family":"Boucekine","given":"M."},{"family":"Bourbon","given":"A."},{"family":"Viprey","given":"M."},{"family":"Auquier","given":"P."},{"family":"Lançon","given":"C."},{"family":"Boyer","given":"L."},{"family":"Fond","given":"G."}],"issued":{"date-parts":[["2021",4]]}},"label":"page"}],"schema":"https://github.com/citation-style-language/schema/raw/master/csl-citation.json"} </w:instrText>
      </w:r>
      <w:r w:rsidRPr="00B25B6D">
        <w:rPr>
          <w:rFonts w:asciiTheme="majorHAnsi" w:hAnsiTheme="majorHAnsi" w:cstheme="majorHAnsi"/>
          <w:color w:val="000000" w:themeColor="text1"/>
        </w:rPr>
        <w:fldChar w:fldCharType="separate"/>
      </w:r>
      <w:r w:rsidR="00A34C61" w:rsidRPr="00B25B6D">
        <w:rPr>
          <w:rFonts w:asciiTheme="majorHAnsi" w:hAnsiTheme="majorHAnsi" w:cstheme="majorHAnsi"/>
          <w:color w:val="000000"/>
          <w:lang w:val="en-GB"/>
        </w:rPr>
        <w:t xml:space="preserve">(Duba, Messiaen, Boulangeat, Boucekine,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20; Duba, Messiaen, Boulangeat, Korchia,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20; Duba, Messiaen, Masson,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2020; Messiaen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0, 2021)</w:t>
      </w:r>
      <w:r w:rsidRPr="00B25B6D">
        <w:rPr>
          <w:rFonts w:asciiTheme="majorHAnsi" w:hAnsiTheme="majorHAnsi" w:cstheme="majorHAnsi"/>
          <w:color w:val="000000" w:themeColor="text1"/>
        </w:rPr>
        <w:fldChar w:fldCharType="end"/>
      </w:r>
      <w:r w:rsidRPr="00B25B6D">
        <w:rPr>
          <w:rFonts w:asciiTheme="majorHAnsi" w:hAnsiTheme="majorHAnsi" w:cstheme="majorHAnsi"/>
          <w:color w:val="000000" w:themeColor="text1"/>
          <w:lang w:val="en-GB"/>
        </w:rPr>
        <w:t xml:space="preserve"> and reported as binary variables.</w:t>
      </w:r>
    </w:p>
    <w:p w14:paraId="27A38B55" w14:textId="77777777" w:rsidR="00AB4013" w:rsidRPr="00B25B6D" w:rsidRDefault="00AB4013" w:rsidP="003D51C0">
      <w:pPr>
        <w:spacing w:line="360" w:lineRule="auto"/>
        <w:ind w:right="-499" w:firstLine="709"/>
        <w:jc w:val="both"/>
        <w:rPr>
          <w:rFonts w:asciiTheme="majorHAnsi" w:eastAsia="Calibri" w:hAnsiTheme="majorHAnsi" w:cstheme="majorHAnsi"/>
          <w:i/>
          <w:iCs/>
          <w:lang w:val="en-GB"/>
        </w:rPr>
      </w:pPr>
    </w:p>
    <w:p w14:paraId="61BB2D8E" w14:textId="645B268A" w:rsidR="00185BAB" w:rsidRPr="00B25B6D" w:rsidRDefault="00CE0BA3" w:rsidP="00185BAB">
      <w:pPr>
        <w:spacing w:line="360" w:lineRule="auto"/>
        <w:ind w:right="-499"/>
        <w:jc w:val="both"/>
        <w:rPr>
          <w:rFonts w:asciiTheme="majorHAnsi" w:eastAsia="Calibri" w:hAnsiTheme="majorHAnsi" w:cstheme="majorHAnsi"/>
          <w:i/>
          <w:iCs/>
          <w:lang w:val="en-US"/>
        </w:rPr>
      </w:pPr>
      <w:bookmarkStart w:id="4" w:name="OLE_LINK5"/>
      <w:bookmarkStart w:id="5" w:name="OLE_LINK6"/>
      <w:r w:rsidRPr="00B25B6D">
        <w:rPr>
          <w:rFonts w:asciiTheme="majorHAnsi" w:eastAsia="Calibri" w:hAnsiTheme="majorHAnsi" w:cstheme="majorHAnsi"/>
          <w:i/>
          <w:iCs/>
          <w:lang w:val="en-GB"/>
        </w:rPr>
        <w:t>Geographical coverage</w:t>
      </w:r>
    </w:p>
    <w:p w14:paraId="6D2A2513" w14:textId="08B85870" w:rsidR="00B97737" w:rsidRPr="00B25B6D" w:rsidRDefault="00CE0BA3" w:rsidP="00B97737">
      <w:pPr>
        <w:spacing w:line="360" w:lineRule="auto"/>
        <w:ind w:right="-499" w:firstLine="720"/>
        <w:jc w:val="both"/>
        <w:rPr>
          <w:rFonts w:asciiTheme="majorHAnsi" w:hAnsiTheme="majorHAnsi" w:cstheme="majorHAnsi"/>
          <w:bCs/>
          <w:color w:val="000000" w:themeColor="text1"/>
        </w:rPr>
      </w:pPr>
      <w:r w:rsidRPr="00B25B6D">
        <w:rPr>
          <w:rFonts w:asciiTheme="majorHAnsi" w:hAnsiTheme="majorHAnsi" w:cstheme="majorHAnsi"/>
          <w:bCs/>
          <w:color w:val="000000" w:themeColor="text1"/>
          <w:lang w:val="en-GB"/>
        </w:rPr>
        <w:t xml:space="preserve">To ensure correct geographical coverage, the postal code was reported. </w:t>
      </w:r>
      <w:r w:rsidRPr="00B25B6D">
        <w:rPr>
          <w:rFonts w:asciiTheme="majorHAnsi" w:hAnsiTheme="majorHAnsi" w:cstheme="majorHAnsi"/>
          <w:bCs/>
          <w:color w:val="000000" w:themeColor="text1"/>
        </w:rPr>
        <w:t xml:space="preserve">The postal codes </w:t>
      </w:r>
      <w:proofErr w:type="spellStart"/>
      <w:r w:rsidRPr="00B25B6D">
        <w:rPr>
          <w:rFonts w:asciiTheme="majorHAnsi" w:hAnsiTheme="majorHAnsi" w:cstheme="majorHAnsi"/>
          <w:bCs/>
          <w:color w:val="000000" w:themeColor="text1"/>
        </w:rPr>
        <w:t>were</w:t>
      </w:r>
      <w:proofErr w:type="spellEnd"/>
      <w:r w:rsidRPr="00B25B6D">
        <w:rPr>
          <w:rFonts w:asciiTheme="majorHAnsi" w:hAnsiTheme="majorHAnsi" w:cstheme="majorHAnsi"/>
          <w:bCs/>
          <w:color w:val="000000" w:themeColor="text1"/>
        </w:rPr>
        <w:t xml:space="preserve"> </w:t>
      </w:r>
      <w:proofErr w:type="spellStart"/>
      <w:r w:rsidR="00DA6004" w:rsidRPr="00B25B6D">
        <w:rPr>
          <w:rFonts w:asciiTheme="majorHAnsi" w:hAnsiTheme="majorHAnsi" w:cstheme="majorHAnsi"/>
          <w:bCs/>
          <w:color w:val="000000" w:themeColor="text1"/>
        </w:rPr>
        <w:t>reported</w:t>
      </w:r>
      <w:proofErr w:type="spellEnd"/>
      <w:r w:rsidR="00DA6004" w:rsidRPr="00B25B6D">
        <w:rPr>
          <w:rFonts w:asciiTheme="majorHAnsi" w:hAnsiTheme="majorHAnsi" w:cstheme="majorHAnsi"/>
          <w:bCs/>
          <w:color w:val="000000" w:themeColor="text1"/>
        </w:rPr>
        <w:t xml:space="preserve"> </w:t>
      </w:r>
      <w:r w:rsidRPr="00B25B6D">
        <w:rPr>
          <w:rFonts w:asciiTheme="majorHAnsi" w:hAnsiTheme="majorHAnsi" w:cstheme="majorHAnsi"/>
          <w:bCs/>
          <w:color w:val="000000" w:themeColor="text1"/>
        </w:rPr>
        <w:t xml:space="preserve">by </w:t>
      </w:r>
      <w:proofErr w:type="spellStart"/>
      <w:r w:rsidRPr="00B25B6D">
        <w:rPr>
          <w:rFonts w:asciiTheme="majorHAnsi" w:eastAsia="Cambria" w:hAnsiTheme="majorHAnsi" w:cstheme="majorHAnsi"/>
          <w:bCs/>
          <w:color w:val="000000"/>
        </w:rPr>
        <w:t>region</w:t>
      </w:r>
      <w:proofErr w:type="spellEnd"/>
      <w:r w:rsidRPr="00B25B6D">
        <w:rPr>
          <w:rFonts w:asciiTheme="majorHAnsi" w:hAnsiTheme="majorHAnsi" w:cstheme="majorHAnsi"/>
          <w:bCs/>
          <w:color w:val="000000" w:themeColor="text1"/>
        </w:rPr>
        <w:t xml:space="preserve"> (Auvergne-Rhône-Alpes, Bourgogne-Franche-Comté, Bretagne, Centre-Val de Loire, Corse, Grand Est, Hauts-de-France, Ile-de-France, Normandie, Nouvelle-Aquitaine, Occitanie, Pays de la Loire, </w:t>
      </w:r>
      <w:r w:rsidR="00DA6004" w:rsidRPr="00B25B6D">
        <w:rPr>
          <w:rFonts w:asciiTheme="majorHAnsi" w:hAnsiTheme="majorHAnsi" w:cstheme="majorHAnsi"/>
          <w:bCs/>
          <w:color w:val="000000" w:themeColor="text1"/>
        </w:rPr>
        <w:t xml:space="preserve">and </w:t>
      </w:r>
      <w:r w:rsidRPr="00B25B6D">
        <w:rPr>
          <w:rFonts w:asciiTheme="majorHAnsi" w:hAnsiTheme="majorHAnsi" w:cstheme="majorHAnsi"/>
          <w:bCs/>
          <w:color w:val="000000" w:themeColor="text1"/>
        </w:rPr>
        <w:t>Provence-Alpes-Côte d’Azur).</w:t>
      </w:r>
    </w:p>
    <w:p w14:paraId="638CE628" w14:textId="77777777" w:rsidR="00185BAB" w:rsidRPr="00B25B6D" w:rsidRDefault="00185BAB" w:rsidP="00B97737">
      <w:pPr>
        <w:spacing w:line="360" w:lineRule="auto"/>
        <w:ind w:right="-499" w:firstLine="720"/>
        <w:jc w:val="both"/>
        <w:rPr>
          <w:rFonts w:asciiTheme="majorHAnsi" w:hAnsiTheme="majorHAnsi" w:cstheme="majorHAnsi"/>
          <w:bCs/>
          <w:color w:val="000000" w:themeColor="text1"/>
        </w:rPr>
      </w:pPr>
    </w:p>
    <w:bookmarkEnd w:id="4"/>
    <w:bookmarkEnd w:id="5"/>
    <w:p w14:paraId="7E2DF423" w14:textId="305337E7" w:rsidR="00C70805" w:rsidRPr="00B25B6D" w:rsidRDefault="00CE0BA3" w:rsidP="00AA7940">
      <w:pPr>
        <w:autoSpaceDE w:val="0"/>
        <w:autoSpaceDN w:val="0"/>
        <w:adjustRightInd w:val="0"/>
        <w:spacing w:line="360" w:lineRule="auto"/>
        <w:ind w:right="-499"/>
        <w:jc w:val="both"/>
        <w:outlineLvl w:val="0"/>
        <w:rPr>
          <w:rFonts w:asciiTheme="majorHAnsi" w:hAnsiTheme="majorHAnsi" w:cstheme="majorHAnsi"/>
          <w:b/>
          <w:bCs/>
          <w:iCs/>
          <w:color w:val="000000" w:themeColor="text1"/>
          <w:lang w:val="en-US"/>
        </w:rPr>
      </w:pPr>
      <w:r w:rsidRPr="00B25B6D">
        <w:rPr>
          <w:rFonts w:asciiTheme="majorHAnsi" w:hAnsiTheme="majorHAnsi" w:cstheme="majorHAnsi"/>
          <w:b/>
          <w:bCs/>
          <w:iCs/>
          <w:color w:val="000000" w:themeColor="text1"/>
          <w:lang w:val="en-GB"/>
        </w:rPr>
        <w:t>2.3 Statistical analysis</w:t>
      </w:r>
    </w:p>
    <w:p w14:paraId="090FFD8B" w14:textId="351DBEAF" w:rsidR="00E74477" w:rsidRPr="00B25B6D" w:rsidRDefault="00C70805" w:rsidP="00732E87">
      <w:pPr>
        <w:spacing w:before="240" w:after="240" w:line="360" w:lineRule="auto"/>
        <w:ind w:right="-499" w:firstLine="720"/>
        <w:jc w:val="both"/>
        <w:rPr>
          <w:rFonts w:asciiTheme="majorHAnsi" w:hAnsiTheme="majorHAnsi" w:cstheme="majorHAnsi"/>
          <w:lang w:val="en-US"/>
        </w:rPr>
      </w:pPr>
      <w:r w:rsidRPr="00B25B6D">
        <w:rPr>
          <w:rFonts w:asciiTheme="majorHAnsi" w:hAnsiTheme="majorHAnsi" w:cstheme="majorHAnsi"/>
          <w:color w:val="000000"/>
          <w:lang w:val="en-GB"/>
        </w:rPr>
        <w:t xml:space="preserve">All variables were presented using measures of means and dispersion (standard deviation) for continuous data and frequency distribution for categorical variables. </w:t>
      </w:r>
      <w:r w:rsidR="00F274F5" w:rsidRPr="00B25B6D">
        <w:rPr>
          <w:rFonts w:asciiTheme="majorHAnsi" w:eastAsia="MS Minngs" w:hAnsiTheme="majorHAnsi" w:cstheme="majorHAnsi"/>
          <w:iCs/>
          <w:color w:val="000000"/>
          <w:lang w:val="en-GB"/>
        </w:rPr>
        <w:t xml:space="preserve">Comparisons between health care workers with absenteeism and those without were </w:t>
      </w:r>
      <w:r w:rsidR="00DA6004" w:rsidRPr="00B25B6D">
        <w:rPr>
          <w:rFonts w:asciiTheme="majorHAnsi" w:eastAsia="MS Minngs" w:hAnsiTheme="majorHAnsi" w:cstheme="majorHAnsi"/>
          <w:iCs/>
          <w:color w:val="000000"/>
          <w:lang w:val="en-GB"/>
        </w:rPr>
        <w:t>performed</w:t>
      </w:r>
      <w:r w:rsidR="00F274F5" w:rsidRPr="00B25B6D">
        <w:rPr>
          <w:rFonts w:asciiTheme="majorHAnsi" w:eastAsia="MS Minngs" w:hAnsiTheme="majorHAnsi" w:cstheme="majorHAnsi"/>
          <w:iCs/>
          <w:color w:val="000000"/>
          <w:lang w:val="en-GB"/>
        </w:rPr>
        <w:t xml:space="preserve"> </w:t>
      </w:r>
      <w:r w:rsidRPr="00B25B6D">
        <w:rPr>
          <w:rFonts w:asciiTheme="majorHAnsi" w:hAnsiTheme="majorHAnsi" w:cstheme="majorHAnsi"/>
          <w:bCs/>
          <w:color w:val="000000"/>
          <w:lang w:val="en-GB"/>
        </w:rPr>
        <w:t xml:space="preserve">using the chi-square test for categorical variables. </w:t>
      </w:r>
      <w:r w:rsidR="00E92446" w:rsidRPr="00B25B6D">
        <w:rPr>
          <w:rFonts w:asciiTheme="majorHAnsi" w:hAnsiTheme="majorHAnsi" w:cstheme="majorHAnsi"/>
          <w:bCs/>
          <w:color w:val="000000"/>
          <w:lang w:val="en-US"/>
        </w:rPr>
        <w:t xml:space="preserve">All continuous variables were analyzed with Student’s t-tests for normal distribution data. </w:t>
      </w:r>
      <w:r w:rsidRPr="00B25B6D">
        <w:rPr>
          <w:rFonts w:asciiTheme="majorHAnsi" w:hAnsiTheme="majorHAnsi" w:cstheme="majorHAnsi"/>
          <w:lang w:val="en-GB"/>
        </w:rPr>
        <w:t>As detailed in the rationale, the present study was hypothesis-driven</w:t>
      </w:r>
      <w:r w:rsidRPr="00B25B6D">
        <w:rPr>
          <w:rFonts w:asciiTheme="majorHAnsi" w:eastAsia="Cambria" w:hAnsiTheme="majorHAnsi" w:cstheme="majorHAnsi"/>
          <w:lang w:val="en-GB"/>
        </w:rPr>
        <w:t>; therefore</w:t>
      </w:r>
      <w:r w:rsidRPr="00B25B6D">
        <w:rPr>
          <w:rFonts w:asciiTheme="majorHAnsi" w:hAnsiTheme="majorHAnsi" w:cstheme="majorHAnsi"/>
          <w:lang w:val="en-GB"/>
        </w:rPr>
        <w:t xml:space="preserve">, no correction for multiple testing </w:t>
      </w:r>
      <w:r w:rsidRPr="00B25B6D">
        <w:rPr>
          <w:rFonts w:asciiTheme="majorHAnsi" w:eastAsia="Cambria" w:hAnsiTheme="majorHAnsi" w:cstheme="majorHAnsi"/>
          <w:lang w:val="en-GB"/>
        </w:rPr>
        <w:t xml:space="preserve">was </w:t>
      </w:r>
      <w:r w:rsidR="003B1960" w:rsidRPr="00B25B6D">
        <w:rPr>
          <w:rFonts w:asciiTheme="majorHAnsi" w:hAnsiTheme="majorHAnsi" w:cstheme="majorHAnsi"/>
          <w:lang w:val="en-GB"/>
        </w:rPr>
        <w:t>performed</w:t>
      </w:r>
      <w:r w:rsidRPr="00B25B6D">
        <w:rPr>
          <w:rFonts w:asciiTheme="majorHAnsi" w:hAnsiTheme="majorHAnsi" w:cstheme="majorHAnsi"/>
          <w:lang w:val="en-GB"/>
        </w:rPr>
        <w:t xml:space="preserve"> </w:t>
      </w:r>
      <w:r w:rsidRPr="00B25B6D">
        <w:rPr>
          <w:rFonts w:asciiTheme="majorHAnsi" w:hAnsiTheme="majorHAnsi" w:cstheme="majorHAnsi"/>
        </w:rPr>
        <w:fldChar w:fldCharType="begin"/>
      </w:r>
      <w:r w:rsidR="00CA7FEB" w:rsidRPr="00B25B6D">
        <w:rPr>
          <w:rFonts w:asciiTheme="majorHAnsi" w:hAnsiTheme="majorHAnsi" w:cstheme="majorHAnsi"/>
          <w:lang w:val="en-GB"/>
        </w:rPr>
        <w:instrText xml:space="preserve"> ADDIN ZOTERO_ITEM CSL_CITATION {"citationID":"A6wALg1q","properties":{"formattedCitation":"(Bender and Lange, 2001)","plainCitation":"(Bender and Lange, 2001)","noteIndex":0},"citationItems":[{"id":2582,"uris":["http://zotero.org/users/1200141/items/E9A3NTER"],"itemData":{"id":2582,"type":"article-journal","abstract":"Multiplicity of data, hypotheses, and analyses is a common problem in biomedical and epidemiological research. Multiple testing theory provides a framework for defining and controlling appropriate error rates in order to protect against wrong conclusions. However, the corresponding multiple test procedures are underutilized in biomedical and epidemiological research. In this article, the existing multiple test procedures are summarized for the most important multiplicity situations. It is emphasized that adjustments for multiple testing are required in confirmatory studies whenever results from multiple tests have to be combined in one final conclusion and decision. In case of multiple significance tests a note on the error rate that will be controlled for is desirable.","container-title":"Journal of Clinical Epidemiology","DOI":"10.1016/S0895-4356(00)00314-0","ISSN":"0895-4356","issue":"4","journalAbbreviation":"Journal of Clinical Epidemiology","language":"English","note":"PMID: 11297884","page":"343-349","source":"www.jclinepi.com","title":"Adjusting for multiple testing—when and how?","volume":"54","author":[{"family":"Bender","given":"Ralf"},{"family":"Lange","given":"Stefan"}],"issued":{"date-parts":[["2001",4,1]]}}}],"schema":"https://github.com/citation-style-language/schema/raw/master/csl-citation.json"} </w:instrText>
      </w:r>
      <w:r w:rsidRPr="00B25B6D">
        <w:rPr>
          <w:rFonts w:asciiTheme="majorHAnsi" w:hAnsiTheme="majorHAnsi" w:cstheme="majorHAnsi"/>
        </w:rPr>
        <w:fldChar w:fldCharType="separate"/>
      </w:r>
      <w:r w:rsidR="00A34C61" w:rsidRPr="00B25B6D">
        <w:rPr>
          <w:rFonts w:asciiTheme="majorHAnsi" w:hAnsiTheme="majorHAnsi" w:cstheme="majorHAnsi"/>
          <w:noProof/>
          <w:lang w:val="en-GB"/>
        </w:rPr>
        <w:t>(Bender and Lange, 2001)</w:t>
      </w:r>
      <w:r w:rsidRPr="00B25B6D">
        <w:rPr>
          <w:rFonts w:asciiTheme="majorHAnsi" w:hAnsiTheme="majorHAnsi" w:cstheme="majorHAnsi"/>
        </w:rPr>
        <w:fldChar w:fldCharType="end"/>
      </w:r>
      <w:r w:rsidRPr="00B25B6D">
        <w:rPr>
          <w:rFonts w:asciiTheme="majorHAnsi" w:hAnsiTheme="majorHAnsi" w:cstheme="majorHAnsi"/>
          <w:lang w:val="en-GB"/>
        </w:rPr>
        <w:t>.</w:t>
      </w:r>
    </w:p>
    <w:p w14:paraId="21E04F87" w14:textId="2A76F379" w:rsidR="00A44261" w:rsidRPr="00B25B6D" w:rsidRDefault="00CE0BA3" w:rsidP="00732E87">
      <w:pPr>
        <w:spacing w:line="360" w:lineRule="auto"/>
        <w:ind w:right="-499" w:firstLine="720"/>
        <w:jc w:val="both"/>
        <w:rPr>
          <w:rFonts w:asciiTheme="majorHAnsi" w:hAnsiTheme="majorHAnsi" w:cstheme="majorHAnsi"/>
          <w:bCs/>
          <w:color w:val="000000"/>
          <w:lang w:val="en-US"/>
        </w:rPr>
      </w:pPr>
      <w:r w:rsidRPr="00B25B6D">
        <w:rPr>
          <w:rFonts w:asciiTheme="majorHAnsi" w:eastAsia="Calibri" w:hAnsiTheme="majorHAnsi" w:cstheme="majorHAnsi"/>
          <w:lang w:val="en-GB"/>
        </w:rPr>
        <w:t xml:space="preserve">Multivariate logistic regression models were employed to </w:t>
      </w:r>
      <w:r w:rsidR="003B1960" w:rsidRPr="00B25B6D">
        <w:rPr>
          <w:rFonts w:asciiTheme="majorHAnsi" w:eastAsia="Calibri" w:hAnsiTheme="majorHAnsi" w:cstheme="majorHAnsi"/>
          <w:lang w:val="en-GB"/>
        </w:rPr>
        <w:t>identify</w:t>
      </w:r>
      <w:r w:rsidRPr="00B25B6D">
        <w:rPr>
          <w:rFonts w:asciiTheme="majorHAnsi" w:eastAsia="Calibri" w:hAnsiTheme="majorHAnsi" w:cstheme="majorHAnsi"/>
          <w:lang w:val="en-GB"/>
        </w:rPr>
        <w:t xml:space="preserve"> factors were associated with an increased risk of absenteeism. </w:t>
      </w:r>
      <w:r w:rsidR="00131AA8" w:rsidRPr="00B25B6D">
        <w:rPr>
          <w:rFonts w:asciiTheme="majorHAnsi" w:hAnsiTheme="majorHAnsi" w:cstheme="majorHAnsi"/>
          <w:noProof/>
          <w:lang w:val="en-GB"/>
        </w:rPr>
        <w:t xml:space="preserve">The variables associated with absenteeism </w:t>
      </w:r>
      <w:r w:rsidR="00DB093A" w:rsidRPr="00B25B6D">
        <w:rPr>
          <w:rFonts w:asciiTheme="majorHAnsi" w:hAnsiTheme="majorHAnsi" w:cstheme="majorHAnsi"/>
          <w:bCs/>
          <w:color w:val="000000"/>
          <w:lang w:val="en-GB"/>
        </w:rPr>
        <w:t xml:space="preserve">with a p value &lt;0.20 in the univariate analyses were included in the multivariate model. </w:t>
      </w:r>
      <w:r w:rsidR="001A1132" w:rsidRPr="00B25B6D">
        <w:rPr>
          <w:rFonts w:asciiTheme="majorHAnsi" w:hAnsiTheme="majorHAnsi" w:cstheme="majorHAnsi"/>
          <w:bCs/>
          <w:color w:val="000000"/>
          <w:lang w:val="en-GB"/>
        </w:rPr>
        <w:t xml:space="preserve">A subgroup analysis was </w:t>
      </w:r>
      <w:r w:rsidR="003B1960" w:rsidRPr="00B25B6D">
        <w:rPr>
          <w:rFonts w:asciiTheme="majorHAnsi" w:hAnsiTheme="majorHAnsi" w:cstheme="majorHAnsi"/>
          <w:bCs/>
          <w:color w:val="000000"/>
          <w:lang w:val="en-GB"/>
        </w:rPr>
        <w:t>performed</w:t>
      </w:r>
      <w:r w:rsidR="001A1132" w:rsidRPr="00B25B6D">
        <w:rPr>
          <w:rFonts w:asciiTheme="majorHAnsi" w:hAnsiTheme="majorHAnsi" w:cstheme="majorHAnsi"/>
          <w:bCs/>
          <w:color w:val="000000"/>
          <w:lang w:val="en-GB"/>
        </w:rPr>
        <w:t xml:space="preserve"> in the nurse subgroup to determine whether some factors were specific to nurses.</w:t>
      </w:r>
    </w:p>
    <w:p w14:paraId="2F4CE029" w14:textId="77777777" w:rsidR="00185BAB" w:rsidRPr="00B25B6D" w:rsidRDefault="00185BAB" w:rsidP="00732E87">
      <w:pPr>
        <w:spacing w:line="360" w:lineRule="auto"/>
        <w:ind w:right="-499" w:firstLine="720"/>
        <w:jc w:val="both"/>
        <w:rPr>
          <w:rFonts w:asciiTheme="majorHAnsi" w:hAnsiTheme="majorHAnsi" w:cstheme="majorHAnsi"/>
          <w:bCs/>
          <w:color w:val="000000"/>
          <w:lang w:val="en-US"/>
        </w:rPr>
      </w:pPr>
    </w:p>
    <w:p w14:paraId="76BFF985" w14:textId="6427A98A" w:rsidR="009419B6" w:rsidRPr="00B25B6D" w:rsidRDefault="00194F8A" w:rsidP="00CF2270">
      <w:pPr>
        <w:rPr>
          <w:rFonts w:asciiTheme="majorHAnsi" w:hAnsiTheme="majorHAnsi" w:cstheme="majorHAnsi"/>
          <w:b/>
          <w:iCs/>
          <w:color w:val="000000" w:themeColor="text1"/>
          <w:lang w:val="en-US"/>
        </w:rPr>
      </w:pPr>
      <w:r w:rsidRPr="00B25B6D">
        <w:rPr>
          <w:rFonts w:asciiTheme="majorHAnsi" w:hAnsiTheme="majorHAnsi" w:cstheme="majorHAnsi"/>
          <w:b/>
          <w:iCs/>
          <w:color w:val="000000" w:themeColor="text1"/>
          <w:lang w:val="en-GB"/>
        </w:rPr>
        <w:t>2.4 Ethical considerations</w:t>
      </w:r>
    </w:p>
    <w:p w14:paraId="3DD466BE" w14:textId="058DD66F" w:rsidR="009419B6" w:rsidRPr="00B25B6D" w:rsidRDefault="009E48F8" w:rsidP="00732E87">
      <w:pPr>
        <w:spacing w:after="240" w:line="360" w:lineRule="auto"/>
        <w:ind w:right="-499" w:firstLine="720"/>
        <w:jc w:val="both"/>
        <w:rPr>
          <w:rFonts w:asciiTheme="majorHAnsi" w:eastAsia="MS Minngs" w:hAnsiTheme="majorHAnsi" w:cstheme="majorHAnsi"/>
          <w:iCs/>
          <w:color w:val="000000"/>
          <w:lang w:val="en-US" w:eastAsia="ja-JP"/>
        </w:rPr>
      </w:pPr>
      <w:r w:rsidRPr="00B25B6D">
        <w:rPr>
          <w:rFonts w:asciiTheme="majorHAnsi" w:eastAsia="MS Minngs" w:hAnsiTheme="majorHAnsi" w:cstheme="majorHAnsi"/>
          <w:iCs/>
          <w:color w:val="000000"/>
          <w:lang w:val="en-GB" w:eastAsia="ja-JP"/>
        </w:rPr>
        <w:t xml:space="preserve">The study was </w:t>
      </w:r>
      <w:r w:rsidR="000B3F76" w:rsidRPr="00B25B6D">
        <w:rPr>
          <w:rFonts w:asciiTheme="majorHAnsi" w:eastAsia="MS Minngs" w:hAnsiTheme="majorHAnsi" w:cstheme="majorHAnsi"/>
          <w:iCs/>
          <w:color w:val="000000"/>
          <w:lang w:val="en-GB" w:eastAsia="ja-JP"/>
        </w:rPr>
        <w:t>performed</w:t>
      </w:r>
      <w:r w:rsidRPr="00B25B6D">
        <w:rPr>
          <w:rFonts w:asciiTheme="majorHAnsi" w:eastAsia="MS Minngs" w:hAnsiTheme="majorHAnsi" w:cstheme="majorHAnsi"/>
          <w:iCs/>
          <w:color w:val="000000"/>
          <w:lang w:val="en-GB" w:eastAsia="ja-JP"/>
        </w:rPr>
        <w:t xml:space="preserve"> in accordance with ethical principles for medical research involving humans (WMA, Declaration of Helsinki) and French </w:t>
      </w:r>
      <w:proofErr w:type="spellStart"/>
      <w:r w:rsidRPr="00B25B6D">
        <w:rPr>
          <w:rFonts w:asciiTheme="majorHAnsi" w:eastAsia="MS Minngs" w:hAnsiTheme="majorHAnsi" w:cstheme="majorHAnsi"/>
          <w:iCs/>
          <w:color w:val="000000"/>
          <w:lang w:val="en-GB" w:eastAsia="ja-JP"/>
        </w:rPr>
        <w:t>Jardé</w:t>
      </w:r>
      <w:proofErr w:type="spellEnd"/>
      <w:r w:rsidRPr="00B25B6D">
        <w:rPr>
          <w:rFonts w:asciiTheme="majorHAnsi" w:eastAsia="MS Minngs" w:hAnsiTheme="majorHAnsi" w:cstheme="majorHAnsi"/>
          <w:iCs/>
          <w:color w:val="000000"/>
          <w:lang w:val="en-GB" w:eastAsia="ja-JP"/>
        </w:rPr>
        <w:t xml:space="preserve"> law. This survey was approved by the National Ethical Committee (IRB n°C08/21.01.06.93911, CNIL). All data were collected anonymously. As this study was voluntary and anonymous, no written informed consent was needed, and the participants were informed that clicking on the first page of the questionnaire was equivalent to </w:t>
      </w:r>
      <w:r w:rsidR="00443DB9" w:rsidRPr="00B25B6D">
        <w:rPr>
          <w:rFonts w:asciiTheme="majorHAnsi" w:eastAsia="MS Minngs" w:hAnsiTheme="majorHAnsi" w:cstheme="majorHAnsi"/>
          <w:iCs/>
          <w:color w:val="000000"/>
          <w:lang w:val="en-GB" w:eastAsia="ja-JP"/>
        </w:rPr>
        <w:t xml:space="preserve">providing </w:t>
      </w:r>
      <w:r w:rsidRPr="00B25B6D">
        <w:rPr>
          <w:rFonts w:asciiTheme="majorHAnsi" w:eastAsia="MS Minngs" w:hAnsiTheme="majorHAnsi" w:cstheme="majorHAnsi"/>
          <w:iCs/>
          <w:color w:val="000000"/>
          <w:lang w:val="en-GB" w:eastAsia="ja-JP"/>
        </w:rPr>
        <w:t xml:space="preserve">their consent to participate. </w:t>
      </w:r>
      <w:r w:rsidR="00443DB9" w:rsidRPr="00B25B6D">
        <w:rPr>
          <w:rFonts w:asciiTheme="majorHAnsi" w:eastAsia="MS Minngs" w:hAnsiTheme="majorHAnsi" w:cstheme="majorHAnsi"/>
          <w:iCs/>
          <w:color w:val="000000"/>
          <w:lang w:val="en-GB" w:eastAsia="ja-JP"/>
        </w:rPr>
        <w:t xml:space="preserve">Participants </w:t>
      </w:r>
      <w:r w:rsidRPr="00B25B6D">
        <w:rPr>
          <w:rFonts w:asciiTheme="majorHAnsi" w:eastAsia="MS Minngs" w:hAnsiTheme="majorHAnsi" w:cstheme="majorHAnsi"/>
          <w:iCs/>
          <w:color w:val="000000"/>
          <w:lang w:val="en-GB" w:eastAsia="ja-JP"/>
        </w:rPr>
        <w:t xml:space="preserve">were also informed that they could stop the survey </w:t>
      </w:r>
      <w:r w:rsidR="00443DB9" w:rsidRPr="00B25B6D">
        <w:rPr>
          <w:rFonts w:asciiTheme="majorHAnsi" w:eastAsia="MS Minngs" w:hAnsiTheme="majorHAnsi" w:cstheme="majorHAnsi"/>
          <w:iCs/>
          <w:color w:val="000000"/>
          <w:lang w:val="en-GB" w:eastAsia="ja-JP"/>
        </w:rPr>
        <w:t xml:space="preserve">at any time </w:t>
      </w:r>
      <w:r w:rsidRPr="00B25B6D">
        <w:rPr>
          <w:rFonts w:asciiTheme="majorHAnsi" w:eastAsia="MS Minngs" w:hAnsiTheme="majorHAnsi" w:cstheme="majorHAnsi"/>
          <w:iCs/>
          <w:color w:val="000000"/>
          <w:lang w:val="en-GB" w:eastAsia="ja-JP"/>
        </w:rPr>
        <w:t xml:space="preserve">and </w:t>
      </w:r>
      <w:r w:rsidR="00443DB9" w:rsidRPr="00B25B6D">
        <w:rPr>
          <w:rFonts w:asciiTheme="majorHAnsi" w:eastAsia="MS Minngs" w:hAnsiTheme="majorHAnsi" w:cstheme="majorHAnsi"/>
          <w:iCs/>
          <w:color w:val="000000"/>
          <w:lang w:val="en-GB" w:eastAsia="ja-JP"/>
        </w:rPr>
        <w:t xml:space="preserve">revoke </w:t>
      </w:r>
      <w:r w:rsidRPr="00B25B6D">
        <w:rPr>
          <w:rFonts w:asciiTheme="majorHAnsi" w:eastAsia="MS Minngs" w:hAnsiTheme="majorHAnsi" w:cstheme="majorHAnsi"/>
          <w:iCs/>
          <w:color w:val="000000"/>
          <w:lang w:val="en-GB" w:eastAsia="ja-JP"/>
        </w:rPr>
        <w:t>their participation.</w:t>
      </w:r>
    </w:p>
    <w:p w14:paraId="518D621A" w14:textId="3AED690F" w:rsidR="00DB6E2B" w:rsidRPr="00B25B6D" w:rsidRDefault="00CE0BA3" w:rsidP="00AA7940">
      <w:pPr>
        <w:spacing w:after="240" w:line="360" w:lineRule="auto"/>
        <w:ind w:right="-499"/>
        <w:jc w:val="both"/>
        <w:rPr>
          <w:rFonts w:asciiTheme="majorHAnsi" w:eastAsia="MS Minngs" w:hAnsiTheme="majorHAnsi" w:cstheme="majorHAnsi"/>
          <w:b/>
          <w:bCs/>
          <w:iCs/>
          <w:color w:val="000000"/>
          <w:lang w:val="en-US" w:eastAsia="ja-JP"/>
        </w:rPr>
      </w:pPr>
      <w:r w:rsidRPr="00B25B6D">
        <w:rPr>
          <w:rFonts w:asciiTheme="majorHAnsi" w:hAnsiTheme="majorHAnsi" w:cstheme="majorHAnsi"/>
          <w:b/>
          <w:bCs/>
          <w:iCs/>
          <w:color w:val="000000" w:themeColor="text1"/>
          <w:lang w:val="en-GB"/>
        </w:rPr>
        <w:t xml:space="preserve">2.5 </w:t>
      </w:r>
      <w:r w:rsidRPr="00B25B6D">
        <w:rPr>
          <w:rFonts w:asciiTheme="majorHAnsi" w:eastAsia="MS Minngs" w:hAnsiTheme="majorHAnsi" w:cstheme="majorHAnsi"/>
          <w:b/>
          <w:bCs/>
          <w:iCs/>
          <w:color w:val="000000"/>
          <w:lang w:val="en-GB" w:eastAsia="ja-JP"/>
        </w:rPr>
        <w:t>Funding</w:t>
      </w:r>
    </w:p>
    <w:p w14:paraId="25703168" w14:textId="311C0FF7" w:rsidR="00DB6E2B" w:rsidRPr="00B25B6D" w:rsidRDefault="00CE0BA3" w:rsidP="00732E87">
      <w:pPr>
        <w:spacing w:after="240" w:line="360" w:lineRule="auto"/>
        <w:ind w:right="-499" w:firstLine="720"/>
        <w:jc w:val="both"/>
        <w:rPr>
          <w:rFonts w:asciiTheme="majorHAnsi" w:eastAsia="MS Minngs" w:hAnsiTheme="majorHAnsi" w:cstheme="majorHAnsi"/>
          <w:iCs/>
          <w:color w:val="000000"/>
          <w:lang w:val="en-US" w:eastAsia="ja-JP"/>
        </w:rPr>
      </w:pPr>
      <w:r w:rsidRPr="00B25B6D">
        <w:rPr>
          <w:rFonts w:asciiTheme="majorHAnsi" w:eastAsia="MS Minngs" w:hAnsiTheme="majorHAnsi" w:cstheme="majorHAnsi"/>
          <w:iCs/>
          <w:color w:val="000000"/>
          <w:lang w:val="en-GB" w:eastAsia="ja-JP"/>
        </w:rPr>
        <w:t>No funding.</w:t>
      </w:r>
    </w:p>
    <w:p w14:paraId="15F55C1F" w14:textId="77777777" w:rsidR="00093B37" w:rsidRPr="00B25B6D" w:rsidRDefault="00093B37" w:rsidP="00AA7940">
      <w:pPr>
        <w:spacing w:line="360" w:lineRule="auto"/>
        <w:ind w:right="-499"/>
        <w:jc w:val="both"/>
        <w:rPr>
          <w:rFonts w:asciiTheme="majorHAnsi" w:hAnsiTheme="majorHAnsi" w:cstheme="majorHAnsi"/>
          <w:color w:val="000000" w:themeColor="text1"/>
          <w:lang w:val="en-US"/>
        </w:rPr>
      </w:pPr>
    </w:p>
    <w:p w14:paraId="31A681A4" w14:textId="6F06F63A" w:rsidR="00416A55" w:rsidRPr="00B25B6D" w:rsidRDefault="000B0FE6" w:rsidP="00AA7940">
      <w:pPr>
        <w:spacing w:line="360" w:lineRule="auto"/>
        <w:ind w:right="-499"/>
        <w:jc w:val="both"/>
        <w:rPr>
          <w:rFonts w:asciiTheme="majorHAnsi" w:hAnsiTheme="majorHAnsi" w:cstheme="majorHAnsi"/>
          <w:b/>
          <w:color w:val="000000" w:themeColor="text1"/>
          <w:lang w:val="en-US"/>
        </w:rPr>
      </w:pPr>
      <w:r w:rsidRPr="00B25B6D">
        <w:rPr>
          <w:rFonts w:asciiTheme="majorHAnsi" w:hAnsiTheme="majorHAnsi" w:cstheme="majorHAnsi"/>
          <w:b/>
          <w:color w:val="000000" w:themeColor="text1"/>
          <w:lang w:val="en-GB"/>
        </w:rPr>
        <w:t>3. Results</w:t>
      </w:r>
    </w:p>
    <w:p w14:paraId="1D23EC9F" w14:textId="2965D88A" w:rsidR="00E4087E" w:rsidRPr="00B25B6D" w:rsidRDefault="00CE0BA3" w:rsidP="007725CE">
      <w:pPr>
        <w:spacing w:line="360" w:lineRule="auto"/>
        <w:ind w:right="-499" w:firstLine="720"/>
        <w:jc w:val="both"/>
        <w:rPr>
          <w:rFonts w:asciiTheme="majorHAnsi" w:hAnsiTheme="majorHAnsi" w:cstheme="majorHAnsi"/>
          <w:lang w:val="en-US"/>
        </w:rPr>
      </w:pPr>
      <w:r w:rsidRPr="00B25B6D">
        <w:rPr>
          <w:rFonts w:asciiTheme="majorHAnsi" w:eastAsia="Cambria" w:hAnsiTheme="majorHAnsi" w:cstheme="majorHAnsi"/>
          <w:bCs/>
          <w:color w:val="000000"/>
          <w:lang w:val="en-GB"/>
        </w:rPr>
        <w:t>A total of</w:t>
      </w:r>
      <w:r w:rsidRPr="00B25B6D">
        <w:rPr>
          <w:rFonts w:asciiTheme="majorHAnsi" w:eastAsia="Cambria" w:hAnsiTheme="majorHAnsi" w:cstheme="majorHAnsi"/>
          <w:b/>
          <w:color w:val="000000"/>
          <w:lang w:val="en-GB"/>
        </w:rPr>
        <w:t xml:space="preserve"> </w:t>
      </w:r>
      <w:r w:rsidR="00255179" w:rsidRPr="00B25B6D">
        <w:rPr>
          <w:rFonts w:asciiTheme="majorHAnsi" w:hAnsiTheme="majorHAnsi" w:cstheme="majorHAnsi"/>
          <w:lang w:val="en-GB"/>
        </w:rPr>
        <w:t>10,325 health care workers were recruited (1969</w:t>
      </w:r>
      <w:r w:rsidRPr="00B25B6D">
        <w:rPr>
          <w:rFonts w:asciiTheme="majorHAnsi" w:eastAsia="Cambria" w:hAnsiTheme="majorHAnsi" w:cstheme="majorHAnsi"/>
          <w:lang w:val="en-GB"/>
        </w:rPr>
        <w:t xml:space="preserve"> </w:t>
      </w:r>
      <w:r w:rsidR="00255179" w:rsidRPr="00B25B6D">
        <w:rPr>
          <w:rFonts w:asciiTheme="majorHAnsi" w:hAnsiTheme="majorHAnsi" w:cstheme="majorHAnsi"/>
          <w:lang w:val="en-GB"/>
        </w:rPr>
        <w:t>(19.1%) physicians, 1768</w:t>
      </w:r>
      <w:r w:rsidRPr="00B25B6D">
        <w:rPr>
          <w:rFonts w:asciiTheme="majorHAnsi" w:eastAsia="Cambria" w:hAnsiTheme="majorHAnsi" w:cstheme="majorHAnsi"/>
          <w:lang w:val="en-GB"/>
        </w:rPr>
        <w:t xml:space="preserve"> </w:t>
      </w:r>
      <w:r w:rsidR="00255179" w:rsidRPr="00B25B6D">
        <w:rPr>
          <w:rFonts w:asciiTheme="majorHAnsi" w:hAnsiTheme="majorHAnsi" w:cstheme="majorHAnsi"/>
          <w:lang w:val="en-GB"/>
        </w:rPr>
        <w:t>(17.1%) health executives, 2819</w:t>
      </w:r>
      <w:r w:rsidRPr="00B25B6D">
        <w:rPr>
          <w:rFonts w:asciiTheme="majorHAnsi" w:eastAsia="Cambria" w:hAnsiTheme="majorHAnsi" w:cstheme="majorHAnsi"/>
          <w:lang w:val="en-GB"/>
        </w:rPr>
        <w:t xml:space="preserve"> </w:t>
      </w:r>
      <w:r w:rsidR="00255179" w:rsidRPr="00B25B6D">
        <w:rPr>
          <w:rFonts w:asciiTheme="majorHAnsi" w:hAnsiTheme="majorHAnsi" w:cstheme="majorHAnsi"/>
          <w:lang w:val="en-GB"/>
        </w:rPr>
        <w:t>(27.3%) nurses, 847</w:t>
      </w:r>
      <w:r w:rsidRPr="00B25B6D">
        <w:rPr>
          <w:rFonts w:asciiTheme="majorHAnsi" w:eastAsia="Cambria" w:hAnsiTheme="majorHAnsi" w:cstheme="majorHAnsi"/>
          <w:lang w:val="en-GB"/>
        </w:rPr>
        <w:t xml:space="preserve"> </w:t>
      </w:r>
      <w:r w:rsidR="00255179" w:rsidRPr="00B25B6D">
        <w:rPr>
          <w:rFonts w:asciiTheme="majorHAnsi" w:hAnsiTheme="majorHAnsi" w:cstheme="majorHAnsi"/>
          <w:lang w:val="en-GB"/>
        </w:rPr>
        <w:t xml:space="preserve">(8.2%) assistant nurses and 2922 (28.3%) other </w:t>
      </w:r>
      <w:r w:rsidR="00CF2270" w:rsidRPr="00B25B6D">
        <w:rPr>
          <w:rFonts w:asciiTheme="majorHAnsi" w:hAnsiTheme="majorHAnsi" w:cstheme="majorHAnsi"/>
          <w:lang w:val="en-GB"/>
        </w:rPr>
        <w:t>allied health professionals (AHP)</w:t>
      </w:r>
      <w:r w:rsidR="007725CE" w:rsidRPr="00B25B6D">
        <w:rPr>
          <w:rFonts w:asciiTheme="majorHAnsi" w:hAnsiTheme="majorHAnsi" w:cstheme="majorHAnsi"/>
          <w:lang w:val="en-GB"/>
        </w:rPr>
        <w:t>). The mean age was 42.</w:t>
      </w:r>
      <w:r w:rsidRPr="00B25B6D">
        <w:rPr>
          <w:rFonts w:asciiTheme="majorHAnsi" w:eastAsia="Cambria" w:hAnsiTheme="majorHAnsi" w:cstheme="majorHAnsi"/>
          <w:lang w:val="en-GB"/>
        </w:rPr>
        <w:t>3 years</w:t>
      </w:r>
      <w:r w:rsidR="007725CE" w:rsidRPr="00B25B6D">
        <w:rPr>
          <w:rFonts w:asciiTheme="majorHAnsi" w:hAnsiTheme="majorHAnsi" w:cstheme="majorHAnsi"/>
          <w:lang w:val="en-GB"/>
        </w:rPr>
        <w:t xml:space="preserve"> (standard deviation (SD): 10.84), </w:t>
      </w:r>
      <w:r w:rsidRPr="00B25B6D">
        <w:rPr>
          <w:rFonts w:asciiTheme="majorHAnsi" w:eastAsia="Cambria" w:hAnsiTheme="majorHAnsi" w:cstheme="majorHAnsi"/>
          <w:lang w:val="en-GB"/>
        </w:rPr>
        <w:t xml:space="preserve">and </w:t>
      </w:r>
      <w:r w:rsidR="007725CE" w:rsidRPr="00B25B6D">
        <w:rPr>
          <w:rFonts w:asciiTheme="majorHAnsi" w:hAnsiTheme="majorHAnsi" w:cstheme="majorHAnsi"/>
          <w:lang w:val="en-GB"/>
        </w:rPr>
        <w:t>1989</w:t>
      </w:r>
      <w:r w:rsidRPr="00B25B6D">
        <w:rPr>
          <w:rFonts w:asciiTheme="majorHAnsi" w:eastAsia="Cambria" w:hAnsiTheme="majorHAnsi" w:cstheme="majorHAnsi"/>
          <w:lang w:val="en-GB"/>
        </w:rPr>
        <w:t xml:space="preserve"> </w:t>
      </w:r>
      <w:r w:rsidR="007725CE" w:rsidRPr="00B25B6D">
        <w:rPr>
          <w:rFonts w:asciiTheme="majorHAnsi" w:hAnsiTheme="majorHAnsi" w:cstheme="majorHAnsi"/>
          <w:lang w:val="en-GB"/>
        </w:rPr>
        <w:t xml:space="preserve">(19.3%) were men. </w:t>
      </w:r>
      <w:r w:rsidRPr="00B25B6D">
        <w:rPr>
          <w:rFonts w:asciiTheme="majorHAnsi" w:eastAsia="Cambria" w:hAnsiTheme="majorHAnsi" w:cstheme="majorHAnsi"/>
          <w:lang w:val="en-GB"/>
        </w:rPr>
        <w:t xml:space="preserve">A total of </w:t>
      </w:r>
      <w:r w:rsidR="007725CE" w:rsidRPr="00B25B6D">
        <w:rPr>
          <w:rFonts w:asciiTheme="majorHAnsi" w:hAnsiTheme="majorHAnsi" w:cstheme="majorHAnsi"/>
          <w:lang w:val="en-GB"/>
        </w:rPr>
        <w:t>2129</w:t>
      </w:r>
      <w:r w:rsidRPr="00B25B6D">
        <w:rPr>
          <w:rFonts w:asciiTheme="majorHAnsi" w:eastAsia="Cambria" w:hAnsiTheme="majorHAnsi" w:cstheme="majorHAnsi"/>
          <w:lang w:val="en-GB"/>
        </w:rPr>
        <w:t xml:space="preserve"> </w:t>
      </w:r>
      <w:r w:rsidR="007725CE" w:rsidRPr="00B25B6D">
        <w:rPr>
          <w:rFonts w:asciiTheme="majorHAnsi" w:hAnsiTheme="majorHAnsi" w:cstheme="majorHAnsi"/>
          <w:lang w:val="en-GB"/>
        </w:rPr>
        <w:t>(20.6%)</w:t>
      </w:r>
      <w:r w:rsidR="002C3286" w:rsidRPr="00B25B6D">
        <w:rPr>
          <w:rFonts w:asciiTheme="majorHAnsi" w:eastAsia="Cambria" w:hAnsiTheme="majorHAnsi" w:cstheme="majorHAnsi"/>
          <w:lang w:val="en-GB"/>
        </w:rPr>
        <w:t xml:space="preserve"> respondents</w:t>
      </w:r>
      <w:r w:rsidR="007725CE" w:rsidRPr="00B25B6D">
        <w:rPr>
          <w:rFonts w:asciiTheme="majorHAnsi" w:hAnsiTheme="majorHAnsi" w:cstheme="majorHAnsi"/>
          <w:lang w:val="en-GB"/>
        </w:rPr>
        <w:t xml:space="preserve"> were classified </w:t>
      </w:r>
      <w:r w:rsidRPr="00B25B6D">
        <w:rPr>
          <w:rFonts w:asciiTheme="majorHAnsi" w:eastAsia="Cambria" w:hAnsiTheme="majorHAnsi" w:cstheme="majorHAnsi"/>
          <w:lang w:val="en-GB"/>
        </w:rPr>
        <w:t>into</w:t>
      </w:r>
      <w:r w:rsidR="007725CE" w:rsidRPr="00B25B6D">
        <w:rPr>
          <w:rFonts w:asciiTheme="majorHAnsi" w:hAnsiTheme="majorHAnsi" w:cstheme="majorHAnsi"/>
          <w:lang w:val="en-GB"/>
        </w:rPr>
        <w:t xml:space="preserve"> the absenteeism group. The proportion of absenteeism </w:t>
      </w:r>
      <w:r w:rsidR="00CD4844" w:rsidRPr="00B25B6D">
        <w:rPr>
          <w:rFonts w:asciiTheme="majorHAnsi" w:hAnsiTheme="majorHAnsi" w:cstheme="majorHAnsi"/>
          <w:lang w:val="en-GB"/>
        </w:rPr>
        <w:t xml:space="preserve">based on </w:t>
      </w:r>
      <w:r w:rsidR="007725CE" w:rsidRPr="00B25B6D">
        <w:rPr>
          <w:rFonts w:asciiTheme="majorHAnsi" w:hAnsiTheme="majorHAnsi" w:cstheme="majorHAnsi"/>
          <w:lang w:val="en-GB"/>
        </w:rPr>
        <w:t xml:space="preserve">professional category is presented in </w:t>
      </w:r>
      <w:r w:rsidR="007725CE" w:rsidRPr="00B25B6D">
        <w:rPr>
          <w:rFonts w:asciiTheme="majorHAnsi" w:hAnsiTheme="majorHAnsi" w:cstheme="majorHAnsi"/>
          <w:b/>
          <w:bCs/>
          <w:lang w:val="en-GB"/>
        </w:rPr>
        <w:t>Table 1</w:t>
      </w:r>
      <w:r w:rsidR="005F5A53" w:rsidRPr="00B25B6D">
        <w:rPr>
          <w:rFonts w:asciiTheme="majorHAnsi" w:hAnsiTheme="majorHAnsi" w:cstheme="majorHAnsi"/>
          <w:lang w:val="en-GB"/>
        </w:rPr>
        <w:t xml:space="preserve">. Nursery </w:t>
      </w:r>
      <w:r w:rsidRPr="00B25B6D">
        <w:rPr>
          <w:rFonts w:asciiTheme="majorHAnsi" w:eastAsia="Cambria" w:hAnsiTheme="majorHAnsi" w:cstheme="majorHAnsi"/>
          <w:lang w:val="en-GB"/>
        </w:rPr>
        <w:t xml:space="preserve">assistants, </w:t>
      </w:r>
      <w:proofErr w:type="spellStart"/>
      <w:r w:rsidRPr="00B25B6D">
        <w:rPr>
          <w:rFonts w:asciiTheme="majorHAnsi" w:eastAsia="Cambria" w:hAnsiTheme="majorHAnsi" w:cstheme="majorHAnsi"/>
          <w:lang w:val="en-GB"/>
        </w:rPr>
        <w:t>psychomotricians</w:t>
      </w:r>
      <w:proofErr w:type="spellEnd"/>
      <w:r w:rsidRPr="00B25B6D">
        <w:rPr>
          <w:rFonts w:asciiTheme="majorHAnsi" w:eastAsia="Cambria" w:hAnsiTheme="majorHAnsi" w:cstheme="majorHAnsi"/>
          <w:lang w:val="en-GB"/>
        </w:rPr>
        <w:t>, and nurse assistants</w:t>
      </w:r>
      <w:r w:rsidR="005F5A53" w:rsidRPr="00B25B6D">
        <w:rPr>
          <w:rFonts w:asciiTheme="majorHAnsi" w:hAnsiTheme="majorHAnsi" w:cstheme="majorHAnsi"/>
          <w:lang w:val="en-GB"/>
        </w:rPr>
        <w:t xml:space="preserve"> were the three professions with the highest absenteeism rates (&gt;30%) (nurses</w:t>
      </w:r>
      <w:r w:rsidR="00CD4844" w:rsidRPr="00B25B6D">
        <w:rPr>
          <w:rFonts w:asciiTheme="majorHAnsi" w:hAnsiTheme="majorHAnsi" w:cstheme="majorHAnsi"/>
          <w:lang w:val="en-GB"/>
        </w:rPr>
        <w:t>,</w:t>
      </w:r>
      <w:r w:rsidR="005F5A53" w:rsidRPr="00B25B6D">
        <w:rPr>
          <w:rFonts w:asciiTheme="majorHAnsi" w:hAnsiTheme="majorHAnsi" w:cstheme="majorHAnsi"/>
          <w:lang w:val="en-GB"/>
        </w:rPr>
        <w:t xml:space="preserve"> 24%</w:t>
      </w:r>
      <w:r w:rsidR="00CD4844" w:rsidRPr="00B25B6D">
        <w:rPr>
          <w:rFonts w:asciiTheme="majorHAnsi" w:hAnsiTheme="majorHAnsi" w:cstheme="majorHAnsi"/>
          <w:lang w:val="en-GB"/>
        </w:rPr>
        <w:t>;</w:t>
      </w:r>
      <w:r w:rsidR="005F5A53" w:rsidRPr="00B25B6D">
        <w:rPr>
          <w:rFonts w:asciiTheme="majorHAnsi" w:hAnsiTheme="majorHAnsi" w:cstheme="majorHAnsi"/>
          <w:lang w:val="en-GB"/>
        </w:rPr>
        <w:t xml:space="preserve"> health executives</w:t>
      </w:r>
      <w:r w:rsidR="00CD4844" w:rsidRPr="00B25B6D">
        <w:rPr>
          <w:rFonts w:asciiTheme="majorHAnsi" w:hAnsiTheme="majorHAnsi" w:cstheme="majorHAnsi"/>
          <w:lang w:val="en-GB"/>
        </w:rPr>
        <w:t>,</w:t>
      </w:r>
      <w:r w:rsidR="005F5A53" w:rsidRPr="00B25B6D">
        <w:rPr>
          <w:rFonts w:asciiTheme="majorHAnsi" w:hAnsiTheme="majorHAnsi" w:cstheme="majorHAnsi"/>
          <w:lang w:val="en-GB"/>
        </w:rPr>
        <w:t xml:space="preserve"> 18%</w:t>
      </w:r>
      <w:r w:rsidR="00CD4844" w:rsidRPr="00B25B6D">
        <w:rPr>
          <w:rFonts w:asciiTheme="majorHAnsi" w:hAnsiTheme="majorHAnsi" w:cstheme="majorHAnsi"/>
          <w:lang w:val="en-GB"/>
        </w:rPr>
        <w:t>;</w:t>
      </w:r>
      <w:r w:rsidR="005F5A53" w:rsidRPr="00B25B6D">
        <w:rPr>
          <w:rFonts w:asciiTheme="majorHAnsi" w:hAnsiTheme="majorHAnsi" w:cstheme="majorHAnsi"/>
          <w:lang w:val="en-GB"/>
        </w:rPr>
        <w:t xml:space="preserve"> physicians</w:t>
      </w:r>
      <w:r w:rsidR="00CD4844" w:rsidRPr="00B25B6D">
        <w:rPr>
          <w:rFonts w:asciiTheme="majorHAnsi" w:hAnsiTheme="majorHAnsi" w:cstheme="majorHAnsi"/>
          <w:lang w:val="en-GB"/>
        </w:rPr>
        <w:t>,</w:t>
      </w:r>
      <w:r w:rsidR="005F5A53" w:rsidRPr="00B25B6D">
        <w:rPr>
          <w:rFonts w:asciiTheme="majorHAnsi" w:hAnsiTheme="majorHAnsi" w:cstheme="majorHAnsi"/>
          <w:lang w:val="en-GB"/>
        </w:rPr>
        <w:t xml:space="preserve"> 14%; </w:t>
      </w:r>
      <w:r w:rsidR="00CD4844" w:rsidRPr="00B25B6D">
        <w:rPr>
          <w:rFonts w:asciiTheme="majorHAnsi" w:hAnsiTheme="majorHAnsi" w:cstheme="majorHAnsi"/>
          <w:lang w:val="en-GB"/>
        </w:rPr>
        <w:t xml:space="preserve">and </w:t>
      </w:r>
      <w:r w:rsidR="005F5A53" w:rsidRPr="00B25B6D">
        <w:rPr>
          <w:rFonts w:asciiTheme="majorHAnsi" w:hAnsiTheme="majorHAnsi" w:cstheme="majorHAnsi"/>
          <w:lang w:val="en-GB"/>
        </w:rPr>
        <w:t>health director</w:t>
      </w:r>
      <w:r w:rsidR="00CD4844" w:rsidRPr="00B25B6D">
        <w:rPr>
          <w:rFonts w:asciiTheme="majorHAnsi" w:hAnsiTheme="majorHAnsi" w:cstheme="majorHAnsi"/>
          <w:lang w:val="en-GB"/>
        </w:rPr>
        <w:t>,</w:t>
      </w:r>
      <w:r w:rsidR="005F5A53" w:rsidRPr="00B25B6D">
        <w:rPr>
          <w:rFonts w:asciiTheme="majorHAnsi" w:hAnsiTheme="majorHAnsi" w:cstheme="majorHAnsi"/>
          <w:lang w:val="en-GB"/>
        </w:rPr>
        <w:t xml:space="preserve"> 10%). </w:t>
      </w:r>
      <w:r w:rsidR="008949C6" w:rsidRPr="00B25B6D">
        <w:rPr>
          <w:rFonts w:asciiTheme="majorHAnsi" w:eastAsia="Calibri" w:hAnsiTheme="majorHAnsi" w:cstheme="majorHAnsi"/>
          <w:lang w:val="en-GB"/>
        </w:rPr>
        <w:t xml:space="preserve">The Cronbach's α coefficient was high for the MBI burnout dimensions (emotional exhaustion α=0.91, personal accomplishment α=0.77, </w:t>
      </w:r>
      <w:r w:rsidR="00CD4844" w:rsidRPr="00B25B6D">
        <w:rPr>
          <w:rFonts w:asciiTheme="majorHAnsi" w:eastAsia="Calibri" w:hAnsiTheme="majorHAnsi" w:cstheme="majorHAnsi"/>
          <w:lang w:val="en-GB"/>
        </w:rPr>
        <w:t xml:space="preserve">and </w:t>
      </w:r>
      <w:r w:rsidR="008949C6" w:rsidRPr="00B25B6D">
        <w:rPr>
          <w:rFonts w:asciiTheme="majorHAnsi" w:eastAsia="Calibri" w:hAnsiTheme="majorHAnsi" w:cstheme="majorHAnsi"/>
          <w:lang w:val="en-GB"/>
        </w:rPr>
        <w:t>depersonalization α=0.72).</w:t>
      </w:r>
    </w:p>
    <w:p w14:paraId="24ABD87F" w14:textId="48D610C5" w:rsidR="006501E6" w:rsidRPr="00B25B6D" w:rsidRDefault="00CE0BA3" w:rsidP="00732E87">
      <w:pPr>
        <w:spacing w:line="360" w:lineRule="auto"/>
        <w:ind w:right="-499" w:firstLine="720"/>
        <w:jc w:val="both"/>
        <w:rPr>
          <w:rFonts w:asciiTheme="majorHAnsi" w:hAnsiTheme="majorHAnsi" w:cstheme="majorHAnsi"/>
          <w:lang w:val="en-US"/>
        </w:rPr>
      </w:pPr>
      <w:r w:rsidRPr="00B25B6D">
        <w:rPr>
          <w:rFonts w:asciiTheme="majorHAnsi" w:hAnsiTheme="majorHAnsi" w:cstheme="majorHAnsi"/>
          <w:lang w:val="en-GB"/>
        </w:rPr>
        <w:t xml:space="preserve">The geographical coverage of the survey was satisfactory and </w:t>
      </w:r>
      <w:r w:rsidRPr="00B25B6D">
        <w:rPr>
          <w:rFonts w:asciiTheme="majorHAnsi" w:eastAsia="Cambria" w:hAnsiTheme="majorHAnsi" w:cstheme="majorHAnsi"/>
          <w:lang w:val="en-GB"/>
        </w:rPr>
        <w:t xml:space="preserve">is </w:t>
      </w:r>
      <w:r w:rsidRPr="00B25B6D">
        <w:rPr>
          <w:rFonts w:asciiTheme="majorHAnsi" w:hAnsiTheme="majorHAnsi" w:cstheme="majorHAnsi"/>
          <w:lang w:val="en-GB"/>
        </w:rPr>
        <w:t xml:space="preserve">presented in </w:t>
      </w:r>
      <w:r w:rsidRPr="00B25B6D">
        <w:rPr>
          <w:rFonts w:asciiTheme="majorHAnsi" w:hAnsiTheme="majorHAnsi" w:cstheme="majorHAnsi"/>
          <w:b/>
          <w:bCs/>
          <w:lang w:val="en-GB"/>
        </w:rPr>
        <w:t>Figure 1</w:t>
      </w:r>
      <w:r w:rsidR="00255179" w:rsidRPr="00B25B6D">
        <w:rPr>
          <w:rFonts w:asciiTheme="majorHAnsi" w:hAnsiTheme="majorHAnsi" w:cstheme="majorHAnsi"/>
          <w:lang w:val="en-GB"/>
        </w:rPr>
        <w:t>. All regional territories were represented with between 251 and 1573</w:t>
      </w:r>
      <w:r w:rsidR="00CD4844" w:rsidRPr="00B25B6D">
        <w:rPr>
          <w:rFonts w:asciiTheme="majorHAnsi" w:hAnsiTheme="majorHAnsi" w:cstheme="majorHAnsi"/>
          <w:lang w:val="en-GB"/>
        </w:rPr>
        <w:t xml:space="preserve"> respondents</w:t>
      </w:r>
      <w:r w:rsidR="00255179" w:rsidRPr="00B25B6D">
        <w:rPr>
          <w:rFonts w:asciiTheme="majorHAnsi" w:hAnsiTheme="majorHAnsi" w:cstheme="majorHAnsi"/>
          <w:lang w:val="en-GB"/>
        </w:rPr>
        <w:t xml:space="preserve">, </w:t>
      </w:r>
      <w:r w:rsidR="00CD4844" w:rsidRPr="00B25B6D">
        <w:rPr>
          <w:rFonts w:asciiTheme="majorHAnsi" w:hAnsiTheme="majorHAnsi" w:cstheme="majorHAnsi"/>
          <w:lang w:val="en-GB"/>
        </w:rPr>
        <w:t xml:space="preserve">which is </w:t>
      </w:r>
      <w:r w:rsidRPr="00B25B6D">
        <w:rPr>
          <w:rFonts w:asciiTheme="majorHAnsi" w:eastAsia="Cambria" w:hAnsiTheme="majorHAnsi" w:cstheme="majorHAnsi"/>
          <w:lang w:val="en-GB"/>
        </w:rPr>
        <w:t>consistent</w:t>
      </w:r>
      <w:r w:rsidR="00255179" w:rsidRPr="00B25B6D">
        <w:rPr>
          <w:rFonts w:asciiTheme="majorHAnsi" w:hAnsiTheme="majorHAnsi" w:cstheme="majorHAnsi"/>
          <w:lang w:val="en-GB"/>
        </w:rPr>
        <w:t xml:space="preserve"> with the demographic repartition of the general population in France.</w:t>
      </w:r>
    </w:p>
    <w:p w14:paraId="1B6FB3F1" w14:textId="6436A2A4" w:rsidR="00F059F3" w:rsidRPr="00B25B6D" w:rsidRDefault="00CE0BA3" w:rsidP="007C39BF">
      <w:pPr>
        <w:spacing w:line="360" w:lineRule="auto"/>
        <w:ind w:right="-499" w:firstLine="720"/>
        <w:jc w:val="both"/>
        <w:rPr>
          <w:rFonts w:asciiTheme="majorHAnsi" w:hAnsiTheme="majorHAnsi" w:cstheme="majorHAnsi"/>
          <w:lang w:val="en-US"/>
        </w:rPr>
      </w:pPr>
      <w:r w:rsidRPr="00B25B6D">
        <w:rPr>
          <w:rFonts w:asciiTheme="majorHAnsi" w:hAnsiTheme="majorHAnsi" w:cstheme="majorHAnsi"/>
          <w:lang w:val="en-GB"/>
        </w:rPr>
        <w:t xml:space="preserve">The factors associated with absenteeism are presented in </w:t>
      </w:r>
      <w:r w:rsidRPr="00B25B6D">
        <w:rPr>
          <w:rFonts w:asciiTheme="majorHAnsi" w:hAnsiTheme="majorHAnsi" w:cstheme="majorHAnsi"/>
          <w:b/>
          <w:bCs/>
          <w:lang w:val="en-GB"/>
        </w:rPr>
        <w:t>Table 2</w:t>
      </w:r>
      <w:r w:rsidR="00A41034" w:rsidRPr="00B25B6D">
        <w:rPr>
          <w:rFonts w:asciiTheme="majorHAnsi" w:hAnsiTheme="majorHAnsi" w:cstheme="majorHAnsi"/>
          <w:lang w:val="en-GB"/>
        </w:rPr>
        <w:t xml:space="preserve">. When the 95% confidence intervals of the adjusted odds ratio are strictly </w:t>
      </w:r>
      <w:r w:rsidRPr="00B25B6D">
        <w:rPr>
          <w:rFonts w:asciiTheme="majorHAnsi" w:eastAsia="Cambria" w:hAnsiTheme="majorHAnsi" w:cstheme="majorHAnsi"/>
          <w:lang w:val="en-GB"/>
        </w:rPr>
        <w:t>greater than</w:t>
      </w:r>
      <w:r w:rsidR="00A41034" w:rsidRPr="00B25B6D">
        <w:rPr>
          <w:rFonts w:asciiTheme="majorHAnsi" w:hAnsiTheme="majorHAnsi" w:cstheme="majorHAnsi"/>
          <w:lang w:val="en-GB"/>
        </w:rPr>
        <w:t xml:space="preserve"> 1, the factor is considered to be significantly associated with an increased risk of absenteeism (with no causal relationship, given the cross-sectional nature of our data). In multivariate analyses, </w:t>
      </w:r>
      <w:r w:rsidR="00013CE5" w:rsidRPr="00B25B6D">
        <w:rPr>
          <w:rFonts w:asciiTheme="majorHAnsi" w:hAnsiTheme="majorHAnsi" w:cstheme="majorHAnsi"/>
          <w:lang w:val="en-GB"/>
        </w:rPr>
        <w:t>increased absenteeism was associated with</w:t>
      </w:r>
      <w:r w:rsidRPr="00B25B6D">
        <w:rPr>
          <w:rFonts w:asciiTheme="majorHAnsi" w:eastAsia="Cambria" w:hAnsiTheme="majorHAnsi" w:cstheme="majorHAnsi"/>
          <w:lang w:val="en-GB"/>
        </w:rPr>
        <w:t xml:space="preserve"> the following:</w:t>
      </w:r>
    </w:p>
    <w:p w14:paraId="25475C18" w14:textId="4EE166F0" w:rsidR="00F059F3" w:rsidRPr="00B25B6D" w:rsidRDefault="00CE0BA3" w:rsidP="007C39BF">
      <w:pPr>
        <w:spacing w:line="360" w:lineRule="auto"/>
        <w:ind w:right="-499" w:firstLine="720"/>
        <w:jc w:val="both"/>
        <w:rPr>
          <w:rFonts w:asciiTheme="majorHAnsi" w:hAnsiTheme="majorHAnsi" w:cstheme="majorHAnsi"/>
          <w:lang w:val="en-US"/>
        </w:rPr>
      </w:pPr>
      <w:r w:rsidRPr="00B25B6D">
        <w:rPr>
          <w:rFonts w:asciiTheme="majorHAnsi" w:eastAsia="Cambria" w:hAnsiTheme="majorHAnsi" w:cstheme="majorHAnsi"/>
          <w:lang w:val="en-GB"/>
        </w:rPr>
        <w:t>-Nonmodifiable</w:t>
      </w:r>
      <w:r w:rsidR="007C39BF" w:rsidRPr="00B25B6D">
        <w:rPr>
          <w:rFonts w:asciiTheme="majorHAnsi" w:hAnsiTheme="majorHAnsi" w:cstheme="majorHAnsi"/>
          <w:lang w:val="en-GB"/>
        </w:rPr>
        <w:t xml:space="preserve"> factors: having children at home </w:t>
      </w:r>
      <w:r w:rsidR="00012510" w:rsidRPr="00B25B6D">
        <w:rPr>
          <w:rFonts w:asciiTheme="majorHAnsi" w:hAnsiTheme="majorHAnsi" w:cstheme="majorHAnsi"/>
          <w:lang w:val="en-GB"/>
        </w:rPr>
        <w:t>[</w:t>
      </w:r>
      <w:r w:rsidR="007C39BF" w:rsidRPr="00B25B6D">
        <w:rPr>
          <w:rFonts w:asciiTheme="majorHAnsi" w:hAnsiTheme="majorHAnsi" w:cstheme="majorHAnsi"/>
          <w:lang w:val="en-GB"/>
        </w:rPr>
        <w:t>adjusted odds ratio (</w:t>
      </w:r>
      <w:proofErr w:type="spellStart"/>
      <w:r w:rsidR="007C39BF" w:rsidRPr="00B25B6D">
        <w:rPr>
          <w:rFonts w:asciiTheme="majorHAnsi" w:hAnsiTheme="majorHAnsi" w:cstheme="majorHAnsi"/>
          <w:lang w:val="en-GB"/>
        </w:rPr>
        <w:t>aOR</w:t>
      </w:r>
      <w:proofErr w:type="spellEnd"/>
      <w:r w:rsidR="007C39BF" w:rsidRPr="00B25B6D">
        <w:rPr>
          <w:rFonts w:asciiTheme="majorHAnsi" w:hAnsiTheme="majorHAnsi" w:cstheme="majorHAnsi"/>
          <w:lang w:val="en-GB"/>
        </w:rPr>
        <w:t>)= 1.131</w:t>
      </w:r>
      <w:r w:rsidR="00012510" w:rsidRPr="00B25B6D">
        <w:rPr>
          <w:rFonts w:asciiTheme="majorHAnsi" w:hAnsiTheme="majorHAnsi" w:cstheme="majorHAnsi"/>
          <w:lang w:val="en-GB"/>
        </w:rPr>
        <w:t xml:space="preserve"> </w:t>
      </w:r>
      <w:r w:rsidR="007C39BF" w:rsidRPr="00B25B6D">
        <w:rPr>
          <w:rFonts w:asciiTheme="majorHAnsi" w:hAnsiTheme="majorHAnsi" w:cstheme="majorHAnsi"/>
          <w:lang w:val="en-GB"/>
        </w:rPr>
        <w:t>(1.012-1.263)</w:t>
      </w:r>
      <w:r w:rsidR="00012510" w:rsidRPr="00B25B6D">
        <w:rPr>
          <w:rFonts w:asciiTheme="majorHAnsi" w:hAnsiTheme="majorHAnsi" w:cstheme="majorHAnsi"/>
          <w:lang w:val="en-GB"/>
        </w:rPr>
        <w:t>,</w:t>
      </w:r>
      <w:r w:rsidR="007C39BF" w:rsidRPr="00B25B6D">
        <w:rPr>
          <w:rFonts w:asciiTheme="majorHAnsi" w:hAnsiTheme="majorHAnsi" w:cstheme="majorHAnsi"/>
          <w:lang w:val="en-GB"/>
        </w:rPr>
        <w:t xml:space="preserve"> p=0.030</w:t>
      </w:r>
      <w:r w:rsidR="00012510" w:rsidRPr="00B25B6D">
        <w:rPr>
          <w:rFonts w:asciiTheme="majorHAnsi" w:hAnsiTheme="majorHAnsi" w:cstheme="majorHAnsi"/>
          <w:lang w:val="en-GB"/>
        </w:rPr>
        <w:t>];</w:t>
      </w:r>
      <w:r w:rsidR="007C39BF" w:rsidRPr="00B25B6D">
        <w:rPr>
          <w:rFonts w:asciiTheme="majorHAnsi" w:hAnsiTheme="majorHAnsi" w:cstheme="majorHAnsi"/>
          <w:lang w:val="en-GB"/>
        </w:rPr>
        <w:t xml:space="preserve"> history of recurrent major depression </w:t>
      </w:r>
      <w:r w:rsidR="00012510" w:rsidRPr="00B25B6D">
        <w:rPr>
          <w:rFonts w:asciiTheme="majorHAnsi" w:hAnsiTheme="majorHAnsi" w:cstheme="majorHAnsi"/>
          <w:lang w:val="en-GB"/>
        </w:rPr>
        <w:t>[</w:t>
      </w:r>
      <w:proofErr w:type="spellStart"/>
      <w:r w:rsidR="007C39BF" w:rsidRPr="00B25B6D">
        <w:rPr>
          <w:rFonts w:asciiTheme="majorHAnsi" w:hAnsiTheme="majorHAnsi" w:cstheme="majorHAnsi"/>
          <w:lang w:val="en-GB"/>
        </w:rPr>
        <w:t>aOR</w:t>
      </w:r>
      <w:proofErr w:type="spellEnd"/>
      <w:r w:rsidR="007C39BF" w:rsidRPr="00B25B6D">
        <w:rPr>
          <w:rFonts w:asciiTheme="majorHAnsi" w:hAnsiTheme="majorHAnsi" w:cstheme="majorHAnsi"/>
          <w:lang w:val="en-GB"/>
        </w:rPr>
        <w:t>=1.493</w:t>
      </w:r>
      <w:r w:rsidR="00012510" w:rsidRPr="00B25B6D">
        <w:rPr>
          <w:rFonts w:asciiTheme="majorHAnsi" w:hAnsiTheme="majorHAnsi" w:cstheme="majorHAnsi"/>
          <w:lang w:val="en-GB"/>
        </w:rPr>
        <w:t xml:space="preserve"> </w:t>
      </w:r>
      <w:r w:rsidR="007C39BF" w:rsidRPr="00B25B6D">
        <w:rPr>
          <w:rFonts w:asciiTheme="majorHAnsi" w:hAnsiTheme="majorHAnsi" w:cstheme="majorHAnsi"/>
          <w:lang w:val="en-GB"/>
        </w:rPr>
        <w:t>(1.308-1.704), p&lt;0.001</w:t>
      </w:r>
      <w:r w:rsidR="00012510" w:rsidRPr="00B25B6D">
        <w:rPr>
          <w:rFonts w:asciiTheme="majorHAnsi" w:hAnsiTheme="majorHAnsi" w:cstheme="majorHAnsi"/>
          <w:lang w:val="en-GB"/>
        </w:rPr>
        <w:t>]; and</w:t>
      </w:r>
      <w:r w:rsidR="007C39BF" w:rsidRPr="00B25B6D">
        <w:rPr>
          <w:rFonts w:asciiTheme="majorHAnsi" w:hAnsiTheme="majorHAnsi" w:cstheme="majorHAnsi"/>
          <w:lang w:val="en-GB"/>
        </w:rPr>
        <w:t xml:space="preserve"> having a chronic illness </w:t>
      </w:r>
      <w:r w:rsidR="00012510" w:rsidRPr="00B25B6D">
        <w:rPr>
          <w:rFonts w:asciiTheme="majorHAnsi" w:hAnsiTheme="majorHAnsi" w:cstheme="majorHAnsi"/>
          <w:lang w:val="en-GB"/>
        </w:rPr>
        <w:t>[</w:t>
      </w:r>
      <w:proofErr w:type="spellStart"/>
      <w:r w:rsidR="007C39BF" w:rsidRPr="00B25B6D">
        <w:rPr>
          <w:rFonts w:asciiTheme="majorHAnsi" w:hAnsiTheme="majorHAnsi" w:cstheme="majorHAnsi"/>
          <w:lang w:val="en-GB"/>
        </w:rPr>
        <w:t>aOR</w:t>
      </w:r>
      <w:proofErr w:type="spellEnd"/>
      <w:r w:rsidR="007C39BF" w:rsidRPr="00B25B6D">
        <w:rPr>
          <w:rFonts w:asciiTheme="majorHAnsi" w:hAnsiTheme="majorHAnsi" w:cstheme="majorHAnsi"/>
          <w:lang w:val="en-GB"/>
        </w:rPr>
        <w:t>=1.603</w:t>
      </w:r>
      <w:r w:rsidR="00012510" w:rsidRPr="00B25B6D">
        <w:rPr>
          <w:rFonts w:asciiTheme="majorHAnsi" w:hAnsiTheme="majorHAnsi" w:cstheme="majorHAnsi"/>
          <w:lang w:val="en-GB"/>
        </w:rPr>
        <w:t xml:space="preserve"> </w:t>
      </w:r>
      <w:r w:rsidR="007C39BF" w:rsidRPr="00B25B6D">
        <w:rPr>
          <w:rFonts w:asciiTheme="majorHAnsi" w:hAnsiTheme="majorHAnsi" w:cstheme="majorHAnsi"/>
          <w:lang w:val="en-GB"/>
        </w:rPr>
        <w:t>(1.413-1.819), p&lt;0.001</w:t>
      </w:r>
      <w:r w:rsidR="00012510" w:rsidRPr="00B25B6D">
        <w:rPr>
          <w:rFonts w:asciiTheme="majorHAnsi" w:hAnsiTheme="majorHAnsi" w:cstheme="majorHAnsi"/>
          <w:lang w:val="en-GB"/>
        </w:rPr>
        <w:t>].</w:t>
      </w:r>
    </w:p>
    <w:p w14:paraId="34BA7EBF" w14:textId="5E224003" w:rsidR="00F059F3" w:rsidRPr="00B25B6D" w:rsidRDefault="007C39BF" w:rsidP="007C39BF">
      <w:pPr>
        <w:spacing w:line="360" w:lineRule="auto"/>
        <w:ind w:right="-499" w:firstLine="720"/>
        <w:jc w:val="both"/>
        <w:rPr>
          <w:rFonts w:asciiTheme="majorHAnsi" w:hAnsiTheme="majorHAnsi" w:cstheme="majorHAnsi"/>
          <w:lang w:val="en-US"/>
        </w:rPr>
      </w:pPr>
      <w:r w:rsidRPr="00B25B6D">
        <w:rPr>
          <w:rFonts w:asciiTheme="majorHAnsi" w:hAnsiTheme="majorHAnsi" w:cstheme="majorHAnsi"/>
          <w:lang w:val="en-GB"/>
        </w:rPr>
        <w:t>-Modifiable factors</w:t>
      </w:r>
      <w:r w:rsidR="00012510" w:rsidRPr="00B25B6D">
        <w:rPr>
          <w:rFonts w:asciiTheme="majorHAnsi" w:hAnsiTheme="majorHAnsi" w:cstheme="majorHAnsi"/>
          <w:lang w:val="en-GB"/>
        </w:rPr>
        <w:t>:</w:t>
      </w:r>
      <w:r w:rsidRPr="00B25B6D">
        <w:rPr>
          <w:rFonts w:asciiTheme="majorHAnsi" w:hAnsiTheme="majorHAnsi" w:cstheme="majorHAnsi"/>
          <w:lang w:val="en-GB"/>
        </w:rPr>
        <w:t xml:space="preserve"> overweight/obesity</w:t>
      </w:r>
      <w:r w:rsidRPr="00B25B6D">
        <w:rPr>
          <w:rFonts w:asciiTheme="majorHAnsi" w:eastAsia="Cambria" w:hAnsiTheme="majorHAnsi" w:cstheme="majorHAnsi"/>
          <w:lang w:val="en-GB"/>
        </w:rPr>
        <w:t xml:space="preserve"> </w:t>
      </w:r>
      <w:r w:rsidR="00012510" w:rsidRPr="00B25B6D">
        <w:rPr>
          <w:rFonts w:asciiTheme="majorHAnsi" w:eastAsia="Cambria"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 1.322</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1.191-1.468), p&lt;0.001</w:t>
      </w:r>
      <w:r w:rsidR="00012510" w:rsidRPr="00B25B6D">
        <w:rPr>
          <w:rFonts w:asciiTheme="majorHAnsi" w:hAnsiTheme="majorHAnsi" w:cstheme="majorHAnsi"/>
          <w:lang w:val="en-GB"/>
        </w:rPr>
        <w:t>];</w:t>
      </w:r>
      <w:r w:rsidRPr="00B25B6D">
        <w:rPr>
          <w:rFonts w:asciiTheme="majorHAnsi" w:hAnsiTheme="majorHAnsi" w:cstheme="majorHAnsi"/>
          <w:lang w:val="en-GB"/>
        </w:rPr>
        <w:t xml:space="preserve"> sleep duration </w:t>
      </w:r>
      <w:r w:rsidR="00012510"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0.942</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0.912-0.988)</w:t>
      </w:r>
      <w:r w:rsidRPr="00B25B6D">
        <w:rPr>
          <w:rFonts w:asciiTheme="majorHAnsi" w:eastAsia="Cambria" w:hAnsiTheme="majorHAnsi" w:cstheme="majorHAnsi"/>
          <w:lang w:val="en-GB"/>
        </w:rPr>
        <w:t>,</w:t>
      </w:r>
      <w:r w:rsidRPr="00B25B6D">
        <w:rPr>
          <w:rFonts w:asciiTheme="majorHAnsi" w:hAnsiTheme="majorHAnsi" w:cstheme="majorHAnsi"/>
          <w:lang w:val="en-GB"/>
        </w:rPr>
        <w:t xml:space="preserve"> p=0.011</w:t>
      </w:r>
      <w:r w:rsidR="00012510" w:rsidRPr="00B25B6D">
        <w:rPr>
          <w:rFonts w:asciiTheme="majorHAnsi" w:hAnsiTheme="majorHAnsi" w:cstheme="majorHAnsi"/>
          <w:lang w:val="en-GB"/>
        </w:rPr>
        <w:t>];</w:t>
      </w:r>
      <w:r w:rsidRPr="00B25B6D">
        <w:rPr>
          <w:rFonts w:asciiTheme="majorHAnsi" w:hAnsiTheme="majorHAnsi" w:cstheme="majorHAnsi"/>
          <w:lang w:val="en-GB"/>
        </w:rPr>
        <w:t xml:space="preserve"> motivation deficit </w:t>
      </w:r>
      <w:r w:rsidR="00126945"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1.249</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1.107-1.409)</w:t>
      </w:r>
      <w:r w:rsidRPr="00B25B6D">
        <w:rPr>
          <w:rFonts w:asciiTheme="majorHAnsi" w:eastAsia="Cambria" w:hAnsiTheme="majorHAnsi" w:cstheme="majorHAnsi"/>
          <w:lang w:val="en-GB"/>
        </w:rPr>
        <w:t>,</w:t>
      </w:r>
      <w:r w:rsidRPr="00B25B6D">
        <w:rPr>
          <w:rFonts w:asciiTheme="majorHAnsi" w:hAnsiTheme="majorHAnsi" w:cstheme="majorHAnsi"/>
          <w:lang w:val="en-GB"/>
        </w:rPr>
        <w:t xml:space="preserve"> p&lt;0.001</w:t>
      </w:r>
      <w:r w:rsidR="00126945" w:rsidRPr="00B25B6D">
        <w:rPr>
          <w:rFonts w:asciiTheme="majorHAnsi" w:hAnsiTheme="majorHAnsi" w:cstheme="majorHAnsi"/>
          <w:lang w:val="en-GB"/>
        </w:rPr>
        <w:t>];</w:t>
      </w:r>
      <w:r w:rsidRPr="00B25B6D">
        <w:rPr>
          <w:rFonts w:asciiTheme="majorHAnsi" w:hAnsiTheme="majorHAnsi" w:cstheme="majorHAnsi"/>
          <w:lang w:val="en-GB"/>
        </w:rPr>
        <w:t xml:space="preserve"> working in </w:t>
      </w:r>
      <w:r w:rsidRPr="00B25B6D">
        <w:rPr>
          <w:rFonts w:asciiTheme="majorHAnsi" w:eastAsia="Cambria" w:hAnsiTheme="majorHAnsi" w:cstheme="majorHAnsi"/>
          <w:lang w:val="en-GB"/>
        </w:rPr>
        <w:t>the COVID</w:t>
      </w:r>
      <w:r w:rsidRPr="00B25B6D">
        <w:rPr>
          <w:rFonts w:asciiTheme="majorHAnsi" w:hAnsiTheme="majorHAnsi" w:cstheme="majorHAnsi"/>
          <w:lang w:val="en-GB"/>
        </w:rPr>
        <w:t xml:space="preserve">-19 department </w:t>
      </w:r>
      <w:r w:rsidR="00126945"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 1.244</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1.051-1.471)</w:t>
      </w:r>
      <w:r w:rsidRPr="00B25B6D">
        <w:rPr>
          <w:rFonts w:asciiTheme="majorHAnsi" w:eastAsia="Cambria" w:hAnsiTheme="majorHAnsi" w:cstheme="majorHAnsi"/>
          <w:lang w:val="en-GB"/>
        </w:rPr>
        <w:t>,</w:t>
      </w:r>
      <w:r w:rsidRPr="00B25B6D">
        <w:rPr>
          <w:rFonts w:asciiTheme="majorHAnsi" w:hAnsiTheme="majorHAnsi" w:cstheme="majorHAnsi"/>
          <w:lang w:val="en-GB"/>
        </w:rPr>
        <w:t xml:space="preserve"> p=0.011</w:t>
      </w:r>
      <w:r w:rsidR="00126945" w:rsidRPr="00B25B6D">
        <w:rPr>
          <w:rFonts w:asciiTheme="majorHAnsi" w:hAnsiTheme="majorHAnsi" w:cstheme="majorHAnsi"/>
          <w:lang w:val="en-GB"/>
        </w:rPr>
        <w:t>];</w:t>
      </w:r>
      <w:r w:rsidRPr="00B25B6D">
        <w:rPr>
          <w:rFonts w:asciiTheme="majorHAnsi" w:hAnsiTheme="majorHAnsi" w:cstheme="majorHAnsi"/>
          <w:lang w:val="en-GB"/>
        </w:rPr>
        <w:t xml:space="preserve"> adult psychiatry </w:t>
      </w:r>
      <w:r w:rsidR="00126945"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1.231</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1.069-1.418)</w:t>
      </w:r>
      <w:r w:rsidRPr="00B25B6D">
        <w:rPr>
          <w:rFonts w:asciiTheme="majorHAnsi" w:eastAsia="Cambria" w:hAnsiTheme="majorHAnsi" w:cstheme="majorHAnsi"/>
          <w:lang w:val="en-GB"/>
        </w:rPr>
        <w:t>,</w:t>
      </w:r>
      <w:r w:rsidRPr="00B25B6D">
        <w:rPr>
          <w:rFonts w:asciiTheme="majorHAnsi" w:hAnsiTheme="majorHAnsi" w:cstheme="majorHAnsi"/>
          <w:lang w:val="en-GB"/>
        </w:rPr>
        <w:t xml:space="preserve"> p=0.004</w:t>
      </w:r>
      <w:r w:rsidR="00126945" w:rsidRPr="00B25B6D">
        <w:rPr>
          <w:rFonts w:asciiTheme="majorHAnsi" w:hAnsiTheme="majorHAnsi" w:cstheme="majorHAnsi"/>
          <w:lang w:val="en-GB"/>
        </w:rPr>
        <w:t>];</w:t>
      </w:r>
      <w:r w:rsidRPr="00B25B6D">
        <w:rPr>
          <w:rFonts w:asciiTheme="majorHAnsi" w:hAnsiTheme="majorHAnsi" w:cstheme="majorHAnsi"/>
          <w:lang w:val="en-GB"/>
        </w:rPr>
        <w:t xml:space="preserve"> childhood psychiatry </w:t>
      </w:r>
      <w:r w:rsidR="00126945"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1.538</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1.216-1.944)</w:t>
      </w:r>
      <w:r w:rsidRPr="00B25B6D">
        <w:rPr>
          <w:rFonts w:asciiTheme="majorHAnsi" w:eastAsia="Cambria" w:hAnsiTheme="majorHAnsi" w:cstheme="majorHAnsi"/>
          <w:lang w:val="en-GB"/>
        </w:rPr>
        <w:t>,</w:t>
      </w:r>
      <w:r w:rsidRPr="00B25B6D">
        <w:rPr>
          <w:rFonts w:asciiTheme="majorHAnsi" w:hAnsiTheme="majorHAnsi" w:cstheme="majorHAnsi"/>
          <w:lang w:val="en-GB"/>
        </w:rPr>
        <w:t xml:space="preserve"> p&lt;0.001</w:t>
      </w:r>
      <w:r w:rsidR="00126945" w:rsidRPr="00B25B6D">
        <w:rPr>
          <w:rFonts w:asciiTheme="majorHAnsi" w:hAnsiTheme="majorHAnsi" w:cstheme="majorHAnsi"/>
          <w:lang w:val="en-GB"/>
        </w:rPr>
        <w:t>];</w:t>
      </w:r>
      <w:r w:rsidRPr="00B25B6D">
        <w:rPr>
          <w:rFonts w:asciiTheme="majorHAnsi" w:hAnsiTheme="majorHAnsi" w:cstheme="majorHAnsi"/>
          <w:lang w:val="en-GB"/>
        </w:rPr>
        <w:t xml:space="preserve"> emotional exhaustion </w:t>
      </w:r>
      <w:r w:rsidR="00126945"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1.322</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1.161-1.506), p&lt;0.001</w:t>
      </w:r>
      <w:r w:rsidR="00126945" w:rsidRPr="00B25B6D">
        <w:rPr>
          <w:rFonts w:asciiTheme="majorHAnsi" w:hAnsiTheme="majorHAnsi" w:cstheme="majorHAnsi"/>
          <w:lang w:val="en-GB"/>
        </w:rPr>
        <w:t>]; and</w:t>
      </w:r>
      <w:r w:rsidRPr="00B25B6D">
        <w:rPr>
          <w:rFonts w:asciiTheme="majorHAnsi" w:hAnsiTheme="majorHAnsi" w:cstheme="majorHAnsi"/>
          <w:lang w:val="en-GB"/>
        </w:rPr>
        <w:t xml:space="preserve"> sustained bullying at the workplace </w:t>
      </w:r>
      <w:r w:rsidR="00126945"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1.352</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1.213-1.507)</w:t>
      </w:r>
      <w:r w:rsidRPr="00B25B6D">
        <w:rPr>
          <w:rFonts w:asciiTheme="majorHAnsi" w:eastAsia="Cambria" w:hAnsiTheme="majorHAnsi" w:cstheme="majorHAnsi"/>
          <w:lang w:val="en-GB"/>
        </w:rPr>
        <w:t>,</w:t>
      </w:r>
      <w:r w:rsidRPr="00B25B6D">
        <w:rPr>
          <w:rFonts w:asciiTheme="majorHAnsi" w:hAnsiTheme="majorHAnsi" w:cstheme="majorHAnsi"/>
          <w:lang w:val="en-GB"/>
        </w:rPr>
        <w:t xml:space="preserve"> p&lt;0.001</w:t>
      </w:r>
      <w:r w:rsidR="00126945" w:rsidRPr="00B25B6D">
        <w:rPr>
          <w:rFonts w:asciiTheme="majorHAnsi" w:hAnsiTheme="majorHAnsi" w:cstheme="majorHAnsi"/>
          <w:lang w:val="en-GB"/>
        </w:rPr>
        <w:t>]</w:t>
      </w:r>
      <w:r w:rsidRPr="00B25B6D">
        <w:rPr>
          <w:rFonts w:asciiTheme="majorHAnsi" w:hAnsiTheme="majorHAnsi" w:cstheme="majorHAnsi"/>
          <w:lang w:val="en-GB"/>
        </w:rPr>
        <w:t>.</w:t>
      </w:r>
    </w:p>
    <w:p w14:paraId="50979ADE" w14:textId="77777777" w:rsidR="00604B18" w:rsidRPr="00B25B6D" w:rsidRDefault="00CE0BA3" w:rsidP="007C39BF">
      <w:pPr>
        <w:spacing w:line="360" w:lineRule="auto"/>
        <w:ind w:right="-499" w:firstLine="720"/>
        <w:jc w:val="both"/>
        <w:rPr>
          <w:rFonts w:asciiTheme="majorHAnsi" w:hAnsiTheme="majorHAnsi" w:cstheme="majorHAnsi"/>
          <w:lang w:val="en-US"/>
        </w:rPr>
      </w:pPr>
      <w:r w:rsidRPr="00B25B6D">
        <w:rPr>
          <w:rFonts w:asciiTheme="majorHAnsi" w:hAnsiTheme="majorHAnsi" w:cstheme="majorHAnsi"/>
          <w:lang w:val="en-GB"/>
        </w:rPr>
        <w:t>The following factors were associated with lower absenteeism:</w:t>
      </w:r>
    </w:p>
    <w:p w14:paraId="56CB8B76" w14:textId="67B19CC2" w:rsidR="00604B18" w:rsidRPr="00B25B6D" w:rsidRDefault="007C39BF" w:rsidP="007C39BF">
      <w:pPr>
        <w:spacing w:line="360" w:lineRule="auto"/>
        <w:ind w:right="-499" w:firstLine="720"/>
        <w:jc w:val="both"/>
        <w:rPr>
          <w:rFonts w:asciiTheme="majorHAnsi" w:hAnsiTheme="majorHAnsi" w:cstheme="majorHAnsi"/>
          <w:bCs/>
          <w:color w:val="000000"/>
          <w:lang w:val="en-US"/>
        </w:rPr>
      </w:pPr>
      <w:r w:rsidRPr="00B25B6D">
        <w:rPr>
          <w:rFonts w:asciiTheme="majorHAnsi" w:hAnsiTheme="majorHAnsi" w:cstheme="majorHAnsi"/>
          <w:lang w:val="en-GB"/>
        </w:rPr>
        <w:t>-</w:t>
      </w:r>
      <w:r w:rsidR="00BB03D0" w:rsidRPr="00B25B6D">
        <w:rPr>
          <w:rFonts w:asciiTheme="majorHAnsi" w:hAnsiTheme="majorHAnsi" w:cstheme="majorHAnsi"/>
          <w:lang w:val="en-GB"/>
        </w:rPr>
        <w:t>N</w:t>
      </w:r>
      <w:r w:rsidRPr="00B25B6D">
        <w:rPr>
          <w:rFonts w:asciiTheme="majorHAnsi" w:eastAsia="Cambria" w:hAnsiTheme="majorHAnsi" w:cstheme="majorHAnsi"/>
          <w:lang w:val="en-GB"/>
        </w:rPr>
        <w:t>onmodifiable</w:t>
      </w:r>
      <w:r w:rsidRPr="00B25B6D">
        <w:rPr>
          <w:rFonts w:asciiTheme="majorHAnsi" w:hAnsiTheme="majorHAnsi" w:cstheme="majorHAnsi"/>
          <w:lang w:val="en-GB"/>
        </w:rPr>
        <w:t xml:space="preserve"> factors</w:t>
      </w:r>
      <w:r w:rsidR="00BB03D0" w:rsidRPr="00B25B6D">
        <w:rPr>
          <w:rFonts w:asciiTheme="majorHAnsi" w:hAnsiTheme="majorHAnsi" w:cstheme="majorHAnsi"/>
          <w:lang w:val="en-GB"/>
        </w:rPr>
        <w:t>:</w:t>
      </w:r>
      <w:r w:rsidRPr="00B25B6D">
        <w:rPr>
          <w:rFonts w:asciiTheme="majorHAnsi" w:hAnsiTheme="majorHAnsi" w:cstheme="majorHAnsi"/>
          <w:lang w:val="en-GB"/>
        </w:rPr>
        <w:t xml:space="preserve"> </w:t>
      </w:r>
      <w:r w:rsidR="00831535" w:rsidRPr="00B25B6D">
        <w:rPr>
          <w:rFonts w:asciiTheme="majorHAnsi" w:hAnsiTheme="majorHAnsi" w:cstheme="majorHAnsi"/>
          <w:lang w:val="en-GB"/>
        </w:rPr>
        <w:t xml:space="preserve">male </w:t>
      </w:r>
      <w:r w:rsidRPr="00B25B6D">
        <w:rPr>
          <w:rFonts w:asciiTheme="majorHAnsi" w:hAnsiTheme="majorHAnsi" w:cstheme="majorHAnsi"/>
          <w:lang w:val="en-GB"/>
        </w:rPr>
        <w:t>sex</w:t>
      </w:r>
      <w:r w:rsidRPr="00B25B6D">
        <w:rPr>
          <w:rFonts w:asciiTheme="majorHAnsi" w:eastAsia="Cambria" w:hAnsiTheme="majorHAnsi" w:cstheme="majorHAnsi"/>
          <w:lang w:val="en-GB"/>
        </w:rPr>
        <w:t xml:space="preserve"> </w:t>
      </w:r>
      <w:r w:rsidR="00831535" w:rsidRPr="00B25B6D">
        <w:rPr>
          <w:rFonts w:asciiTheme="majorHAnsi" w:eastAsia="Cambria" w:hAnsiTheme="majorHAnsi" w:cstheme="majorHAnsi"/>
          <w:lang w:val="en-GB"/>
        </w:rPr>
        <w:t>[</w:t>
      </w:r>
      <w:r w:rsidRPr="00B25B6D">
        <w:rPr>
          <w:rFonts w:asciiTheme="majorHAnsi" w:hAnsiTheme="majorHAnsi" w:cstheme="majorHAnsi"/>
          <w:lang w:val="en-GB"/>
        </w:rPr>
        <w:t>OR= 0.752</w:t>
      </w:r>
      <w:r w:rsidRPr="00B25B6D">
        <w:rPr>
          <w:rFonts w:asciiTheme="majorHAnsi" w:eastAsia="Cambria" w:hAnsiTheme="majorHAnsi" w:cstheme="majorHAnsi"/>
          <w:lang w:val="en-GB"/>
        </w:rPr>
        <w:t xml:space="preserve"> </w:t>
      </w:r>
      <w:r w:rsidRPr="00B25B6D">
        <w:rPr>
          <w:rFonts w:asciiTheme="majorHAnsi" w:hAnsiTheme="majorHAnsi" w:cstheme="majorHAnsi"/>
          <w:lang w:val="en-GB"/>
        </w:rPr>
        <w:t>(0.653-0.865)</w:t>
      </w:r>
      <w:r w:rsidR="00831535" w:rsidRPr="00B25B6D">
        <w:rPr>
          <w:rFonts w:asciiTheme="majorHAnsi" w:hAnsiTheme="majorHAnsi" w:cstheme="majorHAnsi"/>
          <w:lang w:val="en-GB"/>
        </w:rPr>
        <w:t>,</w:t>
      </w:r>
      <w:r w:rsidRPr="00B25B6D">
        <w:rPr>
          <w:rFonts w:asciiTheme="majorHAnsi" w:hAnsiTheme="majorHAnsi" w:cstheme="majorHAnsi"/>
          <w:lang w:val="en-GB"/>
        </w:rPr>
        <w:t xml:space="preserve"> p&lt;0.001</w:t>
      </w:r>
      <w:r w:rsidR="00831535" w:rsidRPr="00B25B6D">
        <w:rPr>
          <w:rFonts w:asciiTheme="majorHAnsi" w:hAnsiTheme="majorHAnsi" w:cstheme="majorHAnsi"/>
          <w:lang w:val="en-GB"/>
        </w:rPr>
        <w:t>].</w:t>
      </w:r>
    </w:p>
    <w:p w14:paraId="7E6F45F4" w14:textId="15B4408C" w:rsidR="007C39BF" w:rsidRPr="00B25B6D" w:rsidRDefault="00CE0BA3" w:rsidP="007C39BF">
      <w:pPr>
        <w:spacing w:line="360" w:lineRule="auto"/>
        <w:ind w:right="-499" w:firstLine="720"/>
        <w:jc w:val="both"/>
        <w:rPr>
          <w:rFonts w:asciiTheme="majorHAnsi" w:hAnsiTheme="majorHAnsi" w:cstheme="majorHAnsi"/>
          <w:lang w:val="en-US"/>
        </w:rPr>
      </w:pPr>
      <w:r w:rsidRPr="00B25B6D">
        <w:rPr>
          <w:rFonts w:asciiTheme="majorHAnsi" w:hAnsiTheme="majorHAnsi" w:cstheme="majorHAnsi"/>
          <w:bCs/>
          <w:color w:val="000000"/>
          <w:lang w:val="en-GB"/>
        </w:rPr>
        <w:t>-</w:t>
      </w:r>
      <w:r w:rsidR="004D33A7" w:rsidRPr="00B25B6D">
        <w:rPr>
          <w:rFonts w:asciiTheme="majorHAnsi" w:hAnsiTheme="majorHAnsi" w:cstheme="majorHAnsi"/>
          <w:bCs/>
          <w:color w:val="000000"/>
          <w:lang w:val="en-GB"/>
        </w:rPr>
        <w:t>M</w:t>
      </w:r>
      <w:r w:rsidRPr="00B25B6D">
        <w:rPr>
          <w:rFonts w:asciiTheme="majorHAnsi" w:hAnsiTheme="majorHAnsi" w:cstheme="majorHAnsi"/>
          <w:bCs/>
          <w:color w:val="000000"/>
          <w:lang w:val="en-GB"/>
        </w:rPr>
        <w:t xml:space="preserve">odifiable factors: </w:t>
      </w:r>
      <w:r w:rsidRPr="00B25B6D">
        <w:rPr>
          <w:rFonts w:asciiTheme="majorHAnsi" w:hAnsiTheme="majorHAnsi" w:cstheme="majorHAnsi"/>
          <w:lang w:val="en-GB"/>
        </w:rPr>
        <w:t xml:space="preserve">fragmentation and unpredictability </w:t>
      </w:r>
      <w:r w:rsidR="004D33A7"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0.959</w:t>
      </w:r>
      <w:r w:rsidR="004D33A7" w:rsidRPr="00B25B6D">
        <w:rPr>
          <w:rFonts w:asciiTheme="majorHAnsi" w:hAnsiTheme="majorHAnsi" w:cstheme="majorHAnsi"/>
          <w:lang w:val="en-GB"/>
        </w:rPr>
        <w:t xml:space="preserve"> </w:t>
      </w:r>
      <w:r w:rsidRPr="00B25B6D">
        <w:rPr>
          <w:rFonts w:asciiTheme="majorHAnsi" w:hAnsiTheme="majorHAnsi" w:cstheme="majorHAnsi"/>
          <w:lang w:val="en-GB"/>
        </w:rPr>
        <w:t>(0.930-0.989)</w:t>
      </w:r>
      <w:r w:rsidR="004D33A7" w:rsidRPr="00B25B6D">
        <w:rPr>
          <w:rFonts w:asciiTheme="majorHAnsi" w:hAnsiTheme="majorHAnsi" w:cstheme="majorHAnsi"/>
          <w:lang w:val="en-GB"/>
        </w:rPr>
        <w:t>,</w:t>
      </w:r>
      <w:r w:rsidRPr="00B25B6D">
        <w:rPr>
          <w:rFonts w:asciiTheme="majorHAnsi" w:hAnsiTheme="majorHAnsi" w:cstheme="majorHAnsi"/>
          <w:lang w:val="en-GB"/>
        </w:rPr>
        <w:t xml:space="preserve"> p=0.008</w:t>
      </w:r>
      <w:r w:rsidR="004D33A7" w:rsidRPr="00B25B6D">
        <w:rPr>
          <w:rFonts w:asciiTheme="majorHAnsi" w:hAnsiTheme="majorHAnsi" w:cstheme="majorHAnsi"/>
          <w:lang w:val="en-GB"/>
        </w:rPr>
        <w:t>];</w:t>
      </w:r>
      <w:r w:rsidRPr="00B25B6D">
        <w:rPr>
          <w:rFonts w:asciiTheme="majorHAnsi" w:hAnsiTheme="majorHAnsi" w:cstheme="majorHAnsi"/>
          <w:lang w:val="en-GB"/>
        </w:rPr>
        <w:t xml:space="preserve"> use of skills </w:t>
      </w:r>
      <w:r w:rsidR="00585F73"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0.952</w:t>
      </w:r>
      <w:r w:rsidR="00585F73" w:rsidRPr="00B25B6D">
        <w:rPr>
          <w:rFonts w:asciiTheme="majorHAnsi" w:hAnsiTheme="majorHAnsi" w:cstheme="majorHAnsi"/>
          <w:lang w:val="en-GB"/>
        </w:rPr>
        <w:t xml:space="preserve"> </w:t>
      </w:r>
      <w:r w:rsidRPr="00B25B6D">
        <w:rPr>
          <w:rFonts w:asciiTheme="majorHAnsi" w:hAnsiTheme="majorHAnsi" w:cstheme="majorHAnsi"/>
          <w:lang w:val="en-GB"/>
        </w:rPr>
        <w:t>(0.933-0.971)</w:t>
      </w:r>
      <w:r w:rsidR="00585F73" w:rsidRPr="00B25B6D">
        <w:rPr>
          <w:rFonts w:asciiTheme="majorHAnsi" w:hAnsiTheme="majorHAnsi" w:cstheme="majorHAnsi"/>
          <w:lang w:val="en-GB"/>
        </w:rPr>
        <w:t>,</w:t>
      </w:r>
      <w:r w:rsidRPr="00B25B6D">
        <w:rPr>
          <w:rFonts w:asciiTheme="majorHAnsi" w:hAnsiTheme="majorHAnsi" w:cstheme="majorHAnsi"/>
          <w:lang w:val="en-GB"/>
        </w:rPr>
        <w:t xml:space="preserve"> p&lt;0.001</w:t>
      </w:r>
      <w:r w:rsidR="00585F73" w:rsidRPr="00B25B6D">
        <w:rPr>
          <w:rFonts w:asciiTheme="majorHAnsi" w:hAnsiTheme="majorHAnsi" w:cstheme="majorHAnsi"/>
          <w:lang w:val="en-GB"/>
        </w:rPr>
        <w:t>]</w:t>
      </w:r>
      <w:r w:rsidRPr="00B25B6D">
        <w:rPr>
          <w:rFonts w:asciiTheme="majorHAnsi" w:hAnsiTheme="majorHAnsi" w:cstheme="majorHAnsi"/>
          <w:lang w:val="en-GB"/>
        </w:rPr>
        <w:t xml:space="preserve">, emotional support by colleagues </w:t>
      </w:r>
      <w:r w:rsidR="00585F73"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0.928</w:t>
      </w:r>
      <w:r w:rsidR="00585F73" w:rsidRPr="00B25B6D">
        <w:rPr>
          <w:rFonts w:asciiTheme="majorHAnsi" w:hAnsiTheme="majorHAnsi" w:cstheme="majorHAnsi"/>
          <w:lang w:val="en-GB"/>
        </w:rPr>
        <w:t xml:space="preserve"> </w:t>
      </w:r>
      <w:r w:rsidRPr="00B25B6D">
        <w:rPr>
          <w:rFonts w:asciiTheme="majorHAnsi" w:hAnsiTheme="majorHAnsi" w:cstheme="majorHAnsi"/>
          <w:lang w:val="en-GB"/>
        </w:rPr>
        <w:t>(0.875-0.984)</w:t>
      </w:r>
      <w:r w:rsidR="00585F73" w:rsidRPr="00B25B6D">
        <w:rPr>
          <w:rFonts w:asciiTheme="majorHAnsi" w:hAnsiTheme="majorHAnsi" w:cstheme="majorHAnsi"/>
          <w:lang w:val="en-GB"/>
        </w:rPr>
        <w:t>,</w:t>
      </w:r>
      <w:r w:rsidRPr="00B25B6D">
        <w:rPr>
          <w:rFonts w:asciiTheme="majorHAnsi" w:hAnsiTheme="majorHAnsi" w:cstheme="majorHAnsi"/>
          <w:lang w:val="en-GB"/>
        </w:rPr>
        <w:t xml:space="preserve"> p=0.013</w:t>
      </w:r>
      <w:r w:rsidR="00585F73" w:rsidRPr="00B25B6D">
        <w:rPr>
          <w:rFonts w:asciiTheme="majorHAnsi" w:hAnsiTheme="majorHAnsi" w:cstheme="majorHAnsi"/>
          <w:lang w:val="en-GB"/>
        </w:rPr>
        <w:t>]</w:t>
      </w:r>
      <w:r w:rsidRPr="00B25B6D">
        <w:rPr>
          <w:rFonts w:asciiTheme="majorHAnsi" w:hAnsiTheme="majorHAnsi" w:cstheme="majorHAnsi"/>
          <w:lang w:val="en-GB"/>
        </w:rPr>
        <w:t xml:space="preserve">, hospital vs. medico-social facility </w:t>
      </w:r>
      <w:r w:rsidR="00585F73"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0.795</w:t>
      </w:r>
      <w:r w:rsidR="00585F73" w:rsidRPr="00B25B6D">
        <w:rPr>
          <w:rFonts w:asciiTheme="majorHAnsi" w:hAnsiTheme="majorHAnsi" w:cstheme="majorHAnsi"/>
          <w:lang w:val="en-GB"/>
        </w:rPr>
        <w:t xml:space="preserve"> </w:t>
      </w:r>
      <w:r w:rsidRPr="00B25B6D">
        <w:rPr>
          <w:rFonts w:asciiTheme="majorHAnsi" w:hAnsiTheme="majorHAnsi" w:cstheme="majorHAnsi"/>
          <w:lang w:val="en-GB"/>
        </w:rPr>
        <w:t>(0.649-0.973)</w:t>
      </w:r>
      <w:r w:rsidR="00585F73" w:rsidRPr="00B25B6D">
        <w:rPr>
          <w:rFonts w:asciiTheme="majorHAnsi" w:hAnsiTheme="majorHAnsi" w:cstheme="majorHAnsi"/>
          <w:lang w:val="en-GB"/>
        </w:rPr>
        <w:t>,</w:t>
      </w:r>
      <w:r w:rsidRPr="00B25B6D">
        <w:rPr>
          <w:rFonts w:asciiTheme="majorHAnsi" w:hAnsiTheme="majorHAnsi" w:cstheme="majorHAnsi"/>
          <w:lang w:val="en-GB"/>
        </w:rPr>
        <w:tab/>
        <w:t>p=0.026</w:t>
      </w:r>
      <w:r w:rsidR="00585F73" w:rsidRPr="00B25B6D">
        <w:rPr>
          <w:rFonts w:asciiTheme="majorHAnsi" w:hAnsiTheme="majorHAnsi" w:cstheme="majorHAnsi"/>
          <w:lang w:val="en-GB"/>
        </w:rPr>
        <w:t>]</w:t>
      </w:r>
      <w:r w:rsidRPr="00B25B6D">
        <w:rPr>
          <w:rFonts w:asciiTheme="majorHAnsi" w:hAnsiTheme="majorHAnsi" w:cstheme="majorHAnsi"/>
          <w:bCs/>
          <w:color w:val="000000"/>
          <w:lang w:val="en-GB"/>
        </w:rPr>
        <w:t xml:space="preserve">, </w:t>
      </w:r>
      <w:r w:rsidRPr="00B25B6D">
        <w:rPr>
          <w:rFonts w:asciiTheme="majorHAnsi" w:hAnsiTheme="majorHAnsi" w:cstheme="majorHAnsi"/>
          <w:lang w:val="en-GB"/>
        </w:rPr>
        <w:t xml:space="preserve">having a full-time job </w:t>
      </w:r>
      <w:r w:rsidR="00585F73" w:rsidRPr="00B25B6D">
        <w:rPr>
          <w:rFonts w:asciiTheme="majorHAnsi" w:hAnsiTheme="majorHAnsi" w:cstheme="majorHAnsi"/>
          <w:lang w:val="en-GB"/>
        </w:rPr>
        <w:t>[</w:t>
      </w:r>
      <w:proofErr w:type="spellStart"/>
      <w:r w:rsidRPr="00B25B6D">
        <w:rPr>
          <w:rFonts w:asciiTheme="majorHAnsi" w:hAnsiTheme="majorHAnsi" w:cstheme="majorHAnsi"/>
          <w:lang w:val="en-GB"/>
        </w:rPr>
        <w:t>aOR</w:t>
      </w:r>
      <w:proofErr w:type="spellEnd"/>
      <w:r w:rsidRPr="00B25B6D">
        <w:rPr>
          <w:rFonts w:asciiTheme="majorHAnsi" w:hAnsiTheme="majorHAnsi" w:cstheme="majorHAnsi"/>
          <w:lang w:val="en-GB"/>
        </w:rPr>
        <w:t>=0.798</w:t>
      </w:r>
      <w:r w:rsidR="00585F73" w:rsidRPr="00B25B6D">
        <w:rPr>
          <w:rFonts w:asciiTheme="majorHAnsi" w:hAnsiTheme="majorHAnsi" w:cstheme="majorHAnsi"/>
          <w:lang w:val="en-GB"/>
        </w:rPr>
        <w:t xml:space="preserve"> </w:t>
      </w:r>
      <w:r w:rsidRPr="00B25B6D">
        <w:rPr>
          <w:rFonts w:asciiTheme="majorHAnsi" w:hAnsiTheme="majorHAnsi" w:cstheme="majorHAnsi"/>
          <w:lang w:val="en-GB"/>
        </w:rPr>
        <w:t>(0.699-0.912)</w:t>
      </w:r>
      <w:r w:rsidR="00585F73" w:rsidRPr="00B25B6D">
        <w:rPr>
          <w:rFonts w:asciiTheme="majorHAnsi" w:hAnsiTheme="majorHAnsi" w:cstheme="majorHAnsi"/>
          <w:lang w:val="en-GB"/>
        </w:rPr>
        <w:t>,</w:t>
      </w:r>
      <w:r w:rsidRPr="00B25B6D">
        <w:rPr>
          <w:rFonts w:asciiTheme="majorHAnsi" w:hAnsiTheme="majorHAnsi" w:cstheme="majorHAnsi"/>
          <w:lang w:val="en-GB"/>
        </w:rPr>
        <w:t xml:space="preserve"> p&lt;0.001</w:t>
      </w:r>
      <w:r w:rsidR="00585F73" w:rsidRPr="00B25B6D">
        <w:rPr>
          <w:rFonts w:asciiTheme="majorHAnsi" w:hAnsiTheme="majorHAnsi" w:cstheme="majorHAnsi"/>
          <w:lang w:val="en-GB"/>
        </w:rPr>
        <w:t>],</w:t>
      </w:r>
      <w:r w:rsidR="003233DD" w:rsidRPr="00B25B6D">
        <w:rPr>
          <w:rFonts w:asciiTheme="majorHAnsi" w:hAnsiTheme="majorHAnsi" w:cstheme="majorHAnsi"/>
          <w:bCs/>
          <w:color w:val="000000"/>
          <w:lang w:val="en-GB"/>
        </w:rPr>
        <w:t xml:space="preserve"> and </w:t>
      </w:r>
      <w:r w:rsidR="00F059F3" w:rsidRPr="00B25B6D">
        <w:rPr>
          <w:rFonts w:asciiTheme="majorHAnsi" w:hAnsiTheme="majorHAnsi" w:cstheme="majorHAnsi"/>
          <w:lang w:val="en-GB"/>
        </w:rPr>
        <w:t xml:space="preserve">night shift </w:t>
      </w:r>
      <w:r w:rsidR="00585F73" w:rsidRPr="00B25B6D">
        <w:rPr>
          <w:rFonts w:asciiTheme="majorHAnsi" w:hAnsiTheme="majorHAnsi" w:cstheme="majorHAnsi"/>
          <w:lang w:val="en-GB"/>
        </w:rPr>
        <w:t>[</w:t>
      </w:r>
      <w:proofErr w:type="spellStart"/>
      <w:r w:rsidR="00F059F3" w:rsidRPr="00B25B6D">
        <w:rPr>
          <w:rFonts w:asciiTheme="majorHAnsi" w:hAnsiTheme="majorHAnsi" w:cstheme="majorHAnsi"/>
          <w:lang w:val="en-GB"/>
        </w:rPr>
        <w:t>aOR</w:t>
      </w:r>
      <w:proofErr w:type="spellEnd"/>
      <w:r w:rsidR="00F059F3" w:rsidRPr="00B25B6D">
        <w:rPr>
          <w:rFonts w:asciiTheme="majorHAnsi" w:hAnsiTheme="majorHAnsi" w:cstheme="majorHAnsi"/>
          <w:lang w:val="en-GB"/>
        </w:rPr>
        <w:t>=0.848</w:t>
      </w:r>
      <w:r w:rsidR="00585F73" w:rsidRPr="00B25B6D">
        <w:rPr>
          <w:rFonts w:asciiTheme="majorHAnsi" w:hAnsiTheme="majorHAnsi" w:cstheme="majorHAnsi"/>
          <w:lang w:val="en-GB"/>
        </w:rPr>
        <w:t xml:space="preserve"> </w:t>
      </w:r>
      <w:r w:rsidR="00F059F3" w:rsidRPr="00B25B6D">
        <w:rPr>
          <w:rFonts w:asciiTheme="majorHAnsi" w:hAnsiTheme="majorHAnsi" w:cstheme="majorHAnsi"/>
          <w:lang w:val="en-GB"/>
        </w:rPr>
        <w:t>(0.752-0.957)</w:t>
      </w:r>
      <w:r w:rsidR="00585F73" w:rsidRPr="00B25B6D">
        <w:rPr>
          <w:rFonts w:asciiTheme="majorHAnsi" w:hAnsiTheme="majorHAnsi" w:cstheme="majorHAnsi"/>
          <w:lang w:val="en-GB"/>
        </w:rPr>
        <w:t>,</w:t>
      </w:r>
      <w:r w:rsidR="00F059F3" w:rsidRPr="00B25B6D">
        <w:rPr>
          <w:rFonts w:asciiTheme="majorHAnsi" w:hAnsiTheme="majorHAnsi" w:cstheme="majorHAnsi"/>
          <w:lang w:val="en-GB"/>
        </w:rPr>
        <w:t xml:space="preserve"> p=0.007</w:t>
      </w:r>
      <w:r w:rsidR="00585F73" w:rsidRPr="00B25B6D">
        <w:rPr>
          <w:rFonts w:asciiTheme="majorHAnsi" w:hAnsiTheme="majorHAnsi" w:cstheme="majorHAnsi"/>
          <w:lang w:val="en-GB"/>
        </w:rPr>
        <w:t>]</w:t>
      </w:r>
      <w:r w:rsidR="00F059F3" w:rsidRPr="00B25B6D">
        <w:rPr>
          <w:rFonts w:asciiTheme="majorHAnsi" w:hAnsiTheme="majorHAnsi" w:cstheme="majorHAnsi"/>
          <w:lang w:val="en-GB"/>
        </w:rPr>
        <w:t>.</w:t>
      </w:r>
    </w:p>
    <w:p w14:paraId="7225BEC3" w14:textId="06C80C57" w:rsidR="00DE73F9" w:rsidRPr="00B25B6D" w:rsidRDefault="00432814" w:rsidP="004E775D">
      <w:pPr>
        <w:spacing w:line="360" w:lineRule="auto"/>
        <w:ind w:right="-499" w:firstLine="720"/>
        <w:jc w:val="both"/>
        <w:rPr>
          <w:rFonts w:asciiTheme="majorHAnsi" w:hAnsiTheme="majorHAnsi" w:cstheme="majorHAnsi"/>
          <w:bCs/>
          <w:color w:val="000000"/>
          <w:lang w:val="en-US"/>
        </w:rPr>
      </w:pPr>
      <w:r w:rsidRPr="00B25B6D">
        <w:rPr>
          <w:rFonts w:asciiTheme="majorHAnsi" w:hAnsiTheme="majorHAnsi" w:cstheme="majorHAnsi"/>
          <w:bCs/>
          <w:color w:val="000000"/>
          <w:lang w:val="en-GB"/>
        </w:rPr>
        <w:t>When limiting the analyses to nurses (n=2819), the following associations remained significant: history of recurrent major depression</w:t>
      </w:r>
      <w:r w:rsidRPr="00B25B6D">
        <w:rPr>
          <w:rFonts w:asciiTheme="majorHAnsi" w:hAnsiTheme="majorHAnsi" w:cstheme="majorHAnsi"/>
          <w:bCs/>
          <w:color w:val="000000"/>
          <w:lang w:val="en-GB"/>
        </w:rPr>
        <w:tab/>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431</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1.175-1.873)</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4</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chronic illness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483</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1.175-1.873)</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1</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overweight/obesity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341</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1.110-1.619)</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2</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sleep duration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0.891</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0.831-0.956)</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01</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motivation deficit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261</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1.014-1.568)</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37</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hospital vs. medico-social facility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0.752</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0.480-1.177)</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213</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adult psychiatry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308</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1.023-1.674)</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33</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use of skills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0.957</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0.921-0.993)</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21</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emotional support by colleagues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0.836</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0.750-0.931)</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ab/>
        <w:t>p=0.001</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emotional exhaustion </w:t>
      </w:r>
      <w:r w:rsidR="00CF6067"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304</w:t>
      </w:r>
      <w:r w:rsidR="00CF6067" w:rsidRPr="00B25B6D">
        <w:rPr>
          <w:rFonts w:asciiTheme="majorHAnsi" w:hAnsiTheme="majorHAnsi" w:cstheme="majorHAnsi"/>
          <w:bCs/>
          <w:color w:val="000000"/>
          <w:lang w:val="en-GB"/>
        </w:rPr>
        <w:t xml:space="preserve"> </w:t>
      </w:r>
      <w:r w:rsidRPr="00B25B6D">
        <w:rPr>
          <w:rFonts w:asciiTheme="majorHAnsi" w:hAnsiTheme="majorHAnsi" w:cstheme="majorHAnsi"/>
          <w:bCs/>
          <w:color w:val="000000"/>
          <w:lang w:val="en-GB"/>
        </w:rPr>
        <w:t>(1.034-1.645)</w:t>
      </w:r>
      <w:r w:rsidR="00CF6067"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p=0.025</w:t>
      </w:r>
      <w:r w:rsidR="00CF6067" w:rsidRPr="00B25B6D">
        <w:rPr>
          <w:rFonts w:asciiTheme="majorHAnsi" w:hAnsiTheme="majorHAnsi" w:cstheme="majorHAnsi"/>
          <w:bCs/>
          <w:color w:val="000000"/>
          <w:lang w:val="en-GB"/>
        </w:rPr>
        <w:t>]; and</w:t>
      </w:r>
      <w:r w:rsidRPr="00B25B6D">
        <w:rPr>
          <w:rFonts w:asciiTheme="majorHAnsi" w:hAnsiTheme="majorHAnsi" w:cstheme="majorHAnsi"/>
          <w:bCs/>
          <w:color w:val="000000"/>
          <w:lang w:val="en-GB"/>
        </w:rPr>
        <w:t xml:space="preserve"> sustained bullying at the workplace </w:t>
      </w:r>
      <w:r w:rsidR="007249E8" w:rsidRPr="00B25B6D">
        <w:rPr>
          <w:rFonts w:asciiTheme="majorHAnsi"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297(1.065-1.579)</w:t>
      </w:r>
      <w:r w:rsidR="007249E8"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ab/>
        <w:t>p=0.010</w:t>
      </w:r>
      <w:r w:rsidR="007249E8" w:rsidRPr="00B25B6D">
        <w:rPr>
          <w:rFonts w:asciiTheme="majorHAnsi" w:hAnsiTheme="majorHAnsi" w:cstheme="majorHAnsi"/>
          <w:bCs/>
          <w:color w:val="000000"/>
          <w:lang w:val="en-GB"/>
        </w:rPr>
        <w:t>]</w:t>
      </w:r>
      <w:r w:rsidRPr="00B25B6D">
        <w:rPr>
          <w:rFonts w:asciiTheme="majorHAnsi" w:hAnsiTheme="majorHAnsi" w:cstheme="majorHAnsi"/>
          <w:bCs/>
          <w:color w:val="000000"/>
          <w:lang w:val="en-GB"/>
        </w:rPr>
        <w:t xml:space="preserve">. </w:t>
      </w:r>
      <w:r w:rsidR="007249E8" w:rsidRPr="00B25B6D">
        <w:rPr>
          <w:rFonts w:asciiTheme="majorHAnsi" w:hAnsiTheme="majorHAnsi" w:cstheme="majorHAnsi"/>
          <w:bCs/>
          <w:color w:val="000000"/>
          <w:lang w:val="en-GB"/>
        </w:rPr>
        <w:t xml:space="preserve">Although </w:t>
      </w:r>
      <w:r w:rsidRPr="00B25B6D">
        <w:rPr>
          <w:rFonts w:asciiTheme="majorHAnsi" w:hAnsiTheme="majorHAnsi" w:cstheme="majorHAnsi"/>
          <w:bCs/>
          <w:color w:val="000000"/>
          <w:lang w:val="en-GB"/>
        </w:rPr>
        <w:t xml:space="preserve">the association was </w:t>
      </w:r>
      <w:r w:rsidRPr="00B25B6D">
        <w:rPr>
          <w:rFonts w:asciiTheme="majorHAnsi" w:eastAsia="Cambria" w:hAnsiTheme="majorHAnsi" w:cstheme="majorHAnsi"/>
          <w:bCs/>
          <w:color w:val="000000"/>
          <w:lang w:val="en-GB"/>
        </w:rPr>
        <w:t>nonsignificant</w:t>
      </w:r>
      <w:r w:rsidRPr="00B25B6D">
        <w:rPr>
          <w:rFonts w:asciiTheme="majorHAnsi" w:hAnsiTheme="majorHAnsi" w:cstheme="majorHAnsi"/>
          <w:bCs/>
          <w:color w:val="000000"/>
          <w:lang w:val="en-GB"/>
        </w:rPr>
        <w:t xml:space="preserve"> for health care workers, the nurses </w:t>
      </w:r>
      <w:r w:rsidRPr="00B25B6D">
        <w:rPr>
          <w:rFonts w:asciiTheme="majorHAnsi" w:eastAsia="Cambria" w:hAnsiTheme="majorHAnsi" w:cstheme="majorHAnsi"/>
          <w:bCs/>
          <w:color w:val="000000"/>
          <w:lang w:val="en-GB"/>
        </w:rPr>
        <w:t>in</w:t>
      </w:r>
      <w:r w:rsidRPr="00B25B6D">
        <w:rPr>
          <w:rFonts w:asciiTheme="majorHAnsi" w:hAnsiTheme="majorHAnsi" w:cstheme="majorHAnsi"/>
          <w:bCs/>
          <w:color w:val="000000"/>
          <w:lang w:val="en-GB"/>
        </w:rPr>
        <w:t xml:space="preserve"> the absenteeism group reported higher professional support </w:t>
      </w:r>
      <w:r w:rsidR="007A6317" w:rsidRPr="00B25B6D">
        <w:rPr>
          <w:rFonts w:asciiTheme="majorHAnsi" w:hAnsiTheme="majorHAnsi" w:cstheme="majorHAnsi"/>
          <w:bCs/>
          <w:color w:val="000000"/>
          <w:lang w:val="en-GB"/>
        </w:rPr>
        <w:t xml:space="preserve">from </w:t>
      </w:r>
      <w:r w:rsidRPr="00B25B6D">
        <w:rPr>
          <w:rFonts w:asciiTheme="majorHAnsi" w:hAnsiTheme="majorHAnsi" w:cstheme="majorHAnsi"/>
          <w:bCs/>
          <w:color w:val="000000"/>
          <w:lang w:val="en-GB"/>
        </w:rPr>
        <w:t xml:space="preserve">colleagues </w:t>
      </w:r>
      <w:r w:rsidRPr="00B25B6D">
        <w:rPr>
          <w:rFonts w:asciiTheme="majorHAnsi" w:eastAsia="Cambria" w:hAnsiTheme="majorHAnsi" w:cstheme="majorHAnsi"/>
          <w:bCs/>
          <w:color w:val="000000"/>
          <w:lang w:val="en-GB"/>
        </w:rPr>
        <w:t>than</w:t>
      </w:r>
      <w:r w:rsidRPr="00B25B6D">
        <w:rPr>
          <w:rFonts w:asciiTheme="majorHAnsi" w:hAnsiTheme="majorHAnsi" w:cstheme="majorHAnsi"/>
          <w:bCs/>
          <w:color w:val="000000"/>
          <w:lang w:val="en-GB"/>
        </w:rPr>
        <w:t xml:space="preserve"> those </w:t>
      </w:r>
      <w:r w:rsidRPr="00B25B6D">
        <w:rPr>
          <w:rFonts w:asciiTheme="majorHAnsi" w:eastAsia="Cambria" w:hAnsiTheme="majorHAnsi" w:cstheme="majorHAnsi"/>
          <w:bCs/>
          <w:color w:val="000000"/>
          <w:lang w:val="en-GB"/>
        </w:rPr>
        <w:t>in</w:t>
      </w:r>
      <w:r w:rsidRPr="00B25B6D">
        <w:rPr>
          <w:rFonts w:asciiTheme="majorHAnsi" w:hAnsiTheme="majorHAnsi" w:cstheme="majorHAnsi"/>
          <w:bCs/>
          <w:color w:val="000000"/>
          <w:lang w:val="en-GB"/>
        </w:rPr>
        <w:t xml:space="preserve"> the </w:t>
      </w:r>
      <w:proofErr w:type="spellStart"/>
      <w:r w:rsidRPr="00B25B6D">
        <w:rPr>
          <w:rFonts w:asciiTheme="majorHAnsi" w:hAnsiTheme="majorHAnsi" w:cstheme="majorHAnsi"/>
          <w:bCs/>
          <w:color w:val="000000"/>
          <w:lang w:val="en-GB"/>
        </w:rPr>
        <w:t>nonabsenteeism</w:t>
      </w:r>
      <w:proofErr w:type="spellEnd"/>
      <w:r w:rsidRPr="00B25B6D">
        <w:rPr>
          <w:rFonts w:asciiTheme="majorHAnsi" w:hAnsiTheme="majorHAnsi" w:cstheme="majorHAnsi"/>
          <w:bCs/>
          <w:color w:val="000000"/>
          <w:lang w:val="en-GB"/>
        </w:rPr>
        <w:t xml:space="preserve"> group </w:t>
      </w:r>
      <w:r w:rsidR="007A6317" w:rsidRPr="00B25B6D">
        <w:rPr>
          <w:rFonts w:asciiTheme="majorHAnsi" w:eastAsia="Cambria" w:hAnsiTheme="majorHAnsi" w:cstheme="majorHAnsi"/>
          <w:bCs/>
          <w:color w:val="000000"/>
          <w:lang w:val="en-GB"/>
        </w:rPr>
        <w:t>[</w:t>
      </w:r>
      <w:proofErr w:type="spellStart"/>
      <w:r w:rsidRPr="00B25B6D">
        <w:rPr>
          <w:rFonts w:asciiTheme="majorHAnsi" w:hAnsiTheme="majorHAnsi" w:cstheme="majorHAnsi"/>
          <w:bCs/>
          <w:color w:val="000000"/>
          <w:lang w:val="en-GB"/>
        </w:rPr>
        <w:t>aOR</w:t>
      </w:r>
      <w:proofErr w:type="spellEnd"/>
      <w:r w:rsidRPr="00B25B6D">
        <w:rPr>
          <w:rFonts w:asciiTheme="majorHAnsi" w:hAnsiTheme="majorHAnsi" w:cstheme="majorHAnsi"/>
          <w:bCs/>
          <w:color w:val="000000"/>
          <w:lang w:val="en-GB"/>
        </w:rPr>
        <w:t>=1.129</w:t>
      </w:r>
      <w:r w:rsidRPr="00B25B6D">
        <w:rPr>
          <w:rFonts w:asciiTheme="majorHAnsi" w:eastAsia="Cambria" w:hAnsiTheme="majorHAnsi" w:cstheme="majorHAnsi"/>
          <w:bCs/>
          <w:color w:val="000000"/>
          <w:lang w:val="en-GB"/>
        </w:rPr>
        <w:t xml:space="preserve"> </w:t>
      </w:r>
      <w:r w:rsidRPr="00B25B6D">
        <w:rPr>
          <w:rFonts w:asciiTheme="majorHAnsi" w:hAnsiTheme="majorHAnsi" w:cstheme="majorHAnsi"/>
          <w:bCs/>
          <w:color w:val="000000"/>
          <w:lang w:val="en-GB"/>
        </w:rPr>
        <w:t>(1.001-1.274)</w:t>
      </w:r>
      <w:r w:rsidRPr="00B25B6D">
        <w:rPr>
          <w:rFonts w:asciiTheme="majorHAnsi" w:eastAsia="Cambria" w:hAnsiTheme="majorHAnsi" w:cstheme="majorHAnsi"/>
          <w:bCs/>
          <w:color w:val="000000"/>
          <w:lang w:val="en-GB"/>
        </w:rPr>
        <w:t>,</w:t>
      </w:r>
      <w:r w:rsidRPr="00B25B6D">
        <w:rPr>
          <w:rFonts w:asciiTheme="majorHAnsi" w:hAnsiTheme="majorHAnsi" w:cstheme="majorHAnsi"/>
          <w:bCs/>
          <w:color w:val="000000"/>
          <w:lang w:val="en-GB"/>
        </w:rPr>
        <w:t xml:space="preserve"> p=0.049</w:t>
      </w:r>
      <w:r w:rsidR="007A6317" w:rsidRPr="00B25B6D">
        <w:rPr>
          <w:rFonts w:asciiTheme="majorHAnsi" w:eastAsia="Cambria" w:hAnsiTheme="majorHAnsi" w:cstheme="majorHAnsi"/>
          <w:bCs/>
          <w:color w:val="000000"/>
          <w:lang w:val="en-GB"/>
        </w:rPr>
        <w:t>]</w:t>
      </w:r>
      <w:r w:rsidRPr="00B25B6D">
        <w:rPr>
          <w:rFonts w:asciiTheme="majorHAnsi" w:hAnsiTheme="majorHAnsi" w:cstheme="majorHAnsi"/>
          <w:bCs/>
          <w:color w:val="000000"/>
          <w:lang w:val="en-GB"/>
        </w:rPr>
        <w:t>.</w:t>
      </w:r>
    </w:p>
    <w:p w14:paraId="38C87CFA" w14:textId="77777777" w:rsidR="007C39BF" w:rsidRPr="00B25B6D" w:rsidRDefault="007C39BF" w:rsidP="007C39BF">
      <w:pPr>
        <w:spacing w:line="360" w:lineRule="auto"/>
        <w:ind w:right="-499" w:firstLine="720"/>
        <w:jc w:val="both"/>
        <w:rPr>
          <w:rFonts w:asciiTheme="majorHAnsi" w:hAnsiTheme="majorHAnsi" w:cstheme="majorHAnsi"/>
          <w:lang w:val="en-US"/>
        </w:rPr>
      </w:pPr>
    </w:p>
    <w:p w14:paraId="3B4F715E" w14:textId="406D5E09" w:rsidR="00AE1DBA" w:rsidRPr="00B25B6D" w:rsidRDefault="00CE0BA3" w:rsidP="00AA7940">
      <w:pPr>
        <w:spacing w:line="360" w:lineRule="auto"/>
        <w:ind w:right="-499"/>
        <w:jc w:val="both"/>
        <w:rPr>
          <w:rFonts w:asciiTheme="majorHAnsi" w:hAnsiTheme="majorHAnsi" w:cstheme="majorHAnsi"/>
          <w:lang w:val="en-US"/>
        </w:rPr>
      </w:pPr>
      <w:r w:rsidRPr="00B25B6D">
        <w:rPr>
          <w:rFonts w:asciiTheme="majorHAnsi" w:hAnsiTheme="majorHAnsi" w:cstheme="majorHAnsi"/>
          <w:bCs/>
          <w:color w:val="000000" w:themeColor="text1"/>
          <w:lang w:val="en-GB"/>
        </w:rPr>
        <w:tab/>
      </w:r>
    </w:p>
    <w:p w14:paraId="6A5AB2BE" w14:textId="77777777" w:rsidR="00483793" w:rsidRPr="00B25B6D" w:rsidRDefault="000B0FE6" w:rsidP="00AA7940">
      <w:pPr>
        <w:spacing w:line="360" w:lineRule="auto"/>
        <w:ind w:right="-499"/>
        <w:jc w:val="both"/>
        <w:rPr>
          <w:rFonts w:asciiTheme="majorHAnsi" w:hAnsiTheme="majorHAnsi" w:cstheme="majorHAnsi"/>
          <w:b/>
          <w:color w:val="000000" w:themeColor="text1"/>
          <w:lang w:val="en-US"/>
        </w:rPr>
      </w:pPr>
      <w:r w:rsidRPr="00B25B6D">
        <w:rPr>
          <w:rFonts w:asciiTheme="majorHAnsi" w:hAnsiTheme="majorHAnsi" w:cstheme="majorHAnsi"/>
          <w:b/>
          <w:color w:val="000000" w:themeColor="text1"/>
          <w:lang w:val="en-GB"/>
        </w:rPr>
        <w:t>4. Discussion</w:t>
      </w:r>
    </w:p>
    <w:p w14:paraId="315D4D76" w14:textId="3E64A294" w:rsidR="00EC6CC3" w:rsidRPr="00B25B6D" w:rsidRDefault="00CE0BA3" w:rsidP="00BE2F3A">
      <w:pPr>
        <w:spacing w:line="360" w:lineRule="auto"/>
        <w:ind w:right="-499"/>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Our results</w:t>
      </w:r>
      <w:r w:rsidR="008F025A" w:rsidRPr="00B25B6D">
        <w:rPr>
          <w:rFonts w:asciiTheme="majorHAnsi" w:hAnsiTheme="majorHAnsi" w:cstheme="majorHAnsi"/>
          <w:bCs/>
          <w:color w:val="000000" w:themeColor="text1"/>
          <w:lang w:val="en-GB"/>
        </w:rPr>
        <w:t xml:space="preserve"> </w:t>
      </w:r>
      <w:r w:rsidR="007A6317" w:rsidRPr="00B25B6D">
        <w:rPr>
          <w:rFonts w:asciiTheme="majorHAnsi" w:hAnsiTheme="majorHAnsi" w:cstheme="majorHAnsi"/>
          <w:bCs/>
          <w:color w:val="000000" w:themeColor="text1"/>
          <w:lang w:val="en-GB"/>
        </w:rPr>
        <w:t>are</w:t>
      </w:r>
      <w:r w:rsidR="008F025A" w:rsidRPr="00B25B6D">
        <w:rPr>
          <w:rFonts w:asciiTheme="majorHAnsi" w:hAnsiTheme="majorHAnsi" w:cstheme="majorHAnsi"/>
          <w:bCs/>
          <w:color w:val="000000" w:themeColor="text1"/>
          <w:lang w:val="en-GB"/>
        </w:rPr>
        <w:t xml:space="preserve"> summarized as follows</w:t>
      </w:r>
      <w:r w:rsidR="007A6317" w:rsidRPr="00B25B6D">
        <w:rPr>
          <w:rFonts w:asciiTheme="majorHAnsi" w:hAnsiTheme="majorHAnsi" w:cstheme="majorHAnsi"/>
          <w:bCs/>
          <w:color w:val="000000" w:themeColor="text1"/>
          <w:lang w:val="en-GB"/>
        </w:rPr>
        <w:t>. We</w:t>
      </w:r>
      <w:r w:rsidR="008F025A" w:rsidRPr="00B25B6D">
        <w:rPr>
          <w:rFonts w:asciiTheme="majorHAnsi" w:hAnsiTheme="majorHAnsi" w:cstheme="majorHAnsi"/>
          <w:bCs/>
          <w:color w:val="000000" w:themeColor="text1"/>
          <w:lang w:val="en-GB"/>
        </w:rPr>
        <w:t xml:space="preserve"> included a comprehensive set of individual and professional factors potentially associated with absenteeism. </w:t>
      </w:r>
      <w:r w:rsidRPr="00B25B6D">
        <w:rPr>
          <w:rFonts w:asciiTheme="majorHAnsi" w:hAnsiTheme="majorHAnsi" w:cstheme="majorHAnsi"/>
          <w:bCs/>
          <w:color w:val="000000" w:themeColor="text1"/>
          <w:lang w:val="en-GB"/>
        </w:rPr>
        <w:t xml:space="preserve">We identified a set of factors associated with absenteeism shared between nurses and other health care workers. </w:t>
      </w:r>
      <w:r w:rsidRPr="00B25B6D">
        <w:rPr>
          <w:rFonts w:asciiTheme="majorHAnsi" w:eastAsia="Cambria" w:hAnsiTheme="majorHAnsi" w:cstheme="majorHAnsi"/>
          <w:bCs/>
          <w:color w:val="000000"/>
          <w:lang w:val="en-GB"/>
        </w:rPr>
        <w:t>Professionals with a</w:t>
      </w:r>
      <w:r w:rsidRPr="00B25B6D">
        <w:rPr>
          <w:rFonts w:asciiTheme="majorHAnsi" w:hAnsiTheme="majorHAnsi" w:cstheme="majorHAnsi"/>
          <w:bCs/>
          <w:color w:val="000000" w:themeColor="text1"/>
          <w:lang w:val="en-GB"/>
        </w:rPr>
        <w:t xml:space="preserve"> history of recurrent major depression, chronic illness,</w:t>
      </w:r>
      <w:r w:rsidRPr="00B25B6D">
        <w:rPr>
          <w:rFonts w:asciiTheme="majorHAnsi" w:eastAsia="Cambria" w:hAnsiTheme="majorHAnsi" w:cstheme="majorHAnsi"/>
          <w:bCs/>
          <w:color w:val="000000"/>
          <w:lang w:val="en-GB"/>
        </w:rPr>
        <w:t xml:space="preserve"> and</w:t>
      </w:r>
      <w:r w:rsidRPr="00B25B6D">
        <w:rPr>
          <w:rFonts w:asciiTheme="majorHAnsi" w:hAnsiTheme="majorHAnsi" w:cstheme="majorHAnsi"/>
          <w:bCs/>
          <w:color w:val="000000" w:themeColor="text1"/>
          <w:lang w:val="en-GB"/>
        </w:rPr>
        <w:t xml:space="preserve"> those working in medico-social facilities and/or psychiatry </w:t>
      </w:r>
      <w:r w:rsidRPr="00B25B6D">
        <w:rPr>
          <w:rFonts w:asciiTheme="majorHAnsi" w:eastAsia="Cambria" w:hAnsiTheme="majorHAnsi" w:cstheme="majorHAnsi"/>
          <w:bCs/>
          <w:color w:val="000000"/>
          <w:lang w:val="en-GB"/>
        </w:rPr>
        <w:t>departments</w:t>
      </w:r>
      <w:r w:rsidRPr="00B25B6D">
        <w:rPr>
          <w:rFonts w:asciiTheme="majorHAnsi" w:hAnsiTheme="majorHAnsi" w:cstheme="majorHAnsi"/>
          <w:bCs/>
          <w:color w:val="000000" w:themeColor="text1"/>
          <w:lang w:val="en-GB"/>
        </w:rPr>
        <w:t xml:space="preserve"> are at increased risk of absenteeism. We also identified modifiable factors providing targets for intervention</w:t>
      </w:r>
      <w:r w:rsidR="007A6317" w:rsidRPr="00B25B6D">
        <w:rPr>
          <w:rFonts w:asciiTheme="majorHAnsi" w:hAnsiTheme="majorHAnsi" w:cstheme="majorHAnsi"/>
          <w:bCs/>
          <w:color w:val="000000" w:themeColor="text1"/>
          <w:lang w:val="en-GB"/>
        </w:rPr>
        <w:t xml:space="preserve"> by nurse managers</w:t>
      </w:r>
      <w:r w:rsidRPr="00B25B6D">
        <w:rPr>
          <w:rFonts w:asciiTheme="majorHAnsi" w:hAnsiTheme="majorHAnsi" w:cstheme="majorHAnsi"/>
          <w:bCs/>
          <w:color w:val="000000" w:themeColor="text1"/>
          <w:lang w:val="en-GB"/>
        </w:rPr>
        <w:t xml:space="preserve">: preventing emotional exhaustion, sustained bullying at the workplace, </w:t>
      </w:r>
      <w:r w:rsidR="007A6317" w:rsidRPr="00B25B6D">
        <w:rPr>
          <w:rFonts w:asciiTheme="majorHAnsi" w:hAnsiTheme="majorHAnsi" w:cstheme="majorHAnsi"/>
          <w:bCs/>
          <w:color w:val="000000" w:themeColor="text1"/>
          <w:lang w:val="en-GB"/>
        </w:rPr>
        <w:t xml:space="preserve">and </w:t>
      </w:r>
      <w:r w:rsidRPr="00B25B6D">
        <w:rPr>
          <w:rFonts w:asciiTheme="majorHAnsi" w:hAnsiTheme="majorHAnsi" w:cstheme="majorHAnsi"/>
          <w:bCs/>
          <w:color w:val="000000" w:themeColor="text1"/>
          <w:lang w:val="en-GB"/>
        </w:rPr>
        <w:t>motivation deficit</w:t>
      </w:r>
      <w:r w:rsidR="007A6317" w:rsidRPr="00B25B6D">
        <w:rPr>
          <w:rFonts w:asciiTheme="majorHAnsi" w:hAnsiTheme="majorHAnsi" w:cstheme="majorHAnsi"/>
          <w:bCs/>
          <w:color w:val="000000" w:themeColor="text1"/>
          <w:lang w:val="en-GB"/>
        </w:rPr>
        <w:t>s as well as</w:t>
      </w:r>
      <w:r w:rsidRPr="00B25B6D">
        <w:rPr>
          <w:rFonts w:asciiTheme="majorHAnsi" w:hAnsiTheme="majorHAnsi" w:cstheme="majorHAnsi"/>
          <w:bCs/>
          <w:color w:val="000000" w:themeColor="text1"/>
          <w:lang w:val="en-GB"/>
        </w:rPr>
        <w:t xml:space="preserve"> promoting emotional support </w:t>
      </w:r>
      <w:r w:rsidR="007A6317" w:rsidRPr="00B25B6D">
        <w:rPr>
          <w:rFonts w:asciiTheme="majorHAnsi" w:hAnsiTheme="majorHAnsi" w:cstheme="majorHAnsi"/>
          <w:bCs/>
          <w:color w:val="000000" w:themeColor="text1"/>
          <w:lang w:val="en-GB"/>
        </w:rPr>
        <w:t xml:space="preserve">from </w:t>
      </w:r>
      <w:r w:rsidRPr="00B25B6D">
        <w:rPr>
          <w:rFonts w:asciiTheme="majorHAnsi" w:hAnsiTheme="majorHAnsi" w:cstheme="majorHAnsi"/>
          <w:bCs/>
          <w:color w:val="000000" w:themeColor="text1"/>
          <w:lang w:val="en-GB"/>
        </w:rPr>
        <w:t>colleagues and weight loss.</w:t>
      </w:r>
    </w:p>
    <w:p w14:paraId="07EC4EB2" w14:textId="7A29E909" w:rsidR="00C6566E" w:rsidRPr="00B25B6D" w:rsidRDefault="00E04003" w:rsidP="00BE2F3A">
      <w:pPr>
        <w:spacing w:line="360" w:lineRule="auto"/>
        <w:ind w:right="-499"/>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Overall, 43% of health care workers with absenteeism had overweight/obesity</w:t>
      </w:r>
      <w:r w:rsidRPr="00B25B6D">
        <w:rPr>
          <w:rFonts w:asciiTheme="majorHAnsi" w:eastAsia="Cambria" w:hAnsiTheme="majorHAnsi" w:cstheme="majorHAnsi"/>
          <w:bCs/>
          <w:color w:val="000000"/>
          <w:lang w:val="en-GB"/>
        </w:rPr>
        <w:t>,</w:t>
      </w:r>
      <w:r w:rsidRPr="00B25B6D">
        <w:rPr>
          <w:rFonts w:asciiTheme="majorHAnsi" w:hAnsiTheme="majorHAnsi" w:cstheme="majorHAnsi"/>
          <w:bCs/>
          <w:color w:val="000000" w:themeColor="text1"/>
          <w:lang w:val="en-GB"/>
        </w:rPr>
        <w:t xml:space="preserve"> and 23% had a history of recurrent major depression</w:t>
      </w:r>
      <w:r w:rsidRPr="00B25B6D">
        <w:rPr>
          <w:rFonts w:asciiTheme="majorHAnsi" w:eastAsia="Cambria" w:hAnsiTheme="majorHAnsi" w:cstheme="majorHAnsi"/>
          <w:bCs/>
          <w:color w:val="000000"/>
          <w:lang w:val="en-GB"/>
        </w:rPr>
        <w:t>. These</w:t>
      </w:r>
      <w:r w:rsidRPr="00B25B6D">
        <w:rPr>
          <w:rFonts w:asciiTheme="majorHAnsi" w:hAnsiTheme="majorHAnsi" w:cstheme="majorHAnsi"/>
          <w:bCs/>
          <w:color w:val="000000" w:themeColor="text1"/>
          <w:lang w:val="en-GB"/>
        </w:rPr>
        <w:t xml:space="preserve"> two factors had strong independent associations with absenteeism, </w:t>
      </w:r>
      <w:r w:rsidRPr="00B25B6D">
        <w:rPr>
          <w:rFonts w:asciiTheme="majorHAnsi" w:eastAsia="Cambria" w:hAnsiTheme="majorHAnsi" w:cstheme="majorHAnsi"/>
          <w:bCs/>
          <w:color w:val="000000"/>
          <w:lang w:val="en-GB"/>
        </w:rPr>
        <w:t>independent</w:t>
      </w:r>
      <w:r w:rsidRPr="00B25B6D">
        <w:rPr>
          <w:rFonts w:asciiTheme="majorHAnsi" w:hAnsiTheme="majorHAnsi" w:cstheme="majorHAnsi"/>
          <w:bCs/>
          <w:color w:val="000000" w:themeColor="text1"/>
          <w:lang w:val="en-GB"/>
        </w:rPr>
        <w:t xml:space="preserve"> of confounding factors</w:t>
      </w:r>
      <w:r w:rsidR="007A6317" w:rsidRPr="00B25B6D">
        <w:rPr>
          <w:rFonts w:asciiTheme="majorHAnsi" w:hAnsiTheme="majorHAnsi" w:cstheme="majorHAnsi"/>
          <w:bCs/>
          <w:color w:val="000000" w:themeColor="text1"/>
          <w:lang w:val="en-GB"/>
        </w:rPr>
        <w:t>,</w:t>
      </w:r>
      <w:r w:rsidRPr="00B25B6D">
        <w:rPr>
          <w:rFonts w:asciiTheme="majorHAnsi" w:hAnsiTheme="majorHAnsi" w:cstheme="majorHAnsi"/>
          <w:bCs/>
          <w:color w:val="000000" w:themeColor="text1"/>
          <w:lang w:val="en-GB"/>
        </w:rPr>
        <w:t xml:space="preserve"> </w:t>
      </w:r>
      <w:r w:rsidRPr="00B25B6D">
        <w:rPr>
          <w:rFonts w:asciiTheme="majorHAnsi" w:eastAsia="Cambria" w:hAnsiTheme="majorHAnsi" w:cstheme="majorHAnsi"/>
          <w:bCs/>
          <w:color w:val="000000"/>
          <w:lang w:val="en-GB"/>
        </w:rPr>
        <w:t>such as</w:t>
      </w:r>
      <w:r w:rsidRPr="00B25B6D">
        <w:rPr>
          <w:rFonts w:asciiTheme="majorHAnsi" w:hAnsiTheme="majorHAnsi" w:cstheme="majorHAnsi"/>
          <w:bCs/>
          <w:color w:val="000000" w:themeColor="text1"/>
          <w:lang w:val="en-GB"/>
        </w:rPr>
        <w:t xml:space="preserve"> being a female or having a chronic illness (which are risk factors </w:t>
      </w:r>
      <w:r w:rsidRPr="00B25B6D">
        <w:rPr>
          <w:rFonts w:asciiTheme="majorHAnsi" w:eastAsia="Cambria" w:hAnsiTheme="majorHAnsi" w:cstheme="majorHAnsi"/>
          <w:bCs/>
          <w:color w:val="000000"/>
          <w:lang w:val="en-GB"/>
        </w:rPr>
        <w:t>for</w:t>
      </w:r>
      <w:r w:rsidRPr="00B25B6D">
        <w:rPr>
          <w:rFonts w:asciiTheme="majorHAnsi" w:hAnsiTheme="majorHAnsi" w:cstheme="majorHAnsi"/>
          <w:bCs/>
          <w:color w:val="000000" w:themeColor="text1"/>
          <w:lang w:val="en-GB"/>
        </w:rPr>
        <w:t xml:space="preserve"> recurrent major depression</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yN9oJvJY","properties":{"formattedCitation":"(Miller {\\i{}et al.}, 1996; \\uc0\\u352{}imunovi\\uc0\\u263{} Filip\\uc0\\u269{}i\\uc0\\u263{} {\\i{}et al.}, 2019)","plainCitation":"(Miller et al., 1996; Šimunović Filipčić et al., 2019)","noteIndex":0},"citationItems":[{"id":16398,"uris":["http://zotero.org/users/1200141/items/LT9UHH6B"],"itemData":{"id":16398,"type":"article-journal","abstract":"The authors treated 115 elderly patients (ambulatory and without dementia) with recurrent major depression, by means of combined nortriptyline and interpersonal psychotherapy. They contrasted Cumulative Illness Rating Scale-Geriatric (CIRS-G) scores (for medical burden) in recovered and nonrecovered patients and generated a Cox proportional-hazards model of time-to-remission. The authors found no association between pretreatment chronic medical burden and acute treatment outcome in recovered (83 of 115) and nonrecovered patients and no relation of pretreatment CIRS-G scores with time-to-recovery. Findings support recent recommendations that practitioners be optimistic in treating elderly depressed, ambulatory patients whether or not significant medical burden coexists.","container-title":"The American Journal of Geriatric Psychiatry: Official Journal of the American Association for Geriatric Psychiatry","DOI":"10.1097/00019442-199622440-00002","ISSN":"1545-7214","issue":"4","journalAbbreviation":"Am J Geriatr Psychiatry","language":"eng","note":"PMID: 28530965","page":"281-290","source":"PubMed","title":"Chronic Medical Illness in Patients With Recurrent Major Depression","volume":"4","author":[{"family":"Miller","given":"Mark D."},{"family":"Paradis","given":"Cynthia F."},{"family":"Houck","given":"Patricia R."},{"family":"Rifai","given":"A. Hind"},{"family":"Mazumdar","given":"Sati"},{"family":"Pollock","given":"Bruce"},{"family":"Perel","given":"James M."},{"family":"Frank","given":"Ellen"},{"family":"Reynolds","given":"Charles F."}],"issued":{"date-parts":[["1996"]],"season":"Autumn"}},"label":"page"},{"id":16396,"uris":["http://zotero.org/users/1200141/items/VJ4YTWRK"],"itemData":{"id":16396,"type":"article-journal","abstract":"People with major depressive disorder (MDD) have an increased burden of chronic physical illnesses (CPI). However, information about the effect of CPIs on recurrent MDD treatment outcome is limited. The objective of this study was to explore whether the number of CPIs in patients with recurrent MDD was associated with higher rate of psychiatric admissions. Data were collected for a consecutive sample of 190 patients diagnosed with recurrent MDD. The key outcome was the number of psychiatric admissions following psychiatric diagnosis. The independent variable was the number of CPIs. The effects of different clinical, sociodemographic, and lifestyle confounding factors were controlled using robust regression. The patients with CPI had significantly more psychiatric admissions than the patients without CPI, and the number of CPIs was significantly associated with the number of psychiatric admissions. The results of our study largely confirmed that more than two CPIs in patients diagnosed with recurrent MDD are associated with higher rates of psychiatric admission, independent of psychiatric comorbidities and other clinical and sociodemographic factors. These findings indicate that to improve treatment outcome and to reduce recurrence, it is crucial to enhance early recognition and treatment of physical comorbidity.","container-title":"Psychiatry Research","DOI":"10.1016/j.psychres.2018.12.178","ISSN":"1872-7123","journalAbbreviation":"Psychiatry Res","language":"eng","note":"PMID: 30616130","page":"602-608","source":"PubMed","title":"The effect of chronic physical illnesses on psychiatric hospital admission in patients with recurrent major depression","volume":"272","author":[{"family":"Šimunović Filipčić","given":"Ivona"},{"family":"Filipčić","given":"Igor"},{"family":"Glamuzina","given":"Ljubomir"},{"family":"Devčić","given":"Sanja"},{"family":"Bajić","given":"Žarko"},{"family":"Braš","given":"Marijana"},{"family":"Mihaljević Peleš","given":"Alma"},{"family":"Marčinko","given":"Darko"},{"family":"Sartorius","given":"Norman"}],"issued":{"date-parts":[["2019",2]]}},"label":"page"}],"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Miller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xml:space="preserve">, 1996; Šimunović Filipčić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19)</w:t>
      </w:r>
      <w:r w:rsidRPr="00B25B6D">
        <w:rPr>
          <w:rFonts w:asciiTheme="majorHAnsi" w:hAnsiTheme="majorHAnsi" w:cstheme="majorHAnsi"/>
          <w:bCs/>
          <w:color w:val="000000" w:themeColor="text1"/>
        </w:rPr>
        <w:fldChar w:fldCharType="end"/>
      </w:r>
      <w:r w:rsidR="001D1D64" w:rsidRPr="00B25B6D">
        <w:rPr>
          <w:rFonts w:asciiTheme="majorHAnsi" w:hAnsiTheme="majorHAnsi" w:cstheme="majorHAnsi"/>
          <w:bCs/>
          <w:color w:val="000000" w:themeColor="text1"/>
          <w:lang w:val="en-GB"/>
        </w:rPr>
        <w:t xml:space="preserve">). Nurse managers may play a specific role in promoting </w:t>
      </w:r>
      <w:r w:rsidRPr="00B25B6D">
        <w:rPr>
          <w:rFonts w:asciiTheme="majorHAnsi" w:eastAsia="Cambria" w:hAnsiTheme="majorHAnsi" w:cstheme="majorHAnsi"/>
          <w:bCs/>
          <w:color w:val="000000"/>
          <w:lang w:val="en-GB"/>
        </w:rPr>
        <w:t xml:space="preserve">a </w:t>
      </w:r>
      <w:r w:rsidR="001D1D64" w:rsidRPr="00B25B6D">
        <w:rPr>
          <w:rFonts w:asciiTheme="majorHAnsi" w:hAnsiTheme="majorHAnsi" w:cstheme="majorHAnsi"/>
          <w:bCs/>
          <w:color w:val="000000" w:themeColor="text1"/>
          <w:lang w:val="en-GB"/>
        </w:rPr>
        <w:t xml:space="preserve">healthy diet, physical activity, mindfulness and tobacco cessation </w:t>
      </w:r>
      <w:r w:rsidR="007A6317" w:rsidRPr="00B25B6D">
        <w:rPr>
          <w:rFonts w:asciiTheme="majorHAnsi" w:hAnsiTheme="majorHAnsi" w:cstheme="majorHAnsi"/>
          <w:bCs/>
          <w:color w:val="000000" w:themeColor="text1"/>
          <w:lang w:val="en-GB"/>
        </w:rPr>
        <w:t xml:space="preserve">among members of </w:t>
      </w:r>
      <w:r w:rsidR="001D1D64" w:rsidRPr="00B25B6D">
        <w:rPr>
          <w:rFonts w:asciiTheme="majorHAnsi" w:hAnsiTheme="majorHAnsi" w:cstheme="majorHAnsi"/>
          <w:bCs/>
          <w:color w:val="000000" w:themeColor="text1"/>
          <w:lang w:val="en-GB"/>
        </w:rPr>
        <w:t xml:space="preserve">their teams, as these </w:t>
      </w:r>
      <w:r w:rsidRPr="00B25B6D">
        <w:rPr>
          <w:rFonts w:asciiTheme="majorHAnsi" w:eastAsia="Cambria" w:hAnsiTheme="majorHAnsi" w:cstheme="majorHAnsi"/>
          <w:bCs/>
          <w:color w:val="000000"/>
          <w:lang w:val="en-GB"/>
        </w:rPr>
        <w:t>interventions</w:t>
      </w:r>
      <w:r w:rsidR="001D1D64" w:rsidRPr="00B25B6D">
        <w:rPr>
          <w:rFonts w:asciiTheme="majorHAnsi" w:hAnsiTheme="majorHAnsi" w:cstheme="majorHAnsi"/>
          <w:bCs/>
          <w:color w:val="000000" w:themeColor="text1"/>
          <w:lang w:val="en-GB"/>
        </w:rPr>
        <w:t xml:space="preserve"> are effective </w:t>
      </w:r>
      <w:r w:rsidRPr="00B25B6D">
        <w:rPr>
          <w:rFonts w:asciiTheme="majorHAnsi" w:eastAsia="Cambria" w:hAnsiTheme="majorHAnsi" w:cstheme="majorHAnsi"/>
          <w:bCs/>
          <w:color w:val="000000"/>
          <w:lang w:val="en-GB"/>
        </w:rPr>
        <w:t>in preventing</w:t>
      </w:r>
      <w:r w:rsidR="001D1D64" w:rsidRPr="00B25B6D">
        <w:rPr>
          <w:rFonts w:asciiTheme="majorHAnsi" w:hAnsiTheme="majorHAnsi" w:cstheme="majorHAnsi"/>
          <w:bCs/>
          <w:color w:val="000000" w:themeColor="text1"/>
          <w:lang w:val="en-GB"/>
        </w:rPr>
        <w:t xml:space="preserve"> depression relapses</w:t>
      </w:r>
      <w:r w:rsidR="00C43122" w:rsidRPr="00B25B6D">
        <w:rPr>
          <w:rFonts w:asciiTheme="majorHAnsi" w:hAnsiTheme="majorHAnsi" w:cstheme="majorHAnsi"/>
          <w:bCs/>
          <w:color w:val="000000" w:themeColor="text1"/>
        </w:rPr>
        <w:fldChar w:fldCharType="begin"/>
      </w:r>
      <w:r w:rsidR="006E7C90" w:rsidRPr="00B25B6D">
        <w:rPr>
          <w:rFonts w:asciiTheme="majorHAnsi" w:hAnsiTheme="majorHAnsi" w:cstheme="majorHAnsi"/>
          <w:bCs/>
          <w:color w:val="000000" w:themeColor="text1"/>
          <w:lang w:val="en-GB"/>
        </w:rPr>
        <w:instrText xml:space="preserve"> ADDIN ZOTERO_ITEM CSL_CITATION {"citationID":"DKRZ5302","properties":{"formattedCitation":"(Kim {\\i{}et al.}, 2019; Korchia {\\i{}et al.}, 2021; McCartney {\\i{}et al.}, 2021)","plainCitation":"(Kim et al., 2019; Korchia et al., 2021; McCartney et al., 2021)","noteIndex":0},"citationItems":[{"id":16789,"uris":["http://zotero.org/users/1200141/items/VUD9CJ5X"],"itemData":{"id":16789,"type":"article-journal","abstract":"OBJECTIVE: This study aims to identify the optimal amount and appropriate state of physical activity for reducing incident depressive symptoms.\nMETHOD: The data of 107,901 Korean adults who had undergone at least two annual health examinations from 2012 to 2015 were analyzed. At baseline, the amount of physical activity was measured using the International Physical Activity Questionnaire-Short Form and metabolic equivalents (METs)-min/wk., which is the amount of oxygen consumed while sitting at rest per week. In addition, one-year changes in physical activity were categorized into four groups: persistent sedentary, maintenance, relapse, and adoption groups. For the study's endpoint, new-onset depressive symptoms (score of ≥21) were considered, defined by the Center for Epidemiologic Studies Rating Scale for Depression. A Cox proportional hazards model was used to identify the optimal amount and appropriate state of physical activity for reducing incident depressive symptoms.\nRESULTS: Compared with sedentary status (&lt;600 METs-min/wk), achieving 1200-3000 METs-min/wk. was associated with a lower risk of incident depressive symptoms, illustrating a U-shaped relationship. The results show that the amount of physical activity for reducing the onset of depressive symptoms was higher for men (1800-3000 METs-min/wk.: HR, 0.84 [95% CI, 0.74-0.95]) than women (1200-1800 METs-min/wk.: HR, 0.84 [95% CI, 0.71-0.99]). In terms of one-year changes in physical activity, compared to the persistent sedentary group, the maintenance group was associated with a lower risk of the development of depressive symptoms in both sexes (men: HR, 0.81 [95% CI, 0.71-0.93]; women: HR, 0.84 [95% CI, 0.75-0.94]). Women in the adoption group showed a positive effect in terms of a decrease in incident depressive symptoms (HR, 0.87 [95% CI, 0.76-0.99]).\nCONCLUSIONS: This study suggests an optimal amount of physical activity for reducing the onset of depressive symptoms. In addition, maintaining an appropriate level of physical activity for one year proved beneficial for decreasing incident depressive symptoms.","container-title":"General Hospital Psychiatry","DOI":"10.1016/j.genhosppsych.2019.07.010","ISSN":"1873-7714","journalAbbreviation":"Gen Hosp Psychiatry","language":"eng","note":"PMID: 31376646","page":"90-97","source":"PubMed","title":"Physical activity and the prevention of depression: A cohort study","title-short":"Physical activity and the prevention of depression","volume":"60","author":[{"family":"Kim","given":"Sun-Young"},{"family":"Park","given":"Jae-Hyun"},{"family":"Lee","given":"Mi Yeon"},{"family":"Oh","given":"Kang-Seob"},{"family":"Shin","given":"Dong-Won"},{"family":"Shin","given":"Young-Chul"}],"issued":{"date-parts":[["2019",10]]}},"label":"page"},{"id":14516,"uris":["http://zotero.org/users/1200141/items/FWVFE2NJ"],"itemData":{"id":14516,"type":"article-journal","abstract":"BACKGROUND: Tobacco smoking has been associated with suicide, impulsivity and depression in non-clinical populations with differences across sexes.\nOBJECTIVE: To determine the role of tobacco smoking in Treatment-Resistant Depression (TRD) according to sex in a precision-medicine approach.\nMETHOD: The FACE-TRD cohort is a national cohort of TRD patients recruited in 13 resistant depression expert centers between 2014 and 2021 and followed-up at 6 months. A standardized one-day long comprehensive battery was carried out, including trained-clinician and patient-reported outcomes, and patients were reevaluated at 6 months on their smoking and psychiatric hospitalization outcomes.\nRESULTS: 355 TRD participants were included (222 women). The smoking rate was much higher in TRD women compared to the French general population (34% vs 24%) while it was comparable for men (approximately 29%). In multivariate analyses, compared to non-smoking women, female smokers had significantly increased number of lifetime psychiatric hospitalizations (standardized beta B = 0.232, p = 0.014) and electro-convulsive therapy (adjusted odds ratio (aOR) = 2.748, p = 0.005), increased suicidal ideations (aOR = 4.047, p = 0.031), history of suicide attempt (aOR = 1.994, p = 0.033), and increased impulsivity (B = 0.210, p = 0.006) and were more frequently treated by benzodiazepines (aOR = 1.848, p = 0.035) and third- or fourth-line TRD treatments (antipsychotics aOR = 2.270, p = 0.006, mood stabilizers aOR = 2.067 p = 0.044). Tobacco smoking at baseline was predictive of psychiatric hospitalization within 6 months in persistent smoking women (aOR = 2.636, p = 0.031). These results were not replicated in men, for whom tobacco smoking was only associated with increased clinician-rated and self-reported depressive symptoms (respectively B = 0.207, p = 0.022 and B = 0.184, p = 0.048). The smoking cessation rate at 6 months was higher in women than in men (12% vs. 7%). No patient was administered nicotine substitute or varenicline at the two timepoints.\nINTERPRETATION: Combining these results and those of the literature, we recommend that active tobacco cessation should be promoted in TRD to improve depression, suicide and impulsivity especially in women. Female smokers appear as a specific population with heavier mental health outcomes that should be specifically addressed.","container-title":"Progress in Neuro-Psychopharmacology &amp; Biological Psychiatry","DOI":"10.1016/j.pnpbp.2021.110479","ISSN":"1878-4216","journalAbbreviation":"Prog Neuropsychopharmacol Biol Psychiatry","language":"eng","note":"PMID: 34826559","page":"110479","source":"PubMed","title":"Recommendations of the treatment-resistant depression expert center network for promoting tobacco smoking cessation based on the results from the real-world FACE-TRD national cohort","author":[{"family":"Korchia","given":"Théo"},{"family":"Faugere","given":"Mélanie"},{"family":"Suc","given":"Nicolas"},{"family":"Garosi","given":"Alexandra"},{"family":"Andrieu-Haller","given":"Christelle"},{"family":"Breyton","given":"Martin"},{"family":"Godin","given":"Ophélia"},{"family":"Aouizerate","given":"Bruno"},{"family":"Arbus","given":"Christophe"},{"family":"Bennabi","given":"Djamila"},{"family":"Bellivierid","given":"Frank"},{"family":"Bougerol","given":"Thierry"},{"family":"Camus","given":"Vincent"},{"family":"Courtet","given":"Philippe"},{"family":"Doumy","given":"Olivier"},{"family":"El-Hage","given":"Wissam"},{"family":"Genty","given":"Jean-Baptiste"},{"family":"Haffen","given":"Emmanuel"},{"family":"Holtzmann","given":"Jérome"},{"family":"Horn","given":"Mathilde"},{"family":"Leboyer","given":"Marion"},{"family":"Llorca","given":"Pierre-Michel"},{"family":"Maruani","given":"Julia"},{"family":"Moirand","given":"Rémi"},{"family":"Moliere","given":"Fanny"},{"family":"Petrucci","given":"Jean"},{"family":"Rey","given":"Romain"},{"family":"Samalin","given":"Ludovic"},{"family":"Stephan","given":"Florian"},{"family":"Vaiva","given":"Guillaume"},{"family":"Walter","given":"Michel"},{"family":"Yrondid","given":"Antoine"},{"family":"Boyers","given":"Laurent"},{"family":"Lancon","given":"Christophe"},{"family":"Richieri","given":"Raphaelle"},{"family":"Fond","given":"Guillaume"},{"literal":"FondaMental Advanced Centres of Expertise in Resistant Depression (FACETRD) Group"}],"issued":{"date-parts":[["2021",11,23]]}},"label":"page"},{"id":16784,"uris":["http://zotero.org/users/1200141/items/PRAU3GHY"],"itemData":{"id":16784,"type":"article-journal","abstract":"OBJECTIVE: To perform a network meta-analysis (NMA) to compare the long-term effectiveness of mindfulness-based cognitive therapy (MBCT) with available strategies for prevention and time to depressive relapse.\nMETHODS: Seven electronic databases were searched up to June 2019. Studies evaluated MBCT for the management of depression-related outcomes and follow-up assessments occurred at 12 months or longer.\nRESULTS: Twenty-three publications were included, 17 of which were randomised controlled trials (RCTs). Data from 14 RCTs including 2077 participants contributed to meta-analysis (MA) and NMA to assess relapse of depression and 13 RCTs with 2017 participants contributed to MA and NMA for time to relapse of depression. NMAs showed statistically significant advantages for MBCT over treatment as usual (TAU) for relapse of depression (RR = 0.73, 95% CI 0.54 to 0.98) and for MBCT over TAU and placebo for time to relapse of depression (MBCT vs TAU: HR = 0.57, 95% CI 0.37 to 0.88; MBCT vs placebo: HR = 0.23, 95% CI 0.08 to 0.67). Subgroup meta-analysis of relapse of depression by previous number of depressive episodes showed similar results between subgroups. Subgroup meta-analysis by the use or not of booster sessions suggests these may lead to improved effectiveness.\nCONCLUSIONS: MBCT is more effective than TAU in the long-term in preventing relapse of depression and has statistically significant advantages over TAU and placebo for time to relapse of depression. No statistically significant differences were observed between MBCT and active treatment strategies for rate of relapse or time to relapse of depression.","container-title":"Acta Psychiatrica Scandinavica","DOI":"10.1111/acps.13242","ISSN":"1600-0447","issue":"1","journalAbbreviation":"Acta Psychiatr Scand","language":"eng","note":"PMID: 33035356","page":"6-21","source":"PubMed","title":"Mindfulness-based cognitive therapy for prevention and time to depressive relapse: Systematic review and network meta-analysis","title-short":"Mindfulness-based cognitive therapy for prevention and time to depressive relapse","volume":"143","author":[{"family":"McCartney","given":"Mark"},{"family":"Nevitt","given":"Sarah"},{"family":"Lloyd","given":"Annette"},{"family":"Hill","given":"Ruaraidh"},{"family":"White","given":"Ross"},{"family":"Duarte","given":"Rui"}],"issued":{"date-parts":[["2021",1]]}},"label":"page"}],"schema":"https://github.com/citation-style-language/schema/raw/master/csl-citation.json"} </w:instrText>
      </w:r>
      <w:r w:rsidR="00C43122" w:rsidRPr="00B25B6D">
        <w:rPr>
          <w:rFonts w:asciiTheme="majorHAnsi" w:hAnsiTheme="majorHAnsi" w:cstheme="majorHAnsi"/>
          <w:bCs/>
          <w:color w:val="000000" w:themeColor="text1"/>
        </w:rPr>
        <w:fldChar w:fldCharType="separate"/>
      </w:r>
      <w:r w:rsidR="006E7C90" w:rsidRPr="00B25B6D">
        <w:rPr>
          <w:rFonts w:asciiTheme="majorHAnsi" w:hAnsiTheme="majorHAnsi" w:cstheme="majorHAnsi"/>
          <w:color w:val="000000"/>
          <w:lang w:val="en-GB"/>
        </w:rPr>
        <w:t xml:space="preserve">(Kim </w:t>
      </w:r>
      <w:r w:rsidR="006E7C90" w:rsidRPr="00B25B6D">
        <w:rPr>
          <w:rFonts w:asciiTheme="majorHAnsi" w:hAnsiTheme="majorHAnsi" w:cstheme="majorHAnsi"/>
          <w:i/>
          <w:iCs/>
          <w:color w:val="000000"/>
          <w:lang w:val="en-GB"/>
        </w:rPr>
        <w:t>et al.</w:t>
      </w:r>
      <w:r w:rsidR="006E7C90" w:rsidRPr="00B25B6D">
        <w:rPr>
          <w:rFonts w:asciiTheme="majorHAnsi" w:hAnsiTheme="majorHAnsi" w:cstheme="majorHAnsi"/>
          <w:color w:val="000000"/>
          <w:lang w:val="en-GB"/>
        </w:rPr>
        <w:t xml:space="preserve">, 2019; Korchia </w:t>
      </w:r>
      <w:r w:rsidR="006E7C90" w:rsidRPr="00B25B6D">
        <w:rPr>
          <w:rFonts w:asciiTheme="majorHAnsi" w:hAnsiTheme="majorHAnsi" w:cstheme="majorHAnsi"/>
          <w:i/>
          <w:iCs/>
          <w:color w:val="000000"/>
          <w:lang w:val="en-GB"/>
        </w:rPr>
        <w:t>et al.</w:t>
      </w:r>
      <w:r w:rsidR="006E7C90" w:rsidRPr="00B25B6D">
        <w:rPr>
          <w:rFonts w:asciiTheme="majorHAnsi" w:hAnsiTheme="majorHAnsi" w:cstheme="majorHAnsi"/>
          <w:color w:val="000000"/>
          <w:lang w:val="en-GB"/>
        </w:rPr>
        <w:t xml:space="preserve">, 2021; McCartney </w:t>
      </w:r>
      <w:r w:rsidR="006E7C90" w:rsidRPr="00B25B6D">
        <w:rPr>
          <w:rFonts w:asciiTheme="majorHAnsi" w:hAnsiTheme="majorHAnsi" w:cstheme="majorHAnsi"/>
          <w:i/>
          <w:iCs/>
          <w:color w:val="000000"/>
          <w:lang w:val="en-GB"/>
        </w:rPr>
        <w:t>et al.</w:t>
      </w:r>
      <w:r w:rsidR="006E7C90" w:rsidRPr="00B25B6D">
        <w:rPr>
          <w:rFonts w:asciiTheme="majorHAnsi" w:hAnsiTheme="majorHAnsi" w:cstheme="majorHAnsi"/>
          <w:color w:val="000000"/>
          <w:lang w:val="en-GB"/>
        </w:rPr>
        <w:t>, 2021)</w:t>
      </w:r>
      <w:r w:rsidR="00C43122"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xml:space="preserve">. Depression and overweight/obesity have a strong bidirectional relationship </w:t>
      </w:r>
      <w:r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NT80KewM","properties":{"formattedCitation":"(Frank {\\i{}et al.}, 2022)","plainCitation":"(Frank et al., 2022)","noteIndex":0},"citationItems":[{"id":16403,"uris":["http://zotero.org/users/1200141/items/6A83M5DK"],"itemData":{"id":16403,"type":"article-journal","abstract":"OBJECTIVES: Obesity is associated with increased risk of depression, but the extent to which this association is symptom-specific is unknown. We examined the associations of overweight and obesity with individual depressive symptoms.\nMETHODS: We pooled data from 15 population-based cohorts comprising 57,532 individuals aged 18 to 100 years at study entry. Primary analyses were replicated in an independent cohort, the UK Biobank study (n = 122,341, age range 38 to 72). Height and weight were assessed at baseline and body mass index (BMI) was computed. Using validated self-report measures, 24 depressive symptoms were ascertained once in 16 cross-sectional, and twice in 7 prospective cohort studies (mean follow-up 3.2 years).\nRESULTS: In the pooled analysis of the primary cohorts, 22,045 (38.3 %) participants were overweight (BMI between 25 and 29.9 kg/m2), 12,025 (20.9 %) class I obese (BMI between 30 and 34.9 kg/m2), 7,467 (13.0 %) class II-III obese (BMI ≥ 35 kg/m2); and 7,046 (12.3 %) were classified as depressed. After multivariable adjustment, obesity class I was cross-sectionally associated with 1.11-fold (95 % confidence interval 1.01-1.22), and obesity class II-III with 1.31-fold (1.16-1.49) higher odds of overall depression. In symptom-specific analyses, robust associations were apparent for 4 of the 24 depressive symptoms ('could not get going/lack of energy', 'little interest in doing things', 'feeling bad about yourself, and 'feeling depressed'), with confounder-adjusted odds ratios of having 3 or 4 of these symptoms being 1.32 (1.10-1.57) for individuals with obesity class I, and 1.70 (1.34-2.14) for those with obesity class II-III. Elevated C-reactive protein and 21 obesity-related diseases explained 23 %-31 % of these associations. Symptom-specific associations were confirmed in longitudinal analyses where obesity preceded symptom onset, were stronger in women compared with men, and were replicated in UK Biobank.\nCONCLUSIONS: Obesity is associated with a distinct set of depressive symptoms. These associations are partially explained by systemic inflammation and obesity-related morbidity. Awareness of this obesity-related symptom profile and its underlying biological correlates may inform better targeted treatments for comorbid obesity and depression.","container-title":"Brain, Behavior, and Immunity","DOI":"10.1016/j.bbi.2022.07.009","ISSN":"1090-2139","journalAbbreviation":"Brain Behav Immun","language":"eng","note":"PMID: 35853559","page":"192-200","source":"PubMed","title":"Overweight, obesity, and individual symptoms of depression: A multicohort study with replication in UK Biobank","title-short":"Overweight, obesity, and individual symptoms of depression","volume":"105","author":[{"family":"Frank","given":"Philipp"},{"family":"Jokela","given":"Markus"},{"family":"Batty","given":"G. David"},{"family":"Lassale","given":"Camille"},{"family":"Steptoe","given":"Andrew"},{"family":"Kivimäki","given":"Mika"}],"issued":{"date-parts":[["2022",7,16]]}}}],"schema":"https://github.com/citation-style-language/schema/raw/master/csl-citation.json"} </w:instrText>
      </w:r>
      <w:r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Frank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2)</w:t>
      </w:r>
      <w:r w:rsidRPr="00B25B6D">
        <w:rPr>
          <w:rFonts w:asciiTheme="majorHAnsi" w:hAnsiTheme="majorHAnsi" w:cstheme="majorHAnsi"/>
          <w:bCs/>
          <w:color w:val="000000" w:themeColor="text1"/>
        </w:rPr>
        <w:fldChar w:fldCharType="end"/>
      </w:r>
      <w:r w:rsidRPr="00B25B6D">
        <w:rPr>
          <w:rFonts w:asciiTheme="majorHAnsi" w:eastAsia="Cambria" w:hAnsiTheme="majorHAnsi" w:cstheme="majorHAnsi"/>
          <w:color w:val="000000"/>
          <w:lang w:val="en-GB"/>
        </w:rPr>
        <w:t>,</w:t>
      </w:r>
      <w:r w:rsidR="0058461D" w:rsidRPr="00B25B6D">
        <w:rPr>
          <w:rFonts w:asciiTheme="majorHAnsi" w:hAnsiTheme="majorHAnsi" w:cstheme="majorHAnsi"/>
          <w:bCs/>
          <w:color w:val="000000" w:themeColor="text1"/>
          <w:lang w:val="en-GB"/>
        </w:rPr>
        <w:t xml:space="preserve"> suggesting that these </w:t>
      </w:r>
      <w:r w:rsidRPr="00B25B6D">
        <w:rPr>
          <w:rFonts w:asciiTheme="majorHAnsi" w:eastAsia="Cambria" w:hAnsiTheme="majorHAnsi" w:cstheme="majorHAnsi"/>
          <w:bCs/>
          <w:color w:val="000000"/>
          <w:lang w:val="en-GB"/>
        </w:rPr>
        <w:t xml:space="preserve">factors </w:t>
      </w:r>
      <w:r w:rsidR="0058461D" w:rsidRPr="00B25B6D">
        <w:rPr>
          <w:rFonts w:asciiTheme="majorHAnsi" w:hAnsiTheme="majorHAnsi" w:cstheme="majorHAnsi"/>
          <w:bCs/>
          <w:color w:val="000000" w:themeColor="text1"/>
          <w:lang w:val="en-GB"/>
        </w:rPr>
        <w:t>could be targeted in common interventions. Sleep reduction was also associated with absenteeism. Reduced sleep may induce multiple physical and mental health issues</w:t>
      </w:r>
      <w:r w:rsidRPr="00B25B6D">
        <w:rPr>
          <w:rFonts w:asciiTheme="majorHAnsi" w:eastAsia="Cambria" w:hAnsiTheme="majorHAnsi" w:cstheme="majorHAnsi"/>
          <w:bCs/>
          <w:color w:val="000000"/>
          <w:lang w:val="en-GB"/>
        </w:rPr>
        <w:t>,</w:t>
      </w:r>
      <w:r w:rsidR="0058461D" w:rsidRPr="00B25B6D">
        <w:rPr>
          <w:rFonts w:asciiTheme="majorHAnsi" w:hAnsiTheme="majorHAnsi" w:cstheme="majorHAnsi"/>
          <w:bCs/>
          <w:color w:val="000000" w:themeColor="text1"/>
          <w:lang w:val="en-GB"/>
        </w:rPr>
        <w:t xml:space="preserve"> including overweight/obesity and depression. Promoting active rest or napping at work could be encouraged by nurse managers to prevent the risks associated with chronic sleep deprivation.</w:t>
      </w:r>
    </w:p>
    <w:p w14:paraId="5557CC32" w14:textId="5E15AC17" w:rsidR="00E3686E" w:rsidRPr="00B25B6D" w:rsidRDefault="007E2CC7" w:rsidP="00E3686E">
      <w:pPr>
        <w:spacing w:line="360" w:lineRule="auto"/>
        <w:ind w:right="-499"/>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 xml:space="preserve">Contrary to </w:t>
      </w:r>
      <w:r w:rsidR="007A6317" w:rsidRPr="00B25B6D">
        <w:rPr>
          <w:rFonts w:asciiTheme="majorHAnsi" w:hAnsiTheme="majorHAnsi" w:cstheme="majorHAnsi"/>
          <w:bCs/>
          <w:color w:val="000000" w:themeColor="text1"/>
          <w:lang w:val="en-GB"/>
        </w:rPr>
        <w:t>that</w:t>
      </w:r>
      <w:r w:rsidRPr="00B25B6D">
        <w:rPr>
          <w:rFonts w:asciiTheme="majorHAnsi" w:hAnsiTheme="majorHAnsi" w:cstheme="majorHAnsi"/>
          <w:bCs/>
          <w:color w:val="000000" w:themeColor="text1"/>
          <w:lang w:val="en-GB"/>
        </w:rPr>
        <w:t xml:space="preserve"> expected, speed</w:t>
      </w:r>
      <w:r w:rsidR="007A6317" w:rsidRPr="00B25B6D">
        <w:rPr>
          <w:rFonts w:asciiTheme="majorHAnsi" w:hAnsiTheme="majorHAnsi" w:cstheme="majorHAnsi"/>
          <w:bCs/>
          <w:color w:val="000000" w:themeColor="text1"/>
          <w:lang w:val="en-GB"/>
        </w:rPr>
        <w:t>,</w:t>
      </w:r>
      <w:r w:rsidRPr="00B25B6D">
        <w:rPr>
          <w:rFonts w:asciiTheme="majorHAnsi" w:hAnsiTheme="majorHAnsi" w:cstheme="majorHAnsi"/>
          <w:bCs/>
          <w:color w:val="000000" w:themeColor="text1"/>
          <w:lang w:val="en-GB"/>
        </w:rPr>
        <w:t xml:space="preserve"> quantity, complexity</w:t>
      </w:r>
      <w:r w:rsidR="007A6317" w:rsidRPr="00B25B6D">
        <w:rPr>
          <w:rFonts w:asciiTheme="majorHAnsi" w:hAnsiTheme="majorHAnsi" w:cstheme="majorHAnsi"/>
          <w:bCs/>
          <w:color w:val="000000" w:themeColor="text1"/>
          <w:lang w:val="en-GB"/>
        </w:rPr>
        <w:t>,</w:t>
      </w:r>
      <w:r w:rsidRPr="00B25B6D">
        <w:rPr>
          <w:rFonts w:asciiTheme="majorHAnsi" w:hAnsiTheme="majorHAnsi" w:cstheme="majorHAnsi"/>
          <w:bCs/>
          <w:color w:val="000000" w:themeColor="text1"/>
          <w:lang w:val="en-GB"/>
        </w:rPr>
        <w:t xml:space="preserve"> intensity, fragmentation</w:t>
      </w:r>
      <w:r w:rsidR="007A6317" w:rsidRPr="00B25B6D">
        <w:rPr>
          <w:rFonts w:asciiTheme="majorHAnsi" w:hAnsiTheme="majorHAnsi" w:cstheme="majorHAnsi"/>
          <w:bCs/>
          <w:color w:val="000000" w:themeColor="text1"/>
          <w:lang w:val="en-GB"/>
        </w:rPr>
        <w:t>,</w:t>
      </w:r>
      <w:r w:rsidRPr="00B25B6D">
        <w:rPr>
          <w:rFonts w:asciiTheme="majorHAnsi" w:hAnsiTheme="majorHAnsi" w:cstheme="majorHAnsi"/>
          <w:bCs/>
          <w:color w:val="000000" w:themeColor="text1"/>
          <w:lang w:val="en-GB"/>
        </w:rPr>
        <w:t xml:space="preserve"> unpredictability, decision-making latitude, use of skills, </w:t>
      </w:r>
      <w:r w:rsidRPr="00B25B6D">
        <w:rPr>
          <w:rFonts w:asciiTheme="majorHAnsi" w:eastAsia="Cambria" w:hAnsiTheme="majorHAnsi" w:cstheme="majorHAnsi"/>
          <w:bCs/>
          <w:color w:val="000000"/>
          <w:lang w:val="en-GB"/>
        </w:rPr>
        <w:t xml:space="preserve">and </w:t>
      </w:r>
      <w:r w:rsidRPr="00B25B6D">
        <w:rPr>
          <w:rFonts w:asciiTheme="majorHAnsi" w:hAnsiTheme="majorHAnsi" w:cstheme="majorHAnsi"/>
          <w:bCs/>
          <w:color w:val="000000" w:themeColor="text1"/>
          <w:lang w:val="en-GB"/>
        </w:rPr>
        <w:t xml:space="preserve">skill development were not significantly associated with absenteeism or with a negative and marginal effect. </w:t>
      </w:r>
      <w:r w:rsidRPr="00B25B6D">
        <w:rPr>
          <w:rFonts w:asciiTheme="majorHAnsi" w:eastAsia="Cambria" w:hAnsiTheme="majorHAnsi" w:cstheme="majorHAnsi"/>
          <w:bCs/>
          <w:color w:val="000000"/>
          <w:lang w:val="en-GB"/>
        </w:rPr>
        <w:t>In contrast</w:t>
      </w:r>
      <w:r w:rsidRPr="00B25B6D">
        <w:rPr>
          <w:rFonts w:asciiTheme="majorHAnsi" w:hAnsiTheme="majorHAnsi" w:cstheme="majorHAnsi"/>
          <w:bCs/>
          <w:color w:val="000000" w:themeColor="text1"/>
          <w:lang w:val="en-GB"/>
        </w:rPr>
        <w:t xml:space="preserve">, we found that emotional exhaustion and sustained bullying at the workplace were strongly associated with absenteeism (these two last factors were reported in </w:t>
      </w:r>
      <w:r w:rsidR="007A6317" w:rsidRPr="00B25B6D">
        <w:rPr>
          <w:rFonts w:asciiTheme="majorHAnsi" w:hAnsiTheme="majorHAnsi" w:cstheme="majorHAnsi"/>
          <w:bCs/>
          <w:color w:val="000000" w:themeColor="text1"/>
          <w:lang w:val="en-GB"/>
        </w:rPr>
        <w:t xml:space="preserve">approximately </w:t>
      </w:r>
      <w:r w:rsidRPr="00B25B6D">
        <w:rPr>
          <w:rFonts w:asciiTheme="majorHAnsi" w:hAnsiTheme="majorHAnsi" w:cstheme="majorHAnsi"/>
          <w:bCs/>
          <w:color w:val="000000" w:themeColor="text1"/>
          <w:lang w:val="en-GB"/>
        </w:rPr>
        <w:t>40% and 50% of the absenteeism group</w:t>
      </w:r>
      <w:r w:rsidRPr="00B25B6D">
        <w:rPr>
          <w:rFonts w:asciiTheme="majorHAnsi" w:eastAsia="Cambria" w:hAnsiTheme="majorHAnsi" w:cstheme="majorHAnsi"/>
          <w:bCs/>
          <w:color w:val="000000"/>
          <w:lang w:val="en-GB"/>
        </w:rPr>
        <w:t xml:space="preserve">, respectively, </w:t>
      </w:r>
      <w:r w:rsidR="00E221A4" w:rsidRPr="00B25B6D">
        <w:rPr>
          <w:rFonts w:asciiTheme="majorHAnsi" w:hAnsiTheme="majorHAnsi" w:cstheme="majorHAnsi"/>
          <w:bCs/>
          <w:color w:val="000000" w:themeColor="text1"/>
          <w:lang w:val="en-GB"/>
        </w:rPr>
        <w:t xml:space="preserve">with similar rates </w:t>
      </w:r>
      <w:r w:rsidR="007A6317" w:rsidRPr="00B25B6D">
        <w:rPr>
          <w:rFonts w:asciiTheme="majorHAnsi" w:hAnsiTheme="majorHAnsi" w:cstheme="majorHAnsi"/>
          <w:bCs/>
          <w:color w:val="000000" w:themeColor="text1"/>
          <w:lang w:val="en-GB"/>
        </w:rPr>
        <w:t xml:space="preserve">noted </w:t>
      </w:r>
      <w:r w:rsidR="00E221A4" w:rsidRPr="00B25B6D">
        <w:rPr>
          <w:rFonts w:asciiTheme="majorHAnsi" w:hAnsiTheme="majorHAnsi" w:cstheme="majorHAnsi"/>
          <w:bCs/>
          <w:color w:val="000000" w:themeColor="text1"/>
          <w:lang w:val="en-GB"/>
        </w:rPr>
        <w:t>between nurses and other health care workers</w:t>
      </w:r>
      <w:r w:rsidR="00317042" w:rsidRPr="00B25B6D">
        <w:rPr>
          <w:rFonts w:asciiTheme="majorHAnsi" w:hAnsiTheme="majorHAnsi" w:cstheme="majorHAnsi"/>
          <w:bCs/>
          <w:color w:val="000000" w:themeColor="text1"/>
          <w:lang w:val="en-GB"/>
        </w:rPr>
        <w:t xml:space="preserve">). Implementing strategies to systematically detect these phenomena could be developed at the management level. </w:t>
      </w:r>
      <w:r w:rsidRPr="00B25B6D">
        <w:rPr>
          <w:rFonts w:asciiTheme="majorHAnsi" w:eastAsia="Cambria" w:hAnsiTheme="majorHAnsi" w:cstheme="majorHAnsi"/>
          <w:bCs/>
          <w:color w:val="000000"/>
          <w:lang w:val="en-GB"/>
        </w:rPr>
        <w:t>Similar</w:t>
      </w:r>
      <w:r w:rsidR="00317042" w:rsidRPr="00B25B6D">
        <w:rPr>
          <w:rFonts w:asciiTheme="majorHAnsi" w:hAnsiTheme="majorHAnsi" w:cstheme="majorHAnsi"/>
          <w:bCs/>
          <w:color w:val="000000" w:themeColor="text1"/>
          <w:lang w:val="en-GB"/>
        </w:rPr>
        <w:t xml:space="preserve"> to the patient-reported experience measures (PREMs)</w:t>
      </w:r>
      <w:r w:rsidR="00317042" w:rsidRPr="00B25B6D">
        <w:rPr>
          <w:rFonts w:asciiTheme="majorHAnsi" w:hAnsiTheme="majorHAnsi" w:cstheme="majorHAnsi"/>
          <w:bCs/>
          <w:color w:val="000000" w:themeColor="text1"/>
        </w:rPr>
        <w:fldChar w:fldCharType="begin"/>
      </w:r>
      <w:r w:rsidR="00A34C61" w:rsidRPr="00B25B6D">
        <w:rPr>
          <w:rFonts w:asciiTheme="majorHAnsi" w:hAnsiTheme="majorHAnsi" w:cstheme="majorHAnsi"/>
          <w:bCs/>
          <w:color w:val="000000" w:themeColor="text1"/>
          <w:lang w:val="en-GB"/>
        </w:rPr>
        <w:instrText xml:space="preserve"> ADDIN ZOTERO_ITEM CSL_CITATION {"citationID":"sbDK4zqy","properties":{"formattedCitation":"(Fernandes {\\i{}et al.}, 2022)","plainCitation":"(Fernandes et al., 2022)","noteIndex":0},"citationItems":[{"id":16382,"uris":["http://zotero.org/users/1200141/items/9NTDCV3Z"],"itemData":{"id":16382,"type":"article-journal","abstract":"Most patient-reported experience measures (PREMs) are paper-based, leading to a high burden for patients and care providers. The aim of this study was to (1) calibrate an item bank to measure patients' experience of respect and dignity for adult patients with serious mental illnesses and (2) develop computerized adaptive testing (CAT) to improve the use of this PREM in routine practice. Patients with schizophrenia, bipolar disorder, and major depressive disorder were enrolled in this multicenter and cross-sectional study. Psychometric analyses were based on classical test and item response theories and included evaluations of unidimensionality, local independence, and monotonicity; calibration and evaluation of model fit; analyses of differential item functioning (DIF); testing of external validity; and finally, CAT development. A total of 458 patients participated in the study. Of the 24 items, 2 highly inter-correlated items were deleted. Factor analysis showed that the remaining items met the unidimensional assumption (RMSEA = 0.054, CFI = 0.988, TLI = 0.986). DIF analyses revealed no biases by sex, age, care setting, or diagnosis. External validity testing has generally supported our assumptions. CAT showed satisfactory accuracy and precision. This work provides a more accurate and flexible measure of patients' experience of respect and dignity than that obtained from standard questionnaires.","container-title":"Journal of Clinical Medicine","DOI":"10.3390/jcm11061644","ISSN":"2077-0383","issue":"6","journalAbbreviation":"J Clin Med","language":"eng","note":"PMID: 35329970\nPMCID: PMC8954414","page":"1644","source":"PubMed","title":"Development and Calibration of the PREMIUM Item Bank for Measuring Respect and Dignity for Patients with Severe Mental Illness","volume":"11","author":[{"family":"Fernandes","given":"Sara"},{"family":"Fond","given":"Guillaume"},{"family":"Zendjidjian","given":"Xavier"},{"family":"Michel","given":"Pierre"},{"family":"Baumstarck","given":"Karine"},{"family":"Lançon","given":"Christophe"},{"family":"Samalin","given":"Ludovic"},{"family":"Llorca","given":"Pierre-Michel"},{"family":"Coldefy","given":"Magali"},{"family":"Auquier","given":"Pascal"},{"family":"Boyer","given":"Laurent"},{"family":"Collaborators Of The French Premium Group","given":"null"}],"issued":{"date-parts":[["2022",3,16]]}}}],"schema":"https://github.com/citation-style-language/schema/raw/master/csl-citation.json"} </w:instrText>
      </w:r>
      <w:r w:rsidR="00317042" w:rsidRPr="00B25B6D">
        <w:rPr>
          <w:rFonts w:asciiTheme="majorHAnsi" w:hAnsiTheme="majorHAnsi" w:cstheme="majorHAnsi"/>
          <w:bCs/>
          <w:color w:val="000000" w:themeColor="text1"/>
        </w:rPr>
        <w:fldChar w:fldCharType="separate"/>
      </w:r>
      <w:r w:rsidR="00A34C61" w:rsidRPr="00B25B6D">
        <w:rPr>
          <w:rFonts w:asciiTheme="majorHAnsi" w:hAnsiTheme="majorHAnsi" w:cstheme="majorHAnsi"/>
          <w:color w:val="000000"/>
          <w:lang w:val="en-GB"/>
        </w:rPr>
        <w:t xml:space="preserve">(Fernandes </w:t>
      </w:r>
      <w:r w:rsidR="00A34C61" w:rsidRPr="00B25B6D">
        <w:rPr>
          <w:rFonts w:asciiTheme="majorHAnsi" w:hAnsiTheme="majorHAnsi" w:cstheme="majorHAnsi"/>
          <w:i/>
          <w:iCs/>
          <w:color w:val="000000"/>
          <w:lang w:val="en-GB"/>
        </w:rPr>
        <w:t>et al.</w:t>
      </w:r>
      <w:r w:rsidR="00A34C61" w:rsidRPr="00B25B6D">
        <w:rPr>
          <w:rFonts w:asciiTheme="majorHAnsi" w:hAnsiTheme="majorHAnsi" w:cstheme="majorHAnsi"/>
          <w:color w:val="000000"/>
          <w:lang w:val="en-GB"/>
        </w:rPr>
        <w:t>, 2022)</w:t>
      </w:r>
      <w:r w:rsidR="00317042" w:rsidRPr="00B25B6D">
        <w:rPr>
          <w:rFonts w:asciiTheme="majorHAnsi" w:hAnsiTheme="majorHAnsi" w:cstheme="majorHAnsi"/>
          <w:bCs/>
          <w:color w:val="000000" w:themeColor="text1"/>
        </w:rPr>
        <w:fldChar w:fldCharType="end"/>
      </w:r>
      <w:r w:rsidRPr="00B25B6D">
        <w:rPr>
          <w:rFonts w:asciiTheme="majorHAnsi" w:hAnsiTheme="majorHAnsi" w:cstheme="majorHAnsi"/>
          <w:bCs/>
          <w:color w:val="000000" w:themeColor="text1"/>
          <w:lang w:val="en-GB"/>
        </w:rPr>
        <w:t xml:space="preserve">, numeric tools could be developed to help health care workers report emotional exhaustion and sustained bullying at the workplace. </w:t>
      </w:r>
      <w:r w:rsidR="00AC64A9" w:rsidRPr="00B25B6D">
        <w:rPr>
          <w:rFonts w:asciiTheme="majorHAnsi" w:hAnsiTheme="majorHAnsi" w:cstheme="majorHAnsi"/>
          <w:bCs/>
          <w:color w:val="000000" w:themeColor="text1"/>
          <w:lang w:val="en-GB"/>
        </w:rPr>
        <w:t xml:space="preserve">Our results suggest that promoting professional and emotional support between nurses could </w:t>
      </w:r>
      <w:r w:rsidR="007A6317" w:rsidRPr="00B25B6D">
        <w:rPr>
          <w:rFonts w:asciiTheme="majorHAnsi" w:hAnsiTheme="majorHAnsi" w:cstheme="majorHAnsi"/>
          <w:bCs/>
          <w:color w:val="000000" w:themeColor="text1"/>
          <w:lang w:val="en-GB"/>
        </w:rPr>
        <w:t xml:space="preserve">represent </w:t>
      </w:r>
      <w:r w:rsidR="00AC64A9" w:rsidRPr="00B25B6D">
        <w:rPr>
          <w:rFonts w:asciiTheme="majorHAnsi" w:hAnsiTheme="majorHAnsi" w:cstheme="majorHAnsi"/>
          <w:bCs/>
          <w:color w:val="000000" w:themeColor="text1"/>
          <w:lang w:val="en-GB"/>
        </w:rPr>
        <w:t>an effective strategy for nurse managers to improve absenteeism in their teams.</w:t>
      </w:r>
    </w:p>
    <w:p w14:paraId="40EBA11A" w14:textId="7F0F73FE" w:rsidR="008E41FC" w:rsidRPr="00B25B6D" w:rsidRDefault="00CE0BA3">
      <w:pPr>
        <w:spacing w:line="360" w:lineRule="auto"/>
        <w:ind w:right="-499"/>
        <w:jc w:val="both"/>
        <w:rPr>
          <w:rFonts w:asciiTheme="majorHAnsi" w:hAnsiTheme="majorHAnsi" w:cstheme="majorHAnsi"/>
          <w:lang w:val="en-US"/>
        </w:rPr>
      </w:pPr>
      <w:r w:rsidRPr="00B25B6D">
        <w:rPr>
          <w:rFonts w:asciiTheme="majorHAnsi" w:hAnsiTheme="majorHAnsi" w:cstheme="majorHAnsi"/>
          <w:i/>
          <w:lang w:val="en-GB"/>
        </w:rPr>
        <w:t>Limitations and perspectives.</w:t>
      </w:r>
      <w:r w:rsidR="00D46A86" w:rsidRPr="00B25B6D">
        <w:rPr>
          <w:rFonts w:asciiTheme="majorHAnsi" w:hAnsiTheme="majorHAnsi" w:cstheme="majorHAnsi"/>
          <w:lang w:val="en-GB"/>
        </w:rPr>
        <w:t xml:space="preserve"> These results should be </w:t>
      </w:r>
      <w:r w:rsidR="00795ECD" w:rsidRPr="00B25B6D">
        <w:rPr>
          <w:rFonts w:asciiTheme="majorHAnsi" w:hAnsiTheme="majorHAnsi" w:cstheme="majorHAnsi"/>
          <w:lang w:val="en-GB"/>
        </w:rPr>
        <w:t xml:space="preserve">interpreted </w:t>
      </w:r>
      <w:r w:rsidR="00D46A86" w:rsidRPr="00B25B6D">
        <w:rPr>
          <w:rFonts w:asciiTheme="majorHAnsi" w:hAnsiTheme="majorHAnsi" w:cstheme="majorHAnsi"/>
          <w:lang w:val="en-GB"/>
        </w:rPr>
        <w:t xml:space="preserve">with </w:t>
      </w:r>
      <w:r w:rsidR="00795ECD" w:rsidRPr="00B25B6D">
        <w:rPr>
          <w:rFonts w:asciiTheme="majorHAnsi" w:hAnsiTheme="majorHAnsi" w:cstheme="majorHAnsi"/>
          <w:lang w:val="en-GB"/>
        </w:rPr>
        <w:t>caution</w:t>
      </w:r>
      <w:r w:rsidR="00D46A86" w:rsidRPr="00B25B6D">
        <w:rPr>
          <w:rFonts w:asciiTheme="majorHAnsi" w:hAnsiTheme="majorHAnsi" w:cstheme="majorHAnsi"/>
          <w:lang w:val="en-GB"/>
        </w:rPr>
        <w:t xml:space="preserve">. </w:t>
      </w:r>
      <w:r w:rsidR="00175351" w:rsidRPr="00B25B6D">
        <w:rPr>
          <w:rFonts w:asciiTheme="majorHAnsi" w:hAnsiTheme="majorHAnsi" w:cstheme="majorHAnsi"/>
          <w:lang w:val="en-GB"/>
        </w:rPr>
        <w:t xml:space="preserve">These results should be replicated in other countries. It is probable that most of the identified factors associated with absenteeism do not depend </w:t>
      </w:r>
      <w:r w:rsidRPr="00B25B6D">
        <w:rPr>
          <w:rFonts w:asciiTheme="majorHAnsi" w:eastAsia="Cambria" w:hAnsiTheme="majorHAnsi" w:cstheme="majorHAnsi"/>
          <w:lang w:val="en-GB"/>
        </w:rPr>
        <w:t>on</w:t>
      </w:r>
      <w:r w:rsidR="00175351" w:rsidRPr="00B25B6D">
        <w:rPr>
          <w:rFonts w:asciiTheme="majorHAnsi" w:hAnsiTheme="majorHAnsi" w:cstheme="majorHAnsi"/>
          <w:lang w:val="en-GB"/>
        </w:rPr>
        <w:t xml:space="preserve"> the country (e.g., recurrent major depression). However, their weighting may vary across countries. The Job Content Questionnaire has been developed and validated in multiple countries</w:t>
      </w:r>
      <w:r w:rsidRPr="00B25B6D">
        <w:rPr>
          <w:rFonts w:asciiTheme="majorHAnsi" w:eastAsia="Cambria" w:hAnsiTheme="majorHAnsi" w:cstheme="majorHAnsi"/>
          <w:lang w:val="en-GB"/>
        </w:rPr>
        <w:t>,</w:t>
      </w:r>
      <w:r w:rsidR="00175351" w:rsidRPr="00B25B6D">
        <w:rPr>
          <w:rFonts w:asciiTheme="majorHAnsi" w:hAnsiTheme="majorHAnsi" w:cstheme="majorHAnsi"/>
          <w:lang w:val="en-GB"/>
        </w:rPr>
        <w:t xml:space="preserve"> enabling comparisons of work </w:t>
      </w:r>
      <w:r w:rsidRPr="00B25B6D">
        <w:rPr>
          <w:rFonts w:asciiTheme="majorHAnsi" w:eastAsia="Cambria" w:hAnsiTheme="majorHAnsi" w:cstheme="majorHAnsi"/>
          <w:lang w:val="en-GB"/>
        </w:rPr>
        <w:t>environments</w:t>
      </w:r>
      <w:r w:rsidR="00175351" w:rsidRPr="00B25B6D">
        <w:rPr>
          <w:rFonts w:asciiTheme="majorHAnsi" w:hAnsiTheme="majorHAnsi" w:cstheme="majorHAnsi"/>
          <w:lang w:val="en-GB"/>
        </w:rPr>
        <w:t xml:space="preserve"> between countries </w:t>
      </w:r>
      <w:r w:rsidRPr="00B25B6D">
        <w:rPr>
          <w:rFonts w:asciiTheme="majorHAnsi" w:eastAsia="Cambria" w:hAnsiTheme="majorHAnsi" w:cstheme="majorHAnsi"/>
          <w:lang w:val="en-GB"/>
        </w:rPr>
        <w:t>independent</w:t>
      </w:r>
      <w:r w:rsidR="00175351" w:rsidRPr="00B25B6D">
        <w:rPr>
          <w:rFonts w:asciiTheme="majorHAnsi" w:hAnsiTheme="majorHAnsi" w:cstheme="majorHAnsi"/>
          <w:lang w:val="en-GB"/>
        </w:rPr>
        <w:t xml:space="preserve"> of the health care system</w:t>
      </w:r>
      <w:r w:rsidR="003E044F" w:rsidRPr="00B25B6D">
        <w:rPr>
          <w:rFonts w:asciiTheme="majorHAnsi" w:hAnsiTheme="majorHAnsi" w:cstheme="majorHAnsi"/>
          <w:lang w:val="en-GB"/>
        </w:rPr>
        <w:t xml:space="preserve">. The limits of this study are similar to those </w:t>
      </w:r>
      <w:r w:rsidR="005452F0" w:rsidRPr="00B25B6D">
        <w:rPr>
          <w:rFonts w:asciiTheme="majorHAnsi" w:hAnsiTheme="majorHAnsi" w:cstheme="majorHAnsi"/>
          <w:lang w:val="en-GB"/>
        </w:rPr>
        <w:t xml:space="preserve">noted for </w:t>
      </w:r>
      <w:r w:rsidR="003E044F" w:rsidRPr="00B25B6D">
        <w:rPr>
          <w:rFonts w:asciiTheme="majorHAnsi" w:hAnsiTheme="majorHAnsi" w:cstheme="majorHAnsi"/>
          <w:lang w:val="en-GB"/>
        </w:rPr>
        <w:t xml:space="preserve">other online surveys. </w:t>
      </w:r>
      <w:r w:rsidR="005452F0" w:rsidRPr="00B25B6D">
        <w:rPr>
          <w:rFonts w:asciiTheme="majorHAnsi" w:hAnsiTheme="majorHAnsi" w:cstheme="majorHAnsi"/>
          <w:lang w:val="en-GB"/>
        </w:rPr>
        <w:t>Given the study’s</w:t>
      </w:r>
      <w:r w:rsidR="003E044F" w:rsidRPr="00B25B6D">
        <w:rPr>
          <w:rFonts w:asciiTheme="majorHAnsi" w:hAnsiTheme="majorHAnsi" w:cstheme="majorHAnsi"/>
          <w:lang w:val="en-GB"/>
        </w:rPr>
        <w:t xml:space="preserve"> cross-sectional design, no causal relationship can be drawn. </w:t>
      </w:r>
      <w:r w:rsidR="004F6A77" w:rsidRPr="00B25B6D">
        <w:rPr>
          <w:rFonts w:asciiTheme="majorHAnsi" w:hAnsiTheme="majorHAnsi" w:cstheme="majorHAnsi"/>
          <w:bCs/>
          <w:color w:val="000000" w:themeColor="text1"/>
          <w:lang w:val="en-GB"/>
        </w:rPr>
        <w:t xml:space="preserve">The dissemination of the study </w:t>
      </w:r>
      <w:r w:rsidR="005452F0" w:rsidRPr="00B25B6D">
        <w:rPr>
          <w:rFonts w:asciiTheme="majorHAnsi" w:hAnsiTheme="majorHAnsi" w:cstheme="majorHAnsi"/>
          <w:bCs/>
          <w:color w:val="000000" w:themeColor="text1"/>
          <w:lang w:val="en-GB"/>
        </w:rPr>
        <w:t xml:space="preserve">to </w:t>
      </w:r>
      <w:r w:rsidR="004F6A77" w:rsidRPr="00B25B6D">
        <w:rPr>
          <w:rFonts w:asciiTheme="majorHAnsi" w:hAnsiTheme="majorHAnsi" w:cstheme="majorHAnsi"/>
          <w:bCs/>
          <w:color w:val="000000" w:themeColor="text1"/>
          <w:lang w:val="en-GB"/>
        </w:rPr>
        <w:t xml:space="preserve">health care workers with </w:t>
      </w:r>
      <w:r w:rsidRPr="00B25B6D">
        <w:rPr>
          <w:rFonts w:asciiTheme="majorHAnsi" w:eastAsia="Cambria" w:hAnsiTheme="majorHAnsi" w:cstheme="majorHAnsi"/>
          <w:bCs/>
          <w:color w:val="000000"/>
          <w:lang w:val="en-GB"/>
        </w:rPr>
        <w:t xml:space="preserve">a </w:t>
      </w:r>
      <w:r w:rsidR="004F6A77" w:rsidRPr="00B25B6D">
        <w:rPr>
          <w:rFonts w:asciiTheme="majorHAnsi" w:hAnsiTheme="majorHAnsi" w:cstheme="majorHAnsi"/>
          <w:bCs/>
          <w:color w:val="000000" w:themeColor="text1"/>
          <w:lang w:val="en-GB"/>
        </w:rPr>
        <w:t xml:space="preserve">low hierarchical level was less effective due to the lack of use of professional mailing in most facilities. </w:t>
      </w:r>
      <w:r w:rsidR="00953464" w:rsidRPr="00B25B6D">
        <w:rPr>
          <w:rFonts w:asciiTheme="majorHAnsi" w:hAnsiTheme="majorHAnsi" w:cstheme="majorHAnsi"/>
          <w:lang w:val="en-GB"/>
        </w:rPr>
        <w:t>To limit the selection bias, the title of the study did not mention absenteeism but work adaptation. We may have underestimated the absenteeism rate</w:t>
      </w:r>
      <w:r w:rsidRPr="00B25B6D">
        <w:rPr>
          <w:rFonts w:asciiTheme="majorHAnsi" w:eastAsia="Cambria" w:hAnsiTheme="majorHAnsi" w:cstheme="majorHAnsi"/>
          <w:lang w:val="en-GB"/>
        </w:rPr>
        <w:t>,</w:t>
      </w:r>
      <w:r w:rsidR="00953464" w:rsidRPr="00B25B6D">
        <w:rPr>
          <w:rFonts w:asciiTheme="majorHAnsi" w:hAnsiTheme="majorHAnsi" w:cstheme="majorHAnsi"/>
          <w:lang w:val="en-GB"/>
        </w:rPr>
        <w:t xml:space="preserve"> as all participants off work did </w:t>
      </w:r>
      <w:r w:rsidRPr="00B25B6D">
        <w:rPr>
          <w:rFonts w:asciiTheme="majorHAnsi" w:eastAsia="Cambria" w:hAnsiTheme="majorHAnsi" w:cstheme="majorHAnsi"/>
          <w:lang w:val="en-GB"/>
        </w:rPr>
        <w:t xml:space="preserve">not receive mail by professional mailings at the time of the survey. Despite a 2-month </w:t>
      </w:r>
      <w:r w:rsidR="00953464" w:rsidRPr="00B25B6D">
        <w:rPr>
          <w:rFonts w:asciiTheme="majorHAnsi" w:hAnsiTheme="majorHAnsi" w:cstheme="majorHAnsi"/>
          <w:lang w:val="en-GB"/>
        </w:rPr>
        <w:t xml:space="preserve">period of dissemination (including social networks) to counter this bias, we may have missed </w:t>
      </w:r>
      <w:r w:rsidR="005452F0" w:rsidRPr="00B25B6D">
        <w:rPr>
          <w:rFonts w:asciiTheme="majorHAnsi" w:hAnsiTheme="majorHAnsi" w:cstheme="majorHAnsi"/>
          <w:lang w:val="en-GB"/>
        </w:rPr>
        <w:t>information on</w:t>
      </w:r>
      <w:r w:rsidR="00953464" w:rsidRPr="00B25B6D">
        <w:rPr>
          <w:rFonts w:asciiTheme="majorHAnsi" w:hAnsiTheme="majorHAnsi" w:cstheme="majorHAnsi"/>
          <w:lang w:val="en-GB"/>
        </w:rPr>
        <w:t xml:space="preserve"> the long-term absenteeism. The private sector was underrepresented</w:t>
      </w:r>
      <w:r w:rsidR="005452F0" w:rsidRPr="00B25B6D">
        <w:rPr>
          <w:rFonts w:asciiTheme="majorHAnsi" w:hAnsiTheme="majorHAnsi" w:cstheme="majorHAnsi"/>
          <w:lang w:val="en-GB"/>
        </w:rPr>
        <w:t xml:space="preserve"> potentially</w:t>
      </w:r>
      <w:r w:rsidR="00953464" w:rsidRPr="00B25B6D">
        <w:rPr>
          <w:rFonts w:asciiTheme="majorHAnsi" w:hAnsiTheme="majorHAnsi" w:cstheme="majorHAnsi"/>
          <w:lang w:val="en-GB"/>
        </w:rPr>
        <w:t xml:space="preserve"> due to </w:t>
      </w:r>
      <w:r w:rsidR="005452F0" w:rsidRPr="00B25B6D">
        <w:rPr>
          <w:rFonts w:asciiTheme="majorHAnsi" w:hAnsiTheme="majorHAnsi" w:cstheme="majorHAnsi"/>
          <w:lang w:val="en-GB"/>
        </w:rPr>
        <w:t xml:space="preserve">less interest in </w:t>
      </w:r>
      <w:r w:rsidR="00953464" w:rsidRPr="00B25B6D">
        <w:rPr>
          <w:rFonts w:asciiTheme="majorHAnsi" w:hAnsiTheme="majorHAnsi" w:cstheme="majorHAnsi"/>
          <w:lang w:val="en-GB"/>
        </w:rPr>
        <w:t>research in</w:t>
      </w:r>
      <w:r w:rsidRPr="00B25B6D">
        <w:rPr>
          <w:rFonts w:asciiTheme="majorHAnsi" w:eastAsia="Cambria" w:hAnsiTheme="majorHAnsi" w:cstheme="majorHAnsi"/>
          <w:lang w:val="en-GB"/>
        </w:rPr>
        <w:t xml:space="preserve"> the</w:t>
      </w:r>
      <w:r w:rsidR="00953464" w:rsidRPr="00B25B6D">
        <w:rPr>
          <w:rFonts w:asciiTheme="majorHAnsi" w:hAnsiTheme="majorHAnsi" w:cstheme="majorHAnsi"/>
          <w:lang w:val="en-GB"/>
        </w:rPr>
        <w:t xml:space="preserve"> private sector, </w:t>
      </w:r>
      <w:r w:rsidRPr="00B25B6D">
        <w:rPr>
          <w:rFonts w:asciiTheme="majorHAnsi" w:eastAsia="Cambria" w:hAnsiTheme="majorHAnsi" w:cstheme="majorHAnsi"/>
          <w:lang w:val="en-GB"/>
        </w:rPr>
        <w:t xml:space="preserve">a </w:t>
      </w:r>
      <w:r w:rsidR="005452F0" w:rsidRPr="00B25B6D">
        <w:rPr>
          <w:rFonts w:asciiTheme="majorHAnsi" w:hAnsiTheme="majorHAnsi" w:cstheme="majorHAnsi"/>
          <w:lang w:val="en-GB"/>
        </w:rPr>
        <w:t xml:space="preserve">greater </w:t>
      </w:r>
      <w:r w:rsidR="00953464" w:rsidRPr="00B25B6D">
        <w:rPr>
          <w:rFonts w:asciiTheme="majorHAnsi" w:hAnsiTheme="majorHAnsi" w:cstheme="majorHAnsi"/>
          <w:lang w:val="en-GB"/>
        </w:rPr>
        <w:t xml:space="preserve">lack of time or </w:t>
      </w:r>
      <w:r w:rsidRPr="00B25B6D">
        <w:rPr>
          <w:rFonts w:asciiTheme="majorHAnsi" w:eastAsia="Cambria" w:hAnsiTheme="majorHAnsi" w:cstheme="majorHAnsi"/>
          <w:lang w:val="en-GB"/>
        </w:rPr>
        <w:t xml:space="preserve">a </w:t>
      </w:r>
      <w:r w:rsidR="005452F0" w:rsidRPr="00B25B6D">
        <w:rPr>
          <w:rFonts w:asciiTheme="majorHAnsi" w:hAnsiTheme="majorHAnsi" w:cstheme="majorHAnsi"/>
          <w:lang w:val="en-GB"/>
        </w:rPr>
        <w:t xml:space="preserve">reduced </w:t>
      </w:r>
      <w:r w:rsidR="00953464" w:rsidRPr="00B25B6D">
        <w:rPr>
          <w:rFonts w:asciiTheme="majorHAnsi" w:hAnsiTheme="majorHAnsi" w:cstheme="majorHAnsi"/>
          <w:lang w:val="en-GB"/>
        </w:rPr>
        <w:t>desire to evaluate work conditions in these facilities</w:t>
      </w:r>
      <w:r w:rsidR="00317042" w:rsidRPr="00B25B6D">
        <w:rPr>
          <w:rFonts w:asciiTheme="majorHAnsi" w:hAnsiTheme="majorHAnsi" w:cstheme="majorHAnsi"/>
        </w:rPr>
        <w:fldChar w:fldCharType="begin"/>
      </w:r>
      <w:r w:rsidR="00A34C61" w:rsidRPr="00B25B6D">
        <w:rPr>
          <w:rFonts w:asciiTheme="majorHAnsi" w:hAnsiTheme="majorHAnsi" w:cstheme="majorHAnsi"/>
          <w:lang w:val="en-GB"/>
        </w:rPr>
        <w:instrText xml:space="preserve"> ADDIN ZOTERO_ITEM CSL_CITATION {"citationID":"hr49M0cW","properties":{"formattedCitation":"(Lucas {\\i{}et al.}, 2022)","plainCitation":"(Lucas et al., 2022)","noteIndex":0},"citationItems":[{"id":16390,"uris":["http://zotero.org/users/1200141/items/X93LWADI"],"itemData":{"id":16390,"type":"article-journal","abstract":"AIM: This study aimed to explore work environment and mental health in nurse assistants, nurses and health executives in a national large-scale study.\nBACKGROUND: We have data for physicians but not for other health care workers categories.\nMETHODS: A total of 6935 participants were recruited between May and June 2021 by professional mailings and professional networks.\nRESULTS: All professional categories reported high rates of high psychological demand (&gt;90%), low social support (&gt;60%), burnout (50% to 60%), exposure to potentially morally injurious events (&gt;40%) and depression (approximately 30%). Surgery nurses reported the highest exposure to potentially morally injurious events. Major depression was identified in approximately 30% of participants in all categories, but less than 10% reported consuming antidepressants. A total of 31% to 49% of participants reported sleep disorders and 16% to 21% reported consuming regularly hypnotics. Physicians reported high hazardous drinking behaviour and nurse assistant high smoking rates.\nCONCLUSIONS AND IMPLICATIONS FOR NURSING MANAGEMENT: Our results suggest that preventing burnout and depression in health care workers is a priority. To reach this goal, nursing managers could develop some interventions to reduce psychological demand and increase personal accomplishment and social support between colleagues, and prevent sustained bullying at the workplace and health risk behaviours. These interventions should be further developed and evaluated.","container-title":"Journal of Nursing Management","DOI":"10.1111/jonm.13599","ISSN":"1365-2834","journalAbbreviation":"J Nurs Manag","language":"eng","note":"PMID: 35332585","source":"PubMed","title":"Work environment and mental health in nurse assistants, nurses and health executives: Results from the AMADEUS study","title-short":"Work environment and mental health in nurse assistants, nurses and health executives","author":[{"family":"Lucas","given":"Guillaume"},{"family":"Colson","given":"Sébastien"},{"family":"Boyer","given":"Laurent"},{"family":"Gentile","given":"Stéphanie"},{"family":"Fond","given":"Guillaume"}],"issued":{"date-parts":[["2022",3,24]]}}}],"schema":"https://github.com/citation-style-language/schema/raw/master/csl-citation.json"} </w:instrText>
      </w:r>
      <w:r w:rsidR="00317042" w:rsidRPr="00B25B6D">
        <w:rPr>
          <w:rFonts w:asciiTheme="majorHAnsi" w:hAnsiTheme="majorHAnsi" w:cstheme="majorHAnsi"/>
        </w:rPr>
        <w:fldChar w:fldCharType="separate"/>
      </w:r>
      <w:r w:rsidR="00A34C61" w:rsidRPr="00B25B6D">
        <w:rPr>
          <w:rFonts w:asciiTheme="majorHAnsi" w:hAnsiTheme="majorHAnsi" w:cstheme="majorHAnsi"/>
          <w:lang w:val="en-GB"/>
        </w:rPr>
        <w:t xml:space="preserve">(Lucas </w:t>
      </w:r>
      <w:r w:rsidR="00A34C61" w:rsidRPr="00B25B6D">
        <w:rPr>
          <w:rFonts w:asciiTheme="majorHAnsi" w:hAnsiTheme="majorHAnsi" w:cstheme="majorHAnsi"/>
          <w:i/>
          <w:iCs/>
          <w:lang w:val="en-GB"/>
        </w:rPr>
        <w:t>et al.</w:t>
      </w:r>
      <w:r w:rsidR="00A34C61" w:rsidRPr="00B25B6D">
        <w:rPr>
          <w:rFonts w:asciiTheme="majorHAnsi" w:hAnsiTheme="majorHAnsi" w:cstheme="majorHAnsi"/>
          <w:lang w:val="en-GB"/>
        </w:rPr>
        <w:t>, 2022)</w:t>
      </w:r>
      <w:r w:rsidR="00317042" w:rsidRPr="00B25B6D">
        <w:rPr>
          <w:rFonts w:asciiTheme="majorHAnsi" w:hAnsiTheme="majorHAnsi" w:cstheme="majorHAnsi"/>
        </w:rPr>
        <w:fldChar w:fldCharType="end"/>
      </w:r>
      <w:r w:rsidR="00317042" w:rsidRPr="00B25B6D">
        <w:rPr>
          <w:rFonts w:asciiTheme="majorHAnsi" w:hAnsiTheme="majorHAnsi" w:cstheme="majorHAnsi"/>
          <w:lang w:val="en-GB"/>
        </w:rPr>
        <w:t xml:space="preserve">. However, we found no association between the private sector and absenteeism. </w:t>
      </w:r>
      <w:r w:rsidR="00A41034" w:rsidRPr="00B25B6D">
        <w:rPr>
          <w:rFonts w:asciiTheme="majorHAnsi" w:hAnsiTheme="majorHAnsi" w:cstheme="majorHAnsi"/>
          <w:lang w:val="en-GB"/>
        </w:rPr>
        <w:t xml:space="preserve">Further studies should replicate these relationships in each professional category. </w:t>
      </w:r>
      <w:r w:rsidR="00317042" w:rsidRPr="00B25B6D">
        <w:rPr>
          <w:rFonts w:asciiTheme="majorHAnsi" w:hAnsiTheme="majorHAnsi" w:cstheme="majorHAnsi"/>
          <w:lang w:val="en-GB"/>
        </w:rPr>
        <w:t>In France, direct access to professional listings and/or mailings</w:t>
      </w:r>
      <w:r w:rsidR="005452F0" w:rsidRPr="00B25B6D">
        <w:rPr>
          <w:rFonts w:asciiTheme="majorHAnsi" w:hAnsiTheme="majorHAnsi" w:cstheme="majorHAnsi"/>
          <w:lang w:val="en-GB"/>
        </w:rPr>
        <w:t xml:space="preserve"> is limited</w:t>
      </w:r>
      <w:r w:rsidR="00317042" w:rsidRPr="00B25B6D">
        <w:rPr>
          <w:rFonts w:asciiTheme="majorHAnsi" w:hAnsiTheme="majorHAnsi" w:cstheme="majorHAnsi"/>
          <w:lang w:val="en-GB"/>
        </w:rPr>
        <w:t xml:space="preserve">, which limits the implementation of surveys. </w:t>
      </w:r>
      <w:r w:rsidR="005452F0" w:rsidRPr="00B25B6D">
        <w:rPr>
          <w:rFonts w:asciiTheme="majorHAnsi" w:hAnsiTheme="majorHAnsi" w:cstheme="majorHAnsi"/>
          <w:lang w:val="en-GB"/>
        </w:rPr>
        <w:t>Thus, there is</w:t>
      </w:r>
      <w:r w:rsidR="00317042" w:rsidRPr="00B25B6D">
        <w:rPr>
          <w:rFonts w:asciiTheme="majorHAnsi" w:hAnsiTheme="majorHAnsi" w:cstheme="majorHAnsi"/>
          <w:lang w:val="en-GB"/>
        </w:rPr>
        <w:t xml:space="preserve"> a need for nationally representative cohorts to monitor the health status of health care workers. However, our study has one of the largest sample sizes of Western countries in the field. This sample size was sufficient to </w:t>
      </w:r>
      <w:r w:rsidR="005452F0" w:rsidRPr="00B25B6D">
        <w:rPr>
          <w:rFonts w:asciiTheme="majorHAnsi" w:hAnsiTheme="majorHAnsi" w:cstheme="majorHAnsi"/>
          <w:lang w:val="en-GB"/>
        </w:rPr>
        <w:t>perform</w:t>
      </w:r>
      <w:r w:rsidR="00317042" w:rsidRPr="00B25B6D">
        <w:rPr>
          <w:rFonts w:asciiTheme="majorHAnsi" w:hAnsiTheme="majorHAnsi" w:cstheme="majorHAnsi"/>
          <w:lang w:val="en-GB"/>
        </w:rPr>
        <w:t xml:space="preserve"> robust analyses with adjustments for multiple confounding factors.</w:t>
      </w:r>
    </w:p>
    <w:p w14:paraId="33AEC28C" w14:textId="77777777" w:rsidR="007620FF" w:rsidRPr="00B25B6D" w:rsidRDefault="007620FF" w:rsidP="00AA7940">
      <w:pPr>
        <w:spacing w:line="360" w:lineRule="auto"/>
        <w:ind w:right="-499"/>
        <w:jc w:val="both"/>
        <w:rPr>
          <w:rFonts w:asciiTheme="majorHAnsi" w:hAnsiTheme="majorHAnsi" w:cstheme="majorHAnsi"/>
          <w:b/>
          <w:color w:val="000000" w:themeColor="text1"/>
          <w:lang w:val="en-US"/>
        </w:rPr>
      </w:pPr>
    </w:p>
    <w:p w14:paraId="3F1DE18B" w14:textId="0EE1E4F7" w:rsidR="00037B85" w:rsidRPr="00B25B6D" w:rsidRDefault="006D7E3B" w:rsidP="00AA7940">
      <w:pPr>
        <w:spacing w:line="360" w:lineRule="auto"/>
        <w:ind w:right="-499"/>
        <w:jc w:val="both"/>
        <w:rPr>
          <w:rFonts w:asciiTheme="majorHAnsi" w:hAnsiTheme="majorHAnsi" w:cstheme="majorHAnsi"/>
          <w:b/>
          <w:color w:val="000000" w:themeColor="text1"/>
          <w:lang w:val="en-US"/>
        </w:rPr>
      </w:pPr>
      <w:r w:rsidRPr="00B25B6D">
        <w:rPr>
          <w:rFonts w:asciiTheme="majorHAnsi" w:hAnsiTheme="majorHAnsi" w:cstheme="majorHAnsi"/>
          <w:b/>
          <w:color w:val="000000" w:themeColor="text1"/>
          <w:lang w:val="en-GB"/>
        </w:rPr>
        <w:t xml:space="preserve">5. Conclusion and </w:t>
      </w:r>
      <w:r w:rsidRPr="00B25B6D">
        <w:rPr>
          <w:rFonts w:asciiTheme="majorHAnsi" w:eastAsia="Cambria" w:hAnsiTheme="majorHAnsi" w:cstheme="majorHAnsi"/>
          <w:b/>
          <w:color w:val="000000"/>
          <w:lang w:val="en-GB"/>
        </w:rPr>
        <w:t>implications</w:t>
      </w:r>
      <w:r w:rsidRPr="00B25B6D">
        <w:rPr>
          <w:rFonts w:asciiTheme="majorHAnsi" w:hAnsiTheme="majorHAnsi" w:cstheme="majorHAnsi"/>
          <w:b/>
          <w:color w:val="000000" w:themeColor="text1"/>
          <w:lang w:val="en-GB"/>
        </w:rPr>
        <w:t xml:space="preserve"> for nursing management</w:t>
      </w:r>
    </w:p>
    <w:p w14:paraId="06C09B06" w14:textId="77777777" w:rsidR="006D7E3B" w:rsidRPr="00B25B6D" w:rsidRDefault="006D7E3B" w:rsidP="00AA7940">
      <w:pPr>
        <w:spacing w:line="360" w:lineRule="auto"/>
        <w:ind w:right="-499"/>
        <w:jc w:val="both"/>
        <w:rPr>
          <w:rFonts w:asciiTheme="majorHAnsi" w:hAnsiTheme="majorHAnsi" w:cstheme="majorHAnsi"/>
          <w:bCs/>
          <w:color w:val="000000" w:themeColor="text1"/>
          <w:lang w:val="en-US"/>
        </w:rPr>
      </w:pPr>
    </w:p>
    <w:p w14:paraId="7E6EDEA6" w14:textId="226A8F60" w:rsidR="008C30EF" w:rsidRPr="00B25B6D" w:rsidRDefault="00CE0BA3" w:rsidP="00AA7940">
      <w:pPr>
        <w:spacing w:line="360" w:lineRule="auto"/>
        <w:ind w:right="-499"/>
        <w:jc w:val="both"/>
        <w:rPr>
          <w:rFonts w:asciiTheme="majorHAnsi" w:hAnsiTheme="majorHAnsi" w:cstheme="majorHAnsi"/>
          <w:bCs/>
          <w:color w:val="000000" w:themeColor="text1"/>
          <w:lang w:val="en-US"/>
        </w:rPr>
      </w:pPr>
      <w:r w:rsidRPr="00B25B6D">
        <w:rPr>
          <w:rFonts w:asciiTheme="majorHAnsi" w:eastAsia="Cambria" w:hAnsiTheme="majorHAnsi" w:cstheme="majorHAnsi"/>
          <w:bCs/>
          <w:color w:val="000000"/>
          <w:lang w:val="en-GB"/>
        </w:rPr>
        <w:t>Nonmodifiable</w:t>
      </w:r>
      <w:r w:rsidRPr="00B25B6D">
        <w:rPr>
          <w:rFonts w:asciiTheme="majorHAnsi" w:hAnsiTheme="majorHAnsi" w:cstheme="majorHAnsi"/>
          <w:bCs/>
          <w:color w:val="000000" w:themeColor="text1"/>
          <w:lang w:val="en-GB"/>
        </w:rPr>
        <w:t xml:space="preserve"> factors may help target some groups of health care workers</w:t>
      </w:r>
      <w:r w:rsidRPr="00B25B6D">
        <w:rPr>
          <w:rFonts w:asciiTheme="majorHAnsi" w:eastAsia="Cambria" w:hAnsiTheme="majorHAnsi" w:cstheme="majorHAnsi"/>
          <w:bCs/>
          <w:color w:val="000000"/>
          <w:lang w:val="en-GB"/>
        </w:rPr>
        <w:t xml:space="preserve"> as</w:t>
      </w:r>
      <w:r w:rsidRPr="00B25B6D">
        <w:rPr>
          <w:rFonts w:asciiTheme="majorHAnsi" w:hAnsiTheme="majorHAnsi" w:cstheme="majorHAnsi"/>
          <w:bCs/>
          <w:color w:val="000000" w:themeColor="text1"/>
          <w:lang w:val="en-GB"/>
        </w:rPr>
        <w:t xml:space="preserve"> </w:t>
      </w:r>
      <w:r w:rsidRPr="00B25B6D">
        <w:rPr>
          <w:rFonts w:asciiTheme="majorHAnsi" w:eastAsia="Cambria" w:hAnsiTheme="majorHAnsi" w:cstheme="majorHAnsi"/>
          <w:bCs/>
          <w:color w:val="000000"/>
          <w:lang w:val="en-GB"/>
        </w:rPr>
        <w:t>a</w:t>
      </w:r>
      <w:r w:rsidRPr="00B25B6D">
        <w:rPr>
          <w:rFonts w:asciiTheme="majorHAnsi" w:hAnsiTheme="majorHAnsi" w:cstheme="majorHAnsi"/>
          <w:bCs/>
          <w:color w:val="000000" w:themeColor="text1"/>
          <w:lang w:val="en-GB"/>
        </w:rPr>
        <w:t xml:space="preserve"> priority to prevent or address absenteeism. Modifiable factors provide some content for interventions.</w:t>
      </w:r>
    </w:p>
    <w:p w14:paraId="56269137" w14:textId="77777777" w:rsidR="008C30EF" w:rsidRPr="00B25B6D" w:rsidRDefault="008C30EF" w:rsidP="00AA7940">
      <w:pPr>
        <w:spacing w:line="360" w:lineRule="auto"/>
        <w:ind w:right="-499"/>
        <w:jc w:val="both"/>
        <w:rPr>
          <w:rFonts w:asciiTheme="majorHAnsi" w:hAnsiTheme="majorHAnsi" w:cstheme="majorHAnsi"/>
          <w:bCs/>
          <w:color w:val="000000" w:themeColor="text1"/>
          <w:lang w:val="en-US"/>
        </w:rPr>
      </w:pPr>
    </w:p>
    <w:p w14:paraId="0729CAA7" w14:textId="19F2631B" w:rsidR="008C30EF" w:rsidRPr="00B25B6D" w:rsidRDefault="00CE0BA3" w:rsidP="00AA7940">
      <w:pPr>
        <w:spacing w:line="360" w:lineRule="auto"/>
        <w:ind w:right="-499"/>
        <w:jc w:val="both"/>
        <w:rPr>
          <w:rFonts w:asciiTheme="majorHAnsi" w:hAnsiTheme="majorHAnsi" w:cstheme="majorHAnsi"/>
          <w:lang w:val="en-US"/>
        </w:rPr>
      </w:pPr>
      <w:r w:rsidRPr="00B25B6D">
        <w:rPr>
          <w:rFonts w:asciiTheme="majorHAnsi" w:hAnsiTheme="majorHAnsi" w:cstheme="majorHAnsi"/>
          <w:b/>
          <w:color w:val="000000" w:themeColor="text1"/>
          <w:lang w:val="en-GB"/>
        </w:rPr>
        <w:t>6. Implications for nursing management</w:t>
      </w:r>
      <w:r w:rsidRPr="00B25B6D">
        <w:rPr>
          <w:rFonts w:asciiTheme="majorHAnsi" w:hAnsiTheme="majorHAnsi" w:cstheme="majorHAnsi"/>
          <w:bCs/>
          <w:color w:val="000000" w:themeColor="text1"/>
          <w:lang w:val="en-GB"/>
        </w:rPr>
        <w:t>.</w:t>
      </w:r>
    </w:p>
    <w:p w14:paraId="188F258B" w14:textId="2C489B9D" w:rsidR="006D7E3B" w:rsidRPr="00B25B6D" w:rsidRDefault="00CE0BA3" w:rsidP="00AA7940">
      <w:pPr>
        <w:spacing w:line="360" w:lineRule="auto"/>
        <w:ind w:right="-499"/>
        <w:jc w:val="both"/>
        <w:rPr>
          <w:rFonts w:asciiTheme="majorHAnsi" w:hAnsiTheme="majorHAnsi" w:cstheme="majorHAnsi"/>
          <w:bCs/>
          <w:color w:val="000000" w:themeColor="text1"/>
          <w:lang w:val="en-US"/>
        </w:rPr>
      </w:pPr>
      <w:r w:rsidRPr="00B25B6D">
        <w:rPr>
          <w:rFonts w:asciiTheme="majorHAnsi" w:hAnsiTheme="majorHAnsi" w:cstheme="majorHAnsi"/>
          <w:bCs/>
          <w:color w:val="000000" w:themeColor="text1"/>
          <w:lang w:val="en-GB"/>
        </w:rPr>
        <w:t xml:space="preserve">Absenteeism is a major challenge for all nurse managers and more widely </w:t>
      </w:r>
      <w:r w:rsidRPr="00B25B6D">
        <w:rPr>
          <w:rFonts w:asciiTheme="majorHAnsi" w:eastAsia="Cambria" w:hAnsiTheme="majorHAnsi" w:cstheme="majorHAnsi"/>
          <w:bCs/>
          <w:color w:val="000000"/>
          <w:lang w:val="en-GB"/>
        </w:rPr>
        <w:t>for</w:t>
      </w:r>
      <w:r w:rsidRPr="00B25B6D">
        <w:rPr>
          <w:rFonts w:asciiTheme="majorHAnsi" w:hAnsiTheme="majorHAnsi" w:cstheme="majorHAnsi"/>
          <w:bCs/>
          <w:color w:val="000000" w:themeColor="text1"/>
          <w:lang w:val="en-GB"/>
        </w:rPr>
        <w:t xml:space="preserve"> all managers of health care workers. The present results suggest that nurse managers may prevent absenteeism by promoting programs to detect and prevent emotional exhaustion and workplace bullying, reduce overweight/obesity</w:t>
      </w:r>
      <w:r w:rsidR="005452F0" w:rsidRPr="00B25B6D">
        <w:rPr>
          <w:rFonts w:asciiTheme="majorHAnsi" w:hAnsiTheme="majorHAnsi" w:cstheme="majorHAnsi"/>
          <w:bCs/>
          <w:color w:val="000000" w:themeColor="text1"/>
          <w:lang w:val="en-GB"/>
        </w:rPr>
        <w:t>,</w:t>
      </w:r>
      <w:r w:rsidRPr="00B25B6D">
        <w:rPr>
          <w:rFonts w:asciiTheme="majorHAnsi" w:hAnsiTheme="majorHAnsi" w:cstheme="majorHAnsi"/>
          <w:bCs/>
          <w:color w:val="000000" w:themeColor="text1"/>
          <w:lang w:val="en-GB"/>
        </w:rPr>
        <w:t xml:space="preserve"> </w:t>
      </w:r>
      <w:r w:rsidR="005452F0" w:rsidRPr="00B25B6D">
        <w:rPr>
          <w:rFonts w:asciiTheme="majorHAnsi" w:hAnsiTheme="majorHAnsi" w:cstheme="majorHAnsi"/>
          <w:bCs/>
          <w:color w:val="000000" w:themeColor="text1"/>
          <w:lang w:val="en-GB"/>
        </w:rPr>
        <w:t xml:space="preserve">improve </w:t>
      </w:r>
      <w:r w:rsidRPr="00B25B6D">
        <w:rPr>
          <w:rFonts w:asciiTheme="majorHAnsi" w:hAnsiTheme="majorHAnsi" w:cstheme="majorHAnsi"/>
          <w:bCs/>
          <w:color w:val="000000" w:themeColor="text1"/>
          <w:lang w:val="en-GB"/>
        </w:rPr>
        <w:t xml:space="preserve">motivation </w:t>
      </w:r>
      <w:r w:rsidRPr="00B25B6D">
        <w:rPr>
          <w:rFonts w:asciiTheme="majorHAnsi" w:eastAsia="Cambria" w:hAnsiTheme="majorHAnsi" w:cstheme="majorHAnsi"/>
          <w:bCs/>
          <w:color w:val="000000"/>
          <w:lang w:val="en-GB"/>
        </w:rPr>
        <w:t>deficits</w:t>
      </w:r>
      <w:r w:rsidRPr="00B25B6D">
        <w:rPr>
          <w:rFonts w:asciiTheme="majorHAnsi" w:hAnsiTheme="majorHAnsi" w:cstheme="majorHAnsi"/>
          <w:bCs/>
          <w:color w:val="000000" w:themeColor="text1"/>
          <w:lang w:val="en-GB"/>
        </w:rPr>
        <w:t xml:space="preserve">, and detect inadequately treated recurrent major depression and chronic illness in </w:t>
      </w:r>
      <w:r w:rsidR="005452F0" w:rsidRPr="00B25B6D">
        <w:rPr>
          <w:rFonts w:asciiTheme="majorHAnsi" w:hAnsiTheme="majorHAnsi" w:cstheme="majorHAnsi"/>
          <w:bCs/>
          <w:color w:val="000000" w:themeColor="text1"/>
          <w:lang w:val="en-GB"/>
        </w:rPr>
        <w:t>nurses</w:t>
      </w:r>
      <w:r w:rsidRPr="00B25B6D">
        <w:rPr>
          <w:rFonts w:asciiTheme="majorHAnsi" w:hAnsiTheme="majorHAnsi" w:cstheme="majorHAnsi"/>
          <w:bCs/>
          <w:color w:val="000000" w:themeColor="text1"/>
          <w:lang w:val="en-GB"/>
        </w:rPr>
        <w:t>.</w:t>
      </w:r>
    </w:p>
    <w:p w14:paraId="023ED8B6" w14:textId="77777777" w:rsidR="006D7E3B" w:rsidRPr="00B25B6D" w:rsidRDefault="006D7E3B" w:rsidP="00AA7940">
      <w:pPr>
        <w:spacing w:line="360" w:lineRule="auto"/>
        <w:ind w:right="-499"/>
        <w:jc w:val="both"/>
        <w:rPr>
          <w:rFonts w:asciiTheme="majorHAnsi" w:hAnsiTheme="majorHAnsi" w:cstheme="majorHAnsi"/>
          <w:b/>
          <w:color w:val="000000" w:themeColor="text1"/>
          <w:lang w:val="en-US"/>
        </w:rPr>
      </w:pPr>
    </w:p>
    <w:p w14:paraId="2F76FDEF" w14:textId="77777777" w:rsidR="00B96A1F" w:rsidRPr="00B25B6D" w:rsidRDefault="00B96A1F" w:rsidP="00AA7940">
      <w:pPr>
        <w:adjustRightInd w:val="0"/>
        <w:spacing w:line="360" w:lineRule="auto"/>
        <w:rPr>
          <w:rFonts w:asciiTheme="majorHAnsi" w:eastAsia="Calibri" w:hAnsiTheme="majorHAnsi" w:cstheme="majorHAnsi"/>
          <w:bCs/>
          <w:lang w:val="en-US"/>
        </w:rPr>
      </w:pPr>
    </w:p>
    <w:p w14:paraId="3E367E20" w14:textId="64A54F32" w:rsidR="00BB7C82" w:rsidRPr="00B25B6D" w:rsidRDefault="00CE0BA3" w:rsidP="00AA7940">
      <w:pPr>
        <w:spacing w:line="360" w:lineRule="auto"/>
        <w:ind w:right="-499"/>
        <w:jc w:val="both"/>
        <w:rPr>
          <w:rFonts w:asciiTheme="majorHAnsi" w:hAnsiTheme="majorHAnsi" w:cstheme="majorHAnsi"/>
          <w:b/>
          <w:color w:val="000000" w:themeColor="text1"/>
        </w:rPr>
      </w:pPr>
      <w:proofErr w:type="spellStart"/>
      <w:r w:rsidRPr="00B25B6D">
        <w:rPr>
          <w:rFonts w:asciiTheme="majorHAnsi" w:hAnsiTheme="majorHAnsi" w:cstheme="majorHAnsi"/>
          <w:b/>
          <w:color w:val="000000" w:themeColor="text1"/>
        </w:rPr>
        <w:t>References</w:t>
      </w:r>
      <w:proofErr w:type="spellEnd"/>
    </w:p>
    <w:p w14:paraId="43A2C410" w14:textId="77777777" w:rsidR="006E7C90" w:rsidRPr="00B25B6D" w:rsidRDefault="00CA7FEB"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   </w:t>
      </w:r>
      <w:r w:rsidR="00CE0BA3" w:rsidRPr="00B25B6D">
        <w:rPr>
          <w:rFonts w:asciiTheme="majorHAnsi" w:hAnsiTheme="majorHAnsi" w:cstheme="majorHAnsi"/>
          <w:b/>
          <w:color w:val="000000" w:themeColor="text1"/>
          <w:lang w:val="en-GB"/>
        </w:rPr>
        <w:fldChar w:fldCharType="begin"/>
      </w:r>
      <w:r w:rsidR="00A34C61" w:rsidRPr="00B25B6D">
        <w:rPr>
          <w:rFonts w:asciiTheme="majorHAnsi" w:hAnsiTheme="majorHAnsi" w:cstheme="majorHAnsi"/>
        </w:rPr>
        <w:instrText xml:space="preserve"> ADDIN ZOTERO_BIBL {"uncited":[],"omitted":[],"custom":[]} CSL_BIBLIOGRAPHY </w:instrText>
      </w:r>
      <w:r w:rsidR="00CE0BA3" w:rsidRPr="00B25B6D">
        <w:rPr>
          <w:rFonts w:asciiTheme="majorHAnsi" w:hAnsiTheme="majorHAnsi" w:cstheme="majorHAnsi"/>
          <w:b/>
          <w:color w:val="000000" w:themeColor="text1"/>
          <w:lang w:val="en-GB"/>
        </w:rPr>
        <w:fldChar w:fldCharType="separate"/>
      </w:r>
      <w:r w:rsidRPr="00B25B6D">
        <w:rPr>
          <w:rFonts w:asciiTheme="majorHAnsi" w:hAnsiTheme="majorHAnsi" w:cstheme="majorHAnsi"/>
        </w:rPr>
        <w:t xml:space="preserve">Ait-Aoudia, M.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3) ‘Validation of the French version of the Pittsburgh Sleep Quality Index Addendum for posttraumatic stress disorder’, </w:t>
      </w:r>
      <w:r w:rsidRPr="00B25B6D">
        <w:rPr>
          <w:rFonts w:asciiTheme="majorHAnsi" w:hAnsiTheme="majorHAnsi" w:cstheme="majorHAnsi"/>
          <w:i/>
          <w:iCs/>
          <w:lang w:val="en-GB"/>
        </w:rPr>
        <w:t>European Journal of Psychotraumatology</w:t>
      </w:r>
      <w:r w:rsidRPr="00B25B6D">
        <w:rPr>
          <w:rFonts w:asciiTheme="majorHAnsi" w:hAnsiTheme="majorHAnsi" w:cstheme="majorHAnsi"/>
          <w:lang w:val="en-GB"/>
        </w:rPr>
        <w:t>, 4. Available at: https://doi.org/10.3402/ejpt.v4i0.19298.</w:t>
      </w:r>
    </w:p>
    <w:p w14:paraId="5648687C"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Alban, L.L., de Carvalho, M. and Carvalho, A.C. (2021) ‘Reasons for sickness absenteeism among nursing workers in Brazil: an integrative review’, </w:t>
      </w:r>
      <w:r w:rsidRPr="00B25B6D">
        <w:rPr>
          <w:rFonts w:asciiTheme="majorHAnsi" w:hAnsiTheme="majorHAnsi" w:cstheme="majorHAnsi"/>
          <w:i/>
          <w:iCs/>
          <w:lang w:val="en-GB"/>
        </w:rPr>
        <w:t>Revista brasileira de medicina do trabalho: publicacao oficial da Associacao Nacional de Medicina do Trabalho-ANAMT</w:t>
      </w:r>
      <w:r w:rsidRPr="00B25B6D">
        <w:rPr>
          <w:rFonts w:asciiTheme="majorHAnsi" w:hAnsiTheme="majorHAnsi" w:cstheme="majorHAnsi"/>
          <w:lang w:val="en-GB"/>
        </w:rPr>
        <w:t>, 19(3), pp. 351–362. Available at: https://doi.org/10.47626/1679-4435-2021-629.</w:t>
      </w:r>
    </w:p>
    <w:p w14:paraId="32DD529C" w14:textId="77777777" w:rsidR="006E7C90" w:rsidRPr="00B25B6D" w:rsidRDefault="00CE0BA3" w:rsidP="006E7C90">
      <w:pPr>
        <w:widowControl w:val="0"/>
        <w:autoSpaceDE w:val="0"/>
        <w:autoSpaceDN w:val="0"/>
        <w:adjustRightInd w:val="0"/>
        <w:rPr>
          <w:rFonts w:asciiTheme="majorHAnsi" w:hAnsiTheme="majorHAnsi" w:cstheme="majorHAnsi"/>
          <w:lang w:val="en-GB"/>
        </w:rPr>
      </w:pPr>
      <w:r w:rsidRPr="00B25B6D">
        <w:rPr>
          <w:rFonts w:asciiTheme="majorHAnsi" w:hAnsiTheme="majorHAnsi" w:cstheme="majorHAnsi"/>
          <w:lang w:val="en-GB"/>
        </w:rPr>
        <w:t xml:space="preserve">Bender, R. and Lange, S. (2001) ‘Adjusting for multiple testing—when and how?’, </w:t>
      </w:r>
      <w:r w:rsidRPr="00B25B6D">
        <w:rPr>
          <w:rFonts w:asciiTheme="majorHAnsi" w:hAnsiTheme="majorHAnsi" w:cstheme="majorHAnsi"/>
          <w:i/>
          <w:iCs/>
          <w:lang w:val="en-GB"/>
        </w:rPr>
        <w:t>Journal of Clinical Epidemiology</w:t>
      </w:r>
      <w:r w:rsidRPr="00B25B6D">
        <w:rPr>
          <w:rFonts w:asciiTheme="majorHAnsi" w:hAnsiTheme="majorHAnsi" w:cstheme="majorHAnsi"/>
          <w:lang w:val="en-GB"/>
        </w:rPr>
        <w:t>, 54(4), pp. 343–349. Available at: https://doi.org/10.1016/S0895-4356(00)00314-0.</w:t>
      </w:r>
    </w:p>
    <w:p w14:paraId="6FB70449" w14:textId="77777777" w:rsidR="006E7C90" w:rsidRPr="00B25B6D" w:rsidRDefault="00CE0BA3" w:rsidP="006E7C90">
      <w:pPr>
        <w:widowControl w:val="0"/>
        <w:autoSpaceDE w:val="0"/>
        <w:autoSpaceDN w:val="0"/>
        <w:adjustRightInd w:val="0"/>
        <w:rPr>
          <w:rFonts w:asciiTheme="majorHAnsi" w:hAnsiTheme="majorHAnsi" w:cstheme="majorHAnsi"/>
          <w:lang w:val="en-GB"/>
        </w:rPr>
      </w:pPr>
      <w:r w:rsidRPr="00B25B6D">
        <w:rPr>
          <w:rFonts w:asciiTheme="majorHAnsi" w:hAnsiTheme="majorHAnsi" w:cstheme="majorHAnsi"/>
          <w:lang w:val="en-GB"/>
        </w:rPr>
        <w:t xml:space="preserve">Blais, F.C.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1997) ‘[Evaluation of insomnia: validity of 3 questionnaires]’, </w:t>
      </w:r>
      <w:r w:rsidRPr="00B25B6D">
        <w:rPr>
          <w:rFonts w:asciiTheme="majorHAnsi" w:hAnsiTheme="majorHAnsi" w:cstheme="majorHAnsi"/>
          <w:i/>
          <w:iCs/>
          <w:lang w:val="en-GB"/>
        </w:rPr>
        <w:t>L’Encephale</w:t>
      </w:r>
      <w:r w:rsidRPr="00B25B6D">
        <w:rPr>
          <w:rFonts w:asciiTheme="majorHAnsi" w:hAnsiTheme="majorHAnsi" w:cstheme="majorHAnsi"/>
          <w:lang w:val="en-GB"/>
        </w:rPr>
        <w:t>, 23(6), pp. 447–453.</w:t>
      </w:r>
    </w:p>
    <w:p w14:paraId="5B2C47A6" w14:textId="54648830"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Brook, R.A., Rajagopalan, K. and Smeeding, J.E. (2018) ‘Healthcare Costs and Absenteeism Among Caregivers of Adults with Partial-Onset Seizures: Analysis of Claims from an Employer Database’, </w:t>
      </w:r>
      <w:r w:rsidRPr="00B25B6D">
        <w:rPr>
          <w:rFonts w:asciiTheme="majorHAnsi" w:hAnsiTheme="majorHAnsi" w:cstheme="majorHAnsi"/>
          <w:i/>
          <w:iCs/>
          <w:lang w:val="en-GB"/>
        </w:rPr>
        <w:t>American Health &amp; Drug Benefits</w:t>
      </w:r>
      <w:r w:rsidRPr="00B25B6D">
        <w:rPr>
          <w:rFonts w:asciiTheme="majorHAnsi" w:hAnsiTheme="majorHAnsi" w:cstheme="majorHAnsi"/>
          <w:lang w:val="en-GB"/>
        </w:rPr>
        <w:t>, 11(8), pp. 396–403.</w:t>
      </w:r>
    </w:p>
    <w:p w14:paraId="4CC59122"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Burmeister, E.A.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9) ‘Determinants of nurse absenteeism and intent to leave: An international study’, </w:t>
      </w:r>
      <w:r w:rsidRPr="00B25B6D">
        <w:rPr>
          <w:rFonts w:asciiTheme="majorHAnsi" w:hAnsiTheme="majorHAnsi" w:cstheme="majorHAnsi"/>
          <w:i/>
          <w:iCs/>
          <w:lang w:val="en-GB"/>
        </w:rPr>
        <w:t>Journal of Nursing Management</w:t>
      </w:r>
      <w:r w:rsidRPr="00B25B6D">
        <w:rPr>
          <w:rFonts w:asciiTheme="majorHAnsi" w:hAnsiTheme="majorHAnsi" w:cstheme="majorHAnsi"/>
          <w:lang w:val="en-GB"/>
        </w:rPr>
        <w:t>, 27(1), pp. 143–153. Available at: https://doi.org/10.1111/jonm.12659.</w:t>
      </w:r>
    </w:p>
    <w:p w14:paraId="525D996C"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Castle, N.G. and Ferguson-Rome, J.C. (2015) ‘Influence of Nurse Aide Absenteeism on Nursing Home Quality’, </w:t>
      </w:r>
      <w:r w:rsidRPr="00B25B6D">
        <w:rPr>
          <w:rFonts w:asciiTheme="majorHAnsi" w:hAnsiTheme="majorHAnsi" w:cstheme="majorHAnsi"/>
          <w:i/>
          <w:iCs/>
          <w:lang w:val="en-GB"/>
        </w:rPr>
        <w:t>The Gerontologist</w:t>
      </w:r>
      <w:r w:rsidRPr="00B25B6D">
        <w:rPr>
          <w:rFonts w:asciiTheme="majorHAnsi" w:hAnsiTheme="majorHAnsi" w:cstheme="majorHAnsi"/>
          <w:lang w:val="en-GB"/>
        </w:rPr>
        <w:t>, 55(4), pp. 605–615. Available at: https://doi.org/10.1093/geront/gnt167.</w:t>
      </w:r>
    </w:p>
    <w:p w14:paraId="6BD3966E" w14:textId="60906D7A"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Challener, D.W.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21) ‘Healthcare personnel absenteeism, presenteeism, and staffing challenges during epidemics’, </w:t>
      </w:r>
      <w:r w:rsidRPr="00B25B6D">
        <w:rPr>
          <w:rFonts w:asciiTheme="majorHAnsi" w:hAnsiTheme="majorHAnsi" w:cstheme="majorHAnsi"/>
          <w:i/>
          <w:iCs/>
          <w:lang w:val="en-GB"/>
        </w:rPr>
        <w:t>Infection Control and Hospital Epidemiology</w:t>
      </w:r>
      <w:r w:rsidRPr="00B25B6D">
        <w:rPr>
          <w:rFonts w:asciiTheme="majorHAnsi" w:hAnsiTheme="majorHAnsi" w:cstheme="majorHAnsi"/>
          <w:lang w:val="en-GB"/>
        </w:rPr>
        <w:t xml:space="preserve">, 42(4), pp. 388–391. </w:t>
      </w:r>
      <w:r w:rsidRPr="00B25B6D">
        <w:rPr>
          <w:rFonts w:asciiTheme="majorHAnsi" w:hAnsiTheme="majorHAnsi" w:cstheme="majorHAnsi"/>
        </w:rPr>
        <w:t>Available at: https://doi.org/10.1017/ice.2020.453.</w:t>
      </w:r>
    </w:p>
    <w:p w14:paraId="2F3EDDC4" w14:textId="5A721860"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Chênevert, D.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3) ‘The role of organisational justice, burnout and commitment in the understanding of absenteeism in the Canadian healthcare sector’, </w:t>
      </w:r>
      <w:r w:rsidRPr="00B25B6D">
        <w:rPr>
          <w:rFonts w:asciiTheme="majorHAnsi" w:hAnsiTheme="majorHAnsi" w:cstheme="majorHAnsi"/>
          <w:i/>
          <w:iCs/>
          <w:lang w:val="en-GB"/>
        </w:rPr>
        <w:t>Journal of Health Organization and Management</w:t>
      </w:r>
      <w:r w:rsidRPr="00B25B6D">
        <w:rPr>
          <w:rFonts w:asciiTheme="majorHAnsi" w:hAnsiTheme="majorHAnsi" w:cstheme="majorHAnsi"/>
          <w:lang w:val="en-GB"/>
        </w:rPr>
        <w:t xml:space="preserve">, 27(3), pp. 350–367. </w:t>
      </w:r>
      <w:r w:rsidRPr="00B25B6D">
        <w:rPr>
          <w:rFonts w:asciiTheme="majorHAnsi" w:hAnsiTheme="majorHAnsi" w:cstheme="majorHAnsi"/>
        </w:rPr>
        <w:t>Available at: https://doi.org/10.1108/JHOM-06-2012-0116.</w:t>
      </w:r>
    </w:p>
    <w:p w14:paraId="19CE7FF2" w14:textId="661DF5E9"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Chin, E.T.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Projected geographic disparities in healthcare worker absenteeism from COVID-19 school closures and the economic feasibility of child care subsidies: a simulation study’, </w:t>
      </w:r>
      <w:r w:rsidRPr="00B25B6D">
        <w:rPr>
          <w:rFonts w:asciiTheme="majorHAnsi" w:hAnsiTheme="majorHAnsi" w:cstheme="majorHAnsi"/>
          <w:i/>
          <w:iCs/>
          <w:lang w:val="en-GB"/>
        </w:rPr>
        <w:t>BMC medicine</w:t>
      </w:r>
      <w:r w:rsidRPr="00B25B6D">
        <w:rPr>
          <w:rFonts w:asciiTheme="majorHAnsi" w:hAnsiTheme="majorHAnsi" w:cstheme="majorHAnsi"/>
          <w:lang w:val="en-GB"/>
        </w:rPr>
        <w:t xml:space="preserve">, 18(1), p. 218. </w:t>
      </w:r>
      <w:r w:rsidRPr="00B25B6D">
        <w:rPr>
          <w:rFonts w:asciiTheme="majorHAnsi" w:hAnsiTheme="majorHAnsi" w:cstheme="majorHAnsi"/>
        </w:rPr>
        <w:t>Available at: https://doi.org/10.1186/s12916-020-01692-w.</w:t>
      </w:r>
    </w:p>
    <w:p w14:paraId="220F354B"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Considine, J.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1) ‘Pandemic (H1N1) 2009 Influenza in Australia: Absenteeism and redeployment of emergency medicine and nursing staff’, </w:t>
      </w:r>
      <w:r w:rsidRPr="00B25B6D">
        <w:rPr>
          <w:rFonts w:asciiTheme="majorHAnsi" w:hAnsiTheme="majorHAnsi" w:cstheme="majorHAnsi"/>
          <w:i/>
          <w:iCs/>
          <w:lang w:val="en-GB"/>
        </w:rPr>
        <w:t>Emergency medicine Australasia: EMA</w:t>
      </w:r>
      <w:r w:rsidRPr="00B25B6D">
        <w:rPr>
          <w:rFonts w:asciiTheme="majorHAnsi" w:hAnsiTheme="majorHAnsi" w:cstheme="majorHAnsi"/>
          <w:lang w:val="en-GB"/>
        </w:rPr>
        <w:t xml:space="preserve">, 23(5), pp. 615–623. </w:t>
      </w:r>
      <w:r w:rsidRPr="00B25B6D">
        <w:rPr>
          <w:rFonts w:asciiTheme="majorHAnsi" w:hAnsiTheme="majorHAnsi" w:cstheme="majorHAnsi"/>
        </w:rPr>
        <w:t>Available at: https://doi.org/10.1111/j.1742-6723.2011.01461.x.</w:t>
      </w:r>
    </w:p>
    <w:p w14:paraId="3C7C3193"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Crinière, L.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1) ‘Reproducibility and validity of the French version of the long international physical activity questionnaire in patients with type 2 diabetes’, </w:t>
      </w:r>
      <w:r w:rsidRPr="00B25B6D">
        <w:rPr>
          <w:rFonts w:asciiTheme="majorHAnsi" w:hAnsiTheme="majorHAnsi" w:cstheme="majorHAnsi"/>
          <w:i/>
          <w:iCs/>
          <w:lang w:val="en-GB"/>
        </w:rPr>
        <w:t>Journal of Physical Activity &amp; Health</w:t>
      </w:r>
      <w:r w:rsidRPr="00B25B6D">
        <w:rPr>
          <w:rFonts w:asciiTheme="majorHAnsi" w:hAnsiTheme="majorHAnsi" w:cstheme="majorHAnsi"/>
          <w:lang w:val="en-GB"/>
        </w:rPr>
        <w:t xml:space="preserve">, 8(6), pp. 858–865. </w:t>
      </w:r>
      <w:r w:rsidRPr="00B25B6D">
        <w:rPr>
          <w:rFonts w:asciiTheme="majorHAnsi" w:hAnsiTheme="majorHAnsi" w:cstheme="majorHAnsi"/>
        </w:rPr>
        <w:t>Available at: https://doi.org/10.1123/jpah.8.6.858.</w:t>
      </w:r>
    </w:p>
    <w:p w14:paraId="03869824"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Daouk-Öyry, L.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4) ‘The JOINT model of nurse absenteeism and turnover: a systematic review’, </w:t>
      </w:r>
      <w:r w:rsidRPr="00B25B6D">
        <w:rPr>
          <w:rFonts w:asciiTheme="majorHAnsi" w:hAnsiTheme="majorHAnsi" w:cstheme="majorHAnsi"/>
          <w:i/>
          <w:iCs/>
          <w:lang w:val="en-GB"/>
        </w:rPr>
        <w:t>International Journal of Nursing Studies</w:t>
      </w:r>
      <w:r w:rsidRPr="00B25B6D">
        <w:rPr>
          <w:rFonts w:asciiTheme="majorHAnsi" w:hAnsiTheme="majorHAnsi" w:cstheme="majorHAnsi"/>
          <w:lang w:val="en-GB"/>
        </w:rPr>
        <w:t xml:space="preserve">, 51(1), pp. 93–110. </w:t>
      </w:r>
      <w:r w:rsidRPr="00B25B6D">
        <w:rPr>
          <w:rFonts w:asciiTheme="majorHAnsi" w:hAnsiTheme="majorHAnsi" w:cstheme="majorHAnsi"/>
        </w:rPr>
        <w:t>Available at: https://doi.org/10.1016/j.ijnurstu.2013.06.018.</w:t>
      </w:r>
    </w:p>
    <w:p w14:paraId="5D875858"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Davey, M.M.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09) ‘Predictors of nurse absenteeism in hospitals: a systematic review’, </w:t>
      </w:r>
      <w:r w:rsidRPr="00B25B6D">
        <w:rPr>
          <w:rFonts w:asciiTheme="majorHAnsi" w:hAnsiTheme="majorHAnsi" w:cstheme="majorHAnsi"/>
          <w:i/>
          <w:iCs/>
          <w:lang w:val="en-GB"/>
        </w:rPr>
        <w:t>Journal of Nursing Management</w:t>
      </w:r>
      <w:r w:rsidRPr="00B25B6D">
        <w:rPr>
          <w:rFonts w:asciiTheme="majorHAnsi" w:hAnsiTheme="majorHAnsi" w:cstheme="majorHAnsi"/>
          <w:lang w:val="en-GB"/>
        </w:rPr>
        <w:t>, 17(3), pp. 312–330. Available at: https://doi.org/10.1111/j.1365-2834.2008.00958.x.</w:t>
      </w:r>
    </w:p>
    <w:p w14:paraId="2C551BCF"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Diestel, S. and Schmidt, K.-H. (2011) ‘The moderating role of cognitive control deficits in the link from emotional dissonance to burnout symptoms and absenteeism’, </w:t>
      </w:r>
      <w:r w:rsidRPr="00B25B6D">
        <w:rPr>
          <w:rFonts w:asciiTheme="majorHAnsi" w:hAnsiTheme="majorHAnsi" w:cstheme="majorHAnsi"/>
          <w:i/>
          <w:iCs/>
          <w:lang w:val="en-GB"/>
        </w:rPr>
        <w:t>Journal of Occupational Health Psychology</w:t>
      </w:r>
      <w:r w:rsidRPr="00B25B6D">
        <w:rPr>
          <w:rFonts w:asciiTheme="majorHAnsi" w:hAnsiTheme="majorHAnsi" w:cstheme="majorHAnsi"/>
          <w:lang w:val="en-GB"/>
        </w:rPr>
        <w:t>, 16(3), pp. 313–330. Available at: https://doi.org/10.1037/a0022934.</w:t>
      </w:r>
    </w:p>
    <w:p w14:paraId="5818A6FE" w14:textId="71CE5C54"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Docksey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22) ‘The Stigma and Self-Stigma Scales for attitudes to mental health problems: Psychometric properties and its relationship to mental health problems and absenteeism’, </w:t>
      </w:r>
      <w:r w:rsidRPr="00B25B6D">
        <w:rPr>
          <w:rFonts w:asciiTheme="majorHAnsi" w:hAnsiTheme="majorHAnsi" w:cstheme="majorHAnsi"/>
          <w:i/>
          <w:iCs/>
          <w:lang w:val="en-GB"/>
        </w:rPr>
        <w:t>Health psychology research</w:t>
      </w:r>
      <w:r w:rsidRPr="00B25B6D">
        <w:rPr>
          <w:rFonts w:asciiTheme="majorHAnsi" w:hAnsiTheme="majorHAnsi" w:cstheme="majorHAnsi"/>
          <w:lang w:val="en-GB"/>
        </w:rPr>
        <w:t>, 10(2). Available at: https://pubmed.ncbi.nlm.nih.gov/35928586/ (Accessed: 16 August 2022).</w:t>
      </w:r>
    </w:p>
    <w:p w14:paraId="44CB5376"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Duba, A., Messiaen, M., Boulangeat, C., Boucekine, M.,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Sexual harassment exposure and impaired mental health in medical students. The MESSIAEN national study’, </w:t>
      </w:r>
      <w:r w:rsidRPr="00B25B6D">
        <w:rPr>
          <w:rFonts w:asciiTheme="majorHAnsi" w:hAnsiTheme="majorHAnsi" w:cstheme="majorHAnsi"/>
          <w:i/>
          <w:iCs/>
          <w:lang w:val="en-GB"/>
        </w:rPr>
        <w:t>Journal of Affective Disorders</w:t>
      </w:r>
      <w:r w:rsidRPr="00B25B6D">
        <w:rPr>
          <w:rFonts w:asciiTheme="majorHAnsi" w:hAnsiTheme="majorHAnsi" w:cstheme="majorHAnsi"/>
          <w:lang w:val="en-GB"/>
        </w:rPr>
        <w:t>, 274, pp. 276–281. Available at: https://doi.org/10.1016/j.jad.2020.05.100.</w:t>
      </w:r>
    </w:p>
    <w:p w14:paraId="474DB301"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Duba, A., Messiaen, M., Masson, M.,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Sexual professional violence exposure of young physicians in the hospital: The MESSIAEN national study]’, </w:t>
      </w:r>
      <w:r w:rsidRPr="00B25B6D">
        <w:rPr>
          <w:rFonts w:asciiTheme="majorHAnsi" w:hAnsiTheme="majorHAnsi" w:cstheme="majorHAnsi"/>
          <w:i/>
          <w:iCs/>
          <w:lang w:val="en-GB"/>
        </w:rPr>
        <w:t>L’Encephale</w:t>
      </w:r>
      <w:r w:rsidRPr="00B25B6D">
        <w:rPr>
          <w:rFonts w:asciiTheme="majorHAnsi" w:hAnsiTheme="majorHAnsi" w:cstheme="majorHAnsi"/>
          <w:lang w:val="en-GB"/>
        </w:rPr>
        <w:t xml:space="preserve"> [Preprint]. Available at: https://doi.org/10.1016/j.encep.2020.02.001.</w:t>
      </w:r>
    </w:p>
    <w:p w14:paraId="0AD8FEBD"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Duba, A., Messiaen, M., Boulangeat, C., Korchia, T.,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20) ‘Sexual-orientation based discrimination is associated with anxiety and depression in young physicians. A national study’, </w:t>
      </w:r>
      <w:r w:rsidRPr="00B25B6D">
        <w:rPr>
          <w:rFonts w:asciiTheme="majorHAnsi" w:hAnsiTheme="majorHAnsi" w:cstheme="majorHAnsi"/>
          <w:i/>
          <w:iCs/>
          <w:lang w:val="en-GB"/>
        </w:rPr>
        <w:t>Journal of Affective Disorders</w:t>
      </w:r>
      <w:r w:rsidRPr="00B25B6D">
        <w:rPr>
          <w:rFonts w:asciiTheme="majorHAnsi" w:hAnsiTheme="majorHAnsi" w:cstheme="majorHAnsi"/>
          <w:lang w:val="en-GB"/>
        </w:rPr>
        <w:t>, 274, pp. 964–968. Available at: https://doi.org/10.1016/j.jad.2020.05.155.</w:t>
      </w:r>
    </w:p>
    <w:p w14:paraId="41B1562D"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Duclay, E.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15) ‘Exploring the impact of staff absenteeism on patient satisfaction using routine databases in a university hospital’, </w:t>
      </w:r>
      <w:r w:rsidRPr="00B25B6D">
        <w:rPr>
          <w:rFonts w:asciiTheme="majorHAnsi" w:hAnsiTheme="majorHAnsi" w:cstheme="majorHAnsi"/>
          <w:i/>
          <w:iCs/>
          <w:lang w:val="en-GB"/>
        </w:rPr>
        <w:t>Journal of Nursing Management</w:t>
      </w:r>
      <w:r w:rsidRPr="00B25B6D">
        <w:rPr>
          <w:rFonts w:asciiTheme="majorHAnsi" w:hAnsiTheme="majorHAnsi" w:cstheme="majorHAnsi"/>
          <w:lang w:val="en-GB"/>
        </w:rPr>
        <w:t xml:space="preserve">, 23(7), pp. 833–841. </w:t>
      </w:r>
      <w:r w:rsidRPr="00B25B6D">
        <w:rPr>
          <w:rFonts w:asciiTheme="majorHAnsi" w:hAnsiTheme="majorHAnsi" w:cstheme="majorHAnsi"/>
        </w:rPr>
        <w:t>Available at: https://doi.org/10.1111/jonm.12219.</w:t>
      </w:r>
    </w:p>
    <w:p w14:paraId="4B43DB0F"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Dyrbye, L.N.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9) ‘A cross-sectional study exploring the relationship between burnout, absenteeism, and job performance among American nurses’, </w:t>
      </w:r>
      <w:r w:rsidRPr="00B25B6D">
        <w:rPr>
          <w:rFonts w:asciiTheme="majorHAnsi" w:hAnsiTheme="majorHAnsi" w:cstheme="majorHAnsi"/>
          <w:i/>
          <w:iCs/>
          <w:lang w:val="en-GB"/>
        </w:rPr>
        <w:t>BMC nursing</w:t>
      </w:r>
      <w:r w:rsidRPr="00B25B6D">
        <w:rPr>
          <w:rFonts w:asciiTheme="majorHAnsi" w:hAnsiTheme="majorHAnsi" w:cstheme="majorHAnsi"/>
          <w:lang w:val="en-GB"/>
        </w:rPr>
        <w:t xml:space="preserve">, 18, p. 57. </w:t>
      </w:r>
      <w:r w:rsidRPr="00B25B6D">
        <w:rPr>
          <w:rFonts w:asciiTheme="majorHAnsi" w:hAnsiTheme="majorHAnsi" w:cstheme="majorHAnsi"/>
        </w:rPr>
        <w:t>Available at: https://doi.org/10.1186/s12912-019-0382-7.</w:t>
      </w:r>
    </w:p>
    <w:p w14:paraId="053798B5"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Fernandes, S.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2) ‘Development and Calibration of the PREMIUM Item Bank for Measuring Respect and Dignity for Patients with Severe Mental Illness’, </w:t>
      </w:r>
      <w:r w:rsidRPr="00B25B6D">
        <w:rPr>
          <w:rFonts w:asciiTheme="majorHAnsi" w:hAnsiTheme="majorHAnsi" w:cstheme="majorHAnsi"/>
          <w:i/>
          <w:iCs/>
          <w:lang w:val="en-GB"/>
        </w:rPr>
        <w:t>Journal of Clinical Medicine</w:t>
      </w:r>
      <w:r w:rsidRPr="00B25B6D">
        <w:rPr>
          <w:rFonts w:asciiTheme="majorHAnsi" w:hAnsiTheme="majorHAnsi" w:cstheme="majorHAnsi"/>
          <w:lang w:val="en-GB"/>
        </w:rPr>
        <w:t xml:space="preserve">, 11(6), p. 1644. </w:t>
      </w:r>
      <w:r w:rsidRPr="00B25B6D">
        <w:rPr>
          <w:rFonts w:asciiTheme="majorHAnsi" w:hAnsiTheme="majorHAnsi" w:cstheme="majorHAnsi"/>
        </w:rPr>
        <w:t>Available at: https://doi.org/10.3390/jcm11061644.</w:t>
      </w:r>
    </w:p>
    <w:p w14:paraId="40EA0B74"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Fond, G.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1) ‘Anxiety and depression in young physicians: Prevalence and associated factors. The MESSIAEN national study’, </w:t>
      </w:r>
      <w:r w:rsidRPr="00B25B6D">
        <w:rPr>
          <w:rFonts w:asciiTheme="majorHAnsi" w:hAnsiTheme="majorHAnsi" w:cstheme="majorHAnsi"/>
          <w:i/>
          <w:iCs/>
          <w:lang w:val="en-GB"/>
        </w:rPr>
        <w:t>L’Encephale</w:t>
      </w:r>
      <w:r w:rsidRPr="00B25B6D">
        <w:rPr>
          <w:rFonts w:asciiTheme="majorHAnsi" w:hAnsiTheme="majorHAnsi" w:cstheme="majorHAnsi"/>
          <w:lang w:val="en-GB"/>
        </w:rPr>
        <w:t>, pp. S0013-7006(21)00084–1. Available at: https://doi.org/10.1016/j.encep.2021.02.005.</w:t>
      </w:r>
    </w:p>
    <w:p w14:paraId="6DC647B7" w14:textId="29977FC4"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Fond, G.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22) ‘Depression in healthcare workers: Results from the nationwide AMADEUS survey’, </w:t>
      </w:r>
      <w:r w:rsidRPr="00B25B6D">
        <w:rPr>
          <w:rFonts w:asciiTheme="majorHAnsi" w:hAnsiTheme="majorHAnsi" w:cstheme="majorHAnsi"/>
          <w:i/>
          <w:iCs/>
          <w:lang w:val="en-GB"/>
        </w:rPr>
        <w:t>International Journal of Nursing Studies</w:t>
      </w:r>
      <w:r w:rsidRPr="00B25B6D">
        <w:rPr>
          <w:rFonts w:asciiTheme="majorHAnsi" w:hAnsiTheme="majorHAnsi" w:cstheme="majorHAnsi"/>
          <w:lang w:val="en-GB"/>
        </w:rPr>
        <w:t>, 135, p. 104328. Available at: https://doi.org/10.1016/j.ijnurstu.2022.104328.</w:t>
      </w:r>
    </w:p>
    <w:p w14:paraId="6ABA2ADE"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França, R.D.R., Fernandes, R. de C.P. and Lima, V.M.C. (2021) ‘Risk factors for absenteeism due to musculoskeletal diseases in workers in the judiciary sector’, </w:t>
      </w:r>
      <w:r w:rsidRPr="00B25B6D">
        <w:rPr>
          <w:rFonts w:asciiTheme="majorHAnsi" w:hAnsiTheme="majorHAnsi" w:cstheme="majorHAnsi"/>
          <w:i/>
          <w:iCs/>
          <w:lang w:val="en-GB"/>
        </w:rPr>
        <w:t>Revista brasileira de medicina do trabalho: publicacao oficial da Associacao Nacional de Medicina do Trabalho-ANAMT</w:t>
      </w:r>
      <w:r w:rsidRPr="00B25B6D">
        <w:rPr>
          <w:rFonts w:asciiTheme="majorHAnsi" w:hAnsiTheme="majorHAnsi" w:cstheme="majorHAnsi"/>
          <w:lang w:val="en-GB"/>
        </w:rPr>
        <w:t>, 19(4), pp. 454–464. Available at: https://doi.org/10.47626/1679-4435-2021-634.</w:t>
      </w:r>
    </w:p>
    <w:p w14:paraId="030B7C5D" w14:textId="73C77D7F"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Frank, P.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22) ‘Overweight, obesity, and individual symptoms of depression: A multicohort study with replication in UK Biobank’, </w:t>
      </w:r>
      <w:r w:rsidRPr="00B25B6D">
        <w:rPr>
          <w:rFonts w:asciiTheme="majorHAnsi" w:hAnsiTheme="majorHAnsi" w:cstheme="majorHAnsi"/>
          <w:i/>
          <w:iCs/>
          <w:lang w:val="en-GB"/>
        </w:rPr>
        <w:t>Brain, Behavior, and Immunity</w:t>
      </w:r>
      <w:r w:rsidRPr="00B25B6D">
        <w:rPr>
          <w:rFonts w:asciiTheme="majorHAnsi" w:hAnsiTheme="majorHAnsi" w:cstheme="majorHAnsi"/>
          <w:lang w:val="en-GB"/>
        </w:rPr>
        <w:t xml:space="preserve">, 105, pp. 192–200. </w:t>
      </w:r>
      <w:r w:rsidRPr="00B25B6D">
        <w:rPr>
          <w:rFonts w:asciiTheme="majorHAnsi" w:hAnsiTheme="majorHAnsi" w:cstheme="majorHAnsi"/>
        </w:rPr>
        <w:t>Available at: https://doi.org/10.1016/j.bbi.2022.07.009.</w:t>
      </w:r>
    </w:p>
    <w:p w14:paraId="6AAEBCF8"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Groenewold, M.R.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Increases in Health-Related Workplace Absenteeism Among Workers in Essential Critical Infrastructure Occupations During the COVID-19 Pandemic - United States, March-April 2020’, </w:t>
      </w:r>
      <w:r w:rsidRPr="00B25B6D">
        <w:rPr>
          <w:rFonts w:asciiTheme="majorHAnsi" w:hAnsiTheme="majorHAnsi" w:cstheme="majorHAnsi"/>
          <w:i/>
          <w:iCs/>
          <w:lang w:val="en-GB"/>
        </w:rPr>
        <w:t>MMWR. Morbidity and mortality weekly report</w:t>
      </w:r>
      <w:r w:rsidRPr="00B25B6D">
        <w:rPr>
          <w:rFonts w:asciiTheme="majorHAnsi" w:hAnsiTheme="majorHAnsi" w:cstheme="majorHAnsi"/>
          <w:lang w:val="en-GB"/>
        </w:rPr>
        <w:t>, 69(27), pp. 853–858. Available at: https://doi.org/10.15585/mmwr.mm6927a1.</w:t>
      </w:r>
    </w:p>
    <w:p w14:paraId="4C947759"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Heistad, A.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22) ‘How do intensive work environments affect nurses’ absenteeism and turnover intent?’, </w:t>
      </w:r>
      <w:r w:rsidRPr="00B25B6D">
        <w:rPr>
          <w:rFonts w:asciiTheme="majorHAnsi" w:hAnsiTheme="majorHAnsi" w:cstheme="majorHAnsi"/>
          <w:i/>
          <w:iCs/>
          <w:lang w:val="en-GB"/>
        </w:rPr>
        <w:t>Applied nursing research: ANR</w:t>
      </w:r>
      <w:r w:rsidRPr="00B25B6D">
        <w:rPr>
          <w:rFonts w:asciiTheme="majorHAnsi" w:hAnsiTheme="majorHAnsi" w:cstheme="majorHAnsi"/>
          <w:lang w:val="en-GB"/>
        </w:rPr>
        <w:t xml:space="preserve">, 66, p. 151608. </w:t>
      </w:r>
      <w:r w:rsidRPr="00B25B6D">
        <w:rPr>
          <w:rFonts w:asciiTheme="majorHAnsi" w:hAnsiTheme="majorHAnsi" w:cstheme="majorHAnsi"/>
        </w:rPr>
        <w:t>Available at: https://doi.org/10.1016/j.apnr.2022.151608.</w:t>
      </w:r>
    </w:p>
    <w:p w14:paraId="76B36878" w14:textId="4726765C"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Huang, R.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Exercise alone and exercise combined with education both prevent episodes of low back pain and related absenteeism: systematic review and network meta-analysis of randomised controlled trials (RCTs) aimed at preventing back pain’, </w:t>
      </w:r>
      <w:r w:rsidRPr="00B25B6D">
        <w:rPr>
          <w:rFonts w:asciiTheme="majorHAnsi" w:hAnsiTheme="majorHAnsi" w:cstheme="majorHAnsi"/>
          <w:i/>
          <w:iCs/>
          <w:lang w:val="en-GB"/>
        </w:rPr>
        <w:t>British Journal of Sports Medicine</w:t>
      </w:r>
      <w:r w:rsidRPr="00B25B6D">
        <w:rPr>
          <w:rFonts w:asciiTheme="majorHAnsi" w:hAnsiTheme="majorHAnsi" w:cstheme="majorHAnsi"/>
          <w:lang w:val="en-GB"/>
        </w:rPr>
        <w:t>, 54(13), pp. 766–770. Available at: https://doi.org/10.1136/bjsports-2018-100035.</w:t>
      </w:r>
    </w:p>
    <w:p w14:paraId="5BBBCD50"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Inoue, K.C.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08) ‘[The absenteeism-disease of a nursing team in an intensive care unit]’, </w:t>
      </w:r>
      <w:r w:rsidRPr="00B25B6D">
        <w:rPr>
          <w:rFonts w:asciiTheme="majorHAnsi" w:hAnsiTheme="majorHAnsi" w:cstheme="majorHAnsi"/>
          <w:i/>
          <w:iCs/>
          <w:lang w:val="en-GB"/>
        </w:rPr>
        <w:t>Revista Brasileira De Enfermagem</w:t>
      </w:r>
      <w:r w:rsidRPr="00B25B6D">
        <w:rPr>
          <w:rFonts w:asciiTheme="majorHAnsi" w:hAnsiTheme="majorHAnsi" w:cstheme="majorHAnsi"/>
          <w:lang w:val="en-GB"/>
        </w:rPr>
        <w:t xml:space="preserve">, 61(2), pp. 209–214. </w:t>
      </w:r>
      <w:r w:rsidRPr="00B25B6D">
        <w:rPr>
          <w:rFonts w:asciiTheme="majorHAnsi" w:hAnsiTheme="majorHAnsi" w:cstheme="majorHAnsi"/>
        </w:rPr>
        <w:t>Available at: https://doi.org/10.1590/s0034-71672008000200010.</w:t>
      </w:r>
    </w:p>
    <w:p w14:paraId="4EC04A82"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Jinnett, K.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7) ‘Chronic Conditions, Workplace Safety, And Job Demands Contribute To Absenteeism And Job Performance’, </w:t>
      </w:r>
      <w:r w:rsidRPr="00B25B6D">
        <w:rPr>
          <w:rFonts w:asciiTheme="majorHAnsi" w:hAnsiTheme="majorHAnsi" w:cstheme="majorHAnsi"/>
          <w:i/>
          <w:iCs/>
          <w:lang w:val="en-GB"/>
        </w:rPr>
        <w:t>Health Affairs (Project Hope)</w:t>
      </w:r>
      <w:r w:rsidRPr="00B25B6D">
        <w:rPr>
          <w:rFonts w:asciiTheme="majorHAnsi" w:hAnsiTheme="majorHAnsi" w:cstheme="majorHAnsi"/>
          <w:lang w:val="en-GB"/>
        </w:rPr>
        <w:t xml:space="preserve">, 36(2), pp. 237–244. </w:t>
      </w:r>
      <w:r w:rsidRPr="00B25B6D">
        <w:rPr>
          <w:rFonts w:asciiTheme="majorHAnsi" w:hAnsiTheme="majorHAnsi" w:cstheme="majorHAnsi"/>
        </w:rPr>
        <w:t>Available at: https://doi.org/10.1377/hlthaff.2016.1151.</w:t>
      </w:r>
    </w:p>
    <w:p w14:paraId="41F72BE7"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Kim, S.-Y.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9) ‘Physical activity and the prevention of depression: A cohort study’, </w:t>
      </w:r>
      <w:r w:rsidRPr="00B25B6D">
        <w:rPr>
          <w:rFonts w:asciiTheme="majorHAnsi" w:hAnsiTheme="majorHAnsi" w:cstheme="majorHAnsi"/>
          <w:i/>
          <w:iCs/>
          <w:lang w:val="en-GB"/>
        </w:rPr>
        <w:t>General Hospital Psychiatry</w:t>
      </w:r>
      <w:r w:rsidRPr="00B25B6D">
        <w:rPr>
          <w:rFonts w:asciiTheme="majorHAnsi" w:hAnsiTheme="majorHAnsi" w:cstheme="majorHAnsi"/>
          <w:lang w:val="en-GB"/>
        </w:rPr>
        <w:t xml:space="preserve">, 60, pp. 90–97. </w:t>
      </w:r>
      <w:r w:rsidRPr="00B25B6D">
        <w:rPr>
          <w:rFonts w:asciiTheme="majorHAnsi" w:hAnsiTheme="majorHAnsi" w:cstheme="majorHAnsi"/>
        </w:rPr>
        <w:t>Available at: https://doi.org/10.1016/j.genhosppsych.2019.07.010.</w:t>
      </w:r>
    </w:p>
    <w:p w14:paraId="425C0C1E" w14:textId="5B830CD4"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Korchia, T.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1) ‘Recommendations of the treatment-resistant depression expert center network for promoting tobacco smoking cessation based on the results from the real-world FACE-TRD national cohort’, </w:t>
      </w:r>
      <w:r w:rsidRPr="00B25B6D">
        <w:rPr>
          <w:rFonts w:asciiTheme="majorHAnsi" w:hAnsiTheme="majorHAnsi" w:cstheme="majorHAnsi"/>
          <w:i/>
          <w:iCs/>
          <w:lang w:val="en-GB"/>
        </w:rPr>
        <w:t>Progress in Neuro-Psychopharmacology &amp; Biological Psychiatry</w:t>
      </w:r>
      <w:r w:rsidRPr="00B25B6D">
        <w:rPr>
          <w:rFonts w:asciiTheme="majorHAnsi" w:hAnsiTheme="majorHAnsi" w:cstheme="majorHAnsi"/>
          <w:lang w:val="en-GB"/>
        </w:rPr>
        <w:t>, p. 110479. Available at: https://doi.org/10.1016/j.pnpbp.2021.110479.</w:t>
      </w:r>
    </w:p>
    <w:p w14:paraId="6049B483"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Kunrath, G.M.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21) ‘Predictors associated with absenteeism-disease among Nursing professionals working in an emergency hospital service’, </w:t>
      </w:r>
      <w:r w:rsidRPr="00B25B6D">
        <w:rPr>
          <w:rFonts w:asciiTheme="majorHAnsi" w:hAnsiTheme="majorHAnsi" w:cstheme="majorHAnsi"/>
          <w:i/>
          <w:iCs/>
          <w:lang w:val="en-GB"/>
        </w:rPr>
        <w:t>Revista Gaucha De Enfermagem</w:t>
      </w:r>
      <w:r w:rsidRPr="00B25B6D">
        <w:rPr>
          <w:rFonts w:asciiTheme="majorHAnsi" w:hAnsiTheme="majorHAnsi" w:cstheme="majorHAnsi"/>
          <w:lang w:val="en-GB"/>
        </w:rPr>
        <w:t xml:space="preserve">, 42, p. e20190433. </w:t>
      </w:r>
      <w:r w:rsidRPr="00B25B6D">
        <w:rPr>
          <w:rFonts w:asciiTheme="majorHAnsi" w:hAnsiTheme="majorHAnsi" w:cstheme="majorHAnsi"/>
        </w:rPr>
        <w:t>Available at: https://doi.org/10.1590/1983-1447.2021.20190433.</w:t>
      </w:r>
    </w:p>
    <w:p w14:paraId="069EE8B9"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Langevin (2012) ‘Maslach Burnout Inventory (MBI) - Article de revue - INRS’. </w:t>
      </w:r>
      <w:r w:rsidRPr="00B25B6D">
        <w:rPr>
          <w:rFonts w:asciiTheme="majorHAnsi" w:hAnsiTheme="majorHAnsi" w:cstheme="majorHAnsi"/>
          <w:lang w:val="en-GB"/>
        </w:rPr>
        <w:t>Available at: https://www.inrs.fr/media.html?refINRS=FRPS%2026 (Accessed: 27 February 2022).</w:t>
      </w:r>
    </w:p>
    <w:p w14:paraId="1952C099"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López-Bueno, R.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Association between physical activity and sickness absenteeism in university workers’, </w:t>
      </w:r>
      <w:r w:rsidRPr="00B25B6D">
        <w:rPr>
          <w:rFonts w:asciiTheme="majorHAnsi" w:hAnsiTheme="majorHAnsi" w:cstheme="majorHAnsi"/>
          <w:i/>
          <w:iCs/>
          <w:lang w:val="en-GB"/>
        </w:rPr>
        <w:t>Occupational Medicine (Oxford, England)</w:t>
      </w:r>
      <w:r w:rsidRPr="00B25B6D">
        <w:rPr>
          <w:rFonts w:asciiTheme="majorHAnsi" w:hAnsiTheme="majorHAnsi" w:cstheme="majorHAnsi"/>
          <w:lang w:val="en-GB"/>
        </w:rPr>
        <w:t xml:space="preserve">, 70(1), pp. 24–30. </w:t>
      </w:r>
      <w:r w:rsidRPr="00B25B6D">
        <w:rPr>
          <w:rFonts w:asciiTheme="majorHAnsi" w:hAnsiTheme="majorHAnsi" w:cstheme="majorHAnsi"/>
        </w:rPr>
        <w:t>Available at: https://doi.org/10.1093/occmed/kqz158.</w:t>
      </w:r>
    </w:p>
    <w:p w14:paraId="16B37AB0" w14:textId="273B9F2D"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Lucas, G.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1) ‘Risk factors for burnout and depression in healthcare workers: The national AMADEUS study protocol’, </w:t>
      </w:r>
      <w:r w:rsidRPr="00B25B6D">
        <w:rPr>
          <w:rFonts w:asciiTheme="majorHAnsi" w:hAnsiTheme="majorHAnsi" w:cstheme="majorHAnsi"/>
          <w:i/>
          <w:iCs/>
          <w:lang w:val="en-GB"/>
        </w:rPr>
        <w:t>L’Encephale</w:t>
      </w:r>
      <w:r w:rsidRPr="00B25B6D">
        <w:rPr>
          <w:rFonts w:asciiTheme="majorHAnsi" w:hAnsiTheme="majorHAnsi" w:cstheme="majorHAnsi"/>
          <w:lang w:val="en-GB"/>
        </w:rPr>
        <w:t>, pp. S0013-7006(21)00159–7. Available at: https://doi.org/10.1016/j.encep.2021.06.001.</w:t>
      </w:r>
    </w:p>
    <w:p w14:paraId="7E7661E3"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Lucas, G.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22) ‘Work environment and mental health in nurse assistants, nurses and health executives: Results from the AMADEUS study’, </w:t>
      </w:r>
      <w:r w:rsidRPr="00B25B6D">
        <w:rPr>
          <w:rFonts w:asciiTheme="majorHAnsi" w:hAnsiTheme="majorHAnsi" w:cstheme="majorHAnsi"/>
          <w:i/>
          <w:iCs/>
          <w:lang w:val="en-GB"/>
        </w:rPr>
        <w:t>Journal of Nursing Management</w:t>
      </w:r>
      <w:r w:rsidRPr="00B25B6D">
        <w:rPr>
          <w:rFonts w:asciiTheme="majorHAnsi" w:hAnsiTheme="majorHAnsi" w:cstheme="majorHAnsi"/>
          <w:lang w:val="en-GB"/>
        </w:rPr>
        <w:t xml:space="preserve"> [Preprint]. </w:t>
      </w:r>
      <w:r w:rsidRPr="00B25B6D">
        <w:rPr>
          <w:rFonts w:asciiTheme="majorHAnsi" w:hAnsiTheme="majorHAnsi" w:cstheme="majorHAnsi"/>
        </w:rPr>
        <w:t>Available at: https://doi.org/10.1111/jonm.13599.</w:t>
      </w:r>
    </w:p>
    <w:p w14:paraId="1E964B43"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Mannocci, A.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2010) ‘International Physical Activity Questionnaire: validation and assessment in an Italian sample’. Available at: https://doi.org/10.2427/5694.</w:t>
      </w:r>
    </w:p>
    <w:p w14:paraId="06D1FE51"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Maslach, C., Schaufeli, W.B. and Leiter, M.P. (2001) ‘Job burnout’, </w:t>
      </w:r>
      <w:r w:rsidRPr="00B25B6D">
        <w:rPr>
          <w:rFonts w:asciiTheme="majorHAnsi" w:hAnsiTheme="majorHAnsi" w:cstheme="majorHAnsi"/>
          <w:i/>
          <w:iCs/>
          <w:lang w:val="en-GB"/>
        </w:rPr>
        <w:t>Annual Review of Psychology</w:t>
      </w:r>
      <w:r w:rsidRPr="00B25B6D">
        <w:rPr>
          <w:rFonts w:asciiTheme="majorHAnsi" w:hAnsiTheme="majorHAnsi" w:cstheme="majorHAnsi"/>
          <w:lang w:val="en-GB"/>
        </w:rPr>
        <w:t xml:space="preserve">, 52, pp. 397–422. </w:t>
      </w:r>
      <w:r w:rsidRPr="00B25B6D">
        <w:rPr>
          <w:rFonts w:asciiTheme="majorHAnsi" w:hAnsiTheme="majorHAnsi" w:cstheme="majorHAnsi"/>
        </w:rPr>
        <w:t>Available at: https://doi.org/10.1146/annurev.psych.52.1.397.</w:t>
      </w:r>
    </w:p>
    <w:p w14:paraId="41162D03"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McCartney, M.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1) ‘Mindfulness-based cognitive therapy for prevention and time to depressive relapse: Systematic review and network meta-analysis’, </w:t>
      </w:r>
      <w:r w:rsidRPr="00B25B6D">
        <w:rPr>
          <w:rFonts w:asciiTheme="majorHAnsi" w:hAnsiTheme="majorHAnsi" w:cstheme="majorHAnsi"/>
          <w:i/>
          <w:iCs/>
          <w:lang w:val="en-GB"/>
        </w:rPr>
        <w:t>Acta Psychiatrica Scandinavica</w:t>
      </w:r>
      <w:r w:rsidRPr="00B25B6D">
        <w:rPr>
          <w:rFonts w:asciiTheme="majorHAnsi" w:hAnsiTheme="majorHAnsi" w:cstheme="majorHAnsi"/>
          <w:lang w:val="en-GB"/>
        </w:rPr>
        <w:t xml:space="preserve">, 143(1), pp. 6–21. </w:t>
      </w:r>
      <w:r w:rsidRPr="00B25B6D">
        <w:rPr>
          <w:rFonts w:asciiTheme="majorHAnsi" w:hAnsiTheme="majorHAnsi" w:cstheme="majorHAnsi"/>
        </w:rPr>
        <w:t>Available at: https://doi.org/10.1111/acps.13242.</w:t>
      </w:r>
    </w:p>
    <w:p w14:paraId="0AC99FCA"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Messiaen, M.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Repeated bullying at the workplace in medical students and young doctors: the MESSIAEN national study’, </w:t>
      </w:r>
      <w:r w:rsidRPr="00B25B6D">
        <w:rPr>
          <w:rFonts w:asciiTheme="majorHAnsi" w:hAnsiTheme="majorHAnsi" w:cstheme="majorHAnsi"/>
          <w:i/>
          <w:iCs/>
          <w:lang w:val="en-GB"/>
        </w:rPr>
        <w:t>European Archives of Psychiatry and Clinical Neuroscience</w:t>
      </w:r>
      <w:r w:rsidRPr="00B25B6D">
        <w:rPr>
          <w:rFonts w:asciiTheme="majorHAnsi" w:hAnsiTheme="majorHAnsi" w:cstheme="majorHAnsi"/>
          <w:lang w:val="en-GB"/>
        </w:rPr>
        <w:t xml:space="preserve"> [Preprint]. </w:t>
      </w:r>
      <w:r w:rsidRPr="00B25B6D">
        <w:rPr>
          <w:rFonts w:asciiTheme="majorHAnsi" w:hAnsiTheme="majorHAnsi" w:cstheme="majorHAnsi"/>
        </w:rPr>
        <w:t>Available at: https://doi.org/10.1007/s00406-020-01144-9.</w:t>
      </w:r>
    </w:p>
    <w:p w14:paraId="7403B7BC"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Messiaen, M.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1) ‘[Exposure to professional violence by young physicians in the hospital: MESSIAEN national study]’, </w:t>
      </w:r>
      <w:r w:rsidRPr="00B25B6D">
        <w:rPr>
          <w:rFonts w:asciiTheme="majorHAnsi" w:hAnsiTheme="majorHAnsi" w:cstheme="majorHAnsi"/>
          <w:i/>
          <w:iCs/>
          <w:lang w:val="en-GB"/>
        </w:rPr>
        <w:t>L’Encephale</w:t>
      </w:r>
      <w:r w:rsidRPr="00B25B6D">
        <w:rPr>
          <w:rFonts w:asciiTheme="majorHAnsi" w:hAnsiTheme="majorHAnsi" w:cstheme="majorHAnsi"/>
          <w:lang w:val="en-GB"/>
        </w:rPr>
        <w:t xml:space="preserve">, 47(2), pp. 114–122. </w:t>
      </w:r>
      <w:r w:rsidRPr="00B25B6D">
        <w:rPr>
          <w:rFonts w:asciiTheme="majorHAnsi" w:hAnsiTheme="majorHAnsi" w:cstheme="majorHAnsi"/>
        </w:rPr>
        <w:t>Available at: https://doi.org/10.1016/j.encep.2020.05.020.</w:t>
      </w:r>
    </w:p>
    <w:p w14:paraId="4DAC9FB5"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Miller, M.D.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1996) ‘Chronic Medical Illness in Patients With Recurrent Major Depression’, </w:t>
      </w:r>
      <w:r w:rsidRPr="00B25B6D">
        <w:rPr>
          <w:rFonts w:asciiTheme="majorHAnsi" w:hAnsiTheme="majorHAnsi" w:cstheme="majorHAnsi"/>
          <w:i/>
          <w:iCs/>
          <w:lang w:val="en-GB"/>
        </w:rPr>
        <w:t>The American Journal of Geriatric Psychiatry: Official Journal of the American Association for Geriatric Psychiatry</w:t>
      </w:r>
      <w:r w:rsidRPr="00B25B6D">
        <w:rPr>
          <w:rFonts w:asciiTheme="majorHAnsi" w:hAnsiTheme="majorHAnsi" w:cstheme="majorHAnsi"/>
          <w:lang w:val="en-GB"/>
        </w:rPr>
        <w:t>, 4(4), pp. 281–290. Available at: https://doi.org/10.1097/00019442-199622440-00002.</w:t>
      </w:r>
    </w:p>
    <w:p w14:paraId="7277B8B2"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Niedhammer, I. (2002) ‘Psychometric properties of the French version of the Karasek Job Content Questionnaire: a study of the scales of decision latitude, psychological demands, social support, and physical demands in the GAZEL cohort’, </w:t>
      </w:r>
      <w:r w:rsidRPr="00B25B6D">
        <w:rPr>
          <w:rFonts w:asciiTheme="majorHAnsi" w:hAnsiTheme="majorHAnsi" w:cstheme="majorHAnsi"/>
          <w:i/>
          <w:iCs/>
          <w:lang w:val="en-GB"/>
        </w:rPr>
        <w:t>International Archives of Occupational and Environmental Health</w:t>
      </w:r>
      <w:r w:rsidRPr="00B25B6D">
        <w:rPr>
          <w:rFonts w:asciiTheme="majorHAnsi" w:hAnsiTheme="majorHAnsi" w:cstheme="majorHAnsi"/>
          <w:lang w:val="en-GB"/>
        </w:rPr>
        <w:t xml:space="preserve">, 75(3), pp. 129–144. </w:t>
      </w:r>
      <w:r w:rsidRPr="00B25B6D">
        <w:rPr>
          <w:rFonts w:asciiTheme="majorHAnsi" w:hAnsiTheme="majorHAnsi" w:cstheme="majorHAnsi"/>
        </w:rPr>
        <w:t>Available at: https://doi.org/10.1007/s004200100270.</w:t>
      </w:r>
    </w:p>
    <w:p w14:paraId="75F56B9D"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Niedhammer, I.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06) ‘[Psychometric properties of the French version of Karasek’s “Job Content Questionnaire” and its scales measuring psychological pressures, decisional latitude and social support: the results of the SUMER]’, </w:t>
      </w:r>
      <w:r w:rsidRPr="00B25B6D">
        <w:rPr>
          <w:rFonts w:asciiTheme="majorHAnsi" w:hAnsiTheme="majorHAnsi" w:cstheme="majorHAnsi"/>
          <w:i/>
          <w:iCs/>
          <w:lang w:val="en-GB"/>
        </w:rPr>
        <w:t>Sante Publique (Vandoeuvre-Les-Nancy, France)</w:t>
      </w:r>
      <w:r w:rsidRPr="00B25B6D">
        <w:rPr>
          <w:rFonts w:asciiTheme="majorHAnsi" w:hAnsiTheme="majorHAnsi" w:cstheme="majorHAnsi"/>
          <w:lang w:val="en-GB"/>
        </w:rPr>
        <w:t xml:space="preserve">, 18(3), pp. 413–427. </w:t>
      </w:r>
      <w:r w:rsidRPr="00B25B6D">
        <w:rPr>
          <w:rFonts w:asciiTheme="majorHAnsi" w:hAnsiTheme="majorHAnsi" w:cstheme="majorHAnsi"/>
        </w:rPr>
        <w:t>Available at: https://doi.org/10.3917/spub.063.0413.</w:t>
      </w:r>
    </w:p>
    <w:p w14:paraId="632E560D"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Parsley, I.C.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2) ‘Association Between Workplace Absenteeism and Alcohol Use Disorder From the National Survey on Drug Use and Health, 2015-2019’, </w:t>
      </w:r>
      <w:r w:rsidRPr="00B25B6D">
        <w:rPr>
          <w:rFonts w:asciiTheme="majorHAnsi" w:hAnsiTheme="majorHAnsi" w:cstheme="majorHAnsi"/>
          <w:i/>
          <w:iCs/>
          <w:lang w:val="en-GB"/>
        </w:rPr>
        <w:t>JAMA network open</w:t>
      </w:r>
      <w:r w:rsidRPr="00B25B6D">
        <w:rPr>
          <w:rFonts w:asciiTheme="majorHAnsi" w:hAnsiTheme="majorHAnsi" w:cstheme="majorHAnsi"/>
          <w:lang w:val="en-GB"/>
        </w:rPr>
        <w:t xml:space="preserve">, 5(3), p. e222954. </w:t>
      </w:r>
      <w:r w:rsidRPr="00B25B6D">
        <w:rPr>
          <w:rFonts w:asciiTheme="majorHAnsi" w:hAnsiTheme="majorHAnsi" w:cstheme="majorHAnsi"/>
        </w:rPr>
        <w:t>Available at: https://doi.org/10.1001/jamanetworkopen.2022.2954.</w:t>
      </w:r>
    </w:p>
    <w:p w14:paraId="03A81FD8" w14:textId="04E4F9D5"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Ramasamy, A.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Direct, Absenteeism, and Disability Cost Burden of Obesity Among Privately Insured Employees: A Comparison of Healthcare Industry Versus Other Major Industries in the United States’, </w:t>
      </w:r>
      <w:r w:rsidRPr="00B25B6D">
        <w:rPr>
          <w:rFonts w:asciiTheme="majorHAnsi" w:hAnsiTheme="majorHAnsi" w:cstheme="majorHAnsi"/>
          <w:i/>
          <w:iCs/>
          <w:lang w:val="en-GB"/>
        </w:rPr>
        <w:t>Journal of Occupational and Environmental Medicine</w:t>
      </w:r>
      <w:r w:rsidRPr="00B25B6D">
        <w:rPr>
          <w:rFonts w:asciiTheme="majorHAnsi" w:hAnsiTheme="majorHAnsi" w:cstheme="majorHAnsi"/>
          <w:lang w:val="en-GB"/>
        </w:rPr>
        <w:t>, 62(2), pp. 98–107. Available at: https://doi.org/10.1097/JOM.0000000000001761.</w:t>
      </w:r>
    </w:p>
    <w:p w14:paraId="63DA6341"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Raniti, M.B.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18) ‘Factor structure and psychometric properties of the Pittsburgh Sleep Quality Index in community-based adolescents’, </w:t>
      </w:r>
      <w:r w:rsidRPr="00B25B6D">
        <w:rPr>
          <w:rFonts w:asciiTheme="majorHAnsi" w:hAnsiTheme="majorHAnsi" w:cstheme="majorHAnsi"/>
          <w:i/>
          <w:iCs/>
          <w:lang w:val="en-GB"/>
        </w:rPr>
        <w:t>Sleep</w:t>
      </w:r>
      <w:r w:rsidRPr="00B25B6D">
        <w:rPr>
          <w:rFonts w:asciiTheme="majorHAnsi" w:hAnsiTheme="majorHAnsi" w:cstheme="majorHAnsi"/>
          <w:lang w:val="en-GB"/>
        </w:rPr>
        <w:t xml:space="preserve">, 41(6). </w:t>
      </w:r>
      <w:r w:rsidRPr="00B25B6D">
        <w:rPr>
          <w:rFonts w:asciiTheme="majorHAnsi" w:hAnsiTheme="majorHAnsi" w:cstheme="majorHAnsi"/>
        </w:rPr>
        <w:t>Available at: https://doi.org/10.1093/sleep/zsy066.</w:t>
      </w:r>
    </w:p>
    <w:p w14:paraId="4C1EA0E2"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Roussillon Soyer, C.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1) ‘The demotivating impact of absenteeism in nursing homes’, </w:t>
      </w:r>
      <w:r w:rsidRPr="00B25B6D">
        <w:rPr>
          <w:rFonts w:asciiTheme="majorHAnsi" w:hAnsiTheme="majorHAnsi" w:cstheme="majorHAnsi"/>
          <w:i/>
          <w:iCs/>
          <w:lang w:val="en-GB"/>
        </w:rPr>
        <w:t>Journal of Nursing Management</w:t>
      </w:r>
      <w:r w:rsidRPr="00B25B6D">
        <w:rPr>
          <w:rFonts w:asciiTheme="majorHAnsi" w:hAnsiTheme="majorHAnsi" w:cstheme="majorHAnsi"/>
          <w:lang w:val="en-GB"/>
        </w:rPr>
        <w:t>, 29(6), pp. 1679–1690. Available at: https://doi.org/10.1111/jonm.13314.</w:t>
      </w:r>
    </w:p>
    <w:p w14:paraId="4E0EE9FF"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Rueff, B., Crnac, J. and Darne, B. (1989) ‘[Detection of alcoholic patients using the systematic CAGE autoquestionnaire. In out patients]’, </w:t>
      </w:r>
      <w:r w:rsidRPr="00B25B6D">
        <w:rPr>
          <w:rFonts w:asciiTheme="majorHAnsi" w:hAnsiTheme="majorHAnsi" w:cstheme="majorHAnsi"/>
          <w:i/>
          <w:iCs/>
          <w:lang w:val="en-GB"/>
        </w:rPr>
        <w:t>Presse Medicale (Paris, France: 1983)</w:t>
      </w:r>
      <w:r w:rsidRPr="00B25B6D">
        <w:rPr>
          <w:rFonts w:asciiTheme="majorHAnsi" w:hAnsiTheme="majorHAnsi" w:cstheme="majorHAnsi"/>
          <w:lang w:val="en-GB"/>
        </w:rPr>
        <w:t>, 18(33), pp. 1654–1656.</w:t>
      </w:r>
    </w:p>
    <w:p w14:paraId="2D33CB0E"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Schouteten, R. (2017) ‘Predicting absenteeism: screening for work ability or burnout’, </w:t>
      </w:r>
      <w:r w:rsidRPr="00B25B6D">
        <w:rPr>
          <w:rFonts w:asciiTheme="majorHAnsi" w:hAnsiTheme="majorHAnsi" w:cstheme="majorHAnsi"/>
          <w:i/>
          <w:iCs/>
          <w:lang w:val="en-GB"/>
        </w:rPr>
        <w:t>Occupational Medicine (Oxford, England)</w:t>
      </w:r>
      <w:r w:rsidRPr="00B25B6D">
        <w:rPr>
          <w:rFonts w:asciiTheme="majorHAnsi" w:hAnsiTheme="majorHAnsi" w:cstheme="majorHAnsi"/>
          <w:lang w:val="en-GB"/>
        </w:rPr>
        <w:t>, 67(1), pp. 52–57. Available at: https://doi.org/10.1093/occmed/kqw161.</w:t>
      </w:r>
    </w:p>
    <w:p w14:paraId="3701B5BF"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Šimunović Filipčić, I. </w:t>
      </w:r>
      <w:r w:rsidRPr="00B25B6D">
        <w:rPr>
          <w:rFonts w:asciiTheme="majorHAnsi" w:hAnsiTheme="majorHAnsi" w:cstheme="majorHAnsi"/>
          <w:i/>
          <w:iCs/>
          <w:lang w:val="en-GB"/>
        </w:rPr>
        <w:t>et al.</w:t>
      </w:r>
      <w:r w:rsidRPr="00B25B6D">
        <w:rPr>
          <w:rFonts w:asciiTheme="majorHAnsi" w:hAnsiTheme="majorHAnsi" w:cstheme="majorHAnsi"/>
          <w:lang w:val="en-GB"/>
        </w:rPr>
        <w:t xml:space="preserve"> (2019) ‘The effect of chronic physical illnesses on psychiatric hospital admission in patients with recurrent major depression’, </w:t>
      </w:r>
      <w:r w:rsidRPr="00B25B6D">
        <w:rPr>
          <w:rFonts w:asciiTheme="majorHAnsi" w:hAnsiTheme="majorHAnsi" w:cstheme="majorHAnsi"/>
          <w:i/>
          <w:iCs/>
          <w:lang w:val="en-GB"/>
        </w:rPr>
        <w:t>Psychiatry Research</w:t>
      </w:r>
      <w:r w:rsidRPr="00B25B6D">
        <w:rPr>
          <w:rFonts w:asciiTheme="majorHAnsi" w:hAnsiTheme="majorHAnsi" w:cstheme="majorHAnsi"/>
          <w:lang w:val="en-GB"/>
        </w:rPr>
        <w:t xml:space="preserve">, 272, pp. 602–608. </w:t>
      </w:r>
      <w:r w:rsidRPr="00B25B6D">
        <w:rPr>
          <w:rFonts w:asciiTheme="majorHAnsi" w:hAnsiTheme="majorHAnsi" w:cstheme="majorHAnsi"/>
        </w:rPr>
        <w:t>Available at: https://doi.org/10.1016/j.psychres.2018.12.178.</w:t>
      </w:r>
    </w:p>
    <w:p w14:paraId="57A63C2C"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Strömberg, C.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17) ‘Estimating the Effect and Economic Impact of Absenteeism, Presenteeism, and Work Environment-Related Problems on Reductions in Productivity from a Managerial Perspective’, </w:t>
      </w:r>
      <w:r w:rsidRPr="00B25B6D">
        <w:rPr>
          <w:rFonts w:asciiTheme="majorHAnsi" w:hAnsiTheme="majorHAnsi" w:cstheme="majorHAnsi"/>
          <w:i/>
          <w:iCs/>
          <w:lang w:val="en-GB"/>
        </w:rPr>
        <w:t>Value in Health: The Journal of the International Society for Pharmacoeconomics and Outcomes Research</w:t>
      </w:r>
      <w:r w:rsidRPr="00B25B6D">
        <w:rPr>
          <w:rFonts w:asciiTheme="majorHAnsi" w:hAnsiTheme="majorHAnsi" w:cstheme="majorHAnsi"/>
          <w:lang w:val="en-GB"/>
        </w:rPr>
        <w:t xml:space="preserve">, 20(8), pp. 1058–1064. </w:t>
      </w:r>
      <w:r w:rsidRPr="00B25B6D">
        <w:rPr>
          <w:rFonts w:asciiTheme="majorHAnsi" w:hAnsiTheme="majorHAnsi" w:cstheme="majorHAnsi"/>
        </w:rPr>
        <w:t>Available at: https://doi.org/10.1016/j.jval.2017.05.008.</w:t>
      </w:r>
    </w:p>
    <w:p w14:paraId="1F5F5162"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Tanaka, C.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2) ‘A Cross-Sectional Study of the Impact of Pain Severity on Absenteeism and Presenteeism Among Japanese Full-Time Workers’, </w:t>
      </w:r>
      <w:r w:rsidRPr="00B25B6D">
        <w:rPr>
          <w:rFonts w:asciiTheme="majorHAnsi" w:hAnsiTheme="majorHAnsi" w:cstheme="majorHAnsi"/>
          <w:i/>
          <w:iCs/>
          <w:lang w:val="en-GB"/>
        </w:rPr>
        <w:t>Pain and Therapy</w:t>
      </w:r>
      <w:r w:rsidRPr="00B25B6D">
        <w:rPr>
          <w:rFonts w:asciiTheme="majorHAnsi" w:hAnsiTheme="majorHAnsi" w:cstheme="majorHAnsi"/>
          <w:lang w:val="en-GB"/>
        </w:rPr>
        <w:t xml:space="preserve"> [Preprint]. Available at: https://doi.org/10.1007/s40122-022-00408-7.</w:t>
      </w:r>
    </w:p>
    <w:p w14:paraId="26C1D792"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lang w:val="en-GB"/>
        </w:rPr>
        <w:t xml:space="preserve">Ticharwa, M., Cope, V. and Murray, M. (2019) ‘Nurse absenteeism: An analysis of trends and perceptions of nurse unit managers’, </w:t>
      </w:r>
      <w:r w:rsidRPr="00B25B6D">
        <w:rPr>
          <w:rFonts w:asciiTheme="majorHAnsi" w:hAnsiTheme="majorHAnsi" w:cstheme="majorHAnsi"/>
          <w:i/>
          <w:iCs/>
          <w:lang w:val="en-GB"/>
        </w:rPr>
        <w:t>Journal of Nursing Management</w:t>
      </w:r>
      <w:r w:rsidRPr="00B25B6D">
        <w:rPr>
          <w:rFonts w:asciiTheme="majorHAnsi" w:hAnsiTheme="majorHAnsi" w:cstheme="majorHAnsi"/>
          <w:lang w:val="en-GB"/>
        </w:rPr>
        <w:t xml:space="preserve">, 27(1), pp. 109–116. </w:t>
      </w:r>
      <w:r w:rsidRPr="00B25B6D">
        <w:rPr>
          <w:rFonts w:asciiTheme="majorHAnsi" w:hAnsiTheme="majorHAnsi" w:cstheme="majorHAnsi"/>
        </w:rPr>
        <w:t>Available at: https://doi.org/10.1111/jonm.12654.</w:t>
      </w:r>
    </w:p>
    <w:p w14:paraId="7577D400" w14:textId="77777777" w:rsidR="006E7C90" w:rsidRPr="00B25B6D" w:rsidRDefault="00CE0BA3" w:rsidP="006E7C90">
      <w:pPr>
        <w:widowControl w:val="0"/>
        <w:autoSpaceDE w:val="0"/>
        <w:autoSpaceDN w:val="0"/>
        <w:adjustRightInd w:val="0"/>
        <w:rPr>
          <w:rFonts w:asciiTheme="majorHAnsi" w:hAnsiTheme="majorHAnsi" w:cstheme="majorHAnsi"/>
        </w:rPr>
      </w:pPr>
      <w:r w:rsidRPr="00B25B6D">
        <w:rPr>
          <w:rFonts w:asciiTheme="majorHAnsi" w:hAnsiTheme="majorHAnsi" w:cstheme="majorHAnsi"/>
        </w:rPr>
        <w:t xml:space="preserve">Tracera, G.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0) ‘Factors associated with absenteeism of nursing professionals in university outpatient clinics in Brazil’, </w:t>
      </w:r>
      <w:r w:rsidRPr="00B25B6D">
        <w:rPr>
          <w:rFonts w:asciiTheme="majorHAnsi" w:hAnsiTheme="majorHAnsi" w:cstheme="majorHAnsi"/>
          <w:i/>
          <w:iCs/>
          <w:lang w:val="en-GB"/>
        </w:rPr>
        <w:t>Journal of Nursing Management</w:t>
      </w:r>
      <w:r w:rsidRPr="00B25B6D">
        <w:rPr>
          <w:rFonts w:asciiTheme="majorHAnsi" w:hAnsiTheme="majorHAnsi" w:cstheme="majorHAnsi"/>
          <w:lang w:val="en-GB"/>
        </w:rPr>
        <w:t xml:space="preserve">, 28(6), pp. 1259–1267. </w:t>
      </w:r>
      <w:r w:rsidRPr="00B25B6D">
        <w:rPr>
          <w:rFonts w:asciiTheme="majorHAnsi" w:hAnsiTheme="majorHAnsi" w:cstheme="majorHAnsi"/>
        </w:rPr>
        <w:t>Available at: https://doi.org/10.1111/jonm.13073.</w:t>
      </w:r>
    </w:p>
    <w:p w14:paraId="110D0DA5" w14:textId="265CF033"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rPr>
        <w:t xml:space="preserve">Vialatte, P. </w:t>
      </w:r>
      <w:r w:rsidRPr="00B25B6D">
        <w:rPr>
          <w:rFonts w:asciiTheme="majorHAnsi" w:hAnsiTheme="majorHAnsi" w:cstheme="majorHAnsi"/>
          <w:i/>
          <w:iCs/>
        </w:rPr>
        <w:t>et al.</w:t>
      </w:r>
      <w:r w:rsidRPr="00B25B6D">
        <w:rPr>
          <w:rFonts w:asciiTheme="majorHAnsi" w:hAnsiTheme="majorHAnsi" w:cstheme="majorHAnsi"/>
        </w:rPr>
        <w:t xml:space="preserve"> </w:t>
      </w:r>
      <w:r w:rsidRPr="00B25B6D">
        <w:rPr>
          <w:rFonts w:asciiTheme="majorHAnsi" w:hAnsiTheme="majorHAnsi" w:cstheme="majorHAnsi"/>
          <w:lang w:val="en-GB"/>
        </w:rPr>
        <w:t xml:space="preserve">(2022) ‘Mathematical Modeling of the Evolution of Absenteeism in a University Hospital over 12 Years’, </w:t>
      </w:r>
      <w:r w:rsidRPr="00B25B6D">
        <w:rPr>
          <w:rFonts w:asciiTheme="majorHAnsi" w:hAnsiTheme="majorHAnsi" w:cstheme="majorHAnsi"/>
          <w:i/>
          <w:iCs/>
          <w:lang w:val="en-GB"/>
        </w:rPr>
        <w:t>International journal of environmental research and public health</w:t>
      </w:r>
      <w:r w:rsidRPr="00B25B6D">
        <w:rPr>
          <w:rFonts w:asciiTheme="majorHAnsi" w:hAnsiTheme="majorHAnsi" w:cstheme="majorHAnsi"/>
          <w:lang w:val="en-GB"/>
        </w:rPr>
        <w:t>, 19(14). Available at: https://doi.org/10.3390/ijerph19148236.</w:t>
      </w:r>
    </w:p>
    <w:p w14:paraId="3CD14058" w14:textId="77777777" w:rsidR="006E7C90" w:rsidRPr="00B25B6D" w:rsidRDefault="00CE0BA3" w:rsidP="006E7C90">
      <w:pPr>
        <w:widowControl w:val="0"/>
        <w:autoSpaceDE w:val="0"/>
        <w:autoSpaceDN w:val="0"/>
        <w:adjustRightInd w:val="0"/>
        <w:rPr>
          <w:rFonts w:asciiTheme="majorHAnsi" w:hAnsiTheme="majorHAnsi" w:cstheme="majorHAnsi"/>
          <w:lang w:val="en-US"/>
        </w:rPr>
      </w:pPr>
      <w:r w:rsidRPr="00B25B6D">
        <w:rPr>
          <w:rFonts w:asciiTheme="majorHAnsi" w:hAnsiTheme="majorHAnsi" w:cstheme="majorHAnsi"/>
          <w:lang w:val="en-GB"/>
        </w:rPr>
        <w:t xml:space="preserve">World Health Organization (2021) </w:t>
      </w:r>
      <w:r w:rsidRPr="00B25B6D">
        <w:rPr>
          <w:rFonts w:asciiTheme="majorHAnsi" w:hAnsiTheme="majorHAnsi" w:cstheme="majorHAnsi"/>
          <w:i/>
          <w:iCs/>
          <w:lang w:val="en-GB"/>
        </w:rPr>
        <w:t>WHO guidelines on physical activity and sedentary behaviour</w:t>
      </w:r>
      <w:r w:rsidRPr="00B25B6D">
        <w:rPr>
          <w:rFonts w:asciiTheme="majorHAnsi" w:hAnsiTheme="majorHAnsi" w:cstheme="majorHAnsi"/>
          <w:lang w:val="en-GB"/>
        </w:rPr>
        <w:t>. Available at: https://www.who.int/publications-detail-redirect/9789240015128 (Accessed: 22 November 2021).</w:t>
      </w:r>
    </w:p>
    <w:p w14:paraId="55C995E7" w14:textId="1F196E24" w:rsidR="0068369F" w:rsidRPr="00B25B6D" w:rsidRDefault="00CE0BA3" w:rsidP="00AA7940">
      <w:pPr>
        <w:ind w:right="-499"/>
        <w:jc w:val="both"/>
        <w:rPr>
          <w:rFonts w:asciiTheme="majorHAnsi" w:hAnsiTheme="majorHAnsi" w:cstheme="majorHAnsi"/>
          <w:lang w:val="en-US"/>
        </w:rPr>
        <w:sectPr w:rsidR="0068369F" w:rsidRPr="00B25B6D" w:rsidSect="006300A4">
          <w:footerReference w:type="even" r:id="rId8"/>
          <w:footerReference w:type="default" r:id="rId9"/>
          <w:pgSz w:w="11900" w:h="16840"/>
          <w:pgMar w:top="1440" w:right="1800" w:bottom="1440" w:left="1800" w:header="708" w:footer="708" w:gutter="0"/>
          <w:cols w:space="708"/>
          <w:docGrid w:linePitch="360"/>
        </w:sectPr>
      </w:pPr>
      <w:r w:rsidRPr="00B25B6D">
        <w:rPr>
          <w:rFonts w:asciiTheme="majorHAnsi" w:hAnsiTheme="majorHAnsi" w:cstheme="majorHAnsi"/>
        </w:rPr>
        <w:fldChar w:fldCharType="end"/>
      </w:r>
    </w:p>
    <w:p w14:paraId="25D5C8EB" w14:textId="31889742" w:rsidR="006300A4" w:rsidRPr="00B25B6D" w:rsidRDefault="006300A4" w:rsidP="00AA7940">
      <w:pPr>
        <w:ind w:right="-499"/>
        <w:jc w:val="both"/>
        <w:rPr>
          <w:rFonts w:asciiTheme="majorHAnsi" w:hAnsiTheme="majorHAnsi" w:cstheme="majorHAnsi"/>
          <w:lang w:val="en-US"/>
        </w:rPr>
      </w:pPr>
    </w:p>
    <w:p w14:paraId="4F69A69E" w14:textId="77777777" w:rsidR="0068369F" w:rsidRPr="00B25B6D" w:rsidRDefault="0068369F" w:rsidP="00AA7940">
      <w:pPr>
        <w:ind w:right="-499"/>
        <w:jc w:val="both"/>
        <w:rPr>
          <w:rFonts w:asciiTheme="majorHAnsi" w:hAnsiTheme="majorHAnsi" w:cstheme="majorHAnsi"/>
          <w:sz w:val="20"/>
          <w:szCs w:val="20"/>
          <w:lang w:val="en-US"/>
        </w:rPr>
      </w:pPr>
    </w:p>
    <w:p w14:paraId="49BE7CEA" w14:textId="78869905" w:rsidR="00247EB7" w:rsidRPr="00B25B6D" w:rsidRDefault="00CA1798" w:rsidP="00AA7940">
      <w:pPr>
        <w:ind w:right="-499"/>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Table 1. Proportion of absenteeism according to profession (in decreased order of proportion of absenteeism). Only professions with a sample size ≥20 are presented.</w:t>
      </w:r>
    </w:p>
    <w:p w14:paraId="1735FBCB" w14:textId="79CC0FDA" w:rsidR="00283371" w:rsidRPr="00B25B6D" w:rsidRDefault="00283371" w:rsidP="00AA7940">
      <w:pPr>
        <w:ind w:right="-499"/>
        <w:rPr>
          <w:rFonts w:asciiTheme="majorHAnsi" w:eastAsia="Times New Roman" w:hAnsiTheme="majorHAnsi" w:cstheme="majorHAnsi"/>
          <w:color w:val="000000"/>
          <w:lang w:eastAsia="fr-FR"/>
        </w:rPr>
      </w:pPr>
    </w:p>
    <w:tbl>
      <w:tblPr>
        <w:tblW w:w="7938" w:type="dxa"/>
        <w:tblLayout w:type="fixed"/>
        <w:tblCellMar>
          <w:left w:w="70" w:type="dxa"/>
          <w:right w:w="70" w:type="dxa"/>
        </w:tblCellMar>
        <w:tblLook w:val="04A0" w:firstRow="1" w:lastRow="0" w:firstColumn="1" w:lastColumn="0" w:noHBand="0" w:noVBand="1"/>
      </w:tblPr>
      <w:tblGrid>
        <w:gridCol w:w="3119"/>
        <w:gridCol w:w="1701"/>
        <w:gridCol w:w="1300"/>
        <w:gridCol w:w="1818"/>
      </w:tblGrid>
      <w:tr w:rsidR="00FF5610" w:rsidRPr="00B25B6D" w14:paraId="162417D0" w14:textId="77777777" w:rsidTr="00FC32D7">
        <w:trPr>
          <w:trHeight w:val="320"/>
        </w:trPr>
        <w:tc>
          <w:tcPr>
            <w:tcW w:w="3119" w:type="dxa"/>
            <w:tcBorders>
              <w:top w:val="nil"/>
              <w:left w:val="nil"/>
              <w:bottom w:val="nil"/>
              <w:right w:val="nil"/>
            </w:tcBorders>
            <w:shd w:val="clear" w:color="auto" w:fill="auto"/>
            <w:noWrap/>
            <w:vAlign w:val="bottom"/>
            <w:hideMark/>
          </w:tcPr>
          <w:p w14:paraId="2F8945DF" w14:textId="77777777" w:rsidR="00807DB1" w:rsidRPr="00B25B6D" w:rsidRDefault="00CE0BA3" w:rsidP="00FC32D7">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Professional status</w:t>
            </w:r>
          </w:p>
        </w:tc>
        <w:tc>
          <w:tcPr>
            <w:tcW w:w="1701" w:type="dxa"/>
            <w:tcBorders>
              <w:top w:val="nil"/>
              <w:left w:val="nil"/>
              <w:bottom w:val="nil"/>
              <w:right w:val="nil"/>
            </w:tcBorders>
            <w:shd w:val="clear" w:color="auto" w:fill="auto"/>
            <w:noWrap/>
            <w:vAlign w:val="bottom"/>
            <w:hideMark/>
          </w:tcPr>
          <w:p w14:paraId="404A5B52" w14:textId="5EA93D7D" w:rsidR="00807DB1" w:rsidRPr="00B25B6D" w:rsidRDefault="001E5F44" w:rsidP="00807DB1">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 xml:space="preserve">Absenteeism (N) </w:t>
            </w:r>
          </w:p>
        </w:tc>
        <w:tc>
          <w:tcPr>
            <w:tcW w:w="1300" w:type="dxa"/>
            <w:tcBorders>
              <w:top w:val="nil"/>
              <w:left w:val="nil"/>
              <w:bottom w:val="nil"/>
              <w:right w:val="nil"/>
            </w:tcBorders>
            <w:shd w:val="clear" w:color="auto" w:fill="auto"/>
            <w:noWrap/>
            <w:vAlign w:val="bottom"/>
            <w:hideMark/>
          </w:tcPr>
          <w:p w14:paraId="7F9E346C" w14:textId="1DA8DB2D" w:rsidR="00807DB1" w:rsidRPr="00B25B6D" w:rsidRDefault="00B97B41" w:rsidP="00807DB1">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Total (</w:t>
            </w:r>
            <w:r w:rsidR="00FC32D7" w:rsidRPr="00B25B6D">
              <w:rPr>
                <w:rFonts w:asciiTheme="majorHAnsi" w:eastAsia="Times New Roman" w:hAnsiTheme="majorHAnsi" w:cstheme="majorHAnsi"/>
                <w:color w:val="000000"/>
                <w:lang w:val="en-GB" w:eastAsia="fr-FR"/>
              </w:rPr>
              <w:t>N</w:t>
            </w:r>
            <w:r w:rsidRPr="00B25B6D">
              <w:rPr>
                <w:rFonts w:asciiTheme="majorHAnsi" w:eastAsia="Times New Roman" w:hAnsiTheme="majorHAnsi" w:cstheme="majorHAnsi"/>
                <w:color w:val="000000"/>
                <w:lang w:val="en-GB" w:eastAsia="fr-FR"/>
              </w:rPr>
              <w:t>)</w:t>
            </w:r>
            <w:r w:rsidR="00FC32D7" w:rsidRPr="00B25B6D">
              <w:rPr>
                <w:rFonts w:asciiTheme="majorHAnsi" w:eastAsia="Times New Roman" w:hAnsiTheme="majorHAnsi" w:cstheme="majorHAnsi"/>
                <w:color w:val="000000"/>
                <w:lang w:val="en-GB" w:eastAsia="fr-FR"/>
              </w:rPr>
              <w:t xml:space="preserve"> </w:t>
            </w:r>
          </w:p>
        </w:tc>
        <w:tc>
          <w:tcPr>
            <w:tcW w:w="1818" w:type="dxa"/>
            <w:tcBorders>
              <w:top w:val="nil"/>
              <w:left w:val="nil"/>
              <w:bottom w:val="nil"/>
              <w:right w:val="nil"/>
            </w:tcBorders>
            <w:shd w:val="clear" w:color="auto" w:fill="auto"/>
            <w:noWrap/>
            <w:vAlign w:val="bottom"/>
            <w:hideMark/>
          </w:tcPr>
          <w:p w14:paraId="734E190E" w14:textId="77777777" w:rsidR="00807DB1" w:rsidRPr="00B25B6D" w:rsidRDefault="00CE0BA3" w:rsidP="00807DB1">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Percentage of absenteeism</w:t>
            </w:r>
          </w:p>
        </w:tc>
      </w:tr>
      <w:tr w:rsidR="00FF5610" w:rsidRPr="00B25B6D" w14:paraId="5883C2D7" w14:textId="77777777" w:rsidTr="00FC32D7">
        <w:trPr>
          <w:trHeight w:val="320"/>
        </w:trPr>
        <w:tc>
          <w:tcPr>
            <w:tcW w:w="3119" w:type="dxa"/>
            <w:tcBorders>
              <w:top w:val="nil"/>
              <w:left w:val="nil"/>
              <w:bottom w:val="nil"/>
              <w:right w:val="nil"/>
            </w:tcBorders>
            <w:shd w:val="clear" w:color="auto" w:fill="auto"/>
            <w:noWrap/>
            <w:vAlign w:val="bottom"/>
          </w:tcPr>
          <w:p w14:paraId="33AD2572" w14:textId="77777777" w:rsidR="007F199E" w:rsidRPr="00B25B6D" w:rsidRDefault="007F199E" w:rsidP="007F199E">
            <w:pPr>
              <w:rPr>
                <w:rFonts w:asciiTheme="majorHAnsi" w:eastAsia="Times New Roman" w:hAnsiTheme="majorHAnsi" w:cstheme="majorHAnsi"/>
                <w:color w:val="000000"/>
                <w:lang w:eastAsia="fr-FR"/>
              </w:rPr>
            </w:pPr>
          </w:p>
        </w:tc>
        <w:tc>
          <w:tcPr>
            <w:tcW w:w="1701" w:type="dxa"/>
            <w:tcBorders>
              <w:top w:val="nil"/>
              <w:left w:val="nil"/>
              <w:bottom w:val="nil"/>
              <w:right w:val="nil"/>
            </w:tcBorders>
            <w:shd w:val="clear" w:color="auto" w:fill="auto"/>
            <w:noWrap/>
            <w:vAlign w:val="bottom"/>
          </w:tcPr>
          <w:p w14:paraId="14825F82" w14:textId="77777777" w:rsidR="007F199E" w:rsidRPr="00B25B6D" w:rsidRDefault="007F199E" w:rsidP="007F199E">
            <w:pPr>
              <w:jc w:val="right"/>
              <w:rPr>
                <w:rFonts w:asciiTheme="majorHAnsi" w:eastAsia="Times New Roman" w:hAnsiTheme="majorHAnsi" w:cstheme="majorHAnsi"/>
                <w:color w:val="000000"/>
                <w:lang w:eastAsia="fr-FR"/>
              </w:rPr>
            </w:pPr>
          </w:p>
        </w:tc>
        <w:tc>
          <w:tcPr>
            <w:tcW w:w="1300" w:type="dxa"/>
            <w:tcBorders>
              <w:top w:val="nil"/>
              <w:left w:val="nil"/>
              <w:bottom w:val="nil"/>
              <w:right w:val="nil"/>
            </w:tcBorders>
            <w:shd w:val="clear" w:color="auto" w:fill="auto"/>
            <w:noWrap/>
            <w:vAlign w:val="bottom"/>
          </w:tcPr>
          <w:p w14:paraId="6896B094" w14:textId="77777777" w:rsidR="007F199E" w:rsidRPr="00B25B6D" w:rsidRDefault="007F199E" w:rsidP="007F199E">
            <w:pPr>
              <w:jc w:val="right"/>
              <w:rPr>
                <w:rFonts w:asciiTheme="majorHAnsi" w:eastAsia="Times New Roman" w:hAnsiTheme="majorHAnsi" w:cstheme="majorHAnsi"/>
                <w:color w:val="000000"/>
                <w:lang w:eastAsia="fr-FR"/>
              </w:rPr>
            </w:pPr>
          </w:p>
        </w:tc>
        <w:tc>
          <w:tcPr>
            <w:tcW w:w="1818" w:type="dxa"/>
            <w:tcBorders>
              <w:top w:val="nil"/>
              <w:left w:val="nil"/>
              <w:bottom w:val="nil"/>
              <w:right w:val="nil"/>
            </w:tcBorders>
            <w:shd w:val="clear" w:color="auto" w:fill="auto"/>
            <w:noWrap/>
            <w:vAlign w:val="bottom"/>
          </w:tcPr>
          <w:p w14:paraId="7800FA00" w14:textId="77777777" w:rsidR="007F199E" w:rsidRPr="00B25B6D" w:rsidRDefault="007F199E" w:rsidP="007F199E">
            <w:pPr>
              <w:jc w:val="right"/>
              <w:rPr>
                <w:rFonts w:asciiTheme="majorHAnsi" w:hAnsiTheme="majorHAnsi" w:cstheme="majorHAnsi"/>
                <w:color w:val="000000"/>
              </w:rPr>
            </w:pPr>
          </w:p>
        </w:tc>
      </w:tr>
      <w:tr w:rsidR="00FF5610" w:rsidRPr="00B25B6D" w14:paraId="40A2C8CC" w14:textId="77777777" w:rsidTr="00FC32D7">
        <w:trPr>
          <w:trHeight w:val="320"/>
        </w:trPr>
        <w:tc>
          <w:tcPr>
            <w:tcW w:w="3119" w:type="dxa"/>
            <w:tcBorders>
              <w:top w:val="nil"/>
              <w:left w:val="nil"/>
              <w:bottom w:val="nil"/>
              <w:right w:val="nil"/>
            </w:tcBorders>
            <w:shd w:val="clear" w:color="auto" w:fill="auto"/>
            <w:noWrap/>
            <w:vAlign w:val="bottom"/>
          </w:tcPr>
          <w:p w14:paraId="0EAFB418" w14:textId="280410E7" w:rsidR="007F199E" w:rsidRPr="00B25B6D" w:rsidRDefault="00CE0BA3" w:rsidP="007F199E">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Total</w:t>
            </w:r>
          </w:p>
        </w:tc>
        <w:tc>
          <w:tcPr>
            <w:tcW w:w="1701" w:type="dxa"/>
            <w:tcBorders>
              <w:top w:val="nil"/>
              <w:left w:val="nil"/>
              <w:bottom w:val="nil"/>
              <w:right w:val="nil"/>
            </w:tcBorders>
            <w:shd w:val="clear" w:color="auto" w:fill="auto"/>
            <w:noWrap/>
            <w:vAlign w:val="bottom"/>
          </w:tcPr>
          <w:p w14:paraId="059CC674" w14:textId="4F20BF49" w:rsidR="007F199E"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129</w:t>
            </w:r>
          </w:p>
        </w:tc>
        <w:tc>
          <w:tcPr>
            <w:tcW w:w="1300" w:type="dxa"/>
            <w:tcBorders>
              <w:top w:val="nil"/>
              <w:left w:val="nil"/>
              <w:bottom w:val="nil"/>
              <w:right w:val="nil"/>
            </w:tcBorders>
            <w:shd w:val="clear" w:color="auto" w:fill="auto"/>
            <w:noWrap/>
            <w:vAlign w:val="bottom"/>
          </w:tcPr>
          <w:p w14:paraId="6A75F96D" w14:textId="365739DF" w:rsidR="007F199E"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0325</w:t>
            </w:r>
          </w:p>
        </w:tc>
        <w:tc>
          <w:tcPr>
            <w:tcW w:w="1818" w:type="dxa"/>
            <w:tcBorders>
              <w:top w:val="nil"/>
              <w:left w:val="nil"/>
              <w:bottom w:val="nil"/>
              <w:right w:val="nil"/>
            </w:tcBorders>
            <w:shd w:val="clear" w:color="auto" w:fill="auto"/>
            <w:noWrap/>
            <w:vAlign w:val="bottom"/>
          </w:tcPr>
          <w:p w14:paraId="4AEEA7A9" w14:textId="7A1A25F6" w:rsidR="007F199E" w:rsidRPr="00B25B6D" w:rsidRDefault="00CE0BA3" w:rsidP="007F199E">
            <w:pPr>
              <w:jc w:val="center"/>
              <w:rPr>
                <w:rFonts w:asciiTheme="majorHAnsi" w:hAnsiTheme="majorHAnsi" w:cstheme="majorHAnsi"/>
                <w:color w:val="000000"/>
              </w:rPr>
            </w:pPr>
            <w:r w:rsidRPr="00B25B6D">
              <w:rPr>
                <w:rFonts w:asciiTheme="majorHAnsi" w:hAnsiTheme="majorHAnsi" w:cstheme="majorHAnsi"/>
                <w:color w:val="000000"/>
                <w:lang w:val="en-GB"/>
              </w:rPr>
              <w:t>0.206</w:t>
            </w:r>
          </w:p>
        </w:tc>
      </w:tr>
      <w:tr w:rsidR="00FF5610" w:rsidRPr="00B25B6D" w14:paraId="3FC7A289" w14:textId="77777777" w:rsidTr="00FC32D7">
        <w:trPr>
          <w:trHeight w:val="320"/>
        </w:trPr>
        <w:tc>
          <w:tcPr>
            <w:tcW w:w="3119" w:type="dxa"/>
            <w:tcBorders>
              <w:top w:val="nil"/>
              <w:left w:val="nil"/>
              <w:bottom w:val="nil"/>
              <w:right w:val="nil"/>
            </w:tcBorders>
            <w:shd w:val="clear" w:color="auto" w:fill="auto"/>
            <w:noWrap/>
            <w:vAlign w:val="bottom"/>
          </w:tcPr>
          <w:p w14:paraId="5E412346" w14:textId="77777777" w:rsidR="007F199E" w:rsidRPr="00B25B6D" w:rsidRDefault="007F199E" w:rsidP="00807DB1">
            <w:pPr>
              <w:rPr>
                <w:rFonts w:asciiTheme="majorHAnsi" w:eastAsia="Times New Roman" w:hAnsiTheme="majorHAnsi" w:cstheme="majorHAnsi"/>
                <w:color w:val="000000"/>
                <w:lang w:eastAsia="fr-FR"/>
              </w:rPr>
            </w:pPr>
          </w:p>
        </w:tc>
        <w:tc>
          <w:tcPr>
            <w:tcW w:w="1701" w:type="dxa"/>
            <w:tcBorders>
              <w:top w:val="nil"/>
              <w:left w:val="nil"/>
              <w:bottom w:val="nil"/>
              <w:right w:val="nil"/>
            </w:tcBorders>
            <w:shd w:val="clear" w:color="auto" w:fill="auto"/>
            <w:noWrap/>
            <w:vAlign w:val="bottom"/>
          </w:tcPr>
          <w:p w14:paraId="03F31265" w14:textId="77777777" w:rsidR="007F199E" w:rsidRPr="00B25B6D" w:rsidRDefault="007F199E" w:rsidP="007F199E">
            <w:pPr>
              <w:jc w:val="center"/>
              <w:rPr>
                <w:rFonts w:asciiTheme="majorHAnsi" w:eastAsia="Times New Roman" w:hAnsiTheme="majorHAnsi" w:cstheme="majorHAnsi"/>
                <w:color w:val="000000"/>
                <w:lang w:eastAsia="fr-FR"/>
              </w:rPr>
            </w:pPr>
          </w:p>
        </w:tc>
        <w:tc>
          <w:tcPr>
            <w:tcW w:w="1300" w:type="dxa"/>
            <w:tcBorders>
              <w:top w:val="nil"/>
              <w:left w:val="nil"/>
              <w:bottom w:val="nil"/>
              <w:right w:val="nil"/>
            </w:tcBorders>
            <w:shd w:val="clear" w:color="auto" w:fill="auto"/>
            <w:noWrap/>
            <w:vAlign w:val="bottom"/>
          </w:tcPr>
          <w:p w14:paraId="1F156EA1" w14:textId="77777777" w:rsidR="007F199E" w:rsidRPr="00B25B6D" w:rsidRDefault="007F199E" w:rsidP="007F199E">
            <w:pPr>
              <w:jc w:val="center"/>
              <w:rPr>
                <w:rFonts w:asciiTheme="majorHAnsi" w:eastAsia="Times New Roman" w:hAnsiTheme="majorHAnsi" w:cstheme="majorHAnsi"/>
                <w:color w:val="000000"/>
                <w:lang w:eastAsia="fr-FR"/>
              </w:rPr>
            </w:pPr>
          </w:p>
        </w:tc>
        <w:tc>
          <w:tcPr>
            <w:tcW w:w="1818" w:type="dxa"/>
            <w:tcBorders>
              <w:top w:val="nil"/>
              <w:left w:val="nil"/>
              <w:bottom w:val="nil"/>
              <w:right w:val="nil"/>
            </w:tcBorders>
            <w:shd w:val="clear" w:color="auto" w:fill="auto"/>
            <w:noWrap/>
            <w:vAlign w:val="bottom"/>
          </w:tcPr>
          <w:p w14:paraId="1441EA56" w14:textId="77777777" w:rsidR="007F199E" w:rsidRPr="00B25B6D" w:rsidRDefault="007F199E" w:rsidP="007F199E">
            <w:pPr>
              <w:jc w:val="center"/>
              <w:rPr>
                <w:rFonts w:asciiTheme="majorHAnsi" w:hAnsiTheme="majorHAnsi" w:cstheme="majorHAnsi"/>
                <w:color w:val="000000"/>
              </w:rPr>
            </w:pPr>
          </w:p>
        </w:tc>
      </w:tr>
      <w:tr w:rsidR="00FF5610" w:rsidRPr="00B25B6D" w14:paraId="61620F3F" w14:textId="77777777" w:rsidTr="00FC32D7">
        <w:trPr>
          <w:trHeight w:val="320"/>
        </w:trPr>
        <w:tc>
          <w:tcPr>
            <w:tcW w:w="3119" w:type="dxa"/>
            <w:tcBorders>
              <w:top w:val="nil"/>
              <w:left w:val="nil"/>
              <w:bottom w:val="nil"/>
              <w:right w:val="nil"/>
            </w:tcBorders>
            <w:shd w:val="clear" w:color="auto" w:fill="auto"/>
            <w:noWrap/>
            <w:vAlign w:val="bottom"/>
            <w:hideMark/>
          </w:tcPr>
          <w:p w14:paraId="01B2456E" w14:textId="0969F774"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Nursery assistant</w:t>
            </w:r>
          </w:p>
        </w:tc>
        <w:tc>
          <w:tcPr>
            <w:tcW w:w="1701" w:type="dxa"/>
            <w:tcBorders>
              <w:top w:val="nil"/>
              <w:left w:val="nil"/>
              <w:bottom w:val="nil"/>
              <w:right w:val="nil"/>
            </w:tcBorders>
            <w:shd w:val="clear" w:color="auto" w:fill="auto"/>
            <w:noWrap/>
            <w:vAlign w:val="bottom"/>
            <w:hideMark/>
          </w:tcPr>
          <w:p w14:paraId="2F1E4FA6"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30</w:t>
            </w:r>
          </w:p>
        </w:tc>
        <w:tc>
          <w:tcPr>
            <w:tcW w:w="1300" w:type="dxa"/>
            <w:tcBorders>
              <w:top w:val="nil"/>
              <w:left w:val="nil"/>
              <w:bottom w:val="nil"/>
              <w:right w:val="nil"/>
            </w:tcBorders>
            <w:shd w:val="clear" w:color="auto" w:fill="auto"/>
            <w:noWrap/>
            <w:vAlign w:val="bottom"/>
            <w:hideMark/>
          </w:tcPr>
          <w:p w14:paraId="38E2601C"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93</w:t>
            </w:r>
          </w:p>
        </w:tc>
        <w:tc>
          <w:tcPr>
            <w:tcW w:w="1818" w:type="dxa"/>
            <w:tcBorders>
              <w:top w:val="nil"/>
              <w:left w:val="nil"/>
              <w:bottom w:val="nil"/>
              <w:right w:val="nil"/>
            </w:tcBorders>
            <w:shd w:val="clear" w:color="auto" w:fill="auto"/>
            <w:noWrap/>
            <w:vAlign w:val="bottom"/>
            <w:hideMark/>
          </w:tcPr>
          <w:p w14:paraId="5F8DE39E" w14:textId="29285153"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323</w:t>
            </w:r>
          </w:p>
        </w:tc>
      </w:tr>
      <w:tr w:rsidR="00FF5610" w:rsidRPr="00B25B6D" w14:paraId="78EC733C" w14:textId="77777777" w:rsidTr="00FC32D7">
        <w:trPr>
          <w:trHeight w:val="320"/>
        </w:trPr>
        <w:tc>
          <w:tcPr>
            <w:tcW w:w="3119" w:type="dxa"/>
            <w:tcBorders>
              <w:top w:val="nil"/>
              <w:left w:val="nil"/>
              <w:bottom w:val="nil"/>
              <w:right w:val="nil"/>
            </w:tcBorders>
            <w:shd w:val="clear" w:color="auto" w:fill="auto"/>
            <w:noWrap/>
            <w:vAlign w:val="bottom"/>
            <w:hideMark/>
          </w:tcPr>
          <w:p w14:paraId="09EFBE7B" w14:textId="77777777" w:rsidR="00807DB1" w:rsidRPr="00B25B6D" w:rsidRDefault="00CE0BA3" w:rsidP="00807DB1">
            <w:pPr>
              <w:rPr>
                <w:rFonts w:asciiTheme="majorHAnsi" w:eastAsia="Times New Roman" w:hAnsiTheme="majorHAnsi" w:cstheme="majorHAnsi"/>
                <w:color w:val="000000"/>
                <w:lang w:eastAsia="fr-FR"/>
              </w:rPr>
            </w:pPr>
            <w:proofErr w:type="spellStart"/>
            <w:r w:rsidRPr="00B25B6D">
              <w:rPr>
                <w:rFonts w:asciiTheme="majorHAnsi" w:eastAsia="Times New Roman" w:hAnsiTheme="majorHAnsi" w:cstheme="majorHAnsi"/>
                <w:color w:val="000000"/>
                <w:lang w:val="en-GB" w:eastAsia="fr-FR"/>
              </w:rPr>
              <w:t>Psychomotrician</w:t>
            </w:r>
            <w:proofErr w:type="spellEnd"/>
          </w:p>
        </w:tc>
        <w:tc>
          <w:tcPr>
            <w:tcW w:w="1701" w:type="dxa"/>
            <w:tcBorders>
              <w:top w:val="nil"/>
              <w:left w:val="nil"/>
              <w:bottom w:val="nil"/>
              <w:right w:val="nil"/>
            </w:tcBorders>
            <w:shd w:val="clear" w:color="auto" w:fill="auto"/>
            <w:noWrap/>
            <w:vAlign w:val="bottom"/>
            <w:hideMark/>
          </w:tcPr>
          <w:p w14:paraId="4D6B18F3"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8</w:t>
            </w:r>
          </w:p>
        </w:tc>
        <w:tc>
          <w:tcPr>
            <w:tcW w:w="1300" w:type="dxa"/>
            <w:tcBorders>
              <w:top w:val="nil"/>
              <w:left w:val="nil"/>
              <w:bottom w:val="nil"/>
              <w:right w:val="nil"/>
            </w:tcBorders>
            <w:shd w:val="clear" w:color="auto" w:fill="auto"/>
            <w:noWrap/>
            <w:vAlign w:val="bottom"/>
            <w:hideMark/>
          </w:tcPr>
          <w:p w14:paraId="20A8F8D2"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93</w:t>
            </w:r>
          </w:p>
        </w:tc>
        <w:tc>
          <w:tcPr>
            <w:tcW w:w="1818" w:type="dxa"/>
            <w:tcBorders>
              <w:top w:val="nil"/>
              <w:left w:val="nil"/>
              <w:bottom w:val="nil"/>
              <w:right w:val="nil"/>
            </w:tcBorders>
            <w:shd w:val="clear" w:color="auto" w:fill="auto"/>
            <w:noWrap/>
            <w:vAlign w:val="bottom"/>
            <w:hideMark/>
          </w:tcPr>
          <w:p w14:paraId="0D5E6244" w14:textId="336B90F6"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301</w:t>
            </w:r>
          </w:p>
        </w:tc>
      </w:tr>
      <w:tr w:rsidR="00FF5610" w:rsidRPr="00B25B6D" w14:paraId="23E86541" w14:textId="77777777" w:rsidTr="00FC32D7">
        <w:trPr>
          <w:trHeight w:val="320"/>
        </w:trPr>
        <w:tc>
          <w:tcPr>
            <w:tcW w:w="3119" w:type="dxa"/>
            <w:tcBorders>
              <w:top w:val="nil"/>
              <w:left w:val="nil"/>
              <w:bottom w:val="nil"/>
              <w:right w:val="nil"/>
            </w:tcBorders>
            <w:shd w:val="clear" w:color="auto" w:fill="auto"/>
            <w:noWrap/>
            <w:vAlign w:val="bottom"/>
            <w:hideMark/>
          </w:tcPr>
          <w:p w14:paraId="220DCF44" w14:textId="1E93036A"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Nurse assistant</w:t>
            </w:r>
          </w:p>
        </w:tc>
        <w:tc>
          <w:tcPr>
            <w:tcW w:w="1701" w:type="dxa"/>
            <w:tcBorders>
              <w:top w:val="nil"/>
              <w:left w:val="nil"/>
              <w:bottom w:val="nil"/>
              <w:right w:val="nil"/>
            </w:tcBorders>
            <w:shd w:val="clear" w:color="auto" w:fill="auto"/>
            <w:noWrap/>
            <w:vAlign w:val="bottom"/>
            <w:hideMark/>
          </w:tcPr>
          <w:p w14:paraId="06D530F5"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55</w:t>
            </w:r>
          </w:p>
        </w:tc>
        <w:tc>
          <w:tcPr>
            <w:tcW w:w="1300" w:type="dxa"/>
            <w:tcBorders>
              <w:top w:val="nil"/>
              <w:left w:val="nil"/>
              <w:bottom w:val="nil"/>
              <w:right w:val="nil"/>
            </w:tcBorders>
            <w:shd w:val="clear" w:color="auto" w:fill="auto"/>
            <w:noWrap/>
            <w:vAlign w:val="bottom"/>
            <w:hideMark/>
          </w:tcPr>
          <w:p w14:paraId="3BC3E4E5"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847</w:t>
            </w:r>
          </w:p>
        </w:tc>
        <w:tc>
          <w:tcPr>
            <w:tcW w:w="1818" w:type="dxa"/>
            <w:tcBorders>
              <w:top w:val="nil"/>
              <w:left w:val="nil"/>
              <w:bottom w:val="nil"/>
              <w:right w:val="nil"/>
            </w:tcBorders>
            <w:shd w:val="clear" w:color="auto" w:fill="auto"/>
            <w:noWrap/>
            <w:vAlign w:val="bottom"/>
            <w:hideMark/>
          </w:tcPr>
          <w:p w14:paraId="65310061" w14:textId="145A81B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301</w:t>
            </w:r>
          </w:p>
        </w:tc>
      </w:tr>
      <w:tr w:rsidR="00FF5610" w:rsidRPr="00B25B6D" w14:paraId="636FF2CE" w14:textId="77777777" w:rsidTr="00FC32D7">
        <w:trPr>
          <w:trHeight w:val="320"/>
        </w:trPr>
        <w:tc>
          <w:tcPr>
            <w:tcW w:w="3119" w:type="dxa"/>
            <w:tcBorders>
              <w:top w:val="nil"/>
              <w:left w:val="nil"/>
              <w:bottom w:val="nil"/>
              <w:right w:val="nil"/>
            </w:tcBorders>
            <w:shd w:val="clear" w:color="auto" w:fill="auto"/>
            <w:noWrap/>
            <w:vAlign w:val="bottom"/>
            <w:hideMark/>
          </w:tcPr>
          <w:p w14:paraId="25812430"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Physiotherapist</w:t>
            </w:r>
          </w:p>
        </w:tc>
        <w:tc>
          <w:tcPr>
            <w:tcW w:w="1701" w:type="dxa"/>
            <w:tcBorders>
              <w:top w:val="nil"/>
              <w:left w:val="nil"/>
              <w:bottom w:val="nil"/>
              <w:right w:val="nil"/>
            </w:tcBorders>
            <w:shd w:val="clear" w:color="auto" w:fill="auto"/>
            <w:noWrap/>
            <w:vAlign w:val="bottom"/>
            <w:hideMark/>
          </w:tcPr>
          <w:p w14:paraId="66561A67"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08</w:t>
            </w:r>
          </w:p>
        </w:tc>
        <w:tc>
          <w:tcPr>
            <w:tcW w:w="1300" w:type="dxa"/>
            <w:tcBorders>
              <w:top w:val="nil"/>
              <w:left w:val="nil"/>
              <w:bottom w:val="nil"/>
              <w:right w:val="nil"/>
            </w:tcBorders>
            <w:shd w:val="clear" w:color="auto" w:fill="auto"/>
            <w:noWrap/>
            <w:vAlign w:val="bottom"/>
            <w:hideMark/>
          </w:tcPr>
          <w:p w14:paraId="103FE0E0"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419</w:t>
            </w:r>
          </w:p>
        </w:tc>
        <w:tc>
          <w:tcPr>
            <w:tcW w:w="1818" w:type="dxa"/>
            <w:tcBorders>
              <w:top w:val="nil"/>
              <w:left w:val="nil"/>
              <w:bottom w:val="nil"/>
              <w:right w:val="nil"/>
            </w:tcBorders>
            <w:shd w:val="clear" w:color="auto" w:fill="auto"/>
            <w:noWrap/>
            <w:vAlign w:val="bottom"/>
            <w:hideMark/>
          </w:tcPr>
          <w:p w14:paraId="7DA2A3B9" w14:textId="7B1AD89C"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258</w:t>
            </w:r>
          </w:p>
        </w:tc>
      </w:tr>
      <w:tr w:rsidR="00FF5610" w:rsidRPr="00B25B6D" w14:paraId="4451D696" w14:textId="77777777" w:rsidTr="00FC32D7">
        <w:trPr>
          <w:trHeight w:val="320"/>
        </w:trPr>
        <w:tc>
          <w:tcPr>
            <w:tcW w:w="3119" w:type="dxa"/>
            <w:tcBorders>
              <w:top w:val="nil"/>
              <w:left w:val="nil"/>
              <w:bottom w:val="nil"/>
              <w:right w:val="nil"/>
            </w:tcBorders>
            <w:shd w:val="clear" w:color="auto" w:fill="auto"/>
            <w:noWrap/>
            <w:vAlign w:val="bottom"/>
            <w:hideMark/>
          </w:tcPr>
          <w:p w14:paraId="58C2B9C0" w14:textId="71ECFD00"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Specialized educator</w:t>
            </w:r>
          </w:p>
        </w:tc>
        <w:tc>
          <w:tcPr>
            <w:tcW w:w="1701" w:type="dxa"/>
            <w:tcBorders>
              <w:top w:val="nil"/>
              <w:left w:val="nil"/>
              <w:bottom w:val="nil"/>
              <w:right w:val="nil"/>
            </w:tcBorders>
            <w:shd w:val="clear" w:color="auto" w:fill="auto"/>
            <w:noWrap/>
            <w:vAlign w:val="bottom"/>
            <w:hideMark/>
          </w:tcPr>
          <w:p w14:paraId="415CF0B0"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2</w:t>
            </w:r>
          </w:p>
        </w:tc>
        <w:tc>
          <w:tcPr>
            <w:tcW w:w="1300" w:type="dxa"/>
            <w:tcBorders>
              <w:top w:val="nil"/>
              <w:left w:val="nil"/>
              <w:bottom w:val="nil"/>
              <w:right w:val="nil"/>
            </w:tcBorders>
            <w:shd w:val="clear" w:color="auto" w:fill="auto"/>
            <w:noWrap/>
            <w:vAlign w:val="bottom"/>
            <w:hideMark/>
          </w:tcPr>
          <w:p w14:paraId="258A6608"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86</w:t>
            </w:r>
          </w:p>
        </w:tc>
        <w:tc>
          <w:tcPr>
            <w:tcW w:w="1818" w:type="dxa"/>
            <w:tcBorders>
              <w:top w:val="nil"/>
              <w:left w:val="nil"/>
              <w:bottom w:val="nil"/>
              <w:right w:val="nil"/>
            </w:tcBorders>
            <w:shd w:val="clear" w:color="auto" w:fill="auto"/>
            <w:noWrap/>
            <w:vAlign w:val="bottom"/>
            <w:hideMark/>
          </w:tcPr>
          <w:p w14:paraId="49790F6E" w14:textId="7D597054"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256</w:t>
            </w:r>
          </w:p>
        </w:tc>
      </w:tr>
      <w:tr w:rsidR="00FF5610" w:rsidRPr="00B25B6D" w14:paraId="7569370C" w14:textId="77777777" w:rsidTr="00FC32D7">
        <w:trPr>
          <w:trHeight w:val="320"/>
        </w:trPr>
        <w:tc>
          <w:tcPr>
            <w:tcW w:w="3119" w:type="dxa"/>
            <w:tcBorders>
              <w:top w:val="nil"/>
              <w:left w:val="nil"/>
              <w:bottom w:val="nil"/>
              <w:right w:val="nil"/>
            </w:tcBorders>
            <w:shd w:val="clear" w:color="auto" w:fill="auto"/>
            <w:noWrap/>
            <w:vAlign w:val="bottom"/>
            <w:hideMark/>
          </w:tcPr>
          <w:p w14:paraId="706150AF"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Occupational therapist</w:t>
            </w:r>
          </w:p>
        </w:tc>
        <w:tc>
          <w:tcPr>
            <w:tcW w:w="1701" w:type="dxa"/>
            <w:tcBorders>
              <w:top w:val="nil"/>
              <w:left w:val="nil"/>
              <w:bottom w:val="nil"/>
              <w:right w:val="nil"/>
            </w:tcBorders>
            <w:shd w:val="clear" w:color="auto" w:fill="auto"/>
            <w:noWrap/>
            <w:vAlign w:val="bottom"/>
            <w:hideMark/>
          </w:tcPr>
          <w:p w14:paraId="60613312"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73</w:t>
            </w:r>
          </w:p>
        </w:tc>
        <w:tc>
          <w:tcPr>
            <w:tcW w:w="1300" w:type="dxa"/>
            <w:tcBorders>
              <w:top w:val="nil"/>
              <w:left w:val="nil"/>
              <w:bottom w:val="nil"/>
              <w:right w:val="nil"/>
            </w:tcBorders>
            <w:shd w:val="clear" w:color="auto" w:fill="auto"/>
            <w:noWrap/>
            <w:vAlign w:val="bottom"/>
            <w:hideMark/>
          </w:tcPr>
          <w:p w14:paraId="0BF13027"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306</w:t>
            </w:r>
          </w:p>
        </w:tc>
        <w:tc>
          <w:tcPr>
            <w:tcW w:w="1818" w:type="dxa"/>
            <w:tcBorders>
              <w:top w:val="nil"/>
              <w:left w:val="nil"/>
              <w:bottom w:val="nil"/>
              <w:right w:val="nil"/>
            </w:tcBorders>
            <w:shd w:val="clear" w:color="auto" w:fill="auto"/>
            <w:noWrap/>
            <w:vAlign w:val="bottom"/>
            <w:hideMark/>
          </w:tcPr>
          <w:p w14:paraId="3ED11040" w14:textId="416780C3"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239</w:t>
            </w:r>
          </w:p>
        </w:tc>
      </w:tr>
      <w:tr w:rsidR="00FF5610" w:rsidRPr="00B25B6D" w14:paraId="4EDD7EE9" w14:textId="77777777" w:rsidTr="00FC32D7">
        <w:trPr>
          <w:trHeight w:val="320"/>
        </w:trPr>
        <w:tc>
          <w:tcPr>
            <w:tcW w:w="3119" w:type="dxa"/>
            <w:tcBorders>
              <w:top w:val="nil"/>
              <w:left w:val="nil"/>
              <w:bottom w:val="nil"/>
              <w:right w:val="nil"/>
            </w:tcBorders>
            <w:shd w:val="clear" w:color="auto" w:fill="auto"/>
            <w:noWrap/>
            <w:vAlign w:val="bottom"/>
          </w:tcPr>
          <w:p w14:paraId="2D798748" w14:textId="385778C4"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Nurse</w:t>
            </w:r>
          </w:p>
        </w:tc>
        <w:tc>
          <w:tcPr>
            <w:tcW w:w="1701" w:type="dxa"/>
            <w:tcBorders>
              <w:top w:val="nil"/>
              <w:left w:val="nil"/>
              <w:bottom w:val="nil"/>
              <w:right w:val="nil"/>
            </w:tcBorders>
            <w:shd w:val="clear" w:color="auto" w:fill="auto"/>
            <w:noWrap/>
            <w:vAlign w:val="bottom"/>
          </w:tcPr>
          <w:p w14:paraId="2A479778" w14:textId="0EC0D4F1"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675</w:t>
            </w:r>
          </w:p>
        </w:tc>
        <w:tc>
          <w:tcPr>
            <w:tcW w:w="1300" w:type="dxa"/>
            <w:tcBorders>
              <w:top w:val="nil"/>
              <w:left w:val="nil"/>
              <w:bottom w:val="nil"/>
              <w:right w:val="nil"/>
            </w:tcBorders>
            <w:shd w:val="clear" w:color="auto" w:fill="auto"/>
            <w:noWrap/>
            <w:vAlign w:val="bottom"/>
          </w:tcPr>
          <w:p w14:paraId="178AA6EB" w14:textId="16B5DDF2"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819</w:t>
            </w:r>
          </w:p>
        </w:tc>
        <w:tc>
          <w:tcPr>
            <w:tcW w:w="1818" w:type="dxa"/>
            <w:tcBorders>
              <w:top w:val="nil"/>
              <w:left w:val="nil"/>
              <w:bottom w:val="nil"/>
              <w:right w:val="nil"/>
            </w:tcBorders>
            <w:shd w:val="clear" w:color="auto" w:fill="auto"/>
            <w:noWrap/>
            <w:vAlign w:val="bottom"/>
          </w:tcPr>
          <w:p w14:paraId="3D32546C" w14:textId="7C3AEABE"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239</w:t>
            </w:r>
          </w:p>
        </w:tc>
      </w:tr>
      <w:tr w:rsidR="00FF5610" w:rsidRPr="00B25B6D" w14:paraId="0AB515D7" w14:textId="77777777" w:rsidTr="00FC32D7">
        <w:trPr>
          <w:trHeight w:val="320"/>
        </w:trPr>
        <w:tc>
          <w:tcPr>
            <w:tcW w:w="3119" w:type="dxa"/>
            <w:tcBorders>
              <w:top w:val="nil"/>
              <w:left w:val="nil"/>
              <w:bottom w:val="nil"/>
              <w:right w:val="nil"/>
            </w:tcBorders>
            <w:shd w:val="clear" w:color="auto" w:fill="auto"/>
            <w:noWrap/>
            <w:vAlign w:val="bottom"/>
            <w:hideMark/>
          </w:tcPr>
          <w:p w14:paraId="6071B25B"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Administrative</w:t>
            </w:r>
          </w:p>
        </w:tc>
        <w:tc>
          <w:tcPr>
            <w:tcW w:w="1701" w:type="dxa"/>
            <w:tcBorders>
              <w:top w:val="nil"/>
              <w:left w:val="nil"/>
              <w:bottom w:val="nil"/>
              <w:right w:val="nil"/>
            </w:tcBorders>
            <w:shd w:val="clear" w:color="auto" w:fill="auto"/>
            <w:noWrap/>
            <w:vAlign w:val="bottom"/>
            <w:hideMark/>
          </w:tcPr>
          <w:p w14:paraId="04D43596"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68</w:t>
            </w:r>
          </w:p>
        </w:tc>
        <w:tc>
          <w:tcPr>
            <w:tcW w:w="1300" w:type="dxa"/>
            <w:tcBorders>
              <w:top w:val="nil"/>
              <w:left w:val="nil"/>
              <w:bottom w:val="nil"/>
              <w:right w:val="nil"/>
            </w:tcBorders>
            <w:shd w:val="clear" w:color="auto" w:fill="auto"/>
            <w:noWrap/>
            <w:vAlign w:val="bottom"/>
            <w:hideMark/>
          </w:tcPr>
          <w:p w14:paraId="5C187DE1"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95</w:t>
            </w:r>
          </w:p>
        </w:tc>
        <w:tc>
          <w:tcPr>
            <w:tcW w:w="1818" w:type="dxa"/>
            <w:tcBorders>
              <w:top w:val="nil"/>
              <w:left w:val="nil"/>
              <w:bottom w:val="nil"/>
              <w:right w:val="nil"/>
            </w:tcBorders>
            <w:shd w:val="clear" w:color="auto" w:fill="auto"/>
            <w:noWrap/>
            <w:vAlign w:val="bottom"/>
            <w:hideMark/>
          </w:tcPr>
          <w:p w14:paraId="32A1F808" w14:textId="3D8B0F90"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231</w:t>
            </w:r>
          </w:p>
        </w:tc>
      </w:tr>
      <w:tr w:rsidR="00FF5610" w:rsidRPr="00B25B6D" w14:paraId="7F5F3B72" w14:textId="77777777" w:rsidTr="00FC32D7">
        <w:trPr>
          <w:trHeight w:val="320"/>
        </w:trPr>
        <w:tc>
          <w:tcPr>
            <w:tcW w:w="3119" w:type="dxa"/>
            <w:tcBorders>
              <w:top w:val="nil"/>
              <w:left w:val="nil"/>
              <w:bottom w:val="nil"/>
              <w:right w:val="nil"/>
            </w:tcBorders>
            <w:shd w:val="clear" w:color="auto" w:fill="auto"/>
            <w:noWrap/>
            <w:vAlign w:val="bottom"/>
            <w:hideMark/>
          </w:tcPr>
          <w:p w14:paraId="60137ECB"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Ambulance driver</w:t>
            </w:r>
          </w:p>
        </w:tc>
        <w:tc>
          <w:tcPr>
            <w:tcW w:w="1701" w:type="dxa"/>
            <w:tcBorders>
              <w:top w:val="nil"/>
              <w:left w:val="nil"/>
              <w:bottom w:val="nil"/>
              <w:right w:val="nil"/>
            </w:tcBorders>
            <w:shd w:val="clear" w:color="auto" w:fill="auto"/>
            <w:noWrap/>
            <w:vAlign w:val="bottom"/>
            <w:hideMark/>
          </w:tcPr>
          <w:p w14:paraId="66F41998"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6</w:t>
            </w:r>
          </w:p>
        </w:tc>
        <w:tc>
          <w:tcPr>
            <w:tcW w:w="1300" w:type="dxa"/>
            <w:tcBorders>
              <w:top w:val="nil"/>
              <w:left w:val="nil"/>
              <w:bottom w:val="nil"/>
              <w:right w:val="nil"/>
            </w:tcBorders>
            <w:shd w:val="clear" w:color="auto" w:fill="auto"/>
            <w:noWrap/>
            <w:vAlign w:val="bottom"/>
            <w:hideMark/>
          </w:tcPr>
          <w:p w14:paraId="3D86D2FB"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7</w:t>
            </w:r>
          </w:p>
        </w:tc>
        <w:tc>
          <w:tcPr>
            <w:tcW w:w="1818" w:type="dxa"/>
            <w:tcBorders>
              <w:top w:val="nil"/>
              <w:left w:val="nil"/>
              <w:bottom w:val="nil"/>
              <w:right w:val="nil"/>
            </w:tcBorders>
            <w:shd w:val="clear" w:color="auto" w:fill="auto"/>
            <w:noWrap/>
            <w:vAlign w:val="bottom"/>
            <w:hideMark/>
          </w:tcPr>
          <w:p w14:paraId="7858BD33" w14:textId="3F782EDC"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222</w:t>
            </w:r>
          </w:p>
        </w:tc>
      </w:tr>
      <w:tr w:rsidR="00FF5610" w:rsidRPr="00B25B6D" w14:paraId="1E3BA187" w14:textId="77777777" w:rsidTr="00FC32D7">
        <w:trPr>
          <w:trHeight w:val="320"/>
        </w:trPr>
        <w:tc>
          <w:tcPr>
            <w:tcW w:w="3119" w:type="dxa"/>
            <w:tcBorders>
              <w:top w:val="nil"/>
              <w:left w:val="nil"/>
              <w:bottom w:val="nil"/>
              <w:right w:val="nil"/>
            </w:tcBorders>
            <w:shd w:val="clear" w:color="auto" w:fill="auto"/>
            <w:noWrap/>
            <w:vAlign w:val="bottom"/>
            <w:hideMark/>
          </w:tcPr>
          <w:p w14:paraId="0378703D" w14:textId="2BB2D6EC"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 xml:space="preserve">Radiology </w:t>
            </w:r>
            <w:r w:rsidR="004D6F58" w:rsidRPr="00B25B6D">
              <w:rPr>
                <w:rFonts w:asciiTheme="majorHAnsi" w:eastAsia="Times New Roman" w:hAnsiTheme="majorHAnsi" w:cstheme="majorHAnsi"/>
                <w:color w:val="000000"/>
                <w:lang w:val="en-GB" w:eastAsia="fr-FR"/>
              </w:rPr>
              <w:t>m</w:t>
            </w:r>
            <w:r w:rsidRPr="00B25B6D">
              <w:rPr>
                <w:rFonts w:asciiTheme="majorHAnsi" w:eastAsia="Times New Roman" w:hAnsiTheme="majorHAnsi" w:cstheme="majorHAnsi"/>
                <w:color w:val="000000"/>
                <w:lang w:val="en-GB" w:eastAsia="fr-FR"/>
              </w:rPr>
              <w:t>anipulator</w:t>
            </w:r>
          </w:p>
        </w:tc>
        <w:tc>
          <w:tcPr>
            <w:tcW w:w="1701" w:type="dxa"/>
            <w:tcBorders>
              <w:top w:val="nil"/>
              <w:left w:val="nil"/>
              <w:bottom w:val="nil"/>
              <w:right w:val="nil"/>
            </w:tcBorders>
            <w:shd w:val="clear" w:color="auto" w:fill="auto"/>
            <w:noWrap/>
            <w:vAlign w:val="bottom"/>
            <w:hideMark/>
          </w:tcPr>
          <w:p w14:paraId="3E769652"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31</w:t>
            </w:r>
          </w:p>
        </w:tc>
        <w:tc>
          <w:tcPr>
            <w:tcW w:w="1300" w:type="dxa"/>
            <w:tcBorders>
              <w:top w:val="nil"/>
              <w:left w:val="nil"/>
              <w:bottom w:val="nil"/>
              <w:right w:val="nil"/>
            </w:tcBorders>
            <w:shd w:val="clear" w:color="auto" w:fill="auto"/>
            <w:noWrap/>
            <w:vAlign w:val="bottom"/>
            <w:hideMark/>
          </w:tcPr>
          <w:p w14:paraId="6671B089"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42</w:t>
            </w:r>
          </w:p>
        </w:tc>
        <w:tc>
          <w:tcPr>
            <w:tcW w:w="1818" w:type="dxa"/>
            <w:tcBorders>
              <w:top w:val="nil"/>
              <w:left w:val="nil"/>
              <w:bottom w:val="nil"/>
              <w:right w:val="nil"/>
            </w:tcBorders>
            <w:shd w:val="clear" w:color="auto" w:fill="auto"/>
            <w:noWrap/>
            <w:vAlign w:val="bottom"/>
            <w:hideMark/>
          </w:tcPr>
          <w:p w14:paraId="328E756D" w14:textId="2721ACCB"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218</w:t>
            </w:r>
          </w:p>
        </w:tc>
      </w:tr>
      <w:tr w:rsidR="00FF5610" w:rsidRPr="00B25B6D" w14:paraId="215F5E18" w14:textId="77777777" w:rsidTr="00FC32D7">
        <w:trPr>
          <w:trHeight w:val="320"/>
        </w:trPr>
        <w:tc>
          <w:tcPr>
            <w:tcW w:w="3119" w:type="dxa"/>
            <w:tcBorders>
              <w:top w:val="nil"/>
              <w:left w:val="nil"/>
              <w:bottom w:val="nil"/>
              <w:right w:val="nil"/>
            </w:tcBorders>
            <w:shd w:val="clear" w:color="auto" w:fill="auto"/>
            <w:noWrap/>
            <w:vAlign w:val="bottom"/>
            <w:hideMark/>
          </w:tcPr>
          <w:p w14:paraId="70B08418"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Laboratory technician</w:t>
            </w:r>
          </w:p>
        </w:tc>
        <w:tc>
          <w:tcPr>
            <w:tcW w:w="1701" w:type="dxa"/>
            <w:tcBorders>
              <w:top w:val="nil"/>
              <w:left w:val="nil"/>
              <w:bottom w:val="nil"/>
              <w:right w:val="nil"/>
            </w:tcBorders>
            <w:shd w:val="clear" w:color="auto" w:fill="auto"/>
            <w:noWrap/>
            <w:vAlign w:val="bottom"/>
            <w:hideMark/>
          </w:tcPr>
          <w:p w14:paraId="3EC87492"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30</w:t>
            </w:r>
          </w:p>
        </w:tc>
        <w:tc>
          <w:tcPr>
            <w:tcW w:w="1300" w:type="dxa"/>
            <w:tcBorders>
              <w:top w:val="nil"/>
              <w:left w:val="nil"/>
              <w:bottom w:val="nil"/>
              <w:right w:val="nil"/>
            </w:tcBorders>
            <w:shd w:val="clear" w:color="auto" w:fill="auto"/>
            <w:noWrap/>
            <w:vAlign w:val="bottom"/>
            <w:hideMark/>
          </w:tcPr>
          <w:p w14:paraId="2B2CD597"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38</w:t>
            </w:r>
          </w:p>
        </w:tc>
        <w:tc>
          <w:tcPr>
            <w:tcW w:w="1818" w:type="dxa"/>
            <w:tcBorders>
              <w:top w:val="nil"/>
              <w:left w:val="nil"/>
              <w:bottom w:val="nil"/>
              <w:right w:val="nil"/>
            </w:tcBorders>
            <w:shd w:val="clear" w:color="auto" w:fill="auto"/>
            <w:noWrap/>
            <w:vAlign w:val="bottom"/>
            <w:hideMark/>
          </w:tcPr>
          <w:p w14:paraId="720ABF72" w14:textId="4BA2E169"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217</w:t>
            </w:r>
          </w:p>
        </w:tc>
      </w:tr>
      <w:tr w:rsidR="00FF5610" w:rsidRPr="00B25B6D" w14:paraId="2AF475F2" w14:textId="77777777" w:rsidTr="00FC32D7">
        <w:trPr>
          <w:trHeight w:val="320"/>
        </w:trPr>
        <w:tc>
          <w:tcPr>
            <w:tcW w:w="3119" w:type="dxa"/>
            <w:tcBorders>
              <w:top w:val="nil"/>
              <w:left w:val="nil"/>
              <w:bottom w:val="nil"/>
              <w:right w:val="nil"/>
            </w:tcBorders>
            <w:shd w:val="clear" w:color="auto" w:fill="auto"/>
            <w:noWrap/>
            <w:vAlign w:val="bottom"/>
            <w:hideMark/>
          </w:tcPr>
          <w:p w14:paraId="27F0BBE8"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Social worker</w:t>
            </w:r>
          </w:p>
        </w:tc>
        <w:tc>
          <w:tcPr>
            <w:tcW w:w="1701" w:type="dxa"/>
            <w:tcBorders>
              <w:top w:val="nil"/>
              <w:left w:val="nil"/>
              <w:bottom w:val="nil"/>
              <w:right w:val="nil"/>
            </w:tcBorders>
            <w:shd w:val="clear" w:color="auto" w:fill="auto"/>
            <w:noWrap/>
            <w:vAlign w:val="bottom"/>
            <w:hideMark/>
          </w:tcPr>
          <w:p w14:paraId="596575BE"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8</w:t>
            </w:r>
          </w:p>
        </w:tc>
        <w:tc>
          <w:tcPr>
            <w:tcW w:w="1300" w:type="dxa"/>
            <w:tcBorders>
              <w:top w:val="nil"/>
              <w:left w:val="nil"/>
              <w:bottom w:val="nil"/>
              <w:right w:val="nil"/>
            </w:tcBorders>
            <w:shd w:val="clear" w:color="auto" w:fill="auto"/>
            <w:noWrap/>
            <w:vAlign w:val="bottom"/>
            <w:hideMark/>
          </w:tcPr>
          <w:p w14:paraId="2462D849"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31</w:t>
            </w:r>
          </w:p>
        </w:tc>
        <w:tc>
          <w:tcPr>
            <w:tcW w:w="1818" w:type="dxa"/>
            <w:tcBorders>
              <w:top w:val="nil"/>
              <w:left w:val="nil"/>
              <w:bottom w:val="nil"/>
              <w:right w:val="nil"/>
            </w:tcBorders>
            <w:shd w:val="clear" w:color="auto" w:fill="auto"/>
            <w:noWrap/>
            <w:vAlign w:val="bottom"/>
            <w:hideMark/>
          </w:tcPr>
          <w:p w14:paraId="7F102F53" w14:textId="37C8DBA8"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214</w:t>
            </w:r>
          </w:p>
        </w:tc>
      </w:tr>
      <w:tr w:rsidR="00FF5610" w:rsidRPr="00B25B6D" w14:paraId="041C9344" w14:textId="77777777" w:rsidTr="00FC32D7">
        <w:trPr>
          <w:trHeight w:val="320"/>
        </w:trPr>
        <w:tc>
          <w:tcPr>
            <w:tcW w:w="3119" w:type="dxa"/>
            <w:tcBorders>
              <w:top w:val="nil"/>
              <w:left w:val="nil"/>
              <w:bottom w:val="nil"/>
              <w:right w:val="nil"/>
            </w:tcBorders>
            <w:shd w:val="clear" w:color="auto" w:fill="auto"/>
            <w:noWrap/>
            <w:vAlign w:val="bottom"/>
            <w:hideMark/>
          </w:tcPr>
          <w:p w14:paraId="1D73F840"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Psychologist</w:t>
            </w:r>
          </w:p>
        </w:tc>
        <w:tc>
          <w:tcPr>
            <w:tcW w:w="1701" w:type="dxa"/>
            <w:tcBorders>
              <w:top w:val="nil"/>
              <w:left w:val="nil"/>
              <w:bottom w:val="nil"/>
              <w:right w:val="nil"/>
            </w:tcBorders>
            <w:shd w:val="clear" w:color="auto" w:fill="auto"/>
            <w:noWrap/>
            <w:vAlign w:val="bottom"/>
            <w:hideMark/>
          </w:tcPr>
          <w:p w14:paraId="050783FF"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40</w:t>
            </w:r>
          </w:p>
        </w:tc>
        <w:tc>
          <w:tcPr>
            <w:tcW w:w="1300" w:type="dxa"/>
            <w:tcBorders>
              <w:top w:val="nil"/>
              <w:left w:val="nil"/>
              <w:bottom w:val="nil"/>
              <w:right w:val="nil"/>
            </w:tcBorders>
            <w:shd w:val="clear" w:color="auto" w:fill="auto"/>
            <w:noWrap/>
            <w:vAlign w:val="bottom"/>
            <w:hideMark/>
          </w:tcPr>
          <w:p w14:paraId="0C5F91D3"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16</w:t>
            </w:r>
          </w:p>
        </w:tc>
        <w:tc>
          <w:tcPr>
            <w:tcW w:w="1818" w:type="dxa"/>
            <w:tcBorders>
              <w:top w:val="nil"/>
              <w:left w:val="nil"/>
              <w:bottom w:val="nil"/>
              <w:right w:val="nil"/>
            </w:tcBorders>
            <w:shd w:val="clear" w:color="auto" w:fill="auto"/>
            <w:noWrap/>
            <w:vAlign w:val="bottom"/>
            <w:hideMark/>
          </w:tcPr>
          <w:p w14:paraId="496A0A5E" w14:textId="1517E249"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185</w:t>
            </w:r>
          </w:p>
        </w:tc>
      </w:tr>
      <w:tr w:rsidR="00FF5610" w:rsidRPr="00B25B6D" w14:paraId="5527E79E" w14:textId="77777777" w:rsidTr="00FC32D7">
        <w:trPr>
          <w:trHeight w:val="320"/>
        </w:trPr>
        <w:tc>
          <w:tcPr>
            <w:tcW w:w="3119" w:type="dxa"/>
            <w:tcBorders>
              <w:top w:val="nil"/>
              <w:left w:val="nil"/>
              <w:bottom w:val="nil"/>
              <w:right w:val="nil"/>
            </w:tcBorders>
            <w:shd w:val="clear" w:color="auto" w:fill="auto"/>
            <w:noWrap/>
            <w:vAlign w:val="bottom"/>
            <w:hideMark/>
          </w:tcPr>
          <w:p w14:paraId="6A0C9C93"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Dietician</w:t>
            </w:r>
          </w:p>
        </w:tc>
        <w:tc>
          <w:tcPr>
            <w:tcW w:w="1701" w:type="dxa"/>
            <w:tcBorders>
              <w:top w:val="nil"/>
              <w:left w:val="nil"/>
              <w:bottom w:val="nil"/>
              <w:right w:val="nil"/>
            </w:tcBorders>
            <w:shd w:val="clear" w:color="auto" w:fill="auto"/>
            <w:noWrap/>
            <w:vAlign w:val="bottom"/>
            <w:hideMark/>
          </w:tcPr>
          <w:p w14:paraId="00DFB602"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8</w:t>
            </w:r>
          </w:p>
        </w:tc>
        <w:tc>
          <w:tcPr>
            <w:tcW w:w="1300" w:type="dxa"/>
            <w:tcBorders>
              <w:top w:val="nil"/>
              <w:left w:val="nil"/>
              <w:bottom w:val="nil"/>
              <w:right w:val="nil"/>
            </w:tcBorders>
            <w:shd w:val="clear" w:color="auto" w:fill="auto"/>
            <w:noWrap/>
            <w:vAlign w:val="bottom"/>
            <w:hideMark/>
          </w:tcPr>
          <w:p w14:paraId="21560ED8"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99</w:t>
            </w:r>
          </w:p>
        </w:tc>
        <w:tc>
          <w:tcPr>
            <w:tcW w:w="1818" w:type="dxa"/>
            <w:tcBorders>
              <w:top w:val="nil"/>
              <w:left w:val="nil"/>
              <w:bottom w:val="nil"/>
              <w:right w:val="nil"/>
            </w:tcBorders>
            <w:shd w:val="clear" w:color="auto" w:fill="auto"/>
            <w:noWrap/>
            <w:vAlign w:val="bottom"/>
            <w:hideMark/>
          </w:tcPr>
          <w:p w14:paraId="7D843D12" w14:textId="46D1B793"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hAnsiTheme="majorHAnsi" w:cstheme="majorHAnsi"/>
                <w:color w:val="000000"/>
                <w:lang w:val="en-GB"/>
              </w:rPr>
              <w:t>0.182</w:t>
            </w:r>
          </w:p>
        </w:tc>
      </w:tr>
      <w:tr w:rsidR="00FF5610" w:rsidRPr="00B25B6D" w14:paraId="7C73AF6F" w14:textId="77777777" w:rsidTr="00FC32D7">
        <w:trPr>
          <w:trHeight w:val="320"/>
        </w:trPr>
        <w:tc>
          <w:tcPr>
            <w:tcW w:w="3119" w:type="dxa"/>
            <w:tcBorders>
              <w:top w:val="nil"/>
              <w:left w:val="nil"/>
              <w:bottom w:val="nil"/>
              <w:right w:val="nil"/>
            </w:tcBorders>
            <w:shd w:val="clear" w:color="auto" w:fill="auto"/>
            <w:noWrap/>
            <w:vAlign w:val="bottom"/>
          </w:tcPr>
          <w:p w14:paraId="17F2D850" w14:textId="31E63765"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Health executive</w:t>
            </w:r>
          </w:p>
        </w:tc>
        <w:tc>
          <w:tcPr>
            <w:tcW w:w="1701" w:type="dxa"/>
            <w:tcBorders>
              <w:top w:val="nil"/>
              <w:left w:val="nil"/>
              <w:bottom w:val="nil"/>
              <w:right w:val="nil"/>
            </w:tcBorders>
            <w:shd w:val="clear" w:color="auto" w:fill="auto"/>
            <w:noWrap/>
            <w:vAlign w:val="bottom"/>
          </w:tcPr>
          <w:p w14:paraId="5A6131D4" w14:textId="67E7D9B5"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315</w:t>
            </w:r>
          </w:p>
        </w:tc>
        <w:tc>
          <w:tcPr>
            <w:tcW w:w="1300" w:type="dxa"/>
            <w:tcBorders>
              <w:top w:val="nil"/>
              <w:left w:val="nil"/>
              <w:bottom w:val="nil"/>
              <w:right w:val="nil"/>
            </w:tcBorders>
            <w:shd w:val="clear" w:color="auto" w:fill="auto"/>
            <w:noWrap/>
            <w:vAlign w:val="bottom"/>
          </w:tcPr>
          <w:p w14:paraId="5DC177C4" w14:textId="4497E18D"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768</w:t>
            </w:r>
          </w:p>
        </w:tc>
        <w:tc>
          <w:tcPr>
            <w:tcW w:w="1818" w:type="dxa"/>
            <w:tcBorders>
              <w:top w:val="nil"/>
              <w:left w:val="nil"/>
              <w:bottom w:val="nil"/>
              <w:right w:val="nil"/>
            </w:tcBorders>
            <w:shd w:val="clear" w:color="auto" w:fill="auto"/>
            <w:noWrap/>
            <w:vAlign w:val="bottom"/>
          </w:tcPr>
          <w:p w14:paraId="621C8DAA" w14:textId="19AF81EF"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178</w:t>
            </w:r>
          </w:p>
        </w:tc>
      </w:tr>
      <w:tr w:rsidR="00FF5610" w:rsidRPr="00B25B6D" w14:paraId="44F3980A" w14:textId="77777777" w:rsidTr="00FC32D7">
        <w:trPr>
          <w:trHeight w:val="320"/>
        </w:trPr>
        <w:tc>
          <w:tcPr>
            <w:tcW w:w="3119" w:type="dxa"/>
            <w:tcBorders>
              <w:top w:val="nil"/>
              <w:left w:val="nil"/>
              <w:bottom w:val="nil"/>
              <w:right w:val="nil"/>
            </w:tcBorders>
            <w:shd w:val="clear" w:color="auto" w:fill="auto"/>
            <w:noWrap/>
            <w:vAlign w:val="bottom"/>
            <w:hideMark/>
          </w:tcPr>
          <w:p w14:paraId="76ED753B"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Midwife</w:t>
            </w:r>
          </w:p>
        </w:tc>
        <w:tc>
          <w:tcPr>
            <w:tcW w:w="1701" w:type="dxa"/>
            <w:tcBorders>
              <w:top w:val="nil"/>
              <w:left w:val="nil"/>
              <w:bottom w:val="nil"/>
              <w:right w:val="nil"/>
            </w:tcBorders>
            <w:shd w:val="clear" w:color="auto" w:fill="auto"/>
            <w:noWrap/>
            <w:vAlign w:val="bottom"/>
            <w:hideMark/>
          </w:tcPr>
          <w:p w14:paraId="0EB75AAA"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56</w:t>
            </w:r>
          </w:p>
        </w:tc>
        <w:tc>
          <w:tcPr>
            <w:tcW w:w="1300" w:type="dxa"/>
            <w:tcBorders>
              <w:top w:val="nil"/>
              <w:left w:val="nil"/>
              <w:bottom w:val="nil"/>
              <w:right w:val="nil"/>
            </w:tcBorders>
            <w:shd w:val="clear" w:color="auto" w:fill="auto"/>
            <w:noWrap/>
            <w:vAlign w:val="bottom"/>
            <w:hideMark/>
          </w:tcPr>
          <w:p w14:paraId="2B1DD38C"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332</w:t>
            </w:r>
          </w:p>
        </w:tc>
        <w:tc>
          <w:tcPr>
            <w:tcW w:w="1818" w:type="dxa"/>
            <w:tcBorders>
              <w:top w:val="nil"/>
              <w:left w:val="nil"/>
              <w:bottom w:val="nil"/>
              <w:right w:val="nil"/>
            </w:tcBorders>
            <w:shd w:val="clear" w:color="auto" w:fill="auto"/>
            <w:noWrap/>
            <w:vAlign w:val="bottom"/>
            <w:hideMark/>
          </w:tcPr>
          <w:p w14:paraId="324966A5" w14:textId="41C4B4DA"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169</w:t>
            </w:r>
          </w:p>
        </w:tc>
      </w:tr>
      <w:tr w:rsidR="00FF5610" w:rsidRPr="00B25B6D" w14:paraId="17BF6111" w14:textId="77777777" w:rsidTr="00FC32D7">
        <w:trPr>
          <w:trHeight w:val="320"/>
        </w:trPr>
        <w:tc>
          <w:tcPr>
            <w:tcW w:w="3119" w:type="dxa"/>
            <w:tcBorders>
              <w:top w:val="nil"/>
              <w:left w:val="nil"/>
              <w:bottom w:val="nil"/>
              <w:right w:val="nil"/>
            </w:tcBorders>
            <w:shd w:val="clear" w:color="auto" w:fill="auto"/>
            <w:noWrap/>
            <w:vAlign w:val="bottom"/>
            <w:hideMark/>
          </w:tcPr>
          <w:p w14:paraId="501C9824" w14:textId="222AFD41"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 xml:space="preserve">Advanced </w:t>
            </w:r>
            <w:r w:rsidR="004D6F58" w:rsidRPr="00B25B6D">
              <w:rPr>
                <w:rFonts w:asciiTheme="majorHAnsi" w:eastAsia="Times New Roman" w:hAnsiTheme="majorHAnsi" w:cstheme="majorHAnsi"/>
                <w:color w:val="000000"/>
                <w:lang w:val="en-GB" w:eastAsia="fr-FR"/>
              </w:rPr>
              <w:t>p</w:t>
            </w:r>
            <w:r w:rsidRPr="00B25B6D">
              <w:rPr>
                <w:rFonts w:asciiTheme="majorHAnsi" w:eastAsia="Times New Roman" w:hAnsiTheme="majorHAnsi" w:cstheme="majorHAnsi"/>
                <w:color w:val="000000"/>
                <w:lang w:val="en-GB" w:eastAsia="fr-FR"/>
              </w:rPr>
              <w:t xml:space="preserve">ractice </w:t>
            </w:r>
            <w:r w:rsidR="004D6F58" w:rsidRPr="00B25B6D">
              <w:rPr>
                <w:rFonts w:asciiTheme="majorHAnsi" w:eastAsia="Times New Roman" w:hAnsiTheme="majorHAnsi" w:cstheme="majorHAnsi"/>
                <w:color w:val="000000"/>
                <w:lang w:val="en-GB" w:eastAsia="fr-FR"/>
              </w:rPr>
              <w:t>n</w:t>
            </w:r>
            <w:r w:rsidRPr="00B25B6D">
              <w:rPr>
                <w:rFonts w:asciiTheme="majorHAnsi" w:eastAsia="Times New Roman" w:hAnsiTheme="majorHAnsi" w:cstheme="majorHAnsi"/>
                <w:color w:val="000000"/>
                <w:lang w:val="en-GB" w:eastAsia="fr-FR"/>
              </w:rPr>
              <w:t>urse</w:t>
            </w:r>
          </w:p>
        </w:tc>
        <w:tc>
          <w:tcPr>
            <w:tcW w:w="1701" w:type="dxa"/>
            <w:tcBorders>
              <w:top w:val="nil"/>
              <w:left w:val="nil"/>
              <w:bottom w:val="nil"/>
              <w:right w:val="nil"/>
            </w:tcBorders>
            <w:shd w:val="clear" w:color="auto" w:fill="auto"/>
            <w:noWrap/>
            <w:vAlign w:val="bottom"/>
            <w:hideMark/>
          </w:tcPr>
          <w:p w14:paraId="7405751E"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4</w:t>
            </w:r>
          </w:p>
        </w:tc>
        <w:tc>
          <w:tcPr>
            <w:tcW w:w="1300" w:type="dxa"/>
            <w:tcBorders>
              <w:top w:val="nil"/>
              <w:left w:val="nil"/>
              <w:bottom w:val="nil"/>
              <w:right w:val="nil"/>
            </w:tcBorders>
            <w:shd w:val="clear" w:color="auto" w:fill="auto"/>
            <w:noWrap/>
            <w:vAlign w:val="bottom"/>
            <w:hideMark/>
          </w:tcPr>
          <w:p w14:paraId="106AEA26"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4</w:t>
            </w:r>
          </w:p>
        </w:tc>
        <w:tc>
          <w:tcPr>
            <w:tcW w:w="1818" w:type="dxa"/>
            <w:tcBorders>
              <w:top w:val="nil"/>
              <w:left w:val="nil"/>
              <w:bottom w:val="nil"/>
              <w:right w:val="nil"/>
            </w:tcBorders>
            <w:shd w:val="clear" w:color="auto" w:fill="auto"/>
            <w:noWrap/>
            <w:vAlign w:val="bottom"/>
            <w:hideMark/>
          </w:tcPr>
          <w:p w14:paraId="70A57D28" w14:textId="6590C598"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167</w:t>
            </w:r>
          </w:p>
        </w:tc>
      </w:tr>
      <w:tr w:rsidR="00FF5610" w:rsidRPr="00B25B6D" w14:paraId="57475D23" w14:textId="77777777" w:rsidTr="00FC32D7">
        <w:trPr>
          <w:trHeight w:val="320"/>
        </w:trPr>
        <w:tc>
          <w:tcPr>
            <w:tcW w:w="3119" w:type="dxa"/>
            <w:tcBorders>
              <w:top w:val="nil"/>
              <w:left w:val="nil"/>
              <w:bottom w:val="nil"/>
              <w:right w:val="nil"/>
            </w:tcBorders>
            <w:shd w:val="clear" w:color="auto" w:fill="auto"/>
            <w:noWrap/>
            <w:vAlign w:val="bottom"/>
            <w:hideMark/>
          </w:tcPr>
          <w:p w14:paraId="20088D6A"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Pharmacy assistant</w:t>
            </w:r>
          </w:p>
        </w:tc>
        <w:tc>
          <w:tcPr>
            <w:tcW w:w="1701" w:type="dxa"/>
            <w:tcBorders>
              <w:top w:val="nil"/>
              <w:left w:val="nil"/>
              <w:bottom w:val="nil"/>
              <w:right w:val="nil"/>
            </w:tcBorders>
            <w:shd w:val="clear" w:color="auto" w:fill="auto"/>
            <w:noWrap/>
            <w:vAlign w:val="bottom"/>
            <w:hideMark/>
          </w:tcPr>
          <w:p w14:paraId="0325D4C2"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3</w:t>
            </w:r>
          </w:p>
        </w:tc>
        <w:tc>
          <w:tcPr>
            <w:tcW w:w="1300" w:type="dxa"/>
            <w:tcBorders>
              <w:top w:val="nil"/>
              <w:left w:val="nil"/>
              <w:bottom w:val="nil"/>
              <w:right w:val="nil"/>
            </w:tcBorders>
            <w:shd w:val="clear" w:color="auto" w:fill="auto"/>
            <w:noWrap/>
            <w:vAlign w:val="bottom"/>
            <w:hideMark/>
          </w:tcPr>
          <w:p w14:paraId="5D5FC142"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87</w:t>
            </w:r>
          </w:p>
        </w:tc>
        <w:tc>
          <w:tcPr>
            <w:tcW w:w="1818" w:type="dxa"/>
            <w:tcBorders>
              <w:top w:val="nil"/>
              <w:left w:val="nil"/>
              <w:bottom w:val="nil"/>
              <w:right w:val="nil"/>
            </w:tcBorders>
            <w:shd w:val="clear" w:color="auto" w:fill="auto"/>
            <w:noWrap/>
            <w:vAlign w:val="bottom"/>
            <w:hideMark/>
          </w:tcPr>
          <w:p w14:paraId="3D85F651" w14:textId="5E46E0FF"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149</w:t>
            </w:r>
          </w:p>
        </w:tc>
      </w:tr>
      <w:tr w:rsidR="00FF5610" w:rsidRPr="00B25B6D" w14:paraId="6FA5EB9E" w14:textId="77777777" w:rsidTr="00FC32D7">
        <w:trPr>
          <w:trHeight w:val="320"/>
        </w:trPr>
        <w:tc>
          <w:tcPr>
            <w:tcW w:w="3119" w:type="dxa"/>
            <w:tcBorders>
              <w:top w:val="nil"/>
              <w:left w:val="nil"/>
              <w:bottom w:val="nil"/>
              <w:right w:val="nil"/>
            </w:tcBorders>
            <w:shd w:val="clear" w:color="auto" w:fill="auto"/>
            <w:noWrap/>
            <w:vAlign w:val="bottom"/>
            <w:hideMark/>
          </w:tcPr>
          <w:p w14:paraId="67CCEE24" w14:textId="79E54C5F"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Physician</w:t>
            </w:r>
          </w:p>
        </w:tc>
        <w:tc>
          <w:tcPr>
            <w:tcW w:w="1701" w:type="dxa"/>
            <w:tcBorders>
              <w:top w:val="nil"/>
              <w:left w:val="nil"/>
              <w:bottom w:val="nil"/>
              <w:right w:val="nil"/>
            </w:tcBorders>
            <w:shd w:val="clear" w:color="auto" w:fill="auto"/>
            <w:noWrap/>
            <w:vAlign w:val="bottom"/>
            <w:hideMark/>
          </w:tcPr>
          <w:p w14:paraId="3BD8C088" w14:textId="31FCCC16"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84</w:t>
            </w:r>
          </w:p>
        </w:tc>
        <w:tc>
          <w:tcPr>
            <w:tcW w:w="1300" w:type="dxa"/>
            <w:tcBorders>
              <w:top w:val="nil"/>
              <w:left w:val="nil"/>
              <w:bottom w:val="nil"/>
              <w:right w:val="nil"/>
            </w:tcBorders>
            <w:shd w:val="clear" w:color="auto" w:fill="auto"/>
            <w:noWrap/>
            <w:vAlign w:val="bottom"/>
            <w:hideMark/>
          </w:tcPr>
          <w:p w14:paraId="055EF900" w14:textId="6ADCE2D8"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969</w:t>
            </w:r>
          </w:p>
        </w:tc>
        <w:tc>
          <w:tcPr>
            <w:tcW w:w="1818" w:type="dxa"/>
            <w:tcBorders>
              <w:top w:val="nil"/>
              <w:left w:val="nil"/>
              <w:bottom w:val="nil"/>
              <w:right w:val="nil"/>
            </w:tcBorders>
            <w:shd w:val="clear" w:color="auto" w:fill="auto"/>
            <w:noWrap/>
            <w:vAlign w:val="bottom"/>
            <w:hideMark/>
          </w:tcPr>
          <w:p w14:paraId="27833571" w14:textId="0BBB36DB"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144</w:t>
            </w:r>
          </w:p>
        </w:tc>
      </w:tr>
      <w:tr w:rsidR="00FF5610" w:rsidRPr="00B25B6D" w14:paraId="473334D6" w14:textId="77777777" w:rsidTr="00FC32D7">
        <w:trPr>
          <w:trHeight w:val="320"/>
        </w:trPr>
        <w:tc>
          <w:tcPr>
            <w:tcW w:w="3119" w:type="dxa"/>
            <w:tcBorders>
              <w:top w:val="nil"/>
              <w:left w:val="nil"/>
              <w:bottom w:val="nil"/>
              <w:right w:val="nil"/>
            </w:tcBorders>
            <w:shd w:val="clear" w:color="auto" w:fill="auto"/>
            <w:noWrap/>
            <w:vAlign w:val="bottom"/>
            <w:hideMark/>
          </w:tcPr>
          <w:p w14:paraId="19F9655C"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Speech therapist</w:t>
            </w:r>
          </w:p>
        </w:tc>
        <w:tc>
          <w:tcPr>
            <w:tcW w:w="1701" w:type="dxa"/>
            <w:tcBorders>
              <w:top w:val="nil"/>
              <w:left w:val="nil"/>
              <w:bottom w:val="nil"/>
              <w:right w:val="nil"/>
            </w:tcBorders>
            <w:shd w:val="clear" w:color="auto" w:fill="auto"/>
            <w:noWrap/>
            <w:vAlign w:val="bottom"/>
            <w:hideMark/>
          </w:tcPr>
          <w:p w14:paraId="0FB24CD9"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4</w:t>
            </w:r>
          </w:p>
        </w:tc>
        <w:tc>
          <w:tcPr>
            <w:tcW w:w="1300" w:type="dxa"/>
            <w:tcBorders>
              <w:top w:val="nil"/>
              <w:left w:val="nil"/>
              <w:bottom w:val="nil"/>
              <w:right w:val="nil"/>
            </w:tcBorders>
            <w:shd w:val="clear" w:color="auto" w:fill="auto"/>
            <w:noWrap/>
            <w:vAlign w:val="bottom"/>
            <w:hideMark/>
          </w:tcPr>
          <w:p w14:paraId="463ACCD1"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38</w:t>
            </w:r>
          </w:p>
        </w:tc>
        <w:tc>
          <w:tcPr>
            <w:tcW w:w="1818" w:type="dxa"/>
            <w:tcBorders>
              <w:top w:val="nil"/>
              <w:left w:val="nil"/>
              <w:bottom w:val="nil"/>
              <w:right w:val="nil"/>
            </w:tcBorders>
            <w:shd w:val="clear" w:color="auto" w:fill="auto"/>
            <w:noWrap/>
            <w:vAlign w:val="bottom"/>
            <w:hideMark/>
          </w:tcPr>
          <w:p w14:paraId="58D0394D" w14:textId="73B51BFD"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105</w:t>
            </w:r>
          </w:p>
        </w:tc>
      </w:tr>
      <w:tr w:rsidR="00FF5610" w:rsidRPr="00B25B6D" w14:paraId="40A86C94" w14:textId="77777777" w:rsidTr="00FC32D7">
        <w:trPr>
          <w:trHeight w:val="320"/>
        </w:trPr>
        <w:tc>
          <w:tcPr>
            <w:tcW w:w="3119" w:type="dxa"/>
            <w:tcBorders>
              <w:top w:val="nil"/>
              <w:left w:val="nil"/>
              <w:bottom w:val="nil"/>
              <w:right w:val="nil"/>
            </w:tcBorders>
            <w:shd w:val="clear" w:color="auto" w:fill="auto"/>
            <w:noWrap/>
            <w:vAlign w:val="bottom"/>
            <w:hideMark/>
          </w:tcPr>
          <w:p w14:paraId="127EC4DF" w14:textId="66426208"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 xml:space="preserve">Director of </w:t>
            </w:r>
            <w:r w:rsidR="004D6F58" w:rsidRPr="00B25B6D">
              <w:rPr>
                <w:rFonts w:asciiTheme="majorHAnsi" w:eastAsia="Times New Roman" w:hAnsiTheme="majorHAnsi" w:cstheme="majorHAnsi"/>
                <w:color w:val="000000"/>
                <w:lang w:val="en-GB" w:eastAsia="fr-FR"/>
              </w:rPr>
              <w:t>c</w:t>
            </w:r>
            <w:r w:rsidRPr="00B25B6D">
              <w:rPr>
                <w:rFonts w:asciiTheme="majorHAnsi" w:eastAsia="Times New Roman" w:hAnsiTheme="majorHAnsi" w:cstheme="majorHAnsi"/>
                <w:color w:val="000000"/>
                <w:lang w:val="en-GB" w:eastAsia="fr-FR"/>
              </w:rPr>
              <w:t>are</w:t>
            </w:r>
          </w:p>
        </w:tc>
        <w:tc>
          <w:tcPr>
            <w:tcW w:w="1701" w:type="dxa"/>
            <w:tcBorders>
              <w:top w:val="nil"/>
              <w:left w:val="nil"/>
              <w:bottom w:val="nil"/>
              <w:right w:val="nil"/>
            </w:tcBorders>
            <w:shd w:val="clear" w:color="auto" w:fill="auto"/>
            <w:noWrap/>
            <w:vAlign w:val="bottom"/>
            <w:hideMark/>
          </w:tcPr>
          <w:p w14:paraId="24534B4C"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1</w:t>
            </w:r>
          </w:p>
        </w:tc>
        <w:tc>
          <w:tcPr>
            <w:tcW w:w="1300" w:type="dxa"/>
            <w:tcBorders>
              <w:top w:val="nil"/>
              <w:left w:val="nil"/>
              <w:bottom w:val="nil"/>
              <w:right w:val="nil"/>
            </w:tcBorders>
            <w:shd w:val="clear" w:color="auto" w:fill="auto"/>
            <w:noWrap/>
            <w:vAlign w:val="bottom"/>
            <w:hideMark/>
          </w:tcPr>
          <w:p w14:paraId="2A7C6380"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105</w:t>
            </w:r>
          </w:p>
        </w:tc>
        <w:tc>
          <w:tcPr>
            <w:tcW w:w="1818" w:type="dxa"/>
            <w:tcBorders>
              <w:top w:val="nil"/>
              <w:left w:val="nil"/>
              <w:bottom w:val="nil"/>
              <w:right w:val="nil"/>
            </w:tcBorders>
            <w:shd w:val="clear" w:color="auto" w:fill="auto"/>
            <w:noWrap/>
            <w:vAlign w:val="bottom"/>
            <w:hideMark/>
          </w:tcPr>
          <w:p w14:paraId="0101E485" w14:textId="3EB25C2E"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105</w:t>
            </w:r>
          </w:p>
        </w:tc>
      </w:tr>
      <w:tr w:rsidR="00FF5610" w:rsidRPr="00B25B6D" w14:paraId="3A45DF78" w14:textId="77777777" w:rsidTr="00FC32D7">
        <w:trPr>
          <w:trHeight w:val="320"/>
        </w:trPr>
        <w:tc>
          <w:tcPr>
            <w:tcW w:w="3119" w:type="dxa"/>
            <w:tcBorders>
              <w:top w:val="nil"/>
              <w:left w:val="nil"/>
              <w:bottom w:val="nil"/>
              <w:right w:val="nil"/>
            </w:tcBorders>
            <w:shd w:val="clear" w:color="auto" w:fill="auto"/>
            <w:noWrap/>
            <w:vAlign w:val="bottom"/>
            <w:hideMark/>
          </w:tcPr>
          <w:p w14:paraId="185A2E54" w14:textId="77777777"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Pharmacist</w:t>
            </w:r>
          </w:p>
        </w:tc>
        <w:tc>
          <w:tcPr>
            <w:tcW w:w="1701" w:type="dxa"/>
            <w:tcBorders>
              <w:top w:val="nil"/>
              <w:left w:val="nil"/>
              <w:bottom w:val="nil"/>
              <w:right w:val="nil"/>
            </w:tcBorders>
            <w:shd w:val="clear" w:color="auto" w:fill="auto"/>
            <w:noWrap/>
            <w:vAlign w:val="bottom"/>
            <w:hideMark/>
          </w:tcPr>
          <w:p w14:paraId="56B0132C"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5</w:t>
            </w:r>
          </w:p>
        </w:tc>
        <w:tc>
          <w:tcPr>
            <w:tcW w:w="1300" w:type="dxa"/>
            <w:tcBorders>
              <w:top w:val="nil"/>
              <w:left w:val="nil"/>
              <w:bottom w:val="nil"/>
              <w:right w:val="nil"/>
            </w:tcBorders>
            <w:shd w:val="clear" w:color="auto" w:fill="auto"/>
            <w:noWrap/>
            <w:vAlign w:val="bottom"/>
            <w:hideMark/>
          </w:tcPr>
          <w:p w14:paraId="3BDC63D7"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60</w:t>
            </w:r>
          </w:p>
        </w:tc>
        <w:tc>
          <w:tcPr>
            <w:tcW w:w="1818" w:type="dxa"/>
            <w:tcBorders>
              <w:top w:val="nil"/>
              <w:left w:val="nil"/>
              <w:bottom w:val="nil"/>
              <w:right w:val="nil"/>
            </w:tcBorders>
            <w:shd w:val="clear" w:color="auto" w:fill="auto"/>
            <w:noWrap/>
            <w:vAlign w:val="bottom"/>
            <w:hideMark/>
          </w:tcPr>
          <w:p w14:paraId="10EEF551" w14:textId="691F6FEC"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096</w:t>
            </w:r>
          </w:p>
        </w:tc>
      </w:tr>
      <w:tr w:rsidR="00FF5610" w:rsidRPr="00B25B6D" w14:paraId="10ECDF6A" w14:textId="77777777" w:rsidTr="00FC32D7">
        <w:trPr>
          <w:trHeight w:val="320"/>
        </w:trPr>
        <w:tc>
          <w:tcPr>
            <w:tcW w:w="3119" w:type="dxa"/>
            <w:tcBorders>
              <w:top w:val="nil"/>
              <w:left w:val="nil"/>
              <w:bottom w:val="nil"/>
              <w:right w:val="nil"/>
            </w:tcBorders>
            <w:shd w:val="clear" w:color="auto" w:fill="auto"/>
            <w:noWrap/>
            <w:vAlign w:val="bottom"/>
            <w:hideMark/>
          </w:tcPr>
          <w:p w14:paraId="259ADD88" w14:textId="3F8324C2" w:rsidR="00807DB1" w:rsidRPr="00B25B6D" w:rsidRDefault="00CE0BA3" w:rsidP="00807DB1">
            <w:pP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Director</w:t>
            </w:r>
          </w:p>
        </w:tc>
        <w:tc>
          <w:tcPr>
            <w:tcW w:w="1701" w:type="dxa"/>
            <w:tcBorders>
              <w:top w:val="nil"/>
              <w:left w:val="nil"/>
              <w:bottom w:val="nil"/>
              <w:right w:val="nil"/>
            </w:tcBorders>
            <w:shd w:val="clear" w:color="auto" w:fill="auto"/>
            <w:noWrap/>
            <w:vAlign w:val="bottom"/>
            <w:hideMark/>
          </w:tcPr>
          <w:p w14:paraId="41316334"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w:t>
            </w:r>
          </w:p>
        </w:tc>
        <w:tc>
          <w:tcPr>
            <w:tcW w:w="1300" w:type="dxa"/>
            <w:tcBorders>
              <w:top w:val="nil"/>
              <w:left w:val="nil"/>
              <w:bottom w:val="nil"/>
              <w:right w:val="nil"/>
            </w:tcBorders>
            <w:shd w:val="clear" w:color="auto" w:fill="auto"/>
            <w:noWrap/>
            <w:vAlign w:val="bottom"/>
            <w:hideMark/>
          </w:tcPr>
          <w:p w14:paraId="1EB78F98" w14:textId="77777777"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21</w:t>
            </w:r>
          </w:p>
        </w:tc>
        <w:tc>
          <w:tcPr>
            <w:tcW w:w="1818" w:type="dxa"/>
            <w:tcBorders>
              <w:top w:val="nil"/>
              <w:left w:val="nil"/>
              <w:bottom w:val="nil"/>
              <w:right w:val="nil"/>
            </w:tcBorders>
            <w:shd w:val="clear" w:color="auto" w:fill="auto"/>
            <w:noWrap/>
            <w:vAlign w:val="bottom"/>
            <w:hideMark/>
          </w:tcPr>
          <w:p w14:paraId="030C7B8F" w14:textId="35F8BDFA" w:rsidR="00807DB1" w:rsidRPr="00B25B6D" w:rsidRDefault="00CE0BA3" w:rsidP="007F199E">
            <w:pPr>
              <w:jc w:val="center"/>
              <w:rPr>
                <w:rFonts w:asciiTheme="majorHAnsi" w:eastAsia="Times New Roman" w:hAnsiTheme="majorHAnsi" w:cstheme="majorHAnsi"/>
                <w:color w:val="000000"/>
                <w:lang w:eastAsia="fr-FR"/>
              </w:rPr>
            </w:pPr>
            <w:r w:rsidRPr="00B25B6D">
              <w:rPr>
                <w:rFonts w:asciiTheme="majorHAnsi" w:eastAsia="Times New Roman" w:hAnsiTheme="majorHAnsi" w:cstheme="majorHAnsi"/>
                <w:color w:val="000000"/>
                <w:lang w:val="en-GB" w:eastAsia="fr-FR"/>
              </w:rPr>
              <w:t>0.095</w:t>
            </w:r>
          </w:p>
        </w:tc>
      </w:tr>
    </w:tbl>
    <w:p w14:paraId="383E9B90" w14:textId="77777777" w:rsidR="00283371" w:rsidRPr="00B25B6D" w:rsidRDefault="00283371" w:rsidP="00AA7940">
      <w:pPr>
        <w:ind w:right="-499"/>
        <w:rPr>
          <w:rFonts w:asciiTheme="majorHAnsi" w:eastAsia="Times New Roman" w:hAnsiTheme="majorHAnsi" w:cstheme="majorHAnsi"/>
          <w:color w:val="000000"/>
          <w:lang w:eastAsia="fr-FR"/>
        </w:rPr>
      </w:pPr>
    </w:p>
    <w:p w14:paraId="2649DF0A" w14:textId="77777777" w:rsidR="00247EB7" w:rsidRPr="00B25B6D" w:rsidRDefault="00247EB7" w:rsidP="00AA7940">
      <w:pPr>
        <w:ind w:right="-499"/>
        <w:rPr>
          <w:rFonts w:asciiTheme="majorHAnsi" w:eastAsia="Times New Roman" w:hAnsiTheme="majorHAnsi" w:cstheme="majorHAnsi"/>
          <w:color w:val="000000"/>
          <w:lang w:eastAsia="fr-FR"/>
        </w:rPr>
      </w:pPr>
    </w:p>
    <w:p w14:paraId="06549780" w14:textId="77777777" w:rsidR="00247EB7" w:rsidRPr="00B25B6D" w:rsidRDefault="00247EB7" w:rsidP="00AA7940">
      <w:pPr>
        <w:ind w:right="-499"/>
        <w:rPr>
          <w:rFonts w:asciiTheme="majorHAnsi" w:eastAsia="Times New Roman" w:hAnsiTheme="majorHAnsi" w:cstheme="majorHAnsi"/>
          <w:color w:val="000000"/>
          <w:lang w:eastAsia="fr-FR"/>
        </w:rPr>
      </w:pPr>
    </w:p>
    <w:p w14:paraId="485CFA1C" w14:textId="77777777" w:rsidR="00247EB7" w:rsidRPr="00B25B6D" w:rsidRDefault="00247EB7" w:rsidP="00AA7940">
      <w:pPr>
        <w:ind w:right="-499"/>
        <w:rPr>
          <w:rFonts w:asciiTheme="majorHAnsi" w:eastAsia="Times New Roman" w:hAnsiTheme="majorHAnsi" w:cstheme="majorHAnsi"/>
          <w:color w:val="000000"/>
          <w:lang w:eastAsia="fr-FR"/>
        </w:rPr>
      </w:pPr>
    </w:p>
    <w:p w14:paraId="31F3E102" w14:textId="77777777" w:rsidR="00247EB7" w:rsidRPr="00B25B6D" w:rsidRDefault="00247EB7" w:rsidP="00AA7940">
      <w:pPr>
        <w:ind w:right="-499"/>
        <w:rPr>
          <w:rFonts w:asciiTheme="majorHAnsi" w:eastAsia="Times New Roman" w:hAnsiTheme="majorHAnsi" w:cstheme="majorHAnsi"/>
          <w:color w:val="000000"/>
          <w:lang w:eastAsia="fr-FR"/>
        </w:rPr>
        <w:sectPr w:rsidR="00247EB7" w:rsidRPr="00B25B6D" w:rsidSect="00064509">
          <w:pgSz w:w="11900" w:h="16840"/>
          <w:pgMar w:top="1440" w:right="1800" w:bottom="1440" w:left="1800" w:header="708" w:footer="708" w:gutter="0"/>
          <w:cols w:space="708"/>
          <w:docGrid w:linePitch="360"/>
        </w:sectPr>
      </w:pPr>
    </w:p>
    <w:p w14:paraId="50F897A6" w14:textId="038346D5" w:rsidR="007871D9" w:rsidRPr="00B25B6D" w:rsidRDefault="00CE0BA3" w:rsidP="00AA7940">
      <w:pPr>
        <w:ind w:right="-499"/>
        <w:rPr>
          <w:rFonts w:asciiTheme="majorHAnsi" w:eastAsia="Times New Roman" w:hAnsiTheme="majorHAnsi" w:cstheme="majorHAnsi"/>
          <w:color w:val="000000"/>
          <w:lang w:val="en-US" w:eastAsia="fr-FR"/>
        </w:rPr>
      </w:pPr>
      <w:r w:rsidRPr="00B25B6D">
        <w:rPr>
          <w:rFonts w:asciiTheme="majorHAnsi" w:eastAsia="Times New Roman" w:hAnsiTheme="majorHAnsi" w:cstheme="majorHAnsi"/>
          <w:color w:val="000000"/>
          <w:lang w:val="en-GB" w:eastAsia="fr-FR"/>
        </w:rPr>
        <w:t>Table 2. Professional and individual factors associated with absenteeism (dependent variable).</w:t>
      </w:r>
    </w:p>
    <w:p w14:paraId="4D9EFBDB" w14:textId="77777777" w:rsidR="00CF69FB" w:rsidRPr="00B25B6D" w:rsidRDefault="00CF69FB" w:rsidP="00AA7940">
      <w:pPr>
        <w:ind w:right="-499"/>
        <w:rPr>
          <w:rFonts w:asciiTheme="majorHAnsi" w:hAnsiTheme="majorHAnsi" w:cstheme="majorHAnsi"/>
          <w:sz w:val="20"/>
          <w:szCs w:val="20"/>
          <w:lang w:val="en-US"/>
        </w:rPr>
      </w:pPr>
    </w:p>
    <w:tbl>
      <w:tblPr>
        <w:tblStyle w:val="Grilledutableau"/>
        <w:tblW w:w="21845"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375"/>
        <w:gridCol w:w="1526"/>
        <w:gridCol w:w="992"/>
        <w:gridCol w:w="2061"/>
        <w:gridCol w:w="1210"/>
        <w:gridCol w:w="1250"/>
        <w:gridCol w:w="1270"/>
        <w:gridCol w:w="912"/>
        <w:gridCol w:w="1937"/>
        <w:gridCol w:w="2558"/>
        <w:gridCol w:w="838"/>
        <w:gridCol w:w="838"/>
        <w:gridCol w:w="838"/>
        <w:gridCol w:w="838"/>
      </w:tblGrid>
      <w:tr w:rsidR="00FF5610" w:rsidRPr="00B25B6D" w14:paraId="795A9473" w14:textId="77777777" w:rsidTr="000B1928">
        <w:trPr>
          <w:tblHeader/>
        </w:trPr>
        <w:tc>
          <w:tcPr>
            <w:tcW w:w="3402" w:type="dxa"/>
            <w:tcBorders>
              <w:top w:val="single" w:sz="4" w:space="0" w:color="auto"/>
            </w:tcBorders>
          </w:tcPr>
          <w:p w14:paraId="112B5FA9" w14:textId="77777777" w:rsidR="000B1928" w:rsidRPr="00B25B6D" w:rsidRDefault="000B1928" w:rsidP="00A93BCB">
            <w:pPr>
              <w:ind w:right="-499"/>
              <w:jc w:val="center"/>
              <w:rPr>
                <w:rFonts w:asciiTheme="majorHAnsi" w:hAnsiTheme="majorHAnsi" w:cstheme="majorHAnsi"/>
                <w:sz w:val="20"/>
                <w:szCs w:val="20"/>
                <w:lang w:val="en-US"/>
              </w:rPr>
            </w:pPr>
          </w:p>
        </w:tc>
        <w:tc>
          <w:tcPr>
            <w:tcW w:w="7164" w:type="dxa"/>
            <w:gridSpan w:val="5"/>
            <w:tcBorders>
              <w:top w:val="single" w:sz="4" w:space="0" w:color="auto"/>
            </w:tcBorders>
          </w:tcPr>
          <w:p w14:paraId="4A833059" w14:textId="1BB7A852" w:rsidR="000B1928" w:rsidRPr="00B25B6D" w:rsidRDefault="00CE0BA3" w:rsidP="000B1928">
            <w:pPr>
              <w:ind w:right="-499"/>
              <w:jc w:val="center"/>
              <w:rPr>
                <w:rFonts w:asciiTheme="majorHAnsi" w:hAnsiTheme="majorHAnsi" w:cstheme="majorHAnsi"/>
                <w:sz w:val="20"/>
                <w:szCs w:val="20"/>
                <w:lang w:val="en-US"/>
              </w:rPr>
            </w:pPr>
            <w:r w:rsidRPr="00B25B6D">
              <w:rPr>
                <w:rFonts w:asciiTheme="majorHAnsi" w:hAnsiTheme="majorHAnsi" w:cstheme="majorHAnsi"/>
                <w:sz w:val="20"/>
                <w:szCs w:val="20"/>
                <w:lang w:val="en-GB"/>
              </w:rPr>
              <w:t>All health care workers (n=10,325)</w:t>
            </w:r>
          </w:p>
        </w:tc>
        <w:tc>
          <w:tcPr>
            <w:tcW w:w="5369" w:type="dxa"/>
            <w:gridSpan w:val="4"/>
            <w:tcBorders>
              <w:top w:val="single" w:sz="4" w:space="0" w:color="auto"/>
            </w:tcBorders>
          </w:tcPr>
          <w:p w14:paraId="1447995A" w14:textId="01E7498D" w:rsidR="000B1928" w:rsidRPr="00B25B6D" w:rsidRDefault="00CE0BA3" w:rsidP="000B1928">
            <w:pPr>
              <w:ind w:right="-499"/>
              <w:jc w:val="center"/>
              <w:rPr>
                <w:rFonts w:asciiTheme="majorHAnsi" w:hAnsiTheme="majorHAnsi" w:cstheme="majorHAnsi"/>
                <w:sz w:val="20"/>
                <w:szCs w:val="20"/>
              </w:rPr>
            </w:pPr>
            <w:r w:rsidRPr="00B25B6D">
              <w:rPr>
                <w:rFonts w:asciiTheme="majorHAnsi" w:hAnsiTheme="majorHAnsi" w:cstheme="majorHAnsi"/>
                <w:sz w:val="20"/>
                <w:szCs w:val="20"/>
                <w:lang w:val="en-GB"/>
              </w:rPr>
              <w:t>Nurses (n=2819)</w:t>
            </w:r>
          </w:p>
        </w:tc>
        <w:tc>
          <w:tcPr>
            <w:tcW w:w="2558" w:type="dxa"/>
            <w:tcBorders>
              <w:top w:val="single" w:sz="4" w:space="0" w:color="auto"/>
            </w:tcBorders>
          </w:tcPr>
          <w:p w14:paraId="19D2CA45" w14:textId="77777777" w:rsidR="000B1928" w:rsidRPr="00B25B6D" w:rsidRDefault="000B1928" w:rsidP="00A93BCB">
            <w:pPr>
              <w:ind w:right="-499"/>
              <w:jc w:val="both"/>
              <w:rPr>
                <w:rFonts w:asciiTheme="majorHAnsi" w:hAnsiTheme="majorHAnsi" w:cstheme="majorHAnsi"/>
                <w:sz w:val="20"/>
                <w:szCs w:val="20"/>
              </w:rPr>
            </w:pPr>
          </w:p>
        </w:tc>
        <w:tc>
          <w:tcPr>
            <w:tcW w:w="838" w:type="dxa"/>
            <w:tcBorders>
              <w:top w:val="single" w:sz="4" w:space="0" w:color="auto"/>
            </w:tcBorders>
          </w:tcPr>
          <w:p w14:paraId="46A671DD" w14:textId="77777777" w:rsidR="000B1928" w:rsidRPr="00B25B6D" w:rsidRDefault="000B1928" w:rsidP="00A93BCB">
            <w:pPr>
              <w:ind w:right="-499"/>
              <w:jc w:val="both"/>
              <w:rPr>
                <w:rFonts w:asciiTheme="majorHAnsi" w:hAnsiTheme="majorHAnsi" w:cstheme="majorHAnsi"/>
                <w:sz w:val="20"/>
                <w:szCs w:val="20"/>
              </w:rPr>
            </w:pPr>
          </w:p>
        </w:tc>
        <w:tc>
          <w:tcPr>
            <w:tcW w:w="838" w:type="dxa"/>
            <w:tcBorders>
              <w:top w:val="single" w:sz="4" w:space="0" w:color="auto"/>
            </w:tcBorders>
          </w:tcPr>
          <w:p w14:paraId="7A6AF8FC" w14:textId="77777777" w:rsidR="000B1928" w:rsidRPr="00B25B6D" w:rsidRDefault="000B1928" w:rsidP="00A93BCB">
            <w:pPr>
              <w:ind w:right="-499"/>
              <w:jc w:val="both"/>
              <w:rPr>
                <w:rFonts w:asciiTheme="majorHAnsi" w:hAnsiTheme="majorHAnsi" w:cstheme="majorHAnsi"/>
                <w:sz w:val="20"/>
                <w:szCs w:val="20"/>
              </w:rPr>
            </w:pPr>
          </w:p>
        </w:tc>
        <w:tc>
          <w:tcPr>
            <w:tcW w:w="838" w:type="dxa"/>
            <w:tcBorders>
              <w:top w:val="single" w:sz="4" w:space="0" w:color="auto"/>
            </w:tcBorders>
          </w:tcPr>
          <w:p w14:paraId="74DEC33F" w14:textId="77777777" w:rsidR="000B1928" w:rsidRPr="00B25B6D" w:rsidRDefault="000B1928" w:rsidP="00A93BCB">
            <w:pPr>
              <w:ind w:right="-499"/>
              <w:jc w:val="both"/>
              <w:rPr>
                <w:rFonts w:asciiTheme="majorHAnsi" w:hAnsiTheme="majorHAnsi" w:cstheme="majorHAnsi"/>
                <w:sz w:val="20"/>
                <w:szCs w:val="20"/>
              </w:rPr>
            </w:pPr>
          </w:p>
        </w:tc>
        <w:tc>
          <w:tcPr>
            <w:tcW w:w="838" w:type="dxa"/>
            <w:tcBorders>
              <w:top w:val="single" w:sz="4" w:space="0" w:color="auto"/>
            </w:tcBorders>
          </w:tcPr>
          <w:p w14:paraId="20F530B7" w14:textId="77777777" w:rsidR="000B1928" w:rsidRPr="00B25B6D" w:rsidRDefault="000B1928" w:rsidP="00A93BCB">
            <w:pPr>
              <w:ind w:right="-499"/>
              <w:jc w:val="both"/>
              <w:rPr>
                <w:rFonts w:asciiTheme="majorHAnsi" w:hAnsiTheme="majorHAnsi" w:cstheme="majorHAnsi"/>
                <w:sz w:val="20"/>
                <w:szCs w:val="20"/>
              </w:rPr>
            </w:pPr>
          </w:p>
        </w:tc>
      </w:tr>
      <w:tr w:rsidR="00FF5610" w:rsidRPr="00B25B6D" w14:paraId="4A9629F1" w14:textId="681B4697" w:rsidTr="000B1928">
        <w:trPr>
          <w:tblHeader/>
        </w:trPr>
        <w:tc>
          <w:tcPr>
            <w:tcW w:w="3402" w:type="dxa"/>
            <w:tcBorders>
              <w:top w:val="single" w:sz="4" w:space="0" w:color="auto"/>
            </w:tcBorders>
          </w:tcPr>
          <w:p w14:paraId="4390F961" w14:textId="2506EDAA"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Individual and professional factors</w:t>
            </w:r>
          </w:p>
        </w:tc>
        <w:tc>
          <w:tcPr>
            <w:tcW w:w="2901" w:type="dxa"/>
            <w:gridSpan w:val="2"/>
            <w:tcBorders>
              <w:top w:val="single" w:sz="4" w:space="0" w:color="auto"/>
            </w:tcBorders>
          </w:tcPr>
          <w:p w14:paraId="5F5A9493" w14:textId="06AAAD0A" w:rsidR="00A93BCB" w:rsidRPr="00B25B6D" w:rsidRDefault="00CE0BA3" w:rsidP="000B1928">
            <w:pPr>
              <w:ind w:right="-499"/>
              <w:jc w:val="center"/>
              <w:rPr>
                <w:rFonts w:asciiTheme="majorHAnsi" w:hAnsiTheme="majorHAnsi" w:cstheme="majorHAnsi"/>
                <w:sz w:val="20"/>
                <w:szCs w:val="20"/>
              </w:rPr>
            </w:pPr>
            <w:r w:rsidRPr="00B25B6D">
              <w:rPr>
                <w:rFonts w:asciiTheme="majorHAnsi" w:hAnsiTheme="majorHAnsi" w:cstheme="majorHAnsi"/>
                <w:sz w:val="20"/>
                <w:szCs w:val="20"/>
                <w:lang w:val="en-GB"/>
              </w:rPr>
              <w:t>Univariate model</w:t>
            </w:r>
          </w:p>
        </w:tc>
        <w:tc>
          <w:tcPr>
            <w:tcW w:w="992" w:type="dxa"/>
            <w:tcBorders>
              <w:top w:val="single" w:sz="4" w:space="0" w:color="auto"/>
            </w:tcBorders>
          </w:tcPr>
          <w:p w14:paraId="3102BE6B" w14:textId="77777777" w:rsidR="00A93BCB" w:rsidRPr="00B25B6D" w:rsidRDefault="00A93BCB" w:rsidP="000B1928">
            <w:pPr>
              <w:ind w:right="-499"/>
              <w:rPr>
                <w:rFonts w:asciiTheme="majorHAnsi" w:hAnsiTheme="majorHAnsi" w:cstheme="majorHAnsi"/>
                <w:sz w:val="20"/>
                <w:szCs w:val="20"/>
              </w:rPr>
            </w:pPr>
          </w:p>
        </w:tc>
        <w:tc>
          <w:tcPr>
            <w:tcW w:w="2061" w:type="dxa"/>
            <w:tcBorders>
              <w:top w:val="single" w:sz="4" w:space="0" w:color="auto"/>
            </w:tcBorders>
          </w:tcPr>
          <w:p w14:paraId="514FE1BE" w14:textId="1444D294"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Multivariate model</w:t>
            </w:r>
          </w:p>
        </w:tc>
        <w:tc>
          <w:tcPr>
            <w:tcW w:w="1210" w:type="dxa"/>
            <w:tcBorders>
              <w:top w:val="single" w:sz="4" w:space="0" w:color="auto"/>
            </w:tcBorders>
          </w:tcPr>
          <w:p w14:paraId="00940BD2" w14:textId="77777777" w:rsidR="00A93BCB" w:rsidRPr="00B25B6D" w:rsidRDefault="00A93BCB" w:rsidP="000B1928">
            <w:pPr>
              <w:ind w:right="-499"/>
              <w:rPr>
                <w:rFonts w:asciiTheme="majorHAnsi" w:hAnsiTheme="majorHAnsi" w:cstheme="majorHAnsi"/>
                <w:sz w:val="20"/>
                <w:szCs w:val="20"/>
              </w:rPr>
            </w:pPr>
          </w:p>
        </w:tc>
        <w:tc>
          <w:tcPr>
            <w:tcW w:w="2520" w:type="dxa"/>
            <w:gridSpan w:val="2"/>
            <w:tcBorders>
              <w:top w:val="single" w:sz="4" w:space="0" w:color="auto"/>
            </w:tcBorders>
          </w:tcPr>
          <w:p w14:paraId="04EB81E7" w14:textId="141119A8"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Univariate model</w:t>
            </w:r>
          </w:p>
        </w:tc>
        <w:tc>
          <w:tcPr>
            <w:tcW w:w="912" w:type="dxa"/>
            <w:tcBorders>
              <w:top w:val="single" w:sz="4" w:space="0" w:color="auto"/>
            </w:tcBorders>
          </w:tcPr>
          <w:p w14:paraId="59E3246D" w14:textId="77777777" w:rsidR="00A93BCB" w:rsidRPr="00B25B6D" w:rsidRDefault="00A93BCB" w:rsidP="000B1928">
            <w:pPr>
              <w:ind w:right="-499"/>
              <w:rPr>
                <w:rFonts w:asciiTheme="majorHAnsi" w:hAnsiTheme="majorHAnsi" w:cstheme="majorHAnsi"/>
                <w:sz w:val="20"/>
                <w:szCs w:val="20"/>
              </w:rPr>
            </w:pPr>
          </w:p>
        </w:tc>
        <w:tc>
          <w:tcPr>
            <w:tcW w:w="1937" w:type="dxa"/>
            <w:tcBorders>
              <w:top w:val="single" w:sz="4" w:space="0" w:color="auto"/>
            </w:tcBorders>
          </w:tcPr>
          <w:p w14:paraId="2730922D" w14:textId="33F83591"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Multivariate model</w:t>
            </w:r>
          </w:p>
        </w:tc>
        <w:tc>
          <w:tcPr>
            <w:tcW w:w="2558" w:type="dxa"/>
            <w:tcBorders>
              <w:top w:val="single" w:sz="4" w:space="0" w:color="auto"/>
            </w:tcBorders>
          </w:tcPr>
          <w:p w14:paraId="3F62B51E" w14:textId="3D4FA84C" w:rsidR="00A93BCB" w:rsidRPr="00B25B6D" w:rsidRDefault="00A93BCB" w:rsidP="00A93BCB">
            <w:pPr>
              <w:ind w:right="-499"/>
              <w:jc w:val="both"/>
              <w:rPr>
                <w:rFonts w:asciiTheme="majorHAnsi" w:hAnsiTheme="majorHAnsi" w:cstheme="majorHAnsi"/>
                <w:sz w:val="20"/>
                <w:szCs w:val="20"/>
              </w:rPr>
            </w:pPr>
          </w:p>
        </w:tc>
        <w:tc>
          <w:tcPr>
            <w:tcW w:w="838" w:type="dxa"/>
            <w:tcBorders>
              <w:top w:val="single" w:sz="4" w:space="0" w:color="auto"/>
            </w:tcBorders>
          </w:tcPr>
          <w:p w14:paraId="48CB2188" w14:textId="77777777" w:rsidR="00A93BCB" w:rsidRPr="00B25B6D" w:rsidRDefault="00A93BCB" w:rsidP="00A93BCB">
            <w:pPr>
              <w:ind w:right="-499"/>
              <w:jc w:val="both"/>
              <w:rPr>
                <w:rFonts w:asciiTheme="majorHAnsi" w:hAnsiTheme="majorHAnsi" w:cstheme="majorHAnsi"/>
                <w:sz w:val="20"/>
                <w:szCs w:val="20"/>
              </w:rPr>
            </w:pPr>
          </w:p>
        </w:tc>
        <w:tc>
          <w:tcPr>
            <w:tcW w:w="838" w:type="dxa"/>
            <w:tcBorders>
              <w:top w:val="single" w:sz="4" w:space="0" w:color="auto"/>
            </w:tcBorders>
          </w:tcPr>
          <w:p w14:paraId="5A972BE4" w14:textId="64C39CC9" w:rsidR="00A93BCB" w:rsidRPr="00B25B6D" w:rsidRDefault="00A93BCB" w:rsidP="00A93BCB">
            <w:pPr>
              <w:ind w:right="-499"/>
              <w:jc w:val="both"/>
              <w:rPr>
                <w:rFonts w:asciiTheme="majorHAnsi" w:hAnsiTheme="majorHAnsi" w:cstheme="majorHAnsi"/>
                <w:sz w:val="20"/>
                <w:szCs w:val="20"/>
              </w:rPr>
            </w:pPr>
          </w:p>
        </w:tc>
        <w:tc>
          <w:tcPr>
            <w:tcW w:w="838" w:type="dxa"/>
            <w:tcBorders>
              <w:top w:val="single" w:sz="4" w:space="0" w:color="auto"/>
            </w:tcBorders>
          </w:tcPr>
          <w:p w14:paraId="5375EBAE" w14:textId="77777777" w:rsidR="00A93BCB" w:rsidRPr="00B25B6D" w:rsidRDefault="00A93BCB" w:rsidP="00A93BCB">
            <w:pPr>
              <w:ind w:right="-499"/>
              <w:jc w:val="both"/>
              <w:rPr>
                <w:rFonts w:asciiTheme="majorHAnsi" w:hAnsiTheme="majorHAnsi" w:cstheme="majorHAnsi"/>
                <w:sz w:val="20"/>
                <w:szCs w:val="20"/>
              </w:rPr>
            </w:pPr>
          </w:p>
        </w:tc>
        <w:tc>
          <w:tcPr>
            <w:tcW w:w="838" w:type="dxa"/>
            <w:tcBorders>
              <w:top w:val="single" w:sz="4" w:space="0" w:color="auto"/>
            </w:tcBorders>
          </w:tcPr>
          <w:p w14:paraId="796FEA57" w14:textId="10A98C3E" w:rsidR="00A93BCB" w:rsidRPr="00B25B6D" w:rsidRDefault="00A93BCB" w:rsidP="00A93BCB">
            <w:pPr>
              <w:ind w:right="-499"/>
              <w:jc w:val="both"/>
              <w:rPr>
                <w:rFonts w:asciiTheme="majorHAnsi" w:hAnsiTheme="majorHAnsi" w:cstheme="majorHAnsi"/>
                <w:sz w:val="20"/>
                <w:szCs w:val="20"/>
              </w:rPr>
            </w:pPr>
          </w:p>
        </w:tc>
      </w:tr>
      <w:tr w:rsidR="00FF5610" w:rsidRPr="00B25B6D" w14:paraId="27869163" w14:textId="557E037D" w:rsidTr="000B1928">
        <w:trPr>
          <w:tblHeader/>
        </w:trPr>
        <w:tc>
          <w:tcPr>
            <w:tcW w:w="3402" w:type="dxa"/>
            <w:tcBorders>
              <w:bottom w:val="single" w:sz="4" w:space="0" w:color="auto"/>
            </w:tcBorders>
          </w:tcPr>
          <w:p w14:paraId="7DD3D44C" w14:textId="77777777" w:rsidR="00A93BCB" w:rsidRPr="00B25B6D" w:rsidRDefault="00A93BCB" w:rsidP="00A93BCB">
            <w:pPr>
              <w:ind w:right="-499"/>
              <w:jc w:val="both"/>
              <w:rPr>
                <w:rFonts w:asciiTheme="majorHAnsi" w:hAnsiTheme="majorHAnsi" w:cstheme="majorHAnsi"/>
                <w:sz w:val="20"/>
                <w:szCs w:val="20"/>
              </w:rPr>
            </w:pPr>
          </w:p>
        </w:tc>
        <w:tc>
          <w:tcPr>
            <w:tcW w:w="1375" w:type="dxa"/>
            <w:tcBorders>
              <w:bottom w:val="single" w:sz="4" w:space="0" w:color="auto"/>
            </w:tcBorders>
          </w:tcPr>
          <w:p w14:paraId="0EFDAFE0" w14:textId="041919C4"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No absenteeism</w:t>
            </w:r>
          </w:p>
          <w:p w14:paraId="4284536E" w14:textId="46EEA437"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8196</w:t>
            </w:r>
            <w:r w:rsidR="00446EF7"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79.4%)</w:t>
            </w:r>
          </w:p>
        </w:tc>
        <w:tc>
          <w:tcPr>
            <w:tcW w:w="1526" w:type="dxa"/>
            <w:tcBorders>
              <w:bottom w:val="single" w:sz="4" w:space="0" w:color="auto"/>
            </w:tcBorders>
          </w:tcPr>
          <w:p w14:paraId="0D13D4CA" w14:textId="32BF1117"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Absenteeism</w:t>
            </w:r>
          </w:p>
          <w:p w14:paraId="69818B7C" w14:textId="4AC3747B"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2129</w:t>
            </w:r>
            <w:r w:rsidR="00446EF7"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20.6%)</w:t>
            </w:r>
          </w:p>
        </w:tc>
        <w:tc>
          <w:tcPr>
            <w:tcW w:w="992" w:type="dxa"/>
            <w:tcBorders>
              <w:bottom w:val="single" w:sz="4" w:space="0" w:color="auto"/>
            </w:tcBorders>
          </w:tcPr>
          <w:p w14:paraId="29D0FCCC" w14:textId="6FC11C57"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p value</w:t>
            </w:r>
          </w:p>
        </w:tc>
        <w:tc>
          <w:tcPr>
            <w:tcW w:w="2061" w:type="dxa"/>
            <w:tcBorders>
              <w:bottom w:val="single" w:sz="4" w:space="0" w:color="auto"/>
            </w:tcBorders>
          </w:tcPr>
          <w:p w14:paraId="22B8DDFF" w14:textId="466B46A5" w:rsidR="00A93BCB" w:rsidRPr="00B25B6D" w:rsidRDefault="00CE0BA3" w:rsidP="000B1928">
            <w:pPr>
              <w:ind w:right="-499"/>
              <w:rPr>
                <w:rFonts w:asciiTheme="majorHAnsi" w:eastAsia="Times New Roman" w:hAnsiTheme="majorHAnsi" w:cstheme="majorHAnsi"/>
                <w:color w:val="000000"/>
                <w:sz w:val="20"/>
                <w:szCs w:val="20"/>
                <w:lang w:val="en-US" w:eastAsia="fr-FR"/>
              </w:rPr>
            </w:pPr>
            <w:r w:rsidRPr="00B25B6D">
              <w:rPr>
                <w:rFonts w:asciiTheme="majorHAnsi" w:eastAsia="Times New Roman" w:hAnsiTheme="majorHAnsi" w:cstheme="majorHAnsi"/>
                <w:color w:val="000000"/>
                <w:sz w:val="20"/>
                <w:szCs w:val="20"/>
                <w:lang w:val="en-GB" w:eastAsia="fr-FR"/>
              </w:rPr>
              <w:t>Adjusted* odds ratio</w:t>
            </w:r>
          </w:p>
          <w:p w14:paraId="517EF566" w14:textId="5E692B8B" w:rsidR="00A93BCB" w:rsidRPr="00B25B6D" w:rsidRDefault="00CE0BA3" w:rsidP="000B1928">
            <w:pPr>
              <w:ind w:right="-499"/>
              <w:rPr>
                <w:rFonts w:asciiTheme="majorHAnsi" w:hAnsiTheme="majorHAnsi" w:cstheme="majorHAnsi"/>
                <w:sz w:val="20"/>
                <w:szCs w:val="20"/>
                <w:lang w:val="en-US"/>
              </w:rPr>
            </w:pPr>
            <w:r w:rsidRPr="00B25B6D">
              <w:rPr>
                <w:rFonts w:asciiTheme="majorHAnsi" w:eastAsia="Times New Roman" w:hAnsiTheme="majorHAnsi" w:cstheme="majorHAnsi"/>
                <w:color w:val="000000"/>
                <w:sz w:val="20"/>
                <w:szCs w:val="20"/>
                <w:lang w:val="en-GB" w:eastAsia="fr-FR"/>
              </w:rPr>
              <w:t>(</w:t>
            </w:r>
            <w:proofErr w:type="spellStart"/>
            <w:r w:rsidRPr="00B25B6D">
              <w:rPr>
                <w:rFonts w:asciiTheme="majorHAnsi" w:eastAsia="Times New Roman" w:hAnsiTheme="majorHAnsi" w:cstheme="majorHAnsi"/>
                <w:color w:val="000000"/>
                <w:sz w:val="20"/>
                <w:szCs w:val="20"/>
                <w:lang w:val="en-GB" w:eastAsia="fr-FR"/>
              </w:rPr>
              <w:t>aOR</w:t>
            </w:r>
            <w:proofErr w:type="spellEnd"/>
            <w:r w:rsidRPr="00B25B6D">
              <w:rPr>
                <w:rFonts w:asciiTheme="majorHAnsi" w:eastAsia="Times New Roman" w:hAnsiTheme="majorHAnsi" w:cstheme="majorHAnsi"/>
                <w:color w:val="000000"/>
                <w:sz w:val="20"/>
                <w:szCs w:val="20"/>
                <w:lang w:val="en-GB" w:eastAsia="fr-FR"/>
              </w:rPr>
              <w:t xml:space="preserve">) (95% </w:t>
            </w:r>
            <w:r w:rsidR="003C12B7" w:rsidRPr="00B25B6D">
              <w:rPr>
                <w:rFonts w:asciiTheme="majorHAnsi" w:eastAsia="Times New Roman" w:hAnsiTheme="majorHAnsi" w:cstheme="majorHAnsi"/>
                <w:color w:val="000000"/>
                <w:sz w:val="20"/>
                <w:szCs w:val="20"/>
                <w:lang w:val="en-GB" w:eastAsia="fr-FR"/>
              </w:rPr>
              <w:t>CI</w:t>
            </w:r>
            <w:r w:rsidRPr="00B25B6D">
              <w:rPr>
                <w:rFonts w:asciiTheme="majorHAnsi" w:eastAsia="Times New Roman" w:hAnsiTheme="majorHAnsi" w:cstheme="majorHAnsi"/>
                <w:color w:val="000000"/>
                <w:sz w:val="20"/>
                <w:szCs w:val="20"/>
                <w:lang w:val="en-GB" w:eastAsia="fr-FR"/>
              </w:rPr>
              <w:t>)</w:t>
            </w:r>
          </w:p>
        </w:tc>
        <w:tc>
          <w:tcPr>
            <w:tcW w:w="1210" w:type="dxa"/>
            <w:tcBorders>
              <w:bottom w:val="single" w:sz="4" w:space="0" w:color="auto"/>
            </w:tcBorders>
          </w:tcPr>
          <w:p w14:paraId="0E993B59" w14:textId="03B849BE"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p value</w:t>
            </w:r>
          </w:p>
        </w:tc>
        <w:tc>
          <w:tcPr>
            <w:tcW w:w="1250" w:type="dxa"/>
            <w:tcBorders>
              <w:bottom w:val="single" w:sz="4" w:space="0" w:color="auto"/>
            </w:tcBorders>
          </w:tcPr>
          <w:p w14:paraId="6F120743" w14:textId="77777777"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No absenteeism</w:t>
            </w:r>
          </w:p>
          <w:p w14:paraId="6E3A87B7" w14:textId="56AFF9AA"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2091</w:t>
            </w:r>
            <w:r w:rsidR="003C12B7"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76.1%)</w:t>
            </w:r>
          </w:p>
        </w:tc>
        <w:tc>
          <w:tcPr>
            <w:tcW w:w="1270" w:type="dxa"/>
            <w:tcBorders>
              <w:bottom w:val="single" w:sz="4" w:space="0" w:color="auto"/>
            </w:tcBorders>
          </w:tcPr>
          <w:p w14:paraId="7BA047C3" w14:textId="77777777" w:rsidR="00BF5225"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Absenteeism</w:t>
            </w:r>
          </w:p>
          <w:p w14:paraId="5675609B" w14:textId="4A546BF7"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661</w:t>
            </w:r>
            <w:r w:rsidR="003C12B7"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23.9%)</w:t>
            </w:r>
          </w:p>
        </w:tc>
        <w:tc>
          <w:tcPr>
            <w:tcW w:w="912" w:type="dxa"/>
            <w:tcBorders>
              <w:bottom w:val="single" w:sz="4" w:space="0" w:color="auto"/>
            </w:tcBorders>
          </w:tcPr>
          <w:p w14:paraId="71EA2A41" w14:textId="4FF1B41F" w:rsidR="00A93BCB" w:rsidRPr="00B25B6D" w:rsidRDefault="00CE0BA3" w:rsidP="000B1928">
            <w:pPr>
              <w:ind w:right="-499"/>
              <w:rPr>
                <w:rFonts w:asciiTheme="majorHAnsi" w:hAnsiTheme="majorHAnsi" w:cstheme="majorHAnsi"/>
                <w:sz w:val="20"/>
                <w:szCs w:val="20"/>
              </w:rPr>
            </w:pPr>
            <w:r w:rsidRPr="00B25B6D">
              <w:rPr>
                <w:rFonts w:asciiTheme="majorHAnsi" w:hAnsiTheme="majorHAnsi" w:cstheme="majorHAnsi"/>
                <w:sz w:val="20"/>
                <w:szCs w:val="20"/>
                <w:lang w:val="en-GB"/>
              </w:rPr>
              <w:t>p value</w:t>
            </w:r>
          </w:p>
        </w:tc>
        <w:tc>
          <w:tcPr>
            <w:tcW w:w="1937" w:type="dxa"/>
            <w:tcBorders>
              <w:bottom w:val="single" w:sz="4" w:space="0" w:color="auto"/>
            </w:tcBorders>
          </w:tcPr>
          <w:p w14:paraId="3AB740B2" w14:textId="1C821484" w:rsidR="00A93BCB" w:rsidRPr="00B25B6D" w:rsidRDefault="00CE0BA3" w:rsidP="000B1928">
            <w:pPr>
              <w:ind w:right="-499"/>
              <w:rPr>
                <w:rFonts w:asciiTheme="majorHAnsi" w:eastAsia="Times New Roman" w:hAnsiTheme="majorHAnsi" w:cstheme="majorHAnsi"/>
                <w:color w:val="000000"/>
                <w:sz w:val="20"/>
                <w:szCs w:val="20"/>
                <w:lang w:val="en-US" w:eastAsia="fr-FR"/>
              </w:rPr>
            </w:pPr>
            <w:r w:rsidRPr="00B25B6D">
              <w:rPr>
                <w:rFonts w:asciiTheme="majorHAnsi" w:eastAsia="Times New Roman" w:hAnsiTheme="majorHAnsi" w:cstheme="majorHAnsi"/>
                <w:color w:val="000000"/>
                <w:sz w:val="20"/>
                <w:szCs w:val="20"/>
                <w:lang w:val="en-GB" w:eastAsia="fr-FR"/>
              </w:rPr>
              <w:t>Adjusted* odds ratio</w:t>
            </w:r>
          </w:p>
          <w:p w14:paraId="20EA4FE6" w14:textId="0697E8A6" w:rsidR="00A93BCB" w:rsidRPr="00B25B6D" w:rsidRDefault="00CE0BA3" w:rsidP="000B1928">
            <w:pPr>
              <w:ind w:right="-499"/>
              <w:rPr>
                <w:rFonts w:asciiTheme="majorHAnsi" w:hAnsiTheme="majorHAnsi" w:cstheme="majorHAnsi"/>
                <w:sz w:val="20"/>
                <w:szCs w:val="20"/>
                <w:lang w:val="en-US"/>
              </w:rPr>
            </w:pPr>
            <w:r w:rsidRPr="00B25B6D">
              <w:rPr>
                <w:rFonts w:asciiTheme="majorHAnsi" w:eastAsia="Times New Roman" w:hAnsiTheme="majorHAnsi" w:cstheme="majorHAnsi"/>
                <w:color w:val="000000"/>
                <w:sz w:val="20"/>
                <w:szCs w:val="20"/>
                <w:lang w:val="en-GB" w:eastAsia="fr-FR"/>
              </w:rPr>
              <w:t>(</w:t>
            </w:r>
            <w:proofErr w:type="spellStart"/>
            <w:r w:rsidRPr="00B25B6D">
              <w:rPr>
                <w:rFonts w:asciiTheme="majorHAnsi" w:eastAsia="Times New Roman" w:hAnsiTheme="majorHAnsi" w:cstheme="majorHAnsi"/>
                <w:color w:val="000000"/>
                <w:sz w:val="20"/>
                <w:szCs w:val="20"/>
                <w:lang w:val="en-GB" w:eastAsia="fr-FR"/>
              </w:rPr>
              <w:t>aOR</w:t>
            </w:r>
            <w:proofErr w:type="spellEnd"/>
            <w:r w:rsidRPr="00B25B6D">
              <w:rPr>
                <w:rFonts w:asciiTheme="majorHAnsi" w:eastAsia="Times New Roman" w:hAnsiTheme="majorHAnsi" w:cstheme="majorHAnsi"/>
                <w:color w:val="000000"/>
                <w:sz w:val="20"/>
                <w:szCs w:val="20"/>
                <w:lang w:val="en-GB" w:eastAsia="fr-FR"/>
              </w:rPr>
              <w:t xml:space="preserve">) (95% </w:t>
            </w:r>
            <w:r w:rsidR="003C12B7" w:rsidRPr="00B25B6D">
              <w:rPr>
                <w:rFonts w:asciiTheme="majorHAnsi" w:eastAsia="Times New Roman" w:hAnsiTheme="majorHAnsi" w:cstheme="majorHAnsi"/>
                <w:color w:val="000000"/>
                <w:sz w:val="20"/>
                <w:szCs w:val="20"/>
                <w:lang w:val="en-GB" w:eastAsia="fr-FR"/>
              </w:rPr>
              <w:t>CI</w:t>
            </w:r>
            <w:r w:rsidRPr="00B25B6D">
              <w:rPr>
                <w:rFonts w:asciiTheme="majorHAnsi" w:eastAsia="Times New Roman" w:hAnsiTheme="majorHAnsi" w:cstheme="majorHAnsi"/>
                <w:color w:val="000000"/>
                <w:sz w:val="20"/>
                <w:szCs w:val="20"/>
                <w:lang w:val="en-GB" w:eastAsia="fr-FR"/>
              </w:rPr>
              <w:t>)</w:t>
            </w:r>
          </w:p>
        </w:tc>
        <w:tc>
          <w:tcPr>
            <w:tcW w:w="2558" w:type="dxa"/>
            <w:tcBorders>
              <w:bottom w:val="single" w:sz="4" w:space="0" w:color="auto"/>
            </w:tcBorders>
          </w:tcPr>
          <w:p w14:paraId="5807F961" w14:textId="0CC4E48D" w:rsidR="00A93BCB" w:rsidRPr="00B25B6D" w:rsidRDefault="00CE0BA3" w:rsidP="00A93BCB">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p value</w:t>
            </w:r>
          </w:p>
        </w:tc>
        <w:tc>
          <w:tcPr>
            <w:tcW w:w="838" w:type="dxa"/>
            <w:tcBorders>
              <w:bottom w:val="single" w:sz="4" w:space="0" w:color="auto"/>
            </w:tcBorders>
          </w:tcPr>
          <w:p w14:paraId="66CBF2D6" w14:textId="33D22BE2" w:rsidR="00A93BCB" w:rsidRPr="00B25B6D" w:rsidRDefault="00A93BCB" w:rsidP="00A93BCB">
            <w:pPr>
              <w:ind w:right="-499"/>
              <w:jc w:val="both"/>
              <w:rPr>
                <w:rFonts w:asciiTheme="majorHAnsi" w:hAnsiTheme="majorHAnsi" w:cstheme="majorHAnsi"/>
                <w:sz w:val="20"/>
                <w:szCs w:val="20"/>
              </w:rPr>
            </w:pPr>
          </w:p>
        </w:tc>
        <w:tc>
          <w:tcPr>
            <w:tcW w:w="838" w:type="dxa"/>
            <w:tcBorders>
              <w:bottom w:val="single" w:sz="4" w:space="0" w:color="auto"/>
            </w:tcBorders>
          </w:tcPr>
          <w:p w14:paraId="4AB7D573" w14:textId="0D64959A" w:rsidR="00A93BCB" w:rsidRPr="00B25B6D" w:rsidRDefault="00A93BCB" w:rsidP="00A93BCB">
            <w:pPr>
              <w:ind w:right="-499"/>
              <w:jc w:val="both"/>
              <w:rPr>
                <w:rFonts w:asciiTheme="majorHAnsi" w:hAnsiTheme="majorHAnsi" w:cstheme="majorHAnsi"/>
                <w:sz w:val="20"/>
                <w:szCs w:val="20"/>
              </w:rPr>
            </w:pPr>
          </w:p>
        </w:tc>
        <w:tc>
          <w:tcPr>
            <w:tcW w:w="838" w:type="dxa"/>
            <w:tcBorders>
              <w:bottom w:val="single" w:sz="4" w:space="0" w:color="auto"/>
            </w:tcBorders>
          </w:tcPr>
          <w:p w14:paraId="2E385512" w14:textId="77777777" w:rsidR="00A93BCB" w:rsidRPr="00B25B6D" w:rsidRDefault="00A93BCB" w:rsidP="00A93BCB">
            <w:pPr>
              <w:ind w:right="-499"/>
              <w:jc w:val="both"/>
              <w:rPr>
                <w:rFonts w:asciiTheme="majorHAnsi" w:hAnsiTheme="majorHAnsi" w:cstheme="majorHAnsi"/>
                <w:sz w:val="20"/>
                <w:szCs w:val="20"/>
              </w:rPr>
            </w:pPr>
          </w:p>
        </w:tc>
        <w:tc>
          <w:tcPr>
            <w:tcW w:w="838" w:type="dxa"/>
            <w:tcBorders>
              <w:bottom w:val="single" w:sz="4" w:space="0" w:color="auto"/>
            </w:tcBorders>
          </w:tcPr>
          <w:p w14:paraId="5E58C43A" w14:textId="6DDF6526" w:rsidR="00A93BCB" w:rsidRPr="00B25B6D" w:rsidRDefault="00A93BCB" w:rsidP="00A93BCB">
            <w:pPr>
              <w:ind w:right="-499"/>
              <w:jc w:val="both"/>
              <w:rPr>
                <w:rFonts w:asciiTheme="majorHAnsi" w:hAnsiTheme="majorHAnsi" w:cstheme="majorHAnsi"/>
                <w:sz w:val="20"/>
                <w:szCs w:val="20"/>
              </w:rPr>
            </w:pPr>
          </w:p>
        </w:tc>
      </w:tr>
      <w:tr w:rsidR="00FF5610" w:rsidRPr="00B25B6D" w14:paraId="670BC65A" w14:textId="0E6CBB8A" w:rsidTr="000B1928">
        <w:tc>
          <w:tcPr>
            <w:tcW w:w="3402" w:type="dxa"/>
            <w:tcBorders>
              <w:top w:val="single" w:sz="4" w:space="0" w:color="auto"/>
              <w:bottom w:val="single" w:sz="4" w:space="0" w:color="auto"/>
            </w:tcBorders>
            <w:shd w:val="clear" w:color="auto" w:fill="F2F2F2" w:themeFill="background1" w:themeFillShade="F2"/>
          </w:tcPr>
          <w:p w14:paraId="4FEF1734" w14:textId="32F6D8AE" w:rsidR="00A93BCB" w:rsidRPr="00B25B6D" w:rsidRDefault="00CE0BA3" w:rsidP="00A93BCB">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Individual factors</w:t>
            </w:r>
          </w:p>
        </w:tc>
        <w:tc>
          <w:tcPr>
            <w:tcW w:w="1375" w:type="dxa"/>
            <w:tcBorders>
              <w:top w:val="single" w:sz="4" w:space="0" w:color="auto"/>
              <w:bottom w:val="single" w:sz="4" w:space="0" w:color="auto"/>
            </w:tcBorders>
            <w:shd w:val="clear" w:color="auto" w:fill="F2F2F2" w:themeFill="background1" w:themeFillShade="F2"/>
          </w:tcPr>
          <w:p w14:paraId="2259F5D7" w14:textId="77777777" w:rsidR="00A93BCB" w:rsidRPr="00B25B6D" w:rsidRDefault="00A93BCB" w:rsidP="00A93BCB">
            <w:pPr>
              <w:ind w:right="-499"/>
              <w:jc w:val="both"/>
              <w:rPr>
                <w:rFonts w:asciiTheme="majorHAnsi" w:hAnsiTheme="majorHAnsi" w:cstheme="majorHAnsi"/>
                <w:sz w:val="20"/>
                <w:szCs w:val="20"/>
              </w:rPr>
            </w:pPr>
          </w:p>
        </w:tc>
        <w:tc>
          <w:tcPr>
            <w:tcW w:w="1526" w:type="dxa"/>
            <w:tcBorders>
              <w:top w:val="single" w:sz="4" w:space="0" w:color="auto"/>
              <w:bottom w:val="single" w:sz="4" w:space="0" w:color="auto"/>
            </w:tcBorders>
            <w:shd w:val="clear" w:color="auto" w:fill="F2F2F2" w:themeFill="background1" w:themeFillShade="F2"/>
          </w:tcPr>
          <w:p w14:paraId="70390BAD" w14:textId="77777777" w:rsidR="00A93BCB" w:rsidRPr="00B25B6D" w:rsidRDefault="00A93BCB" w:rsidP="00A93BCB">
            <w:pPr>
              <w:ind w:right="-499"/>
              <w:jc w:val="both"/>
              <w:rPr>
                <w:rFonts w:asciiTheme="majorHAnsi" w:hAnsiTheme="majorHAnsi" w:cstheme="majorHAnsi"/>
                <w:sz w:val="20"/>
                <w:szCs w:val="20"/>
              </w:rPr>
            </w:pPr>
          </w:p>
        </w:tc>
        <w:tc>
          <w:tcPr>
            <w:tcW w:w="992" w:type="dxa"/>
            <w:tcBorders>
              <w:top w:val="single" w:sz="4" w:space="0" w:color="auto"/>
              <w:bottom w:val="single" w:sz="4" w:space="0" w:color="auto"/>
            </w:tcBorders>
            <w:shd w:val="clear" w:color="auto" w:fill="F2F2F2" w:themeFill="background1" w:themeFillShade="F2"/>
          </w:tcPr>
          <w:p w14:paraId="5781CC21" w14:textId="77777777" w:rsidR="00A93BCB" w:rsidRPr="00B25B6D" w:rsidRDefault="00A93BCB" w:rsidP="00A93BCB">
            <w:pPr>
              <w:ind w:right="-499"/>
              <w:jc w:val="both"/>
              <w:rPr>
                <w:rFonts w:asciiTheme="majorHAnsi" w:hAnsiTheme="majorHAnsi" w:cstheme="majorHAnsi"/>
                <w:sz w:val="20"/>
                <w:szCs w:val="20"/>
              </w:rPr>
            </w:pPr>
          </w:p>
        </w:tc>
        <w:tc>
          <w:tcPr>
            <w:tcW w:w="2061" w:type="dxa"/>
            <w:tcBorders>
              <w:top w:val="single" w:sz="4" w:space="0" w:color="auto"/>
              <w:bottom w:val="single" w:sz="4" w:space="0" w:color="auto"/>
            </w:tcBorders>
            <w:shd w:val="clear" w:color="auto" w:fill="F2F2F2" w:themeFill="background1" w:themeFillShade="F2"/>
          </w:tcPr>
          <w:p w14:paraId="2980F790" w14:textId="77777777" w:rsidR="00A93BCB" w:rsidRPr="00B25B6D" w:rsidRDefault="00A93BCB" w:rsidP="00A93BCB">
            <w:pPr>
              <w:ind w:right="-499"/>
              <w:jc w:val="both"/>
              <w:rPr>
                <w:rFonts w:asciiTheme="majorHAnsi" w:hAnsiTheme="majorHAnsi" w:cstheme="majorHAnsi"/>
                <w:sz w:val="20"/>
                <w:szCs w:val="20"/>
              </w:rPr>
            </w:pPr>
          </w:p>
        </w:tc>
        <w:tc>
          <w:tcPr>
            <w:tcW w:w="1210" w:type="dxa"/>
            <w:tcBorders>
              <w:top w:val="single" w:sz="4" w:space="0" w:color="auto"/>
              <w:bottom w:val="single" w:sz="4" w:space="0" w:color="auto"/>
            </w:tcBorders>
            <w:shd w:val="clear" w:color="auto" w:fill="F2F2F2" w:themeFill="background1" w:themeFillShade="F2"/>
          </w:tcPr>
          <w:p w14:paraId="53A62687" w14:textId="77777777" w:rsidR="00A93BCB" w:rsidRPr="00B25B6D" w:rsidRDefault="00A93BCB" w:rsidP="00A93BCB">
            <w:pPr>
              <w:ind w:right="-499"/>
              <w:jc w:val="both"/>
              <w:rPr>
                <w:rFonts w:asciiTheme="majorHAnsi" w:hAnsiTheme="majorHAnsi" w:cstheme="majorHAnsi"/>
                <w:sz w:val="20"/>
                <w:szCs w:val="20"/>
              </w:rPr>
            </w:pPr>
          </w:p>
        </w:tc>
        <w:tc>
          <w:tcPr>
            <w:tcW w:w="1250" w:type="dxa"/>
            <w:tcBorders>
              <w:top w:val="single" w:sz="4" w:space="0" w:color="auto"/>
              <w:bottom w:val="single" w:sz="4" w:space="0" w:color="auto"/>
            </w:tcBorders>
            <w:shd w:val="clear" w:color="auto" w:fill="F2F2F2" w:themeFill="background1" w:themeFillShade="F2"/>
          </w:tcPr>
          <w:p w14:paraId="7B4831D2" w14:textId="77777777" w:rsidR="00A93BCB" w:rsidRPr="00B25B6D" w:rsidRDefault="00A93BCB" w:rsidP="00A93BCB">
            <w:pPr>
              <w:ind w:right="-499"/>
              <w:jc w:val="both"/>
              <w:rPr>
                <w:rFonts w:asciiTheme="majorHAnsi" w:hAnsiTheme="majorHAnsi" w:cstheme="majorHAnsi"/>
                <w:sz w:val="20"/>
                <w:szCs w:val="20"/>
              </w:rPr>
            </w:pPr>
          </w:p>
        </w:tc>
        <w:tc>
          <w:tcPr>
            <w:tcW w:w="1270" w:type="dxa"/>
            <w:tcBorders>
              <w:top w:val="single" w:sz="4" w:space="0" w:color="auto"/>
              <w:bottom w:val="single" w:sz="4" w:space="0" w:color="auto"/>
            </w:tcBorders>
            <w:shd w:val="clear" w:color="auto" w:fill="F2F2F2" w:themeFill="background1" w:themeFillShade="F2"/>
          </w:tcPr>
          <w:p w14:paraId="1BAC359C" w14:textId="77777777" w:rsidR="00A93BCB" w:rsidRPr="00B25B6D" w:rsidRDefault="00A93BCB" w:rsidP="00A93BCB">
            <w:pPr>
              <w:ind w:right="-499"/>
              <w:jc w:val="both"/>
              <w:rPr>
                <w:rFonts w:asciiTheme="majorHAnsi" w:hAnsiTheme="majorHAnsi" w:cstheme="majorHAnsi"/>
                <w:sz w:val="20"/>
                <w:szCs w:val="20"/>
              </w:rPr>
            </w:pPr>
          </w:p>
        </w:tc>
        <w:tc>
          <w:tcPr>
            <w:tcW w:w="912" w:type="dxa"/>
            <w:tcBorders>
              <w:top w:val="single" w:sz="4" w:space="0" w:color="auto"/>
              <w:bottom w:val="single" w:sz="4" w:space="0" w:color="auto"/>
            </w:tcBorders>
            <w:shd w:val="clear" w:color="auto" w:fill="F2F2F2" w:themeFill="background1" w:themeFillShade="F2"/>
          </w:tcPr>
          <w:p w14:paraId="76E18EB5" w14:textId="77777777" w:rsidR="00A93BCB" w:rsidRPr="00B25B6D" w:rsidRDefault="00A93BCB" w:rsidP="00A93BCB">
            <w:pPr>
              <w:ind w:right="-499"/>
              <w:jc w:val="both"/>
              <w:rPr>
                <w:rFonts w:asciiTheme="majorHAnsi" w:hAnsiTheme="majorHAnsi" w:cstheme="majorHAnsi"/>
                <w:sz w:val="20"/>
                <w:szCs w:val="20"/>
              </w:rPr>
            </w:pPr>
          </w:p>
        </w:tc>
        <w:tc>
          <w:tcPr>
            <w:tcW w:w="1937" w:type="dxa"/>
            <w:tcBorders>
              <w:top w:val="single" w:sz="4" w:space="0" w:color="auto"/>
              <w:bottom w:val="single" w:sz="4" w:space="0" w:color="auto"/>
            </w:tcBorders>
            <w:shd w:val="clear" w:color="auto" w:fill="F2F2F2" w:themeFill="background1" w:themeFillShade="F2"/>
          </w:tcPr>
          <w:p w14:paraId="4D4AC33F" w14:textId="77777777" w:rsidR="00A93BCB" w:rsidRPr="00B25B6D" w:rsidRDefault="00A93BCB" w:rsidP="00A93BCB">
            <w:pPr>
              <w:ind w:right="-499"/>
              <w:jc w:val="both"/>
              <w:rPr>
                <w:rFonts w:asciiTheme="majorHAnsi" w:hAnsiTheme="majorHAnsi" w:cstheme="majorHAnsi"/>
                <w:sz w:val="20"/>
                <w:szCs w:val="20"/>
              </w:rPr>
            </w:pPr>
          </w:p>
        </w:tc>
        <w:tc>
          <w:tcPr>
            <w:tcW w:w="2558" w:type="dxa"/>
            <w:tcBorders>
              <w:top w:val="single" w:sz="4" w:space="0" w:color="auto"/>
              <w:bottom w:val="single" w:sz="4" w:space="0" w:color="auto"/>
            </w:tcBorders>
            <w:shd w:val="clear" w:color="auto" w:fill="F2F2F2" w:themeFill="background1" w:themeFillShade="F2"/>
          </w:tcPr>
          <w:p w14:paraId="48312BC4" w14:textId="77777777" w:rsidR="00A93BCB" w:rsidRPr="00B25B6D" w:rsidRDefault="00A93BCB" w:rsidP="00A93BCB">
            <w:pPr>
              <w:ind w:right="-499"/>
              <w:jc w:val="both"/>
              <w:rPr>
                <w:rFonts w:asciiTheme="majorHAnsi" w:hAnsiTheme="majorHAnsi" w:cstheme="majorHAnsi"/>
                <w:sz w:val="20"/>
                <w:szCs w:val="20"/>
              </w:rPr>
            </w:pPr>
          </w:p>
        </w:tc>
        <w:tc>
          <w:tcPr>
            <w:tcW w:w="838" w:type="dxa"/>
            <w:tcBorders>
              <w:top w:val="single" w:sz="4" w:space="0" w:color="auto"/>
              <w:bottom w:val="single" w:sz="4" w:space="0" w:color="auto"/>
            </w:tcBorders>
            <w:shd w:val="clear" w:color="auto" w:fill="F2F2F2" w:themeFill="background1" w:themeFillShade="F2"/>
          </w:tcPr>
          <w:p w14:paraId="7B554478" w14:textId="44F6DB60" w:rsidR="00A93BCB" w:rsidRPr="00B25B6D" w:rsidRDefault="00A93BCB" w:rsidP="00A93BCB">
            <w:pPr>
              <w:ind w:right="-499"/>
              <w:jc w:val="both"/>
              <w:rPr>
                <w:rFonts w:asciiTheme="majorHAnsi" w:hAnsiTheme="majorHAnsi" w:cstheme="majorHAnsi"/>
                <w:sz w:val="20"/>
                <w:szCs w:val="20"/>
              </w:rPr>
            </w:pPr>
          </w:p>
        </w:tc>
        <w:tc>
          <w:tcPr>
            <w:tcW w:w="838" w:type="dxa"/>
            <w:tcBorders>
              <w:top w:val="single" w:sz="4" w:space="0" w:color="auto"/>
              <w:bottom w:val="single" w:sz="4" w:space="0" w:color="auto"/>
            </w:tcBorders>
            <w:shd w:val="clear" w:color="auto" w:fill="F2F2F2" w:themeFill="background1" w:themeFillShade="F2"/>
          </w:tcPr>
          <w:p w14:paraId="3BC1464F" w14:textId="392FD6EE" w:rsidR="00A93BCB" w:rsidRPr="00B25B6D" w:rsidRDefault="00A93BCB" w:rsidP="00A93BCB">
            <w:pPr>
              <w:ind w:right="-499"/>
              <w:jc w:val="both"/>
              <w:rPr>
                <w:rFonts w:asciiTheme="majorHAnsi" w:hAnsiTheme="majorHAnsi" w:cstheme="majorHAnsi"/>
                <w:sz w:val="20"/>
                <w:szCs w:val="20"/>
              </w:rPr>
            </w:pPr>
          </w:p>
        </w:tc>
        <w:tc>
          <w:tcPr>
            <w:tcW w:w="838" w:type="dxa"/>
            <w:tcBorders>
              <w:top w:val="single" w:sz="4" w:space="0" w:color="auto"/>
              <w:bottom w:val="single" w:sz="4" w:space="0" w:color="auto"/>
            </w:tcBorders>
            <w:shd w:val="clear" w:color="auto" w:fill="F2F2F2" w:themeFill="background1" w:themeFillShade="F2"/>
          </w:tcPr>
          <w:p w14:paraId="0A8AB3A8" w14:textId="77777777" w:rsidR="00A93BCB" w:rsidRPr="00B25B6D" w:rsidRDefault="00A93BCB" w:rsidP="00A93BCB">
            <w:pPr>
              <w:ind w:right="-499"/>
              <w:jc w:val="both"/>
              <w:rPr>
                <w:rFonts w:asciiTheme="majorHAnsi" w:hAnsiTheme="majorHAnsi" w:cstheme="majorHAnsi"/>
                <w:sz w:val="20"/>
                <w:szCs w:val="20"/>
              </w:rPr>
            </w:pPr>
          </w:p>
        </w:tc>
        <w:tc>
          <w:tcPr>
            <w:tcW w:w="838" w:type="dxa"/>
            <w:tcBorders>
              <w:top w:val="single" w:sz="4" w:space="0" w:color="auto"/>
              <w:bottom w:val="single" w:sz="4" w:space="0" w:color="auto"/>
            </w:tcBorders>
            <w:shd w:val="clear" w:color="auto" w:fill="F2F2F2" w:themeFill="background1" w:themeFillShade="F2"/>
          </w:tcPr>
          <w:p w14:paraId="7C636822" w14:textId="42246D87" w:rsidR="00A93BCB" w:rsidRPr="00B25B6D" w:rsidRDefault="00A93BCB" w:rsidP="00A93BCB">
            <w:pPr>
              <w:ind w:right="-499"/>
              <w:jc w:val="both"/>
              <w:rPr>
                <w:rFonts w:asciiTheme="majorHAnsi" w:hAnsiTheme="majorHAnsi" w:cstheme="majorHAnsi"/>
                <w:sz w:val="20"/>
                <w:szCs w:val="20"/>
              </w:rPr>
            </w:pPr>
          </w:p>
        </w:tc>
      </w:tr>
      <w:tr w:rsidR="00FF5610" w:rsidRPr="00B25B6D" w14:paraId="17EB7112" w14:textId="0C9ED9BD" w:rsidTr="000B1928">
        <w:tc>
          <w:tcPr>
            <w:tcW w:w="3402" w:type="dxa"/>
            <w:tcBorders>
              <w:top w:val="single" w:sz="4" w:space="0" w:color="auto"/>
            </w:tcBorders>
          </w:tcPr>
          <w:p w14:paraId="48EAB4D0"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1375" w:type="dxa"/>
            <w:tcBorders>
              <w:top w:val="single" w:sz="4" w:space="0" w:color="auto"/>
            </w:tcBorders>
          </w:tcPr>
          <w:p w14:paraId="6F276068"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1526" w:type="dxa"/>
            <w:tcBorders>
              <w:top w:val="single" w:sz="4" w:space="0" w:color="auto"/>
            </w:tcBorders>
          </w:tcPr>
          <w:p w14:paraId="54AA759C"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992" w:type="dxa"/>
            <w:tcBorders>
              <w:top w:val="single" w:sz="4" w:space="0" w:color="auto"/>
            </w:tcBorders>
          </w:tcPr>
          <w:p w14:paraId="2A6EB704"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2061" w:type="dxa"/>
            <w:tcBorders>
              <w:top w:val="single" w:sz="4" w:space="0" w:color="auto"/>
            </w:tcBorders>
          </w:tcPr>
          <w:p w14:paraId="746FEA05"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1210" w:type="dxa"/>
            <w:tcBorders>
              <w:top w:val="single" w:sz="4" w:space="0" w:color="auto"/>
            </w:tcBorders>
          </w:tcPr>
          <w:p w14:paraId="0471AC4B"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1250" w:type="dxa"/>
            <w:tcBorders>
              <w:top w:val="single" w:sz="4" w:space="0" w:color="auto"/>
            </w:tcBorders>
          </w:tcPr>
          <w:p w14:paraId="3C1A51DB"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1270" w:type="dxa"/>
            <w:tcBorders>
              <w:top w:val="single" w:sz="4" w:space="0" w:color="auto"/>
            </w:tcBorders>
          </w:tcPr>
          <w:p w14:paraId="58C305F7"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912" w:type="dxa"/>
            <w:tcBorders>
              <w:top w:val="single" w:sz="4" w:space="0" w:color="auto"/>
            </w:tcBorders>
          </w:tcPr>
          <w:p w14:paraId="39AF87F6"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1937" w:type="dxa"/>
            <w:tcBorders>
              <w:top w:val="single" w:sz="4" w:space="0" w:color="auto"/>
            </w:tcBorders>
          </w:tcPr>
          <w:p w14:paraId="4EEFC743"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2558" w:type="dxa"/>
            <w:tcBorders>
              <w:top w:val="single" w:sz="4" w:space="0" w:color="auto"/>
            </w:tcBorders>
          </w:tcPr>
          <w:p w14:paraId="5FBC2F67"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838" w:type="dxa"/>
            <w:tcBorders>
              <w:top w:val="single" w:sz="4" w:space="0" w:color="auto"/>
            </w:tcBorders>
          </w:tcPr>
          <w:p w14:paraId="1425733D" w14:textId="2168DCEA"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838" w:type="dxa"/>
            <w:tcBorders>
              <w:top w:val="single" w:sz="4" w:space="0" w:color="auto"/>
            </w:tcBorders>
          </w:tcPr>
          <w:p w14:paraId="7320205F" w14:textId="1130B1E6"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838" w:type="dxa"/>
            <w:tcBorders>
              <w:top w:val="single" w:sz="4" w:space="0" w:color="auto"/>
            </w:tcBorders>
          </w:tcPr>
          <w:p w14:paraId="4FE2C6E6"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838" w:type="dxa"/>
            <w:tcBorders>
              <w:top w:val="single" w:sz="4" w:space="0" w:color="auto"/>
            </w:tcBorders>
          </w:tcPr>
          <w:p w14:paraId="4513E507" w14:textId="061ADED2"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r>
      <w:tr w:rsidR="00FF5610" w:rsidRPr="00B25B6D" w14:paraId="6CCC06D4" w14:textId="27460E51" w:rsidTr="000B1928">
        <w:tc>
          <w:tcPr>
            <w:tcW w:w="3402" w:type="dxa"/>
          </w:tcPr>
          <w:p w14:paraId="4DDD75B2" w14:textId="7880AA32" w:rsidR="00A93BCB" w:rsidRPr="00B25B6D" w:rsidRDefault="00CE0BA3" w:rsidP="00A93BCB">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Nonmodifiable factors</w:t>
            </w:r>
          </w:p>
        </w:tc>
        <w:tc>
          <w:tcPr>
            <w:tcW w:w="1375" w:type="dxa"/>
          </w:tcPr>
          <w:p w14:paraId="43F8F991"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1526" w:type="dxa"/>
          </w:tcPr>
          <w:p w14:paraId="418B0997"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992" w:type="dxa"/>
          </w:tcPr>
          <w:p w14:paraId="0DFBBE80"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2061" w:type="dxa"/>
          </w:tcPr>
          <w:p w14:paraId="0DC7E369"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1210" w:type="dxa"/>
          </w:tcPr>
          <w:p w14:paraId="486BDB61"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1250" w:type="dxa"/>
          </w:tcPr>
          <w:p w14:paraId="4A7641DB"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1270" w:type="dxa"/>
          </w:tcPr>
          <w:p w14:paraId="35C953B6"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912" w:type="dxa"/>
          </w:tcPr>
          <w:p w14:paraId="743B05EB"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1937" w:type="dxa"/>
          </w:tcPr>
          <w:p w14:paraId="538FCBAA"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2558" w:type="dxa"/>
          </w:tcPr>
          <w:p w14:paraId="4E85081B"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753B3A26" w14:textId="517368FE"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77CBD86C" w14:textId="7BC2A4DA"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6322F99E"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45A00BEC" w14:textId="49F550A0"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r>
      <w:tr w:rsidR="00FF5610" w:rsidRPr="00B25B6D" w14:paraId="36719283" w14:textId="27F6360D" w:rsidTr="000B1928">
        <w:tc>
          <w:tcPr>
            <w:tcW w:w="3402" w:type="dxa"/>
          </w:tcPr>
          <w:p w14:paraId="0F8E3424" w14:textId="40C048B8"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Age (years)</w:t>
            </w:r>
          </w:p>
        </w:tc>
        <w:tc>
          <w:tcPr>
            <w:tcW w:w="1375" w:type="dxa"/>
          </w:tcPr>
          <w:p w14:paraId="5D72F61C" w14:textId="152938D6"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42.16</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0.90)</w:t>
            </w:r>
          </w:p>
        </w:tc>
        <w:tc>
          <w:tcPr>
            <w:tcW w:w="1526" w:type="dxa"/>
          </w:tcPr>
          <w:p w14:paraId="1E587062" w14:textId="699FAB96"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42.83</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0.62)</w:t>
            </w:r>
          </w:p>
        </w:tc>
        <w:tc>
          <w:tcPr>
            <w:tcW w:w="992" w:type="dxa"/>
          </w:tcPr>
          <w:p w14:paraId="41DC1BC5" w14:textId="2125E906"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0.010</w:t>
            </w:r>
          </w:p>
        </w:tc>
        <w:tc>
          <w:tcPr>
            <w:tcW w:w="2061" w:type="dxa"/>
          </w:tcPr>
          <w:p w14:paraId="342228F0" w14:textId="4502A35C"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0.997</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0.991-1.002)</w:t>
            </w:r>
          </w:p>
        </w:tc>
        <w:tc>
          <w:tcPr>
            <w:tcW w:w="1210" w:type="dxa"/>
          </w:tcPr>
          <w:p w14:paraId="1D8946E5" w14:textId="6B5DDB38"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0.176</w:t>
            </w:r>
          </w:p>
        </w:tc>
        <w:tc>
          <w:tcPr>
            <w:tcW w:w="1250" w:type="dxa"/>
          </w:tcPr>
          <w:p w14:paraId="38F42873" w14:textId="1B80D827"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40.22</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0.00)</w:t>
            </w:r>
          </w:p>
        </w:tc>
        <w:tc>
          <w:tcPr>
            <w:tcW w:w="1270" w:type="dxa"/>
          </w:tcPr>
          <w:p w14:paraId="09C0A437" w14:textId="78EE3EE9"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41.05</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0.15)</w:t>
            </w:r>
          </w:p>
        </w:tc>
        <w:tc>
          <w:tcPr>
            <w:tcW w:w="912" w:type="dxa"/>
          </w:tcPr>
          <w:p w14:paraId="34151E5C" w14:textId="4CC94A16"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060</w:t>
            </w:r>
          </w:p>
        </w:tc>
        <w:tc>
          <w:tcPr>
            <w:tcW w:w="1937" w:type="dxa"/>
          </w:tcPr>
          <w:p w14:paraId="49B0334F" w14:textId="2B0B34C2"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1.000</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0.991-1.010)</w:t>
            </w:r>
          </w:p>
        </w:tc>
        <w:tc>
          <w:tcPr>
            <w:tcW w:w="2558" w:type="dxa"/>
          </w:tcPr>
          <w:p w14:paraId="07AD4434" w14:textId="46E24BDA"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940</w:t>
            </w:r>
          </w:p>
        </w:tc>
        <w:tc>
          <w:tcPr>
            <w:tcW w:w="838" w:type="dxa"/>
          </w:tcPr>
          <w:p w14:paraId="43038D8F" w14:textId="6094DB5C"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838" w:type="dxa"/>
          </w:tcPr>
          <w:p w14:paraId="7ED1A9E2" w14:textId="7C32C6DA"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838" w:type="dxa"/>
          </w:tcPr>
          <w:p w14:paraId="544D6F35" w14:textId="7777777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c>
          <w:tcPr>
            <w:tcW w:w="838" w:type="dxa"/>
          </w:tcPr>
          <w:p w14:paraId="2B8457FB" w14:textId="4FCF0707" w:rsidR="00A93BCB" w:rsidRPr="00B25B6D" w:rsidRDefault="00A93BCB" w:rsidP="00A93BCB">
            <w:pPr>
              <w:ind w:right="-499"/>
              <w:jc w:val="both"/>
              <w:rPr>
                <w:rFonts w:asciiTheme="majorHAnsi" w:eastAsia="Times New Roman" w:hAnsiTheme="majorHAnsi" w:cstheme="majorHAnsi"/>
                <w:bCs/>
                <w:color w:val="000000"/>
                <w:sz w:val="20"/>
                <w:szCs w:val="20"/>
                <w:lang w:eastAsia="fr-FR"/>
              </w:rPr>
            </w:pPr>
          </w:p>
        </w:tc>
      </w:tr>
      <w:tr w:rsidR="00FF5610" w:rsidRPr="00B25B6D" w14:paraId="6F1F231A" w14:textId="0F30080F" w:rsidTr="000B1928">
        <w:tc>
          <w:tcPr>
            <w:tcW w:w="3402" w:type="dxa"/>
          </w:tcPr>
          <w:p w14:paraId="13252D53" w14:textId="7B0E2A1C"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Sex</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w:t>
            </w:r>
            <w:r w:rsidR="003C12B7" w:rsidRPr="00B25B6D">
              <w:rPr>
                <w:rFonts w:asciiTheme="majorHAnsi" w:eastAsia="Times New Roman" w:hAnsiTheme="majorHAnsi" w:cstheme="majorHAnsi"/>
                <w:b/>
                <w:color w:val="000000"/>
                <w:sz w:val="20"/>
                <w:szCs w:val="20"/>
                <w:lang w:val="en-GB" w:eastAsia="fr-FR"/>
              </w:rPr>
              <w:t>male</w:t>
            </w:r>
            <w:r w:rsidRPr="00B25B6D">
              <w:rPr>
                <w:rFonts w:asciiTheme="majorHAnsi" w:eastAsia="Times New Roman" w:hAnsiTheme="majorHAnsi" w:cstheme="majorHAnsi"/>
                <w:b/>
                <w:color w:val="000000"/>
                <w:sz w:val="20"/>
                <w:szCs w:val="20"/>
                <w:lang w:val="en-GB" w:eastAsia="fr-FR"/>
              </w:rPr>
              <w:t>)</w:t>
            </w:r>
          </w:p>
        </w:tc>
        <w:tc>
          <w:tcPr>
            <w:tcW w:w="1375" w:type="dxa"/>
          </w:tcPr>
          <w:p w14:paraId="14488A45" w14:textId="78AB5E18"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1665</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20.3%)</w:t>
            </w:r>
          </w:p>
        </w:tc>
        <w:tc>
          <w:tcPr>
            <w:tcW w:w="1526" w:type="dxa"/>
          </w:tcPr>
          <w:p w14:paraId="3DED26A0" w14:textId="37D2171F"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324 (15.2%)</w:t>
            </w:r>
          </w:p>
        </w:tc>
        <w:tc>
          <w:tcPr>
            <w:tcW w:w="992" w:type="dxa"/>
          </w:tcPr>
          <w:p w14:paraId="4DEF8C62" w14:textId="0B418D3B"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lt;0.001</w:t>
            </w:r>
          </w:p>
        </w:tc>
        <w:tc>
          <w:tcPr>
            <w:tcW w:w="2061" w:type="dxa"/>
          </w:tcPr>
          <w:p w14:paraId="79E977A5" w14:textId="6DC0DD60"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0.752</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0.653-0.865)</w:t>
            </w:r>
          </w:p>
        </w:tc>
        <w:tc>
          <w:tcPr>
            <w:tcW w:w="1210" w:type="dxa"/>
          </w:tcPr>
          <w:p w14:paraId="0C9FF24D" w14:textId="59BCA2F1"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lt;0.001</w:t>
            </w:r>
          </w:p>
        </w:tc>
        <w:tc>
          <w:tcPr>
            <w:tcW w:w="1250" w:type="dxa"/>
          </w:tcPr>
          <w:p w14:paraId="49845A4E" w14:textId="09EB8588"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363</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6.9%)</w:t>
            </w:r>
          </w:p>
        </w:tc>
        <w:tc>
          <w:tcPr>
            <w:tcW w:w="1270" w:type="dxa"/>
          </w:tcPr>
          <w:p w14:paraId="75895187" w14:textId="3D55E57A"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98</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4.5%)</w:t>
            </w:r>
          </w:p>
        </w:tc>
        <w:tc>
          <w:tcPr>
            <w:tcW w:w="912" w:type="dxa"/>
          </w:tcPr>
          <w:p w14:paraId="4426D2BB" w14:textId="61EE382F"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139</w:t>
            </w:r>
          </w:p>
        </w:tc>
        <w:tc>
          <w:tcPr>
            <w:tcW w:w="1937" w:type="dxa"/>
          </w:tcPr>
          <w:p w14:paraId="2D47F1C0" w14:textId="5990C5F4"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806</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0.620-1.047)</w:t>
            </w:r>
          </w:p>
        </w:tc>
        <w:tc>
          <w:tcPr>
            <w:tcW w:w="2558" w:type="dxa"/>
          </w:tcPr>
          <w:p w14:paraId="3C121390" w14:textId="58632D73" w:rsidR="00A93BCB" w:rsidRPr="00B25B6D" w:rsidRDefault="00CE0BA3" w:rsidP="00A93BCB">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106</w:t>
            </w:r>
          </w:p>
        </w:tc>
        <w:tc>
          <w:tcPr>
            <w:tcW w:w="838" w:type="dxa"/>
          </w:tcPr>
          <w:p w14:paraId="7D8FD11A" w14:textId="1D1E44F3"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620309D7" w14:textId="7A5A843B"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377BEDFE"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40B1F30D" w14:textId="39B03206"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r>
      <w:tr w:rsidR="00FF5610" w:rsidRPr="00B25B6D" w14:paraId="3CF84DA2" w14:textId="05C61E21" w:rsidTr="000B1928">
        <w:tc>
          <w:tcPr>
            <w:tcW w:w="3402" w:type="dxa"/>
          </w:tcPr>
          <w:p w14:paraId="26680D8A" w14:textId="37B529C6" w:rsidR="00A93BCB" w:rsidRPr="00B25B6D" w:rsidRDefault="00CE0BA3" w:rsidP="00A93BCB">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Partner at home</w:t>
            </w:r>
          </w:p>
        </w:tc>
        <w:tc>
          <w:tcPr>
            <w:tcW w:w="1375" w:type="dxa"/>
          </w:tcPr>
          <w:p w14:paraId="00DC2F71" w14:textId="7ED960E1" w:rsidR="00A93BCB" w:rsidRPr="00B25B6D" w:rsidRDefault="00CE0BA3" w:rsidP="00A93BCB">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6135</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4.9%)</w:t>
            </w:r>
          </w:p>
        </w:tc>
        <w:tc>
          <w:tcPr>
            <w:tcW w:w="1526" w:type="dxa"/>
          </w:tcPr>
          <w:p w14:paraId="1A14C065" w14:textId="5186559A" w:rsidR="00A93BCB" w:rsidRPr="00B25B6D" w:rsidRDefault="00CE0BA3" w:rsidP="00A93BCB">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557</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3.1%)</w:t>
            </w:r>
          </w:p>
        </w:tc>
        <w:tc>
          <w:tcPr>
            <w:tcW w:w="992" w:type="dxa"/>
          </w:tcPr>
          <w:p w14:paraId="29259AF7" w14:textId="1C80123C" w:rsidR="00A93BCB" w:rsidRPr="00B25B6D" w:rsidRDefault="00CE0BA3" w:rsidP="00A93BCB">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105</w:t>
            </w:r>
          </w:p>
        </w:tc>
        <w:tc>
          <w:tcPr>
            <w:tcW w:w="2061" w:type="dxa"/>
          </w:tcPr>
          <w:p w14:paraId="22B6C485" w14:textId="55F57A2C" w:rsidR="00A93BCB" w:rsidRPr="00B25B6D" w:rsidRDefault="00CE0BA3" w:rsidP="00A93BCB">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940</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833-1.060)</w:t>
            </w:r>
          </w:p>
        </w:tc>
        <w:tc>
          <w:tcPr>
            <w:tcW w:w="1210" w:type="dxa"/>
          </w:tcPr>
          <w:p w14:paraId="589DE8C9" w14:textId="2157BA96"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316</w:t>
            </w:r>
          </w:p>
        </w:tc>
        <w:tc>
          <w:tcPr>
            <w:tcW w:w="1250" w:type="dxa"/>
          </w:tcPr>
          <w:p w14:paraId="7AF8E81E" w14:textId="2A7A1044"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621</w:t>
            </w:r>
            <w:r w:rsidR="003C12B7"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75.6%)</w:t>
            </w:r>
          </w:p>
        </w:tc>
        <w:tc>
          <w:tcPr>
            <w:tcW w:w="1270" w:type="dxa"/>
          </w:tcPr>
          <w:p w14:paraId="39EDBA24" w14:textId="5227C57A"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489</w:t>
            </w:r>
            <w:r w:rsidR="003C12B7"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72.4%)</w:t>
            </w:r>
          </w:p>
        </w:tc>
        <w:tc>
          <w:tcPr>
            <w:tcW w:w="912" w:type="dxa"/>
          </w:tcPr>
          <w:p w14:paraId="61F05621" w14:textId="0D3EED6F"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099</w:t>
            </w:r>
          </w:p>
        </w:tc>
        <w:tc>
          <w:tcPr>
            <w:tcW w:w="1937" w:type="dxa"/>
          </w:tcPr>
          <w:p w14:paraId="42CFE2F3" w14:textId="5AAB2584"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889</w:t>
            </w:r>
            <w:r w:rsidR="003C12B7"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0.722-1.094)</w:t>
            </w:r>
          </w:p>
        </w:tc>
        <w:tc>
          <w:tcPr>
            <w:tcW w:w="2558" w:type="dxa"/>
          </w:tcPr>
          <w:p w14:paraId="3C426ED3" w14:textId="4DAA6251"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266</w:t>
            </w:r>
          </w:p>
        </w:tc>
        <w:tc>
          <w:tcPr>
            <w:tcW w:w="838" w:type="dxa"/>
          </w:tcPr>
          <w:p w14:paraId="24C3F8F3" w14:textId="1C8559BA" w:rsidR="00A93BCB" w:rsidRPr="00B25B6D" w:rsidRDefault="00A93BCB" w:rsidP="00A93BCB">
            <w:pPr>
              <w:ind w:right="-499"/>
              <w:jc w:val="both"/>
              <w:rPr>
                <w:rFonts w:asciiTheme="majorHAnsi" w:eastAsia="Times New Roman" w:hAnsiTheme="majorHAnsi" w:cstheme="majorHAnsi"/>
                <w:sz w:val="20"/>
                <w:szCs w:val="20"/>
                <w:lang w:eastAsia="fr-FR"/>
              </w:rPr>
            </w:pPr>
          </w:p>
        </w:tc>
        <w:tc>
          <w:tcPr>
            <w:tcW w:w="838" w:type="dxa"/>
          </w:tcPr>
          <w:p w14:paraId="1550E5C0" w14:textId="1155D473" w:rsidR="00A93BCB" w:rsidRPr="00B25B6D" w:rsidRDefault="00A93BCB" w:rsidP="00A93BCB">
            <w:pPr>
              <w:ind w:right="-499"/>
              <w:jc w:val="both"/>
              <w:rPr>
                <w:rFonts w:asciiTheme="majorHAnsi" w:eastAsia="Times New Roman" w:hAnsiTheme="majorHAnsi" w:cstheme="majorHAnsi"/>
                <w:sz w:val="20"/>
                <w:szCs w:val="20"/>
                <w:lang w:eastAsia="fr-FR"/>
              </w:rPr>
            </w:pPr>
          </w:p>
        </w:tc>
        <w:tc>
          <w:tcPr>
            <w:tcW w:w="838" w:type="dxa"/>
          </w:tcPr>
          <w:p w14:paraId="6933E801" w14:textId="77777777" w:rsidR="00A93BCB" w:rsidRPr="00B25B6D" w:rsidRDefault="00A93BCB" w:rsidP="00A93BCB">
            <w:pPr>
              <w:ind w:right="-499"/>
              <w:jc w:val="both"/>
              <w:rPr>
                <w:rFonts w:asciiTheme="majorHAnsi" w:eastAsia="Times New Roman" w:hAnsiTheme="majorHAnsi" w:cstheme="majorHAnsi"/>
                <w:sz w:val="20"/>
                <w:szCs w:val="20"/>
                <w:lang w:eastAsia="fr-FR"/>
              </w:rPr>
            </w:pPr>
          </w:p>
        </w:tc>
        <w:tc>
          <w:tcPr>
            <w:tcW w:w="838" w:type="dxa"/>
          </w:tcPr>
          <w:p w14:paraId="1C7E9AC0" w14:textId="2865ECA3" w:rsidR="00A93BCB" w:rsidRPr="00B25B6D" w:rsidRDefault="00A93BCB" w:rsidP="00A93BCB">
            <w:pPr>
              <w:ind w:right="-499"/>
              <w:jc w:val="both"/>
              <w:rPr>
                <w:rFonts w:asciiTheme="majorHAnsi" w:eastAsia="Times New Roman" w:hAnsiTheme="majorHAnsi" w:cstheme="majorHAnsi"/>
                <w:sz w:val="20"/>
                <w:szCs w:val="20"/>
                <w:lang w:eastAsia="fr-FR"/>
              </w:rPr>
            </w:pPr>
          </w:p>
        </w:tc>
      </w:tr>
      <w:tr w:rsidR="00FF5610" w:rsidRPr="00B25B6D" w14:paraId="48B70D6F" w14:textId="40038B85" w:rsidTr="000B1928">
        <w:tc>
          <w:tcPr>
            <w:tcW w:w="3402" w:type="dxa"/>
          </w:tcPr>
          <w:p w14:paraId="098E9CB0" w14:textId="6F7DDA31"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Children at home</w:t>
            </w:r>
          </w:p>
        </w:tc>
        <w:tc>
          <w:tcPr>
            <w:tcW w:w="1375" w:type="dxa"/>
          </w:tcPr>
          <w:p w14:paraId="3F1DB898" w14:textId="7098F7AB"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4742</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57.9%)</w:t>
            </w:r>
          </w:p>
        </w:tc>
        <w:tc>
          <w:tcPr>
            <w:tcW w:w="1526" w:type="dxa"/>
          </w:tcPr>
          <w:p w14:paraId="723F82F2" w14:textId="6B99A2E0"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1310</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61.5%)</w:t>
            </w:r>
          </w:p>
        </w:tc>
        <w:tc>
          <w:tcPr>
            <w:tcW w:w="992" w:type="dxa"/>
          </w:tcPr>
          <w:p w14:paraId="098F750E" w14:textId="5C03EC75"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0.002</w:t>
            </w:r>
          </w:p>
        </w:tc>
        <w:tc>
          <w:tcPr>
            <w:tcW w:w="2061" w:type="dxa"/>
          </w:tcPr>
          <w:p w14:paraId="5F8A465E" w14:textId="27DF07EB"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1.131</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012-1.263)</w:t>
            </w:r>
          </w:p>
        </w:tc>
        <w:tc>
          <w:tcPr>
            <w:tcW w:w="1210" w:type="dxa"/>
          </w:tcPr>
          <w:p w14:paraId="56BA6B66" w14:textId="6AB6F6F2"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sz w:val="20"/>
                <w:szCs w:val="20"/>
                <w:lang w:val="en-GB" w:eastAsia="fr-FR"/>
              </w:rPr>
              <w:t>0.030</w:t>
            </w:r>
          </w:p>
        </w:tc>
        <w:tc>
          <w:tcPr>
            <w:tcW w:w="1250" w:type="dxa"/>
          </w:tcPr>
          <w:p w14:paraId="665A42F1" w14:textId="556B273F"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340</w:t>
            </w:r>
            <w:r w:rsidR="003C12B7"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62.5%)</w:t>
            </w:r>
          </w:p>
        </w:tc>
        <w:tc>
          <w:tcPr>
            <w:tcW w:w="1270" w:type="dxa"/>
          </w:tcPr>
          <w:p w14:paraId="2FC70FF6" w14:textId="4C1B53B1"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430</w:t>
            </w:r>
            <w:r w:rsidR="003C12B7"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63.7%)</w:t>
            </w:r>
          </w:p>
        </w:tc>
        <w:tc>
          <w:tcPr>
            <w:tcW w:w="912" w:type="dxa"/>
          </w:tcPr>
          <w:p w14:paraId="152A6DDA" w14:textId="0430E871" w:rsidR="00A93BCB" w:rsidRPr="00B25B6D" w:rsidRDefault="00CE0BA3" w:rsidP="00A93BCB">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573</w:t>
            </w:r>
          </w:p>
        </w:tc>
        <w:tc>
          <w:tcPr>
            <w:tcW w:w="1937" w:type="dxa"/>
          </w:tcPr>
          <w:p w14:paraId="0324D60D" w14:textId="3D1AD8ED" w:rsidR="00A93BCB" w:rsidRPr="00B25B6D" w:rsidRDefault="00A93BCB" w:rsidP="00A93BCB">
            <w:pPr>
              <w:ind w:right="-499"/>
              <w:jc w:val="both"/>
              <w:rPr>
                <w:rFonts w:asciiTheme="majorHAnsi" w:eastAsia="Times New Roman" w:hAnsiTheme="majorHAnsi" w:cstheme="majorHAnsi"/>
                <w:b/>
                <w:bCs/>
                <w:sz w:val="20"/>
                <w:szCs w:val="20"/>
                <w:lang w:eastAsia="fr-FR"/>
              </w:rPr>
            </w:pPr>
          </w:p>
        </w:tc>
        <w:tc>
          <w:tcPr>
            <w:tcW w:w="2558" w:type="dxa"/>
          </w:tcPr>
          <w:p w14:paraId="37345F67" w14:textId="1E51A45A" w:rsidR="00A93BCB" w:rsidRPr="00B25B6D" w:rsidRDefault="00A93BCB" w:rsidP="00A93BCB">
            <w:pPr>
              <w:ind w:right="-499"/>
              <w:jc w:val="both"/>
              <w:rPr>
                <w:rFonts w:asciiTheme="majorHAnsi" w:eastAsia="Times New Roman" w:hAnsiTheme="majorHAnsi" w:cstheme="majorHAnsi"/>
                <w:b/>
                <w:bCs/>
                <w:sz w:val="20"/>
                <w:szCs w:val="20"/>
                <w:lang w:eastAsia="fr-FR"/>
              </w:rPr>
            </w:pPr>
          </w:p>
        </w:tc>
        <w:tc>
          <w:tcPr>
            <w:tcW w:w="838" w:type="dxa"/>
          </w:tcPr>
          <w:p w14:paraId="5DABF799" w14:textId="5BA279BB" w:rsidR="00A93BCB" w:rsidRPr="00B25B6D" w:rsidRDefault="00A93BCB" w:rsidP="00A93BCB">
            <w:pPr>
              <w:ind w:right="-499"/>
              <w:jc w:val="both"/>
              <w:rPr>
                <w:rFonts w:asciiTheme="majorHAnsi" w:eastAsia="Times New Roman" w:hAnsiTheme="majorHAnsi" w:cstheme="majorHAnsi"/>
                <w:b/>
                <w:bCs/>
                <w:sz w:val="20"/>
                <w:szCs w:val="20"/>
                <w:lang w:eastAsia="fr-FR"/>
              </w:rPr>
            </w:pPr>
          </w:p>
        </w:tc>
        <w:tc>
          <w:tcPr>
            <w:tcW w:w="838" w:type="dxa"/>
          </w:tcPr>
          <w:p w14:paraId="74888405" w14:textId="0D324C76" w:rsidR="00A93BCB" w:rsidRPr="00B25B6D" w:rsidRDefault="00A93BCB" w:rsidP="00A93BCB">
            <w:pPr>
              <w:ind w:right="-499"/>
              <w:jc w:val="both"/>
              <w:rPr>
                <w:rFonts w:asciiTheme="majorHAnsi" w:eastAsia="Times New Roman" w:hAnsiTheme="majorHAnsi" w:cstheme="majorHAnsi"/>
                <w:b/>
                <w:bCs/>
                <w:sz w:val="20"/>
                <w:szCs w:val="20"/>
                <w:lang w:eastAsia="fr-FR"/>
              </w:rPr>
            </w:pPr>
          </w:p>
        </w:tc>
        <w:tc>
          <w:tcPr>
            <w:tcW w:w="838" w:type="dxa"/>
          </w:tcPr>
          <w:p w14:paraId="6212F656" w14:textId="77777777" w:rsidR="00A93BCB" w:rsidRPr="00B25B6D" w:rsidRDefault="00A93BCB" w:rsidP="00A93BCB">
            <w:pPr>
              <w:ind w:right="-499"/>
              <w:jc w:val="both"/>
              <w:rPr>
                <w:rFonts w:asciiTheme="majorHAnsi" w:eastAsia="Times New Roman" w:hAnsiTheme="majorHAnsi" w:cstheme="majorHAnsi"/>
                <w:b/>
                <w:bCs/>
                <w:sz w:val="20"/>
                <w:szCs w:val="20"/>
                <w:lang w:eastAsia="fr-FR"/>
              </w:rPr>
            </w:pPr>
          </w:p>
        </w:tc>
        <w:tc>
          <w:tcPr>
            <w:tcW w:w="838" w:type="dxa"/>
          </w:tcPr>
          <w:p w14:paraId="630C4A00" w14:textId="07585073" w:rsidR="00A93BCB" w:rsidRPr="00B25B6D" w:rsidRDefault="00A93BCB" w:rsidP="00A93BCB">
            <w:pPr>
              <w:ind w:right="-499"/>
              <w:jc w:val="both"/>
              <w:rPr>
                <w:rFonts w:asciiTheme="majorHAnsi" w:eastAsia="Times New Roman" w:hAnsiTheme="majorHAnsi" w:cstheme="majorHAnsi"/>
                <w:b/>
                <w:bCs/>
                <w:sz w:val="20"/>
                <w:szCs w:val="20"/>
                <w:lang w:eastAsia="fr-FR"/>
              </w:rPr>
            </w:pPr>
          </w:p>
        </w:tc>
      </w:tr>
      <w:tr w:rsidR="00FF5610" w:rsidRPr="00B25B6D" w14:paraId="466B7D55" w14:textId="697FD649" w:rsidTr="000B1928">
        <w:tc>
          <w:tcPr>
            <w:tcW w:w="3402" w:type="dxa"/>
          </w:tcPr>
          <w:p w14:paraId="679D2F14" w14:textId="50564294"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Family caregiver</w:t>
            </w:r>
          </w:p>
        </w:tc>
        <w:tc>
          <w:tcPr>
            <w:tcW w:w="1375" w:type="dxa"/>
          </w:tcPr>
          <w:p w14:paraId="1423FF11" w14:textId="7733E92D"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1434</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7.5%)</w:t>
            </w:r>
          </w:p>
        </w:tc>
        <w:tc>
          <w:tcPr>
            <w:tcW w:w="1526" w:type="dxa"/>
          </w:tcPr>
          <w:p w14:paraId="43FCD8C3" w14:textId="56E4479F"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442</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22.8%)</w:t>
            </w:r>
          </w:p>
        </w:tc>
        <w:tc>
          <w:tcPr>
            <w:tcW w:w="992" w:type="dxa"/>
          </w:tcPr>
          <w:p w14:paraId="56148369" w14:textId="1A6B83F2"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0.0001</w:t>
            </w:r>
          </w:p>
        </w:tc>
        <w:tc>
          <w:tcPr>
            <w:tcW w:w="2061" w:type="dxa"/>
          </w:tcPr>
          <w:p w14:paraId="6C02336D" w14:textId="61E32BB9"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1.065</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0.938-1.209)</w:t>
            </w:r>
          </w:p>
        </w:tc>
        <w:tc>
          <w:tcPr>
            <w:tcW w:w="1210" w:type="dxa"/>
          </w:tcPr>
          <w:p w14:paraId="2B7BC619" w14:textId="42BD5E46"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sz w:val="20"/>
                <w:szCs w:val="20"/>
                <w:lang w:val="en-GB" w:eastAsia="fr-FR"/>
              </w:rPr>
              <w:t>0.332</w:t>
            </w:r>
          </w:p>
        </w:tc>
        <w:tc>
          <w:tcPr>
            <w:tcW w:w="1250" w:type="dxa"/>
          </w:tcPr>
          <w:p w14:paraId="0713ABC9" w14:textId="3A55B965" w:rsidR="00A93BCB" w:rsidRPr="00B25B6D" w:rsidRDefault="00CE0BA3" w:rsidP="00A93BCB">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393</w:t>
            </w:r>
            <w:r w:rsidR="003C12B7"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18.3%)</w:t>
            </w:r>
          </w:p>
        </w:tc>
        <w:tc>
          <w:tcPr>
            <w:tcW w:w="1270" w:type="dxa"/>
          </w:tcPr>
          <w:p w14:paraId="18B1E549" w14:textId="0928BF66" w:rsidR="00A93BCB" w:rsidRPr="00B25B6D" w:rsidRDefault="00CE0BA3" w:rsidP="00A93BCB">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141</w:t>
            </w:r>
            <w:r w:rsidR="003C12B7"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20.9%)</w:t>
            </w:r>
          </w:p>
        </w:tc>
        <w:tc>
          <w:tcPr>
            <w:tcW w:w="912" w:type="dxa"/>
          </w:tcPr>
          <w:p w14:paraId="7D35926F" w14:textId="3057664B" w:rsidR="00A93BCB" w:rsidRPr="00B25B6D" w:rsidRDefault="00CE0BA3" w:rsidP="00A93BCB">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139</w:t>
            </w:r>
          </w:p>
        </w:tc>
        <w:tc>
          <w:tcPr>
            <w:tcW w:w="1937" w:type="dxa"/>
          </w:tcPr>
          <w:p w14:paraId="0B637DEC" w14:textId="7B32F57B" w:rsidR="00A93BCB" w:rsidRPr="00B25B6D" w:rsidRDefault="00CE0BA3" w:rsidP="00A93BCB">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1.020</w:t>
            </w:r>
            <w:r w:rsidR="003C12B7"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0.809-1.285)</w:t>
            </w:r>
          </w:p>
        </w:tc>
        <w:tc>
          <w:tcPr>
            <w:tcW w:w="2558" w:type="dxa"/>
          </w:tcPr>
          <w:p w14:paraId="02E273EC" w14:textId="26467D92" w:rsidR="00A93BCB" w:rsidRPr="00B25B6D" w:rsidRDefault="00CE0BA3" w:rsidP="00A93BCB">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869</w:t>
            </w:r>
          </w:p>
        </w:tc>
        <w:tc>
          <w:tcPr>
            <w:tcW w:w="838" w:type="dxa"/>
          </w:tcPr>
          <w:p w14:paraId="138CFDD0" w14:textId="6F3CD27A" w:rsidR="00A93BCB" w:rsidRPr="00B25B6D" w:rsidRDefault="00A93BCB" w:rsidP="00A93BCB">
            <w:pPr>
              <w:ind w:right="-499"/>
              <w:jc w:val="both"/>
              <w:rPr>
                <w:rFonts w:asciiTheme="majorHAnsi" w:eastAsia="Times New Roman" w:hAnsiTheme="majorHAnsi" w:cstheme="majorHAnsi"/>
                <w:bCs/>
                <w:sz w:val="20"/>
                <w:szCs w:val="20"/>
                <w:lang w:eastAsia="fr-FR"/>
              </w:rPr>
            </w:pPr>
          </w:p>
        </w:tc>
        <w:tc>
          <w:tcPr>
            <w:tcW w:w="838" w:type="dxa"/>
          </w:tcPr>
          <w:p w14:paraId="3D19222F" w14:textId="29469348" w:rsidR="00A93BCB" w:rsidRPr="00B25B6D" w:rsidRDefault="00A93BCB" w:rsidP="00A93BCB">
            <w:pPr>
              <w:ind w:right="-499"/>
              <w:jc w:val="both"/>
              <w:rPr>
                <w:rFonts w:asciiTheme="majorHAnsi" w:eastAsia="Times New Roman" w:hAnsiTheme="majorHAnsi" w:cstheme="majorHAnsi"/>
                <w:bCs/>
                <w:sz w:val="20"/>
                <w:szCs w:val="20"/>
                <w:lang w:eastAsia="fr-FR"/>
              </w:rPr>
            </w:pPr>
          </w:p>
        </w:tc>
        <w:tc>
          <w:tcPr>
            <w:tcW w:w="838" w:type="dxa"/>
          </w:tcPr>
          <w:p w14:paraId="50F5BAEB" w14:textId="77777777" w:rsidR="00A93BCB" w:rsidRPr="00B25B6D" w:rsidRDefault="00A93BCB" w:rsidP="00A93BCB">
            <w:pPr>
              <w:ind w:right="-499"/>
              <w:jc w:val="both"/>
              <w:rPr>
                <w:rFonts w:asciiTheme="majorHAnsi" w:eastAsia="Times New Roman" w:hAnsiTheme="majorHAnsi" w:cstheme="majorHAnsi"/>
                <w:bCs/>
                <w:sz w:val="20"/>
                <w:szCs w:val="20"/>
                <w:lang w:eastAsia="fr-FR"/>
              </w:rPr>
            </w:pPr>
          </w:p>
        </w:tc>
        <w:tc>
          <w:tcPr>
            <w:tcW w:w="838" w:type="dxa"/>
          </w:tcPr>
          <w:p w14:paraId="684CAB20" w14:textId="0C8121AE" w:rsidR="00A93BCB" w:rsidRPr="00B25B6D" w:rsidRDefault="00A93BCB" w:rsidP="00A93BCB">
            <w:pPr>
              <w:ind w:right="-499"/>
              <w:jc w:val="both"/>
              <w:rPr>
                <w:rFonts w:asciiTheme="majorHAnsi" w:eastAsia="Times New Roman" w:hAnsiTheme="majorHAnsi" w:cstheme="majorHAnsi"/>
                <w:bCs/>
                <w:sz w:val="20"/>
                <w:szCs w:val="20"/>
                <w:lang w:eastAsia="fr-FR"/>
              </w:rPr>
            </w:pPr>
          </w:p>
        </w:tc>
      </w:tr>
      <w:tr w:rsidR="00FF5610" w:rsidRPr="00B25B6D" w14:paraId="65946D34" w14:textId="604DC716" w:rsidTr="000B1928">
        <w:tc>
          <w:tcPr>
            <w:tcW w:w="3402" w:type="dxa"/>
          </w:tcPr>
          <w:p w14:paraId="61241625" w14:textId="65E5A51F" w:rsidR="00A93BCB" w:rsidRPr="00B25B6D" w:rsidRDefault="00CE0BA3" w:rsidP="00A93BCB">
            <w:pPr>
              <w:ind w:right="-499"/>
              <w:jc w:val="both"/>
              <w:rPr>
                <w:rFonts w:asciiTheme="majorHAnsi" w:hAnsiTheme="majorHAnsi" w:cstheme="majorHAnsi"/>
                <w:b/>
                <w:sz w:val="20"/>
                <w:szCs w:val="20"/>
                <w:lang w:val="en-US"/>
              </w:rPr>
            </w:pPr>
            <w:r w:rsidRPr="00B25B6D">
              <w:rPr>
                <w:rFonts w:asciiTheme="majorHAnsi" w:eastAsia="Times New Roman" w:hAnsiTheme="majorHAnsi" w:cstheme="majorHAnsi"/>
                <w:b/>
                <w:color w:val="000000"/>
                <w:sz w:val="20"/>
                <w:szCs w:val="20"/>
                <w:lang w:val="en-GB" w:eastAsia="fr-FR"/>
              </w:rPr>
              <w:t>History of recurrent major depression</w:t>
            </w:r>
          </w:p>
        </w:tc>
        <w:tc>
          <w:tcPr>
            <w:tcW w:w="1375" w:type="dxa"/>
          </w:tcPr>
          <w:p w14:paraId="40727C9B" w14:textId="28FB7609"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1023</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2.5%)</w:t>
            </w:r>
          </w:p>
        </w:tc>
        <w:tc>
          <w:tcPr>
            <w:tcW w:w="1526" w:type="dxa"/>
          </w:tcPr>
          <w:p w14:paraId="0323271F" w14:textId="628B41CE"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486</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22.8%)</w:t>
            </w:r>
          </w:p>
        </w:tc>
        <w:tc>
          <w:tcPr>
            <w:tcW w:w="992" w:type="dxa"/>
          </w:tcPr>
          <w:p w14:paraId="76A07772" w14:textId="0679D734"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lt;0.001</w:t>
            </w:r>
          </w:p>
        </w:tc>
        <w:tc>
          <w:tcPr>
            <w:tcW w:w="2061" w:type="dxa"/>
          </w:tcPr>
          <w:p w14:paraId="0513508C" w14:textId="0C45D26A"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1.493</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308-1.704)</w:t>
            </w:r>
          </w:p>
        </w:tc>
        <w:tc>
          <w:tcPr>
            <w:tcW w:w="1210" w:type="dxa"/>
          </w:tcPr>
          <w:p w14:paraId="5105C647" w14:textId="731D359B"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lt;0.001</w:t>
            </w:r>
          </w:p>
        </w:tc>
        <w:tc>
          <w:tcPr>
            <w:tcW w:w="1250" w:type="dxa"/>
          </w:tcPr>
          <w:p w14:paraId="0E339CBD" w14:textId="7F3DC1D6" w:rsidR="00A93BCB" w:rsidRPr="00B25B6D" w:rsidRDefault="00CE0BA3" w:rsidP="00A93BCB">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261</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2.2%)</w:t>
            </w:r>
          </w:p>
        </w:tc>
        <w:tc>
          <w:tcPr>
            <w:tcW w:w="1270" w:type="dxa"/>
          </w:tcPr>
          <w:p w14:paraId="6D10A53F" w14:textId="68A522B1" w:rsidR="00A93BCB" w:rsidRPr="00B25B6D" w:rsidRDefault="00CE0BA3" w:rsidP="00A93BCB">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148</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21.9%)</w:t>
            </w:r>
          </w:p>
        </w:tc>
        <w:tc>
          <w:tcPr>
            <w:tcW w:w="912" w:type="dxa"/>
          </w:tcPr>
          <w:p w14:paraId="23B3B569" w14:textId="10FA4615" w:rsidR="00A93BCB" w:rsidRPr="00B25B6D" w:rsidRDefault="00CE0BA3" w:rsidP="00A93BCB">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lt;0.001</w:t>
            </w:r>
          </w:p>
        </w:tc>
        <w:tc>
          <w:tcPr>
            <w:tcW w:w="1937" w:type="dxa"/>
          </w:tcPr>
          <w:p w14:paraId="5B0FA075" w14:textId="2D5D6D81" w:rsidR="00A93BCB" w:rsidRPr="00B25B6D" w:rsidRDefault="00CE0BA3" w:rsidP="00A93BCB">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1.431</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175-1.873)</w:t>
            </w:r>
          </w:p>
        </w:tc>
        <w:tc>
          <w:tcPr>
            <w:tcW w:w="2558" w:type="dxa"/>
          </w:tcPr>
          <w:p w14:paraId="018B94A1" w14:textId="698E8470" w:rsidR="00A93BCB" w:rsidRPr="00B25B6D" w:rsidRDefault="00CE0BA3" w:rsidP="00A93BCB">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0.004</w:t>
            </w:r>
          </w:p>
        </w:tc>
        <w:tc>
          <w:tcPr>
            <w:tcW w:w="838" w:type="dxa"/>
          </w:tcPr>
          <w:p w14:paraId="2F88A555" w14:textId="4485C62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48C717D0" w14:textId="22F1C112"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6265BCDA" w14:textId="77777777"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c>
          <w:tcPr>
            <w:tcW w:w="838" w:type="dxa"/>
          </w:tcPr>
          <w:p w14:paraId="22DB7661" w14:textId="7E10B7BD" w:rsidR="00A93BCB" w:rsidRPr="00B25B6D" w:rsidRDefault="00A93BCB" w:rsidP="00A93BCB">
            <w:pPr>
              <w:ind w:right="-499"/>
              <w:jc w:val="both"/>
              <w:rPr>
                <w:rFonts w:asciiTheme="majorHAnsi" w:eastAsia="Times New Roman" w:hAnsiTheme="majorHAnsi" w:cstheme="majorHAnsi"/>
                <w:b/>
                <w:color w:val="000000"/>
                <w:sz w:val="20"/>
                <w:szCs w:val="20"/>
                <w:lang w:eastAsia="fr-FR"/>
              </w:rPr>
            </w:pPr>
          </w:p>
        </w:tc>
      </w:tr>
      <w:tr w:rsidR="00FF5610" w:rsidRPr="00B25B6D" w14:paraId="2CA0EEFE" w14:textId="5859237B" w:rsidTr="000B1928">
        <w:tc>
          <w:tcPr>
            <w:tcW w:w="3402" w:type="dxa"/>
          </w:tcPr>
          <w:p w14:paraId="31A8CA33" w14:textId="58694F07"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Chronic illness</w:t>
            </w:r>
          </w:p>
        </w:tc>
        <w:tc>
          <w:tcPr>
            <w:tcW w:w="1375" w:type="dxa"/>
          </w:tcPr>
          <w:p w14:paraId="3361C6AB" w14:textId="53F7583A"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1161</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4.2%)</w:t>
            </w:r>
          </w:p>
        </w:tc>
        <w:tc>
          <w:tcPr>
            <w:tcW w:w="1526" w:type="dxa"/>
          </w:tcPr>
          <w:p w14:paraId="490F542E" w14:textId="647FC09E"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513</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24.1%)</w:t>
            </w:r>
          </w:p>
        </w:tc>
        <w:tc>
          <w:tcPr>
            <w:tcW w:w="992" w:type="dxa"/>
          </w:tcPr>
          <w:p w14:paraId="6C1D3C2E" w14:textId="6CD3D1C5"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lt;0.001</w:t>
            </w:r>
          </w:p>
        </w:tc>
        <w:tc>
          <w:tcPr>
            <w:tcW w:w="2061" w:type="dxa"/>
          </w:tcPr>
          <w:p w14:paraId="389A97E3" w14:textId="042F8C3B"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1.603</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413-1.819)</w:t>
            </w:r>
          </w:p>
        </w:tc>
        <w:tc>
          <w:tcPr>
            <w:tcW w:w="1210" w:type="dxa"/>
          </w:tcPr>
          <w:p w14:paraId="1DC1BDF4" w14:textId="6A6B89D1"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1250" w:type="dxa"/>
          </w:tcPr>
          <w:p w14:paraId="4B421C4F" w14:textId="28F02E2B"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304</w:t>
            </w:r>
            <w:r w:rsidR="003C12B7"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14.2%)</w:t>
            </w:r>
          </w:p>
        </w:tc>
        <w:tc>
          <w:tcPr>
            <w:tcW w:w="1270" w:type="dxa"/>
          </w:tcPr>
          <w:p w14:paraId="4244EB26" w14:textId="2DF42904"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155</w:t>
            </w:r>
            <w:r w:rsidR="003C12B7"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23.0%)</w:t>
            </w:r>
          </w:p>
        </w:tc>
        <w:tc>
          <w:tcPr>
            <w:tcW w:w="912" w:type="dxa"/>
          </w:tcPr>
          <w:p w14:paraId="711C8259" w14:textId="4031785C"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1937" w:type="dxa"/>
          </w:tcPr>
          <w:p w14:paraId="1E5DC94B" w14:textId="356DF6C3"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1.483</w:t>
            </w:r>
            <w:r w:rsidR="003C12B7"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1.175-1.873)</w:t>
            </w:r>
          </w:p>
        </w:tc>
        <w:tc>
          <w:tcPr>
            <w:tcW w:w="2558" w:type="dxa"/>
          </w:tcPr>
          <w:p w14:paraId="0F000443" w14:textId="279EDBEA"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001</w:t>
            </w:r>
          </w:p>
        </w:tc>
        <w:tc>
          <w:tcPr>
            <w:tcW w:w="838" w:type="dxa"/>
          </w:tcPr>
          <w:p w14:paraId="0EB2D0F1" w14:textId="62D19C15" w:rsidR="00A93BCB" w:rsidRPr="00B25B6D" w:rsidRDefault="00A93BCB" w:rsidP="00A93BCB">
            <w:pPr>
              <w:ind w:right="-499"/>
              <w:jc w:val="both"/>
              <w:rPr>
                <w:rFonts w:asciiTheme="majorHAnsi" w:hAnsiTheme="majorHAnsi" w:cstheme="majorHAnsi"/>
                <w:b/>
                <w:bCs/>
                <w:sz w:val="20"/>
                <w:szCs w:val="20"/>
              </w:rPr>
            </w:pPr>
          </w:p>
        </w:tc>
        <w:tc>
          <w:tcPr>
            <w:tcW w:w="838" w:type="dxa"/>
          </w:tcPr>
          <w:p w14:paraId="49979E72" w14:textId="283B86E5" w:rsidR="00A93BCB" w:rsidRPr="00B25B6D" w:rsidRDefault="00A93BCB" w:rsidP="00A93BCB">
            <w:pPr>
              <w:ind w:right="-499"/>
              <w:jc w:val="both"/>
              <w:rPr>
                <w:rFonts w:asciiTheme="majorHAnsi" w:hAnsiTheme="majorHAnsi" w:cstheme="majorHAnsi"/>
                <w:b/>
                <w:bCs/>
                <w:sz w:val="20"/>
                <w:szCs w:val="20"/>
              </w:rPr>
            </w:pPr>
          </w:p>
        </w:tc>
        <w:tc>
          <w:tcPr>
            <w:tcW w:w="838" w:type="dxa"/>
          </w:tcPr>
          <w:p w14:paraId="61327336" w14:textId="77777777" w:rsidR="00A93BCB" w:rsidRPr="00B25B6D" w:rsidRDefault="00A93BCB" w:rsidP="00A93BCB">
            <w:pPr>
              <w:ind w:right="-499"/>
              <w:jc w:val="both"/>
              <w:rPr>
                <w:rFonts w:asciiTheme="majorHAnsi" w:hAnsiTheme="majorHAnsi" w:cstheme="majorHAnsi"/>
                <w:b/>
                <w:bCs/>
                <w:sz w:val="20"/>
                <w:szCs w:val="20"/>
              </w:rPr>
            </w:pPr>
          </w:p>
        </w:tc>
        <w:tc>
          <w:tcPr>
            <w:tcW w:w="838" w:type="dxa"/>
          </w:tcPr>
          <w:p w14:paraId="6EB30105" w14:textId="740AE650" w:rsidR="00A93BCB" w:rsidRPr="00B25B6D" w:rsidRDefault="00A93BCB" w:rsidP="00A93BCB">
            <w:pPr>
              <w:ind w:right="-499"/>
              <w:jc w:val="both"/>
              <w:rPr>
                <w:rFonts w:asciiTheme="majorHAnsi" w:hAnsiTheme="majorHAnsi" w:cstheme="majorHAnsi"/>
                <w:b/>
                <w:bCs/>
                <w:sz w:val="20"/>
                <w:szCs w:val="20"/>
              </w:rPr>
            </w:pPr>
          </w:p>
        </w:tc>
      </w:tr>
      <w:tr w:rsidR="00FF5610" w:rsidRPr="00B25B6D" w14:paraId="13114667" w14:textId="643B06C3" w:rsidTr="000B1928">
        <w:tc>
          <w:tcPr>
            <w:tcW w:w="3402" w:type="dxa"/>
          </w:tcPr>
          <w:p w14:paraId="2C1F96A8"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1375" w:type="dxa"/>
          </w:tcPr>
          <w:p w14:paraId="52E387F1"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1526" w:type="dxa"/>
          </w:tcPr>
          <w:p w14:paraId="7DE30B61"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992" w:type="dxa"/>
          </w:tcPr>
          <w:p w14:paraId="0A38787C"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2061" w:type="dxa"/>
          </w:tcPr>
          <w:p w14:paraId="3372E46C"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1210" w:type="dxa"/>
          </w:tcPr>
          <w:p w14:paraId="59B1BFA0" w14:textId="77777777" w:rsidR="00A93BCB" w:rsidRPr="00B25B6D" w:rsidRDefault="00A93BCB" w:rsidP="00A93BCB">
            <w:pPr>
              <w:ind w:right="-499"/>
              <w:jc w:val="both"/>
              <w:rPr>
                <w:rFonts w:asciiTheme="majorHAnsi" w:hAnsiTheme="majorHAnsi" w:cstheme="majorHAnsi"/>
                <w:b/>
                <w:bCs/>
                <w:sz w:val="20"/>
                <w:szCs w:val="20"/>
              </w:rPr>
            </w:pPr>
          </w:p>
        </w:tc>
        <w:tc>
          <w:tcPr>
            <w:tcW w:w="1250" w:type="dxa"/>
          </w:tcPr>
          <w:p w14:paraId="71503FE7" w14:textId="77777777" w:rsidR="00A93BCB" w:rsidRPr="00B25B6D" w:rsidRDefault="00A93BCB" w:rsidP="00A93BCB">
            <w:pPr>
              <w:ind w:right="-499"/>
              <w:jc w:val="both"/>
              <w:rPr>
                <w:rFonts w:asciiTheme="majorHAnsi" w:hAnsiTheme="majorHAnsi" w:cstheme="majorHAnsi"/>
                <w:b/>
                <w:bCs/>
                <w:sz w:val="20"/>
                <w:szCs w:val="20"/>
              </w:rPr>
            </w:pPr>
          </w:p>
        </w:tc>
        <w:tc>
          <w:tcPr>
            <w:tcW w:w="1270" w:type="dxa"/>
          </w:tcPr>
          <w:p w14:paraId="2EB071D6" w14:textId="77777777" w:rsidR="00A93BCB" w:rsidRPr="00B25B6D" w:rsidRDefault="00A93BCB" w:rsidP="00A93BCB">
            <w:pPr>
              <w:ind w:right="-499"/>
              <w:jc w:val="both"/>
              <w:rPr>
                <w:rFonts w:asciiTheme="majorHAnsi" w:hAnsiTheme="majorHAnsi" w:cstheme="majorHAnsi"/>
                <w:b/>
                <w:bCs/>
                <w:sz w:val="20"/>
                <w:szCs w:val="20"/>
              </w:rPr>
            </w:pPr>
          </w:p>
        </w:tc>
        <w:tc>
          <w:tcPr>
            <w:tcW w:w="912" w:type="dxa"/>
          </w:tcPr>
          <w:p w14:paraId="334626CD" w14:textId="77777777" w:rsidR="00A93BCB" w:rsidRPr="00B25B6D" w:rsidRDefault="00A93BCB" w:rsidP="00A93BCB">
            <w:pPr>
              <w:ind w:right="-499"/>
              <w:jc w:val="both"/>
              <w:rPr>
                <w:rFonts w:asciiTheme="majorHAnsi" w:hAnsiTheme="majorHAnsi" w:cstheme="majorHAnsi"/>
                <w:b/>
                <w:bCs/>
                <w:sz w:val="20"/>
                <w:szCs w:val="20"/>
              </w:rPr>
            </w:pPr>
          </w:p>
        </w:tc>
        <w:tc>
          <w:tcPr>
            <w:tcW w:w="1937" w:type="dxa"/>
          </w:tcPr>
          <w:p w14:paraId="18994EEB" w14:textId="77777777" w:rsidR="00A93BCB" w:rsidRPr="00B25B6D" w:rsidRDefault="00A93BCB" w:rsidP="00A93BCB">
            <w:pPr>
              <w:ind w:right="-499"/>
              <w:jc w:val="both"/>
              <w:rPr>
                <w:rFonts w:asciiTheme="majorHAnsi" w:hAnsiTheme="majorHAnsi" w:cstheme="majorHAnsi"/>
                <w:b/>
                <w:bCs/>
                <w:sz w:val="20"/>
                <w:szCs w:val="20"/>
              </w:rPr>
            </w:pPr>
          </w:p>
        </w:tc>
        <w:tc>
          <w:tcPr>
            <w:tcW w:w="2558" w:type="dxa"/>
          </w:tcPr>
          <w:p w14:paraId="4C75578D" w14:textId="77777777" w:rsidR="00A93BCB" w:rsidRPr="00B25B6D" w:rsidRDefault="00A93BCB" w:rsidP="00A93BCB">
            <w:pPr>
              <w:ind w:right="-499"/>
              <w:jc w:val="both"/>
              <w:rPr>
                <w:rFonts w:asciiTheme="majorHAnsi" w:hAnsiTheme="majorHAnsi" w:cstheme="majorHAnsi"/>
                <w:b/>
                <w:bCs/>
                <w:sz w:val="20"/>
                <w:szCs w:val="20"/>
              </w:rPr>
            </w:pPr>
          </w:p>
        </w:tc>
        <w:tc>
          <w:tcPr>
            <w:tcW w:w="838" w:type="dxa"/>
          </w:tcPr>
          <w:p w14:paraId="79BF2FF6" w14:textId="0EB032CB" w:rsidR="00A93BCB" w:rsidRPr="00B25B6D" w:rsidRDefault="00A93BCB" w:rsidP="00A93BCB">
            <w:pPr>
              <w:ind w:right="-499"/>
              <w:jc w:val="both"/>
              <w:rPr>
                <w:rFonts w:asciiTheme="majorHAnsi" w:hAnsiTheme="majorHAnsi" w:cstheme="majorHAnsi"/>
                <w:b/>
                <w:bCs/>
                <w:sz w:val="20"/>
                <w:szCs w:val="20"/>
              </w:rPr>
            </w:pPr>
          </w:p>
        </w:tc>
        <w:tc>
          <w:tcPr>
            <w:tcW w:w="838" w:type="dxa"/>
          </w:tcPr>
          <w:p w14:paraId="02467797" w14:textId="7D06678B" w:rsidR="00A93BCB" w:rsidRPr="00B25B6D" w:rsidRDefault="00A93BCB" w:rsidP="00A93BCB">
            <w:pPr>
              <w:ind w:right="-499"/>
              <w:jc w:val="both"/>
              <w:rPr>
                <w:rFonts w:asciiTheme="majorHAnsi" w:hAnsiTheme="majorHAnsi" w:cstheme="majorHAnsi"/>
                <w:b/>
                <w:bCs/>
                <w:sz w:val="20"/>
                <w:szCs w:val="20"/>
              </w:rPr>
            </w:pPr>
          </w:p>
        </w:tc>
        <w:tc>
          <w:tcPr>
            <w:tcW w:w="838" w:type="dxa"/>
          </w:tcPr>
          <w:p w14:paraId="6CCC121A" w14:textId="77777777" w:rsidR="00A93BCB" w:rsidRPr="00B25B6D" w:rsidRDefault="00A93BCB" w:rsidP="00A93BCB">
            <w:pPr>
              <w:ind w:right="-499"/>
              <w:jc w:val="both"/>
              <w:rPr>
                <w:rFonts w:asciiTheme="majorHAnsi" w:hAnsiTheme="majorHAnsi" w:cstheme="majorHAnsi"/>
                <w:b/>
                <w:bCs/>
                <w:sz w:val="20"/>
                <w:szCs w:val="20"/>
              </w:rPr>
            </w:pPr>
          </w:p>
        </w:tc>
        <w:tc>
          <w:tcPr>
            <w:tcW w:w="838" w:type="dxa"/>
          </w:tcPr>
          <w:p w14:paraId="477F610C" w14:textId="677ACB09" w:rsidR="00A93BCB" w:rsidRPr="00B25B6D" w:rsidRDefault="00A93BCB" w:rsidP="00A93BCB">
            <w:pPr>
              <w:ind w:right="-499"/>
              <w:jc w:val="both"/>
              <w:rPr>
                <w:rFonts w:asciiTheme="majorHAnsi" w:hAnsiTheme="majorHAnsi" w:cstheme="majorHAnsi"/>
                <w:b/>
                <w:bCs/>
                <w:sz w:val="20"/>
                <w:szCs w:val="20"/>
              </w:rPr>
            </w:pPr>
          </w:p>
        </w:tc>
      </w:tr>
      <w:tr w:rsidR="00FF5610" w:rsidRPr="00B25B6D" w14:paraId="68D5DFF8" w14:textId="7CBAED03" w:rsidTr="000B1928">
        <w:tc>
          <w:tcPr>
            <w:tcW w:w="3402" w:type="dxa"/>
          </w:tcPr>
          <w:p w14:paraId="00A67287" w14:textId="080932C1" w:rsidR="00A93BCB" w:rsidRPr="00B25B6D" w:rsidRDefault="00CE0BA3" w:rsidP="00A93BCB">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Modifiable factors</w:t>
            </w:r>
          </w:p>
        </w:tc>
        <w:tc>
          <w:tcPr>
            <w:tcW w:w="1375" w:type="dxa"/>
          </w:tcPr>
          <w:p w14:paraId="0C845F1E"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1526" w:type="dxa"/>
          </w:tcPr>
          <w:p w14:paraId="4D41AC9C"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992" w:type="dxa"/>
          </w:tcPr>
          <w:p w14:paraId="6B87B02D"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2061" w:type="dxa"/>
          </w:tcPr>
          <w:p w14:paraId="4F7EAC3A" w14:textId="77777777" w:rsidR="00A93BCB" w:rsidRPr="00B25B6D" w:rsidRDefault="00A93BCB" w:rsidP="00A93BCB">
            <w:pPr>
              <w:ind w:right="-499"/>
              <w:jc w:val="both"/>
              <w:rPr>
                <w:rFonts w:asciiTheme="majorHAnsi" w:eastAsia="Times New Roman" w:hAnsiTheme="majorHAnsi" w:cstheme="majorHAnsi"/>
                <w:b/>
                <w:bCs/>
                <w:color w:val="000000"/>
                <w:sz w:val="20"/>
                <w:szCs w:val="20"/>
                <w:lang w:eastAsia="fr-FR"/>
              </w:rPr>
            </w:pPr>
          </w:p>
        </w:tc>
        <w:tc>
          <w:tcPr>
            <w:tcW w:w="1210" w:type="dxa"/>
          </w:tcPr>
          <w:p w14:paraId="49A20CE7" w14:textId="77777777" w:rsidR="00A93BCB" w:rsidRPr="00B25B6D" w:rsidRDefault="00A93BCB" w:rsidP="00A93BCB">
            <w:pPr>
              <w:ind w:right="-499"/>
              <w:jc w:val="both"/>
              <w:rPr>
                <w:rFonts w:asciiTheme="majorHAnsi" w:hAnsiTheme="majorHAnsi" w:cstheme="majorHAnsi"/>
                <w:b/>
                <w:bCs/>
                <w:sz w:val="20"/>
                <w:szCs w:val="20"/>
              </w:rPr>
            </w:pPr>
          </w:p>
        </w:tc>
        <w:tc>
          <w:tcPr>
            <w:tcW w:w="1250" w:type="dxa"/>
          </w:tcPr>
          <w:p w14:paraId="5EC54F63" w14:textId="77777777" w:rsidR="00A93BCB" w:rsidRPr="00B25B6D" w:rsidRDefault="00A93BCB" w:rsidP="00A93BCB">
            <w:pPr>
              <w:ind w:right="-499"/>
              <w:jc w:val="both"/>
              <w:rPr>
                <w:rFonts w:asciiTheme="majorHAnsi" w:hAnsiTheme="majorHAnsi" w:cstheme="majorHAnsi"/>
                <w:b/>
                <w:bCs/>
                <w:sz w:val="20"/>
                <w:szCs w:val="20"/>
              </w:rPr>
            </w:pPr>
          </w:p>
        </w:tc>
        <w:tc>
          <w:tcPr>
            <w:tcW w:w="1270" w:type="dxa"/>
          </w:tcPr>
          <w:p w14:paraId="528379BB" w14:textId="77777777" w:rsidR="00A93BCB" w:rsidRPr="00B25B6D" w:rsidRDefault="00A93BCB" w:rsidP="00A93BCB">
            <w:pPr>
              <w:ind w:right="-499"/>
              <w:jc w:val="both"/>
              <w:rPr>
                <w:rFonts w:asciiTheme="majorHAnsi" w:hAnsiTheme="majorHAnsi" w:cstheme="majorHAnsi"/>
                <w:b/>
                <w:bCs/>
                <w:sz w:val="20"/>
                <w:szCs w:val="20"/>
              </w:rPr>
            </w:pPr>
          </w:p>
        </w:tc>
        <w:tc>
          <w:tcPr>
            <w:tcW w:w="912" w:type="dxa"/>
          </w:tcPr>
          <w:p w14:paraId="5422D81E" w14:textId="77777777" w:rsidR="00A93BCB" w:rsidRPr="00B25B6D" w:rsidRDefault="00A93BCB" w:rsidP="00A93BCB">
            <w:pPr>
              <w:ind w:right="-499"/>
              <w:jc w:val="both"/>
              <w:rPr>
                <w:rFonts w:asciiTheme="majorHAnsi" w:hAnsiTheme="majorHAnsi" w:cstheme="majorHAnsi"/>
                <w:b/>
                <w:bCs/>
                <w:sz w:val="20"/>
                <w:szCs w:val="20"/>
              </w:rPr>
            </w:pPr>
          </w:p>
        </w:tc>
        <w:tc>
          <w:tcPr>
            <w:tcW w:w="1937" w:type="dxa"/>
          </w:tcPr>
          <w:p w14:paraId="13030120" w14:textId="77777777" w:rsidR="00A93BCB" w:rsidRPr="00B25B6D" w:rsidRDefault="00A93BCB" w:rsidP="00A93BCB">
            <w:pPr>
              <w:ind w:right="-499"/>
              <w:jc w:val="both"/>
              <w:rPr>
                <w:rFonts w:asciiTheme="majorHAnsi" w:hAnsiTheme="majorHAnsi" w:cstheme="majorHAnsi"/>
                <w:b/>
                <w:bCs/>
                <w:sz w:val="20"/>
                <w:szCs w:val="20"/>
              </w:rPr>
            </w:pPr>
          </w:p>
        </w:tc>
        <w:tc>
          <w:tcPr>
            <w:tcW w:w="2558" w:type="dxa"/>
          </w:tcPr>
          <w:p w14:paraId="754EF546" w14:textId="77777777" w:rsidR="00A93BCB" w:rsidRPr="00B25B6D" w:rsidRDefault="00A93BCB" w:rsidP="00A93BCB">
            <w:pPr>
              <w:ind w:right="-499"/>
              <w:jc w:val="both"/>
              <w:rPr>
                <w:rFonts w:asciiTheme="majorHAnsi" w:hAnsiTheme="majorHAnsi" w:cstheme="majorHAnsi"/>
                <w:b/>
                <w:bCs/>
                <w:sz w:val="20"/>
                <w:szCs w:val="20"/>
              </w:rPr>
            </w:pPr>
          </w:p>
        </w:tc>
        <w:tc>
          <w:tcPr>
            <w:tcW w:w="838" w:type="dxa"/>
          </w:tcPr>
          <w:p w14:paraId="2ED1BA53" w14:textId="4CAC8F51" w:rsidR="00A93BCB" w:rsidRPr="00B25B6D" w:rsidRDefault="00A93BCB" w:rsidP="00A93BCB">
            <w:pPr>
              <w:ind w:right="-499"/>
              <w:jc w:val="both"/>
              <w:rPr>
                <w:rFonts w:asciiTheme="majorHAnsi" w:hAnsiTheme="majorHAnsi" w:cstheme="majorHAnsi"/>
                <w:b/>
                <w:bCs/>
                <w:sz w:val="20"/>
                <w:szCs w:val="20"/>
              </w:rPr>
            </w:pPr>
          </w:p>
        </w:tc>
        <w:tc>
          <w:tcPr>
            <w:tcW w:w="838" w:type="dxa"/>
          </w:tcPr>
          <w:p w14:paraId="4A8A849A" w14:textId="369FE2EF" w:rsidR="00A93BCB" w:rsidRPr="00B25B6D" w:rsidRDefault="00A93BCB" w:rsidP="00A93BCB">
            <w:pPr>
              <w:ind w:right="-499"/>
              <w:jc w:val="both"/>
              <w:rPr>
                <w:rFonts w:asciiTheme="majorHAnsi" w:hAnsiTheme="majorHAnsi" w:cstheme="majorHAnsi"/>
                <w:b/>
                <w:bCs/>
                <w:sz w:val="20"/>
                <w:szCs w:val="20"/>
              </w:rPr>
            </w:pPr>
          </w:p>
        </w:tc>
        <w:tc>
          <w:tcPr>
            <w:tcW w:w="838" w:type="dxa"/>
          </w:tcPr>
          <w:p w14:paraId="720AF03E" w14:textId="77777777" w:rsidR="00A93BCB" w:rsidRPr="00B25B6D" w:rsidRDefault="00A93BCB" w:rsidP="00A93BCB">
            <w:pPr>
              <w:ind w:right="-499"/>
              <w:jc w:val="both"/>
              <w:rPr>
                <w:rFonts w:asciiTheme="majorHAnsi" w:hAnsiTheme="majorHAnsi" w:cstheme="majorHAnsi"/>
                <w:b/>
                <w:bCs/>
                <w:sz w:val="20"/>
                <w:szCs w:val="20"/>
              </w:rPr>
            </w:pPr>
          </w:p>
        </w:tc>
        <w:tc>
          <w:tcPr>
            <w:tcW w:w="838" w:type="dxa"/>
          </w:tcPr>
          <w:p w14:paraId="2A237C42" w14:textId="6BDF569F" w:rsidR="00A93BCB" w:rsidRPr="00B25B6D" w:rsidRDefault="00A93BCB" w:rsidP="00A93BCB">
            <w:pPr>
              <w:ind w:right="-499"/>
              <w:jc w:val="both"/>
              <w:rPr>
                <w:rFonts w:asciiTheme="majorHAnsi" w:hAnsiTheme="majorHAnsi" w:cstheme="majorHAnsi"/>
                <w:b/>
                <w:bCs/>
                <w:sz w:val="20"/>
                <w:szCs w:val="20"/>
              </w:rPr>
            </w:pPr>
          </w:p>
        </w:tc>
      </w:tr>
      <w:tr w:rsidR="00FF5610" w:rsidRPr="00B25B6D" w14:paraId="5E27014C" w14:textId="2E62C6AC" w:rsidTr="000B1928">
        <w:tc>
          <w:tcPr>
            <w:tcW w:w="3402" w:type="dxa"/>
          </w:tcPr>
          <w:p w14:paraId="0E8B0C13" w14:textId="77777777"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Overweight/obesity</w:t>
            </w:r>
          </w:p>
        </w:tc>
        <w:tc>
          <w:tcPr>
            <w:tcW w:w="1375" w:type="dxa"/>
          </w:tcPr>
          <w:p w14:paraId="075AE4A3" w14:textId="26C7D07B"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2816</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34.4%)</w:t>
            </w:r>
          </w:p>
        </w:tc>
        <w:tc>
          <w:tcPr>
            <w:tcW w:w="1526" w:type="dxa"/>
          </w:tcPr>
          <w:p w14:paraId="4501E960" w14:textId="214509D8"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910</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42.7%)</w:t>
            </w:r>
          </w:p>
        </w:tc>
        <w:tc>
          <w:tcPr>
            <w:tcW w:w="992" w:type="dxa"/>
          </w:tcPr>
          <w:p w14:paraId="7562EF7F" w14:textId="15235B65"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lt;0.001</w:t>
            </w:r>
          </w:p>
        </w:tc>
        <w:tc>
          <w:tcPr>
            <w:tcW w:w="2061" w:type="dxa"/>
          </w:tcPr>
          <w:p w14:paraId="6F8AE35B" w14:textId="3ACCFE1A" w:rsidR="00A93BCB" w:rsidRPr="00B25B6D" w:rsidRDefault="00CE0BA3" w:rsidP="00A93BCB">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1.322</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191-1.468)</w:t>
            </w:r>
          </w:p>
        </w:tc>
        <w:tc>
          <w:tcPr>
            <w:tcW w:w="1210" w:type="dxa"/>
          </w:tcPr>
          <w:p w14:paraId="3E40FC97" w14:textId="6C807C95"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1250" w:type="dxa"/>
          </w:tcPr>
          <w:p w14:paraId="2CCBC929" w14:textId="65616E1B"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771</w:t>
            </w:r>
            <w:r w:rsidR="003C12B7"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36.0%)</w:t>
            </w:r>
          </w:p>
        </w:tc>
        <w:tc>
          <w:tcPr>
            <w:tcW w:w="1270" w:type="dxa"/>
          </w:tcPr>
          <w:p w14:paraId="20F0F7AC" w14:textId="1CD0DFDA"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304</w:t>
            </w:r>
            <w:r w:rsidR="003C12B7"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45.0%)</w:t>
            </w:r>
          </w:p>
        </w:tc>
        <w:tc>
          <w:tcPr>
            <w:tcW w:w="912" w:type="dxa"/>
          </w:tcPr>
          <w:p w14:paraId="76705C46" w14:textId="679C1FF1"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1937" w:type="dxa"/>
          </w:tcPr>
          <w:p w14:paraId="1F0F8AB4" w14:textId="3B1D4235"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1.341</w:t>
            </w:r>
            <w:r w:rsidR="003C12B7"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1.110-1.619)</w:t>
            </w:r>
          </w:p>
        </w:tc>
        <w:tc>
          <w:tcPr>
            <w:tcW w:w="2558" w:type="dxa"/>
          </w:tcPr>
          <w:p w14:paraId="3248DC0E" w14:textId="6C56D894" w:rsidR="00A93BCB" w:rsidRPr="00B25B6D" w:rsidRDefault="00CE0BA3" w:rsidP="00A93BCB">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002</w:t>
            </w:r>
          </w:p>
        </w:tc>
        <w:tc>
          <w:tcPr>
            <w:tcW w:w="838" w:type="dxa"/>
          </w:tcPr>
          <w:p w14:paraId="119A6371" w14:textId="712477A9" w:rsidR="00A93BCB" w:rsidRPr="00B25B6D" w:rsidRDefault="00A93BCB" w:rsidP="00A93BCB">
            <w:pPr>
              <w:ind w:right="-499"/>
              <w:jc w:val="both"/>
              <w:rPr>
                <w:rFonts w:asciiTheme="majorHAnsi" w:hAnsiTheme="majorHAnsi" w:cstheme="majorHAnsi"/>
                <w:b/>
                <w:bCs/>
                <w:sz w:val="20"/>
                <w:szCs w:val="20"/>
              </w:rPr>
            </w:pPr>
          </w:p>
        </w:tc>
        <w:tc>
          <w:tcPr>
            <w:tcW w:w="838" w:type="dxa"/>
          </w:tcPr>
          <w:p w14:paraId="10E1019C" w14:textId="3EE5D147" w:rsidR="00A93BCB" w:rsidRPr="00B25B6D" w:rsidRDefault="00A93BCB" w:rsidP="00A93BCB">
            <w:pPr>
              <w:ind w:right="-499"/>
              <w:jc w:val="both"/>
              <w:rPr>
                <w:rFonts w:asciiTheme="majorHAnsi" w:hAnsiTheme="majorHAnsi" w:cstheme="majorHAnsi"/>
                <w:b/>
                <w:bCs/>
                <w:sz w:val="20"/>
                <w:szCs w:val="20"/>
              </w:rPr>
            </w:pPr>
          </w:p>
        </w:tc>
        <w:tc>
          <w:tcPr>
            <w:tcW w:w="838" w:type="dxa"/>
          </w:tcPr>
          <w:p w14:paraId="6F4EBFF4" w14:textId="77777777" w:rsidR="00A93BCB" w:rsidRPr="00B25B6D" w:rsidRDefault="00A93BCB" w:rsidP="00A93BCB">
            <w:pPr>
              <w:ind w:right="-499"/>
              <w:jc w:val="both"/>
              <w:rPr>
                <w:rFonts w:asciiTheme="majorHAnsi" w:hAnsiTheme="majorHAnsi" w:cstheme="majorHAnsi"/>
                <w:b/>
                <w:bCs/>
                <w:sz w:val="20"/>
                <w:szCs w:val="20"/>
              </w:rPr>
            </w:pPr>
          </w:p>
        </w:tc>
        <w:tc>
          <w:tcPr>
            <w:tcW w:w="838" w:type="dxa"/>
          </w:tcPr>
          <w:p w14:paraId="1E6C6E08" w14:textId="28AF7CAD" w:rsidR="00A93BCB" w:rsidRPr="00B25B6D" w:rsidRDefault="00A93BCB" w:rsidP="00A93BCB">
            <w:pPr>
              <w:ind w:right="-499"/>
              <w:jc w:val="both"/>
              <w:rPr>
                <w:rFonts w:asciiTheme="majorHAnsi" w:hAnsiTheme="majorHAnsi" w:cstheme="majorHAnsi"/>
                <w:b/>
                <w:bCs/>
                <w:sz w:val="20"/>
                <w:szCs w:val="20"/>
              </w:rPr>
            </w:pPr>
          </w:p>
        </w:tc>
      </w:tr>
      <w:tr w:rsidR="00FF5610" w:rsidRPr="00B25B6D" w14:paraId="5CCC058B" w14:textId="40C5EF90" w:rsidTr="000B1928">
        <w:tc>
          <w:tcPr>
            <w:tcW w:w="3402" w:type="dxa"/>
          </w:tcPr>
          <w:p w14:paraId="1969B5A6" w14:textId="77777777"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Smoker</w:t>
            </w:r>
          </w:p>
        </w:tc>
        <w:tc>
          <w:tcPr>
            <w:tcW w:w="1375" w:type="dxa"/>
          </w:tcPr>
          <w:p w14:paraId="076A7082" w14:textId="47AEB2AE"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1664</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20.3%)</w:t>
            </w:r>
          </w:p>
        </w:tc>
        <w:tc>
          <w:tcPr>
            <w:tcW w:w="1526" w:type="dxa"/>
          </w:tcPr>
          <w:p w14:paraId="196ADE7B" w14:textId="2EFA5846"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451</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21.2%)</w:t>
            </w:r>
          </w:p>
        </w:tc>
        <w:tc>
          <w:tcPr>
            <w:tcW w:w="992" w:type="dxa"/>
          </w:tcPr>
          <w:p w14:paraId="33E5D174" w14:textId="77777777"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0.369</w:t>
            </w:r>
          </w:p>
        </w:tc>
        <w:tc>
          <w:tcPr>
            <w:tcW w:w="2061" w:type="dxa"/>
          </w:tcPr>
          <w:p w14:paraId="12A10E88" w14:textId="5B1F4D48" w:rsidR="00A93BCB" w:rsidRPr="00B25B6D" w:rsidRDefault="00A93BCB" w:rsidP="00A93BCB">
            <w:pPr>
              <w:ind w:right="-499"/>
              <w:jc w:val="both"/>
              <w:rPr>
                <w:rFonts w:asciiTheme="majorHAnsi" w:hAnsiTheme="majorHAnsi" w:cstheme="majorHAnsi"/>
                <w:bCs/>
                <w:sz w:val="20"/>
                <w:szCs w:val="20"/>
              </w:rPr>
            </w:pPr>
          </w:p>
        </w:tc>
        <w:tc>
          <w:tcPr>
            <w:tcW w:w="1210" w:type="dxa"/>
          </w:tcPr>
          <w:p w14:paraId="47B74482" w14:textId="3C105F28" w:rsidR="00A93BCB" w:rsidRPr="00B25B6D" w:rsidRDefault="00A93BCB" w:rsidP="00A93BCB">
            <w:pPr>
              <w:ind w:right="-499"/>
              <w:jc w:val="both"/>
              <w:rPr>
                <w:rFonts w:asciiTheme="majorHAnsi" w:hAnsiTheme="majorHAnsi" w:cstheme="majorHAnsi"/>
                <w:bCs/>
                <w:sz w:val="20"/>
                <w:szCs w:val="20"/>
              </w:rPr>
            </w:pPr>
          </w:p>
        </w:tc>
        <w:tc>
          <w:tcPr>
            <w:tcW w:w="1250" w:type="dxa"/>
          </w:tcPr>
          <w:p w14:paraId="3DCDAF16" w14:textId="2CB54494"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524</w:t>
            </w:r>
            <w:r w:rsidR="003C12B7" w:rsidRPr="00B25B6D">
              <w:rPr>
                <w:rFonts w:asciiTheme="majorHAnsi" w:hAnsiTheme="majorHAnsi" w:cstheme="majorHAnsi"/>
                <w:bCs/>
                <w:sz w:val="20"/>
                <w:szCs w:val="20"/>
                <w:lang w:val="en-GB"/>
              </w:rPr>
              <w:t xml:space="preserve"> </w:t>
            </w:r>
            <w:r w:rsidRPr="00B25B6D">
              <w:rPr>
                <w:rFonts w:asciiTheme="majorHAnsi" w:hAnsiTheme="majorHAnsi" w:cstheme="majorHAnsi"/>
                <w:bCs/>
                <w:sz w:val="20"/>
                <w:szCs w:val="20"/>
                <w:lang w:val="en-GB"/>
              </w:rPr>
              <w:t>(24.4%)</w:t>
            </w:r>
          </w:p>
        </w:tc>
        <w:tc>
          <w:tcPr>
            <w:tcW w:w="1270" w:type="dxa"/>
          </w:tcPr>
          <w:p w14:paraId="16C2BDA1" w14:textId="05F6844C"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170</w:t>
            </w:r>
            <w:r w:rsidR="003C12B7" w:rsidRPr="00B25B6D">
              <w:rPr>
                <w:rFonts w:asciiTheme="majorHAnsi" w:hAnsiTheme="majorHAnsi" w:cstheme="majorHAnsi"/>
                <w:bCs/>
                <w:sz w:val="20"/>
                <w:szCs w:val="20"/>
                <w:lang w:val="en-GB"/>
              </w:rPr>
              <w:t xml:space="preserve"> </w:t>
            </w:r>
            <w:r w:rsidRPr="00B25B6D">
              <w:rPr>
                <w:rFonts w:asciiTheme="majorHAnsi" w:hAnsiTheme="majorHAnsi" w:cstheme="majorHAnsi"/>
                <w:bCs/>
                <w:sz w:val="20"/>
                <w:szCs w:val="20"/>
                <w:lang w:val="en-GB"/>
              </w:rPr>
              <w:t>(25.2%)</w:t>
            </w:r>
          </w:p>
        </w:tc>
        <w:tc>
          <w:tcPr>
            <w:tcW w:w="912" w:type="dxa"/>
          </w:tcPr>
          <w:p w14:paraId="056B3D16" w14:textId="0753BF94"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0.695</w:t>
            </w:r>
          </w:p>
        </w:tc>
        <w:tc>
          <w:tcPr>
            <w:tcW w:w="1937" w:type="dxa"/>
          </w:tcPr>
          <w:p w14:paraId="0FC3ABF0" w14:textId="77777777" w:rsidR="00A93BCB" w:rsidRPr="00B25B6D" w:rsidRDefault="00A93BCB" w:rsidP="00A93BCB">
            <w:pPr>
              <w:ind w:right="-499"/>
              <w:jc w:val="both"/>
              <w:rPr>
                <w:rFonts w:asciiTheme="majorHAnsi" w:hAnsiTheme="majorHAnsi" w:cstheme="majorHAnsi"/>
                <w:bCs/>
                <w:sz w:val="20"/>
                <w:szCs w:val="20"/>
              </w:rPr>
            </w:pPr>
          </w:p>
        </w:tc>
        <w:tc>
          <w:tcPr>
            <w:tcW w:w="2558" w:type="dxa"/>
          </w:tcPr>
          <w:p w14:paraId="60A7D99F" w14:textId="77777777" w:rsidR="00A93BCB" w:rsidRPr="00B25B6D" w:rsidRDefault="00A93BCB" w:rsidP="00A93BCB">
            <w:pPr>
              <w:ind w:right="-499"/>
              <w:jc w:val="both"/>
              <w:rPr>
                <w:rFonts w:asciiTheme="majorHAnsi" w:hAnsiTheme="majorHAnsi" w:cstheme="majorHAnsi"/>
                <w:bCs/>
                <w:sz w:val="20"/>
                <w:szCs w:val="20"/>
              </w:rPr>
            </w:pPr>
          </w:p>
        </w:tc>
        <w:tc>
          <w:tcPr>
            <w:tcW w:w="838" w:type="dxa"/>
          </w:tcPr>
          <w:p w14:paraId="07422A92" w14:textId="302ED58F" w:rsidR="00A93BCB" w:rsidRPr="00B25B6D" w:rsidRDefault="00A93BCB" w:rsidP="00A93BCB">
            <w:pPr>
              <w:ind w:right="-499"/>
              <w:jc w:val="both"/>
              <w:rPr>
                <w:rFonts w:asciiTheme="majorHAnsi" w:hAnsiTheme="majorHAnsi" w:cstheme="majorHAnsi"/>
                <w:bCs/>
                <w:sz w:val="20"/>
                <w:szCs w:val="20"/>
              </w:rPr>
            </w:pPr>
          </w:p>
        </w:tc>
        <w:tc>
          <w:tcPr>
            <w:tcW w:w="838" w:type="dxa"/>
          </w:tcPr>
          <w:p w14:paraId="729A6D4C" w14:textId="6AE5A6F0" w:rsidR="00A93BCB" w:rsidRPr="00B25B6D" w:rsidRDefault="00A93BCB" w:rsidP="00A93BCB">
            <w:pPr>
              <w:ind w:right="-499"/>
              <w:jc w:val="both"/>
              <w:rPr>
                <w:rFonts w:asciiTheme="majorHAnsi" w:hAnsiTheme="majorHAnsi" w:cstheme="majorHAnsi"/>
                <w:bCs/>
                <w:sz w:val="20"/>
                <w:szCs w:val="20"/>
              </w:rPr>
            </w:pPr>
          </w:p>
        </w:tc>
        <w:tc>
          <w:tcPr>
            <w:tcW w:w="838" w:type="dxa"/>
          </w:tcPr>
          <w:p w14:paraId="5CD08065" w14:textId="77777777" w:rsidR="00A93BCB" w:rsidRPr="00B25B6D" w:rsidRDefault="00A93BCB" w:rsidP="00A93BCB">
            <w:pPr>
              <w:ind w:right="-499"/>
              <w:jc w:val="both"/>
              <w:rPr>
                <w:rFonts w:asciiTheme="majorHAnsi" w:hAnsiTheme="majorHAnsi" w:cstheme="majorHAnsi"/>
                <w:bCs/>
                <w:sz w:val="20"/>
                <w:szCs w:val="20"/>
              </w:rPr>
            </w:pPr>
          </w:p>
        </w:tc>
        <w:tc>
          <w:tcPr>
            <w:tcW w:w="838" w:type="dxa"/>
          </w:tcPr>
          <w:p w14:paraId="04844C2C" w14:textId="3B26DBF1" w:rsidR="00A93BCB" w:rsidRPr="00B25B6D" w:rsidRDefault="00A93BCB" w:rsidP="00A93BCB">
            <w:pPr>
              <w:ind w:right="-499"/>
              <w:jc w:val="both"/>
              <w:rPr>
                <w:rFonts w:asciiTheme="majorHAnsi" w:hAnsiTheme="majorHAnsi" w:cstheme="majorHAnsi"/>
                <w:bCs/>
                <w:sz w:val="20"/>
                <w:szCs w:val="20"/>
              </w:rPr>
            </w:pPr>
          </w:p>
        </w:tc>
      </w:tr>
      <w:tr w:rsidR="00FF5610" w:rsidRPr="00B25B6D" w14:paraId="67186B6A" w14:textId="626AD3D4" w:rsidTr="000B1928">
        <w:tc>
          <w:tcPr>
            <w:tcW w:w="3402" w:type="dxa"/>
          </w:tcPr>
          <w:p w14:paraId="19FD88EE" w14:textId="77777777"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Hazardous drinking</w:t>
            </w:r>
          </w:p>
        </w:tc>
        <w:tc>
          <w:tcPr>
            <w:tcW w:w="1375" w:type="dxa"/>
          </w:tcPr>
          <w:p w14:paraId="2E7AC75D" w14:textId="76C8C60C"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1518</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8.5%)</w:t>
            </w:r>
          </w:p>
        </w:tc>
        <w:tc>
          <w:tcPr>
            <w:tcW w:w="1526" w:type="dxa"/>
          </w:tcPr>
          <w:p w14:paraId="373EF767" w14:textId="1BF079CF"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407</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19.1%)</w:t>
            </w:r>
          </w:p>
        </w:tc>
        <w:tc>
          <w:tcPr>
            <w:tcW w:w="992" w:type="dxa"/>
          </w:tcPr>
          <w:p w14:paraId="05A6023D" w14:textId="77777777"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0.529</w:t>
            </w:r>
          </w:p>
        </w:tc>
        <w:tc>
          <w:tcPr>
            <w:tcW w:w="2061" w:type="dxa"/>
          </w:tcPr>
          <w:p w14:paraId="4CB08D24" w14:textId="1313AA06" w:rsidR="00A93BCB" w:rsidRPr="00B25B6D" w:rsidRDefault="00A93BCB" w:rsidP="00A93BCB">
            <w:pPr>
              <w:ind w:right="-499"/>
              <w:jc w:val="both"/>
              <w:rPr>
                <w:rFonts w:asciiTheme="majorHAnsi" w:hAnsiTheme="majorHAnsi" w:cstheme="majorHAnsi"/>
                <w:bCs/>
                <w:sz w:val="20"/>
                <w:szCs w:val="20"/>
              </w:rPr>
            </w:pPr>
          </w:p>
        </w:tc>
        <w:tc>
          <w:tcPr>
            <w:tcW w:w="1210" w:type="dxa"/>
          </w:tcPr>
          <w:p w14:paraId="2C2373A6" w14:textId="5AE4B57F" w:rsidR="00A93BCB" w:rsidRPr="00B25B6D" w:rsidRDefault="00A93BCB" w:rsidP="00A93BCB">
            <w:pPr>
              <w:ind w:right="-499"/>
              <w:jc w:val="both"/>
              <w:rPr>
                <w:rFonts w:asciiTheme="majorHAnsi" w:hAnsiTheme="majorHAnsi" w:cstheme="majorHAnsi"/>
                <w:bCs/>
                <w:sz w:val="20"/>
                <w:szCs w:val="20"/>
              </w:rPr>
            </w:pPr>
          </w:p>
        </w:tc>
        <w:tc>
          <w:tcPr>
            <w:tcW w:w="1250" w:type="dxa"/>
          </w:tcPr>
          <w:p w14:paraId="18B2661E" w14:textId="04516A7A"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353</w:t>
            </w:r>
            <w:r w:rsidR="003C12B7" w:rsidRPr="00B25B6D">
              <w:rPr>
                <w:rFonts w:asciiTheme="majorHAnsi" w:hAnsiTheme="majorHAnsi" w:cstheme="majorHAnsi"/>
                <w:bCs/>
                <w:sz w:val="20"/>
                <w:szCs w:val="20"/>
                <w:lang w:val="en-GB"/>
              </w:rPr>
              <w:t xml:space="preserve"> </w:t>
            </w:r>
            <w:r w:rsidRPr="00B25B6D">
              <w:rPr>
                <w:rFonts w:asciiTheme="majorHAnsi" w:hAnsiTheme="majorHAnsi" w:cstheme="majorHAnsi"/>
                <w:bCs/>
                <w:sz w:val="20"/>
                <w:szCs w:val="20"/>
                <w:lang w:val="en-GB"/>
              </w:rPr>
              <w:t>(16.5%)</w:t>
            </w:r>
          </w:p>
        </w:tc>
        <w:tc>
          <w:tcPr>
            <w:tcW w:w="1270" w:type="dxa"/>
          </w:tcPr>
          <w:p w14:paraId="0F044CBE" w14:textId="152D5F54"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117</w:t>
            </w:r>
            <w:r w:rsidR="003C12B7" w:rsidRPr="00B25B6D">
              <w:rPr>
                <w:rFonts w:asciiTheme="majorHAnsi" w:hAnsiTheme="majorHAnsi" w:cstheme="majorHAnsi"/>
                <w:bCs/>
                <w:sz w:val="20"/>
                <w:szCs w:val="20"/>
                <w:lang w:val="en-GB"/>
              </w:rPr>
              <w:t xml:space="preserve"> </w:t>
            </w:r>
            <w:r w:rsidRPr="00B25B6D">
              <w:rPr>
                <w:rFonts w:asciiTheme="majorHAnsi" w:hAnsiTheme="majorHAnsi" w:cstheme="majorHAnsi"/>
                <w:bCs/>
                <w:sz w:val="20"/>
                <w:szCs w:val="20"/>
                <w:lang w:val="en-GB"/>
              </w:rPr>
              <w:t>(17.3%)</w:t>
            </w:r>
          </w:p>
        </w:tc>
        <w:tc>
          <w:tcPr>
            <w:tcW w:w="912" w:type="dxa"/>
          </w:tcPr>
          <w:p w14:paraId="3E860677" w14:textId="2A529A88"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0.597</w:t>
            </w:r>
          </w:p>
        </w:tc>
        <w:tc>
          <w:tcPr>
            <w:tcW w:w="1937" w:type="dxa"/>
          </w:tcPr>
          <w:p w14:paraId="21E08010" w14:textId="77777777" w:rsidR="00A93BCB" w:rsidRPr="00B25B6D" w:rsidRDefault="00A93BCB" w:rsidP="00A93BCB">
            <w:pPr>
              <w:ind w:right="-499"/>
              <w:jc w:val="both"/>
              <w:rPr>
                <w:rFonts w:asciiTheme="majorHAnsi" w:hAnsiTheme="majorHAnsi" w:cstheme="majorHAnsi"/>
                <w:bCs/>
                <w:sz w:val="20"/>
                <w:szCs w:val="20"/>
              </w:rPr>
            </w:pPr>
          </w:p>
        </w:tc>
        <w:tc>
          <w:tcPr>
            <w:tcW w:w="2558" w:type="dxa"/>
          </w:tcPr>
          <w:p w14:paraId="3C9DB71C" w14:textId="77777777" w:rsidR="00A93BCB" w:rsidRPr="00B25B6D" w:rsidRDefault="00A93BCB" w:rsidP="00A93BCB">
            <w:pPr>
              <w:ind w:right="-499"/>
              <w:jc w:val="both"/>
              <w:rPr>
                <w:rFonts w:asciiTheme="majorHAnsi" w:hAnsiTheme="majorHAnsi" w:cstheme="majorHAnsi"/>
                <w:bCs/>
                <w:sz w:val="20"/>
                <w:szCs w:val="20"/>
              </w:rPr>
            </w:pPr>
          </w:p>
        </w:tc>
        <w:tc>
          <w:tcPr>
            <w:tcW w:w="838" w:type="dxa"/>
          </w:tcPr>
          <w:p w14:paraId="793EA766" w14:textId="225494E3" w:rsidR="00A93BCB" w:rsidRPr="00B25B6D" w:rsidRDefault="00A93BCB" w:rsidP="00A93BCB">
            <w:pPr>
              <w:ind w:right="-499"/>
              <w:jc w:val="both"/>
              <w:rPr>
                <w:rFonts w:asciiTheme="majorHAnsi" w:hAnsiTheme="majorHAnsi" w:cstheme="majorHAnsi"/>
                <w:bCs/>
                <w:sz w:val="20"/>
                <w:szCs w:val="20"/>
              </w:rPr>
            </w:pPr>
          </w:p>
        </w:tc>
        <w:tc>
          <w:tcPr>
            <w:tcW w:w="838" w:type="dxa"/>
          </w:tcPr>
          <w:p w14:paraId="611F5891" w14:textId="1067CD60" w:rsidR="00A93BCB" w:rsidRPr="00B25B6D" w:rsidRDefault="00A93BCB" w:rsidP="00A93BCB">
            <w:pPr>
              <w:ind w:right="-499"/>
              <w:jc w:val="both"/>
              <w:rPr>
                <w:rFonts w:asciiTheme="majorHAnsi" w:hAnsiTheme="majorHAnsi" w:cstheme="majorHAnsi"/>
                <w:bCs/>
                <w:sz w:val="20"/>
                <w:szCs w:val="20"/>
              </w:rPr>
            </w:pPr>
          </w:p>
        </w:tc>
        <w:tc>
          <w:tcPr>
            <w:tcW w:w="838" w:type="dxa"/>
          </w:tcPr>
          <w:p w14:paraId="6B60CE22" w14:textId="77777777" w:rsidR="00A93BCB" w:rsidRPr="00B25B6D" w:rsidRDefault="00A93BCB" w:rsidP="00A93BCB">
            <w:pPr>
              <w:ind w:right="-499"/>
              <w:jc w:val="both"/>
              <w:rPr>
                <w:rFonts w:asciiTheme="majorHAnsi" w:hAnsiTheme="majorHAnsi" w:cstheme="majorHAnsi"/>
                <w:bCs/>
                <w:sz w:val="20"/>
                <w:szCs w:val="20"/>
              </w:rPr>
            </w:pPr>
          </w:p>
        </w:tc>
        <w:tc>
          <w:tcPr>
            <w:tcW w:w="838" w:type="dxa"/>
          </w:tcPr>
          <w:p w14:paraId="374D4D6C" w14:textId="45DA8659" w:rsidR="00A93BCB" w:rsidRPr="00B25B6D" w:rsidRDefault="00A93BCB" w:rsidP="00A93BCB">
            <w:pPr>
              <w:ind w:right="-499"/>
              <w:jc w:val="both"/>
              <w:rPr>
                <w:rFonts w:asciiTheme="majorHAnsi" w:hAnsiTheme="majorHAnsi" w:cstheme="majorHAnsi"/>
                <w:bCs/>
                <w:sz w:val="20"/>
                <w:szCs w:val="20"/>
              </w:rPr>
            </w:pPr>
          </w:p>
        </w:tc>
      </w:tr>
      <w:tr w:rsidR="00FF5610" w:rsidRPr="00B25B6D" w14:paraId="44D1B6A2" w14:textId="2BA0072C" w:rsidTr="000B1928">
        <w:tc>
          <w:tcPr>
            <w:tcW w:w="3402" w:type="dxa"/>
          </w:tcPr>
          <w:p w14:paraId="2EDD9F9E" w14:textId="77777777" w:rsidR="00A93BCB" w:rsidRPr="00B25B6D" w:rsidRDefault="00CE0BA3" w:rsidP="00A93BCB">
            <w:pPr>
              <w:ind w:right="-499"/>
              <w:jc w:val="both"/>
              <w:rPr>
                <w:rFonts w:asciiTheme="majorHAnsi" w:hAnsiTheme="majorHAnsi" w:cstheme="majorHAnsi"/>
                <w:bCs/>
                <w:sz w:val="20"/>
                <w:szCs w:val="20"/>
                <w:lang w:val="en-US"/>
              </w:rPr>
            </w:pPr>
            <w:r w:rsidRPr="00B25B6D">
              <w:rPr>
                <w:rFonts w:asciiTheme="majorHAnsi" w:eastAsia="Times New Roman" w:hAnsiTheme="majorHAnsi" w:cstheme="majorHAnsi"/>
                <w:bCs/>
                <w:color w:val="000000"/>
                <w:sz w:val="20"/>
                <w:szCs w:val="20"/>
                <w:lang w:val="en-GB" w:eastAsia="fr-FR"/>
              </w:rPr>
              <w:t>Moderate to high physical activity</w:t>
            </w:r>
          </w:p>
        </w:tc>
        <w:tc>
          <w:tcPr>
            <w:tcW w:w="1375" w:type="dxa"/>
          </w:tcPr>
          <w:p w14:paraId="07414FA3" w14:textId="3E53FD25"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5121</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62.5%)</w:t>
            </w:r>
          </w:p>
        </w:tc>
        <w:tc>
          <w:tcPr>
            <w:tcW w:w="1526" w:type="dxa"/>
          </w:tcPr>
          <w:p w14:paraId="6F98CE85" w14:textId="4C6FC04F"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1271</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59.7%)</w:t>
            </w:r>
          </w:p>
        </w:tc>
        <w:tc>
          <w:tcPr>
            <w:tcW w:w="992" w:type="dxa"/>
          </w:tcPr>
          <w:p w14:paraId="5437A7E5" w14:textId="77777777"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0.019</w:t>
            </w:r>
          </w:p>
        </w:tc>
        <w:tc>
          <w:tcPr>
            <w:tcW w:w="2061" w:type="dxa"/>
          </w:tcPr>
          <w:p w14:paraId="7630E576" w14:textId="797016CD" w:rsidR="00A93BCB" w:rsidRPr="00B25B6D" w:rsidRDefault="00CE0BA3" w:rsidP="00A93BCB">
            <w:pPr>
              <w:ind w:right="-499"/>
              <w:jc w:val="both"/>
              <w:rPr>
                <w:rFonts w:asciiTheme="majorHAnsi" w:hAnsiTheme="majorHAnsi" w:cstheme="majorHAnsi"/>
                <w:bCs/>
                <w:sz w:val="20"/>
                <w:szCs w:val="20"/>
              </w:rPr>
            </w:pPr>
            <w:r w:rsidRPr="00B25B6D">
              <w:rPr>
                <w:rFonts w:asciiTheme="majorHAnsi" w:eastAsia="Times New Roman" w:hAnsiTheme="majorHAnsi" w:cstheme="majorHAnsi"/>
                <w:bCs/>
                <w:color w:val="000000"/>
                <w:sz w:val="20"/>
                <w:szCs w:val="20"/>
                <w:lang w:val="en-GB" w:eastAsia="fr-FR"/>
              </w:rPr>
              <w:t>1.035</w:t>
            </w:r>
            <w:r w:rsidR="003C12B7"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0.932-1.148)</w:t>
            </w:r>
          </w:p>
        </w:tc>
        <w:tc>
          <w:tcPr>
            <w:tcW w:w="1210" w:type="dxa"/>
          </w:tcPr>
          <w:p w14:paraId="4CDFE7F0" w14:textId="21448534"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0.523</w:t>
            </w:r>
          </w:p>
        </w:tc>
        <w:tc>
          <w:tcPr>
            <w:tcW w:w="1250" w:type="dxa"/>
          </w:tcPr>
          <w:p w14:paraId="3EB43835" w14:textId="7E099FAA"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1389</w:t>
            </w:r>
            <w:r w:rsidR="003C12B7" w:rsidRPr="00B25B6D">
              <w:rPr>
                <w:rFonts w:asciiTheme="majorHAnsi" w:hAnsiTheme="majorHAnsi" w:cstheme="majorHAnsi"/>
                <w:bCs/>
                <w:sz w:val="20"/>
                <w:szCs w:val="20"/>
                <w:lang w:val="en-GB"/>
              </w:rPr>
              <w:t xml:space="preserve"> </w:t>
            </w:r>
            <w:r w:rsidRPr="00B25B6D">
              <w:rPr>
                <w:rFonts w:asciiTheme="majorHAnsi" w:hAnsiTheme="majorHAnsi" w:cstheme="majorHAnsi"/>
                <w:bCs/>
                <w:sz w:val="20"/>
                <w:szCs w:val="20"/>
                <w:lang w:val="en-GB"/>
              </w:rPr>
              <w:t>(64.8%)</w:t>
            </w:r>
          </w:p>
        </w:tc>
        <w:tc>
          <w:tcPr>
            <w:tcW w:w="1270" w:type="dxa"/>
          </w:tcPr>
          <w:p w14:paraId="22DD2EEF" w14:textId="154FC00C"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405</w:t>
            </w:r>
            <w:r w:rsidR="003C12B7" w:rsidRPr="00B25B6D">
              <w:rPr>
                <w:rFonts w:asciiTheme="majorHAnsi" w:hAnsiTheme="majorHAnsi" w:cstheme="majorHAnsi"/>
                <w:bCs/>
                <w:sz w:val="20"/>
                <w:szCs w:val="20"/>
                <w:lang w:val="en-GB"/>
              </w:rPr>
              <w:t xml:space="preserve"> </w:t>
            </w:r>
            <w:r w:rsidRPr="00B25B6D">
              <w:rPr>
                <w:rFonts w:asciiTheme="majorHAnsi" w:hAnsiTheme="majorHAnsi" w:cstheme="majorHAnsi"/>
                <w:bCs/>
                <w:sz w:val="20"/>
                <w:szCs w:val="20"/>
                <w:lang w:val="en-GB"/>
              </w:rPr>
              <w:t>(60.0%)</w:t>
            </w:r>
          </w:p>
        </w:tc>
        <w:tc>
          <w:tcPr>
            <w:tcW w:w="912" w:type="dxa"/>
          </w:tcPr>
          <w:p w14:paraId="086FFADA" w14:textId="30CD40B4"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0.023</w:t>
            </w:r>
          </w:p>
        </w:tc>
        <w:tc>
          <w:tcPr>
            <w:tcW w:w="1937" w:type="dxa"/>
          </w:tcPr>
          <w:p w14:paraId="096C2A77" w14:textId="0A6C46DE"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0.914</w:t>
            </w:r>
            <w:r w:rsidR="003C12B7" w:rsidRPr="00B25B6D">
              <w:rPr>
                <w:rFonts w:asciiTheme="majorHAnsi" w:hAnsiTheme="majorHAnsi" w:cstheme="majorHAnsi"/>
                <w:bCs/>
                <w:sz w:val="20"/>
                <w:szCs w:val="20"/>
                <w:lang w:val="en-GB"/>
              </w:rPr>
              <w:t xml:space="preserve"> </w:t>
            </w:r>
            <w:r w:rsidRPr="00B25B6D">
              <w:rPr>
                <w:rFonts w:asciiTheme="majorHAnsi" w:hAnsiTheme="majorHAnsi" w:cstheme="majorHAnsi"/>
                <w:bCs/>
                <w:sz w:val="20"/>
                <w:szCs w:val="20"/>
                <w:lang w:val="en-GB"/>
              </w:rPr>
              <w:t>(0.756-1.105)</w:t>
            </w:r>
          </w:p>
        </w:tc>
        <w:tc>
          <w:tcPr>
            <w:tcW w:w="2558" w:type="dxa"/>
          </w:tcPr>
          <w:p w14:paraId="15A5BAC0" w14:textId="48D3D329" w:rsidR="00A93BCB" w:rsidRPr="00B25B6D" w:rsidRDefault="00CE0BA3" w:rsidP="00A93BCB">
            <w:pPr>
              <w:ind w:right="-499"/>
              <w:jc w:val="both"/>
              <w:rPr>
                <w:rFonts w:asciiTheme="majorHAnsi" w:hAnsiTheme="majorHAnsi" w:cstheme="majorHAnsi"/>
                <w:bCs/>
                <w:sz w:val="20"/>
                <w:szCs w:val="20"/>
              </w:rPr>
            </w:pPr>
            <w:r w:rsidRPr="00B25B6D">
              <w:rPr>
                <w:rFonts w:asciiTheme="majorHAnsi" w:hAnsiTheme="majorHAnsi" w:cstheme="majorHAnsi"/>
                <w:bCs/>
                <w:sz w:val="20"/>
                <w:szCs w:val="20"/>
                <w:lang w:val="en-GB"/>
              </w:rPr>
              <w:t>0.353</w:t>
            </w:r>
          </w:p>
        </w:tc>
        <w:tc>
          <w:tcPr>
            <w:tcW w:w="838" w:type="dxa"/>
          </w:tcPr>
          <w:p w14:paraId="34395384" w14:textId="09868A16" w:rsidR="00A93BCB" w:rsidRPr="00B25B6D" w:rsidRDefault="00A93BCB" w:rsidP="00A93BCB">
            <w:pPr>
              <w:ind w:right="-499"/>
              <w:jc w:val="both"/>
              <w:rPr>
                <w:rFonts w:asciiTheme="majorHAnsi" w:hAnsiTheme="majorHAnsi" w:cstheme="majorHAnsi"/>
                <w:bCs/>
                <w:sz w:val="20"/>
                <w:szCs w:val="20"/>
              </w:rPr>
            </w:pPr>
          </w:p>
        </w:tc>
        <w:tc>
          <w:tcPr>
            <w:tcW w:w="838" w:type="dxa"/>
          </w:tcPr>
          <w:p w14:paraId="2B191DA1" w14:textId="73A8F7DA" w:rsidR="00A93BCB" w:rsidRPr="00B25B6D" w:rsidRDefault="00A93BCB" w:rsidP="00A93BCB">
            <w:pPr>
              <w:ind w:right="-499"/>
              <w:jc w:val="both"/>
              <w:rPr>
                <w:rFonts w:asciiTheme="majorHAnsi" w:hAnsiTheme="majorHAnsi" w:cstheme="majorHAnsi"/>
                <w:bCs/>
                <w:sz w:val="20"/>
                <w:szCs w:val="20"/>
              </w:rPr>
            </w:pPr>
          </w:p>
        </w:tc>
        <w:tc>
          <w:tcPr>
            <w:tcW w:w="838" w:type="dxa"/>
          </w:tcPr>
          <w:p w14:paraId="18E0F4D2" w14:textId="77777777" w:rsidR="00A93BCB" w:rsidRPr="00B25B6D" w:rsidRDefault="00A93BCB" w:rsidP="00A93BCB">
            <w:pPr>
              <w:ind w:right="-499"/>
              <w:jc w:val="both"/>
              <w:rPr>
                <w:rFonts w:asciiTheme="majorHAnsi" w:hAnsiTheme="majorHAnsi" w:cstheme="majorHAnsi"/>
                <w:bCs/>
                <w:sz w:val="20"/>
                <w:szCs w:val="20"/>
              </w:rPr>
            </w:pPr>
          </w:p>
        </w:tc>
        <w:tc>
          <w:tcPr>
            <w:tcW w:w="838" w:type="dxa"/>
          </w:tcPr>
          <w:p w14:paraId="353FDBC8" w14:textId="7BD0EB54" w:rsidR="00A93BCB" w:rsidRPr="00B25B6D" w:rsidRDefault="00A93BCB" w:rsidP="00A93BCB">
            <w:pPr>
              <w:ind w:right="-499"/>
              <w:jc w:val="both"/>
              <w:rPr>
                <w:rFonts w:asciiTheme="majorHAnsi" w:hAnsiTheme="majorHAnsi" w:cstheme="majorHAnsi"/>
                <w:bCs/>
                <w:sz w:val="20"/>
                <w:szCs w:val="20"/>
              </w:rPr>
            </w:pPr>
          </w:p>
        </w:tc>
      </w:tr>
      <w:tr w:rsidR="00FF5610" w:rsidRPr="00B25B6D" w14:paraId="3E422BFB" w14:textId="6DDF555B" w:rsidTr="000B1928">
        <w:tc>
          <w:tcPr>
            <w:tcW w:w="3402" w:type="dxa"/>
          </w:tcPr>
          <w:p w14:paraId="3C583387" w14:textId="77777777"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Sleep duration (hours)</w:t>
            </w:r>
          </w:p>
        </w:tc>
        <w:tc>
          <w:tcPr>
            <w:tcW w:w="1375" w:type="dxa"/>
          </w:tcPr>
          <w:p w14:paraId="1EBD913F" w14:textId="77EF97B1"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6.66</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24)</w:t>
            </w:r>
          </w:p>
        </w:tc>
        <w:tc>
          <w:tcPr>
            <w:tcW w:w="1526" w:type="dxa"/>
          </w:tcPr>
          <w:p w14:paraId="6979D123" w14:textId="350FBB0B"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6.45</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41)</w:t>
            </w:r>
          </w:p>
        </w:tc>
        <w:tc>
          <w:tcPr>
            <w:tcW w:w="992" w:type="dxa"/>
          </w:tcPr>
          <w:p w14:paraId="01590ED9" w14:textId="0875E9AB"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lt;0.001</w:t>
            </w:r>
          </w:p>
        </w:tc>
        <w:tc>
          <w:tcPr>
            <w:tcW w:w="2061" w:type="dxa"/>
          </w:tcPr>
          <w:p w14:paraId="509B5A38" w14:textId="5B551223" w:rsidR="00A93BCB" w:rsidRPr="00B25B6D" w:rsidRDefault="00CE0BA3" w:rsidP="00A93BCB">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0.942</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0.912-0.988)</w:t>
            </w:r>
          </w:p>
        </w:tc>
        <w:tc>
          <w:tcPr>
            <w:tcW w:w="1210" w:type="dxa"/>
          </w:tcPr>
          <w:p w14:paraId="72E109CE" w14:textId="01F16616" w:rsidR="00A93BCB" w:rsidRPr="00B25B6D" w:rsidRDefault="00CE0BA3" w:rsidP="00A93BCB">
            <w:pPr>
              <w:ind w:right="-499"/>
              <w:jc w:val="both"/>
              <w:rPr>
                <w:rFonts w:asciiTheme="majorHAnsi" w:hAnsiTheme="majorHAnsi" w:cstheme="majorHAnsi"/>
                <w:b/>
                <w:sz w:val="20"/>
                <w:szCs w:val="20"/>
              </w:rPr>
            </w:pPr>
            <w:r w:rsidRPr="00B25B6D">
              <w:rPr>
                <w:rFonts w:asciiTheme="majorHAnsi" w:hAnsiTheme="majorHAnsi" w:cstheme="majorHAnsi"/>
                <w:b/>
                <w:sz w:val="20"/>
                <w:szCs w:val="20"/>
                <w:lang w:val="en-GB"/>
              </w:rPr>
              <w:t>0.011</w:t>
            </w:r>
          </w:p>
        </w:tc>
        <w:tc>
          <w:tcPr>
            <w:tcW w:w="1250" w:type="dxa"/>
          </w:tcPr>
          <w:p w14:paraId="2EBB2D72" w14:textId="6CF54BA1" w:rsidR="00A93BCB" w:rsidRPr="00B25B6D" w:rsidRDefault="00CE0BA3" w:rsidP="00A93BCB">
            <w:pPr>
              <w:ind w:right="-499"/>
              <w:jc w:val="both"/>
              <w:rPr>
                <w:rFonts w:asciiTheme="majorHAnsi" w:hAnsiTheme="majorHAnsi" w:cstheme="majorHAnsi"/>
                <w:b/>
                <w:sz w:val="20"/>
                <w:szCs w:val="20"/>
              </w:rPr>
            </w:pPr>
            <w:r w:rsidRPr="00B25B6D">
              <w:rPr>
                <w:rFonts w:asciiTheme="majorHAnsi" w:hAnsiTheme="majorHAnsi" w:cstheme="majorHAnsi"/>
                <w:b/>
                <w:sz w:val="20"/>
                <w:szCs w:val="20"/>
                <w:lang w:val="en-GB"/>
              </w:rPr>
              <w:t>6.61</w:t>
            </w:r>
            <w:r w:rsidR="003C12B7" w:rsidRPr="00B25B6D">
              <w:rPr>
                <w:rFonts w:asciiTheme="majorHAnsi" w:hAnsiTheme="majorHAnsi" w:cstheme="majorHAnsi"/>
                <w:b/>
                <w:sz w:val="20"/>
                <w:szCs w:val="20"/>
                <w:lang w:val="en-GB"/>
              </w:rPr>
              <w:t xml:space="preserve"> </w:t>
            </w:r>
            <w:r w:rsidRPr="00B25B6D">
              <w:rPr>
                <w:rFonts w:asciiTheme="majorHAnsi" w:hAnsiTheme="majorHAnsi" w:cstheme="majorHAnsi"/>
                <w:b/>
                <w:sz w:val="20"/>
                <w:szCs w:val="20"/>
                <w:lang w:val="en-GB"/>
              </w:rPr>
              <w:t>(1.35)</w:t>
            </w:r>
          </w:p>
        </w:tc>
        <w:tc>
          <w:tcPr>
            <w:tcW w:w="1270" w:type="dxa"/>
          </w:tcPr>
          <w:p w14:paraId="5DCB2B1B" w14:textId="724F25CC" w:rsidR="00A93BCB" w:rsidRPr="00B25B6D" w:rsidRDefault="00CE0BA3" w:rsidP="00A93BCB">
            <w:pPr>
              <w:ind w:right="-499"/>
              <w:jc w:val="both"/>
              <w:rPr>
                <w:rFonts w:asciiTheme="majorHAnsi" w:hAnsiTheme="majorHAnsi" w:cstheme="majorHAnsi"/>
                <w:b/>
                <w:sz w:val="20"/>
                <w:szCs w:val="20"/>
              </w:rPr>
            </w:pPr>
            <w:r w:rsidRPr="00B25B6D">
              <w:rPr>
                <w:rFonts w:asciiTheme="majorHAnsi" w:hAnsiTheme="majorHAnsi" w:cstheme="majorHAnsi"/>
                <w:b/>
                <w:sz w:val="20"/>
                <w:szCs w:val="20"/>
                <w:lang w:val="en-GB"/>
              </w:rPr>
              <w:t>6.31</w:t>
            </w:r>
            <w:r w:rsidR="003C12B7" w:rsidRPr="00B25B6D">
              <w:rPr>
                <w:rFonts w:asciiTheme="majorHAnsi" w:hAnsiTheme="majorHAnsi" w:cstheme="majorHAnsi"/>
                <w:b/>
                <w:sz w:val="20"/>
                <w:szCs w:val="20"/>
                <w:lang w:val="en-GB"/>
              </w:rPr>
              <w:t xml:space="preserve"> </w:t>
            </w:r>
            <w:r w:rsidRPr="00B25B6D">
              <w:rPr>
                <w:rFonts w:asciiTheme="majorHAnsi" w:hAnsiTheme="majorHAnsi" w:cstheme="majorHAnsi"/>
                <w:b/>
                <w:sz w:val="20"/>
                <w:szCs w:val="20"/>
                <w:lang w:val="en-GB"/>
              </w:rPr>
              <w:t>(1.36)</w:t>
            </w:r>
          </w:p>
        </w:tc>
        <w:tc>
          <w:tcPr>
            <w:tcW w:w="912" w:type="dxa"/>
          </w:tcPr>
          <w:p w14:paraId="068C19C0" w14:textId="5EDD2889" w:rsidR="00A93BCB" w:rsidRPr="00B25B6D" w:rsidRDefault="00CE0BA3" w:rsidP="00A93BCB">
            <w:pPr>
              <w:ind w:right="-499"/>
              <w:jc w:val="both"/>
              <w:rPr>
                <w:rFonts w:asciiTheme="majorHAnsi" w:hAnsiTheme="majorHAnsi" w:cstheme="majorHAnsi"/>
                <w:b/>
                <w:sz w:val="20"/>
                <w:szCs w:val="20"/>
              </w:rPr>
            </w:pPr>
            <w:r w:rsidRPr="00B25B6D">
              <w:rPr>
                <w:rFonts w:asciiTheme="majorHAnsi" w:hAnsiTheme="majorHAnsi" w:cstheme="majorHAnsi"/>
                <w:b/>
                <w:sz w:val="20"/>
                <w:szCs w:val="20"/>
                <w:lang w:val="en-GB"/>
              </w:rPr>
              <w:t>&lt;0.001</w:t>
            </w:r>
          </w:p>
        </w:tc>
        <w:tc>
          <w:tcPr>
            <w:tcW w:w="1937" w:type="dxa"/>
          </w:tcPr>
          <w:p w14:paraId="411D3B47" w14:textId="5299CA6C" w:rsidR="00A93BCB" w:rsidRPr="00B25B6D" w:rsidRDefault="00CE0BA3" w:rsidP="00A93BCB">
            <w:pPr>
              <w:ind w:right="-499"/>
              <w:jc w:val="both"/>
              <w:rPr>
                <w:rFonts w:asciiTheme="majorHAnsi" w:hAnsiTheme="majorHAnsi" w:cstheme="majorHAnsi"/>
                <w:b/>
                <w:sz w:val="20"/>
                <w:szCs w:val="20"/>
              </w:rPr>
            </w:pPr>
            <w:r w:rsidRPr="00B25B6D">
              <w:rPr>
                <w:rFonts w:asciiTheme="majorHAnsi" w:hAnsiTheme="majorHAnsi" w:cstheme="majorHAnsi"/>
                <w:b/>
                <w:sz w:val="20"/>
                <w:szCs w:val="20"/>
                <w:lang w:val="en-GB"/>
              </w:rPr>
              <w:t>0.891</w:t>
            </w:r>
            <w:r w:rsidR="003C12B7" w:rsidRPr="00B25B6D">
              <w:rPr>
                <w:rFonts w:asciiTheme="majorHAnsi" w:hAnsiTheme="majorHAnsi" w:cstheme="majorHAnsi"/>
                <w:b/>
                <w:sz w:val="20"/>
                <w:szCs w:val="20"/>
                <w:lang w:val="en-GB"/>
              </w:rPr>
              <w:t xml:space="preserve"> </w:t>
            </w:r>
            <w:r w:rsidRPr="00B25B6D">
              <w:rPr>
                <w:rFonts w:asciiTheme="majorHAnsi" w:hAnsiTheme="majorHAnsi" w:cstheme="majorHAnsi"/>
                <w:b/>
                <w:sz w:val="20"/>
                <w:szCs w:val="20"/>
                <w:lang w:val="en-GB"/>
              </w:rPr>
              <w:t>(0.831-0.956)</w:t>
            </w:r>
          </w:p>
        </w:tc>
        <w:tc>
          <w:tcPr>
            <w:tcW w:w="2558" w:type="dxa"/>
          </w:tcPr>
          <w:p w14:paraId="1977DDF3" w14:textId="46BB600C" w:rsidR="00A93BCB" w:rsidRPr="00B25B6D" w:rsidRDefault="00CE0BA3" w:rsidP="00A93BCB">
            <w:pPr>
              <w:ind w:right="-499"/>
              <w:jc w:val="both"/>
              <w:rPr>
                <w:rFonts w:asciiTheme="majorHAnsi" w:hAnsiTheme="majorHAnsi" w:cstheme="majorHAnsi"/>
                <w:b/>
                <w:sz w:val="20"/>
                <w:szCs w:val="20"/>
              </w:rPr>
            </w:pPr>
            <w:r w:rsidRPr="00B25B6D">
              <w:rPr>
                <w:rFonts w:asciiTheme="majorHAnsi" w:hAnsiTheme="majorHAnsi" w:cstheme="majorHAnsi"/>
                <w:b/>
                <w:sz w:val="20"/>
                <w:szCs w:val="20"/>
                <w:lang w:val="en-GB"/>
              </w:rPr>
              <w:t>0.001</w:t>
            </w:r>
          </w:p>
        </w:tc>
        <w:tc>
          <w:tcPr>
            <w:tcW w:w="838" w:type="dxa"/>
          </w:tcPr>
          <w:p w14:paraId="0E4BE463" w14:textId="11FA0EFA" w:rsidR="00A93BCB" w:rsidRPr="00B25B6D" w:rsidRDefault="00A93BCB" w:rsidP="00A93BCB">
            <w:pPr>
              <w:ind w:right="-499"/>
              <w:jc w:val="both"/>
              <w:rPr>
                <w:rFonts w:asciiTheme="majorHAnsi" w:hAnsiTheme="majorHAnsi" w:cstheme="majorHAnsi"/>
                <w:b/>
                <w:sz w:val="20"/>
                <w:szCs w:val="20"/>
              </w:rPr>
            </w:pPr>
          </w:p>
        </w:tc>
        <w:tc>
          <w:tcPr>
            <w:tcW w:w="838" w:type="dxa"/>
          </w:tcPr>
          <w:p w14:paraId="75BFC1F9" w14:textId="1645C965" w:rsidR="00A93BCB" w:rsidRPr="00B25B6D" w:rsidRDefault="00A93BCB" w:rsidP="00A93BCB">
            <w:pPr>
              <w:ind w:right="-499"/>
              <w:jc w:val="both"/>
              <w:rPr>
                <w:rFonts w:asciiTheme="majorHAnsi" w:hAnsiTheme="majorHAnsi" w:cstheme="majorHAnsi"/>
                <w:b/>
                <w:sz w:val="20"/>
                <w:szCs w:val="20"/>
              </w:rPr>
            </w:pPr>
          </w:p>
        </w:tc>
        <w:tc>
          <w:tcPr>
            <w:tcW w:w="838" w:type="dxa"/>
          </w:tcPr>
          <w:p w14:paraId="34DC3B87" w14:textId="77777777" w:rsidR="00A93BCB" w:rsidRPr="00B25B6D" w:rsidRDefault="00A93BCB" w:rsidP="00A93BCB">
            <w:pPr>
              <w:ind w:right="-499"/>
              <w:jc w:val="both"/>
              <w:rPr>
                <w:rFonts w:asciiTheme="majorHAnsi" w:hAnsiTheme="majorHAnsi" w:cstheme="majorHAnsi"/>
                <w:b/>
                <w:sz w:val="20"/>
                <w:szCs w:val="20"/>
              </w:rPr>
            </w:pPr>
          </w:p>
        </w:tc>
        <w:tc>
          <w:tcPr>
            <w:tcW w:w="838" w:type="dxa"/>
          </w:tcPr>
          <w:p w14:paraId="2BDA6BC3" w14:textId="091CE725" w:rsidR="00A93BCB" w:rsidRPr="00B25B6D" w:rsidRDefault="00A93BCB" w:rsidP="00A93BCB">
            <w:pPr>
              <w:ind w:right="-499"/>
              <w:jc w:val="both"/>
              <w:rPr>
                <w:rFonts w:asciiTheme="majorHAnsi" w:hAnsiTheme="majorHAnsi" w:cstheme="majorHAnsi"/>
                <w:b/>
                <w:sz w:val="20"/>
                <w:szCs w:val="20"/>
              </w:rPr>
            </w:pPr>
          </w:p>
        </w:tc>
      </w:tr>
      <w:tr w:rsidR="00FF5610" w:rsidRPr="00B25B6D" w14:paraId="0D0E923C" w14:textId="7564DA4C" w:rsidTr="000B1928">
        <w:tc>
          <w:tcPr>
            <w:tcW w:w="3402" w:type="dxa"/>
          </w:tcPr>
          <w:p w14:paraId="0B9E17AD" w14:textId="77777777" w:rsidR="005521AF" w:rsidRPr="00B25B6D" w:rsidRDefault="00CE0BA3" w:rsidP="005521AF">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Motivation deficit</w:t>
            </w:r>
          </w:p>
        </w:tc>
        <w:tc>
          <w:tcPr>
            <w:tcW w:w="1375" w:type="dxa"/>
          </w:tcPr>
          <w:p w14:paraId="4AFEF302" w14:textId="32A4676C" w:rsidR="005521AF" w:rsidRPr="00B25B6D" w:rsidRDefault="00CE0BA3" w:rsidP="005521AF">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2190</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26.7%)</w:t>
            </w:r>
          </w:p>
        </w:tc>
        <w:tc>
          <w:tcPr>
            <w:tcW w:w="1526" w:type="dxa"/>
          </w:tcPr>
          <w:p w14:paraId="31BD5F2E" w14:textId="6CB3FECF" w:rsidR="005521AF" w:rsidRPr="00B25B6D" w:rsidRDefault="00CE0BA3" w:rsidP="005521AF">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840</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39.5%)</w:t>
            </w:r>
          </w:p>
        </w:tc>
        <w:tc>
          <w:tcPr>
            <w:tcW w:w="992" w:type="dxa"/>
          </w:tcPr>
          <w:p w14:paraId="48F93E2E" w14:textId="2E91EC89" w:rsidR="005521AF" w:rsidRPr="00B25B6D" w:rsidRDefault="00CE0BA3" w:rsidP="005521AF">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lt;0.001</w:t>
            </w:r>
          </w:p>
        </w:tc>
        <w:tc>
          <w:tcPr>
            <w:tcW w:w="2061" w:type="dxa"/>
          </w:tcPr>
          <w:p w14:paraId="1CD335B7" w14:textId="5D2BE48E" w:rsidR="005521AF" w:rsidRPr="00B25B6D" w:rsidRDefault="00CE0BA3" w:rsidP="005521AF">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1.249</w:t>
            </w:r>
            <w:r w:rsidR="003C12B7"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107-1.409)</w:t>
            </w:r>
          </w:p>
        </w:tc>
        <w:tc>
          <w:tcPr>
            <w:tcW w:w="1210" w:type="dxa"/>
          </w:tcPr>
          <w:p w14:paraId="6DC08080" w14:textId="2E4C7111" w:rsidR="005521AF" w:rsidRPr="00B25B6D" w:rsidRDefault="00CE0BA3" w:rsidP="005521AF">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lt;0.001</w:t>
            </w:r>
          </w:p>
        </w:tc>
        <w:tc>
          <w:tcPr>
            <w:tcW w:w="1250" w:type="dxa"/>
          </w:tcPr>
          <w:p w14:paraId="2B485D71" w14:textId="1FD404CD" w:rsidR="005521AF" w:rsidRPr="00B25B6D" w:rsidRDefault="00CE0BA3" w:rsidP="005521AF">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599</w:t>
            </w:r>
            <w:r w:rsidR="003C12B7" w:rsidRPr="00B25B6D">
              <w:rPr>
                <w:rFonts w:asciiTheme="majorHAnsi" w:eastAsia="Times New Roman" w:hAnsiTheme="majorHAnsi" w:cstheme="majorHAnsi"/>
                <w:b/>
                <w:sz w:val="20"/>
                <w:szCs w:val="20"/>
                <w:lang w:val="en-GB" w:eastAsia="fr-FR"/>
              </w:rPr>
              <w:t xml:space="preserve"> </w:t>
            </w:r>
            <w:r w:rsidRPr="00B25B6D">
              <w:rPr>
                <w:rFonts w:asciiTheme="majorHAnsi" w:eastAsia="Times New Roman" w:hAnsiTheme="majorHAnsi" w:cstheme="majorHAnsi"/>
                <w:b/>
                <w:sz w:val="20"/>
                <w:szCs w:val="20"/>
                <w:lang w:val="en-GB" w:eastAsia="fr-FR"/>
              </w:rPr>
              <w:t>(27.9%)</w:t>
            </w:r>
          </w:p>
        </w:tc>
        <w:tc>
          <w:tcPr>
            <w:tcW w:w="1270" w:type="dxa"/>
          </w:tcPr>
          <w:p w14:paraId="12358DFF" w14:textId="1B023549" w:rsidR="005521AF" w:rsidRPr="00B25B6D" w:rsidRDefault="00CE0BA3" w:rsidP="005521AF">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276</w:t>
            </w:r>
            <w:r w:rsidR="003C12B7" w:rsidRPr="00B25B6D">
              <w:rPr>
                <w:rFonts w:asciiTheme="majorHAnsi" w:eastAsia="Times New Roman" w:hAnsiTheme="majorHAnsi" w:cstheme="majorHAnsi"/>
                <w:b/>
                <w:sz w:val="20"/>
                <w:szCs w:val="20"/>
                <w:lang w:val="en-GB" w:eastAsia="fr-FR"/>
              </w:rPr>
              <w:t xml:space="preserve"> </w:t>
            </w:r>
            <w:r w:rsidRPr="00B25B6D">
              <w:rPr>
                <w:rFonts w:asciiTheme="majorHAnsi" w:eastAsia="Times New Roman" w:hAnsiTheme="majorHAnsi" w:cstheme="majorHAnsi"/>
                <w:b/>
                <w:sz w:val="20"/>
                <w:szCs w:val="20"/>
                <w:lang w:val="en-GB" w:eastAsia="fr-FR"/>
              </w:rPr>
              <w:t>(40.9%)</w:t>
            </w:r>
          </w:p>
        </w:tc>
        <w:tc>
          <w:tcPr>
            <w:tcW w:w="912" w:type="dxa"/>
          </w:tcPr>
          <w:p w14:paraId="5840F362" w14:textId="08661DE0" w:rsidR="005521AF" w:rsidRPr="00B25B6D" w:rsidRDefault="00CE0BA3" w:rsidP="005521AF">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lt;0.001</w:t>
            </w:r>
          </w:p>
        </w:tc>
        <w:tc>
          <w:tcPr>
            <w:tcW w:w="1937" w:type="dxa"/>
          </w:tcPr>
          <w:p w14:paraId="27A5DF80" w14:textId="54A59808" w:rsidR="005521AF" w:rsidRPr="00B25B6D" w:rsidRDefault="00CE0BA3" w:rsidP="005521AF">
            <w:pPr>
              <w:ind w:right="-499"/>
              <w:jc w:val="both"/>
              <w:rPr>
                <w:rFonts w:asciiTheme="majorHAnsi" w:eastAsia="Times New Roman" w:hAnsiTheme="majorHAnsi" w:cstheme="majorHAnsi"/>
                <w:b/>
                <w:sz w:val="20"/>
                <w:szCs w:val="20"/>
                <w:lang w:eastAsia="fr-FR"/>
              </w:rPr>
            </w:pPr>
            <w:r w:rsidRPr="00B25B6D">
              <w:rPr>
                <w:rFonts w:asciiTheme="majorHAnsi" w:hAnsiTheme="majorHAnsi" w:cstheme="majorHAnsi"/>
                <w:b/>
                <w:sz w:val="20"/>
                <w:szCs w:val="20"/>
                <w:lang w:val="en-GB"/>
              </w:rPr>
              <w:t>1.261</w:t>
            </w:r>
            <w:r w:rsidR="003C12B7" w:rsidRPr="00B25B6D">
              <w:rPr>
                <w:rFonts w:asciiTheme="majorHAnsi" w:hAnsiTheme="majorHAnsi" w:cstheme="majorHAnsi"/>
                <w:b/>
                <w:sz w:val="20"/>
                <w:szCs w:val="20"/>
                <w:lang w:val="en-GB"/>
              </w:rPr>
              <w:t xml:space="preserve"> </w:t>
            </w:r>
            <w:r w:rsidRPr="00B25B6D">
              <w:rPr>
                <w:rFonts w:asciiTheme="majorHAnsi" w:hAnsiTheme="majorHAnsi" w:cstheme="majorHAnsi"/>
                <w:b/>
                <w:sz w:val="20"/>
                <w:szCs w:val="20"/>
                <w:lang w:val="en-GB"/>
              </w:rPr>
              <w:t>(1.014-1.568)</w:t>
            </w:r>
          </w:p>
        </w:tc>
        <w:tc>
          <w:tcPr>
            <w:tcW w:w="2558" w:type="dxa"/>
          </w:tcPr>
          <w:p w14:paraId="217C0306" w14:textId="5904DBB3" w:rsidR="005521AF" w:rsidRPr="00B25B6D" w:rsidRDefault="00CE0BA3" w:rsidP="005521AF">
            <w:pPr>
              <w:ind w:right="-499"/>
              <w:jc w:val="both"/>
              <w:rPr>
                <w:rFonts w:asciiTheme="majorHAnsi" w:eastAsia="Times New Roman" w:hAnsiTheme="majorHAnsi" w:cstheme="majorHAnsi"/>
                <w:b/>
                <w:sz w:val="20"/>
                <w:szCs w:val="20"/>
                <w:lang w:eastAsia="fr-FR"/>
              </w:rPr>
            </w:pPr>
            <w:r w:rsidRPr="00B25B6D">
              <w:rPr>
                <w:rFonts w:asciiTheme="majorHAnsi" w:hAnsiTheme="majorHAnsi" w:cstheme="majorHAnsi"/>
                <w:b/>
                <w:sz w:val="20"/>
                <w:szCs w:val="20"/>
                <w:lang w:val="en-GB"/>
              </w:rPr>
              <w:t>0.037</w:t>
            </w:r>
          </w:p>
        </w:tc>
        <w:tc>
          <w:tcPr>
            <w:tcW w:w="838" w:type="dxa"/>
          </w:tcPr>
          <w:p w14:paraId="681C412F" w14:textId="268A6DE0"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838" w:type="dxa"/>
          </w:tcPr>
          <w:p w14:paraId="77B205A4" w14:textId="10856264"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838" w:type="dxa"/>
          </w:tcPr>
          <w:p w14:paraId="799C29B0" w14:textId="77777777"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838" w:type="dxa"/>
          </w:tcPr>
          <w:p w14:paraId="39179A3C" w14:textId="7FE46FA6" w:rsidR="005521AF" w:rsidRPr="00B25B6D" w:rsidRDefault="005521AF" w:rsidP="005521AF">
            <w:pPr>
              <w:ind w:right="-499"/>
              <w:jc w:val="both"/>
              <w:rPr>
                <w:rFonts w:asciiTheme="majorHAnsi" w:eastAsia="Times New Roman" w:hAnsiTheme="majorHAnsi" w:cstheme="majorHAnsi"/>
                <w:b/>
                <w:sz w:val="20"/>
                <w:szCs w:val="20"/>
                <w:lang w:eastAsia="fr-FR"/>
              </w:rPr>
            </w:pPr>
          </w:p>
        </w:tc>
      </w:tr>
      <w:tr w:rsidR="00FF5610" w:rsidRPr="00B25B6D" w14:paraId="04DA7248" w14:textId="5984B6C1" w:rsidTr="000B1928">
        <w:tc>
          <w:tcPr>
            <w:tcW w:w="3402" w:type="dxa"/>
            <w:tcBorders>
              <w:bottom w:val="single" w:sz="4" w:space="0" w:color="auto"/>
            </w:tcBorders>
          </w:tcPr>
          <w:p w14:paraId="2CC6CCB8" w14:textId="77777777" w:rsidR="005521AF" w:rsidRPr="00B25B6D" w:rsidRDefault="005521AF" w:rsidP="005521AF">
            <w:pPr>
              <w:ind w:right="-499"/>
              <w:jc w:val="both"/>
              <w:rPr>
                <w:rFonts w:asciiTheme="majorHAnsi" w:eastAsia="Times New Roman" w:hAnsiTheme="majorHAnsi" w:cstheme="majorHAnsi"/>
                <w:b/>
                <w:color w:val="000000"/>
                <w:sz w:val="20"/>
                <w:szCs w:val="20"/>
                <w:lang w:eastAsia="fr-FR"/>
              </w:rPr>
            </w:pPr>
          </w:p>
        </w:tc>
        <w:tc>
          <w:tcPr>
            <w:tcW w:w="1375" w:type="dxa"/>
            <w:tcBorders>
              <w:bottom w:val="single" w:sz="4" w:space="0" w:color="auto"/>
            </w:tcBorders>
          </w:tcPr>
          <w:p w14:paraId="61A87473" w14:textId="77777777" w:rsidR="005521AF" w:rsidRPr="00B25B6D" w:rsidRDefault="005521AF" w:rsidP="005521AF">
            <w:pPr>
              <w:ind w:right="-499"/>
              <w:jc w:val="both"/>
              <w:rPr>
                <w:rFonts w:asciiTheme="majorHAnsi" w:eastAsia="Times New Roman" w:hAnsiTheme="majorHAnsi" w:cstheme="majorHAnsi"/>
                <w:b/>
                <w:color w:val="000000"/>
                <w:sz w:val="20"/>
                <w:szCs w:val="20"/>
                <w:lang w:eastAsia="fr-FR"/>
              </w:rPr>
            </w:pPr>
          </w:p>
        </w:tc>
        <w:tc>
          <w:tcPr>
            <w:tcW w:w="1526" w:type="dxa"/>
            <w:tcBorders>
              <w:bottom w:val="single" w:sz="4" w:space="0" w:color="auto"/>
            </w:tcBorders>
          </w:tcPr>
          <w:p w14:paraId="1688562B" w14:textId="77777777" w:rsidR="005521AF" w:rsidRPr="00B25B6D" w:rsidRDefault="005521AF" w:rsidP="005521AF">
            <w:pPr>
              <w:ind w:right="-499"/>
              <w:jc w:val="both"/>
              <w:rPr>
                <w:rFonts w:asciiTheme="majorHAnsi" w:eastAsia="Times New Roman" w:hAnsiTheme="majorHAnsi" w:cstheme="majorHAnsi"/>
                <w:b/>
                <w:color w:val="000000"/>
                <w:sz w:val="20"/>
                <w:szCs w:val="20"/>
                <w:lang w:eastAsia="fr-FR"/>
              </w:rPr>
            </w:pPr>
          </w:p>
        </w:tc>
        <w:tc>
          <w:tcPr>
            <w:tcW w:w="992" w:type="dxa"/>
            <w:tcBorders>
              <w:bottom w:val="single" w:sz="4" w:space="0" w:color="auto"/>
            </w:tcBorders>
          </w:tcPr>
          <w:p w14:paraId="075E62CD" w14:textId="77777777" w:rsidR="005521AF" w:rsidRPr="00B25B6D" w:rsidRDefault="005521AF" w:rsidP="005521AF">
            <w:pPr>
              <w:ind w:right="-499"/>
              <w:jc w:val="both"/>
              <w:rPr>
                <w:rFonts w:asciiTheme="majorHAnsi" w:eastAsia="Times New Roman" w:hAnsiTheme="majorHAnsi" w:cstheme="majorHAnsi"/>
                <w:b/>
                <w:color w:val="000000"/>
                <w:sz w:val="20"/>
                <w:szCs w:val="20"/>
                <w:lang w:eastAsia="fr-FR"/>
              </w:rPr>
            </w:pPr>
          </w:p>
        </w:tc>
        <w:tc>
          <w:tcPr>
            <w:tcW w:w="2061" w:type="dxa"/>
            <w:tcBorders>
              <w:bottom w:val="single" w:sz="4" w:space="0" w:color="auto"/>
            </w:tcBorders>
          </w:tcPr>
          <w:p w14:paraId="4B010845" w14:textId="77777777" w:rsidR="005521AF" w:rsidRPr="00B25B6D" w:rsidRDefault="005521AF" w:rsidP="005521AF">
            <w:pPr>
              <w:ind w:right="-499"/>
              <w:jc w:val="both"/>
              <w:rPr>
                <w:rFonts w:asciiTheme="majorHAnsi" w:eastAsia="Times New Roman" w:hAnsiTheme="majorHAnsi" w:cstheme="majorHAnsi"/>
                <w:b/>
                <w:color w:val="000000"/>
                <w:sz w:val="20"/>
                <w:szCs w:val="20"/>
                <w:lang w:eastAsia="fr-FR"/>
              </w:rPr>
            </w:pPr>
          </w:p>
        </w:tc>
        <w:tc>
          <w:tcPr>
            <w:tcW w:w="1210" w:type="dxa"/>
            <w:tcBorders>
              <w:bottom w:val="single" w:sz="4" w:space="0" w:color="auto"/>
            </w:tcBorders>
          </w:tcPr>
          <w:p w14:paraId="01A728F2" w14:textId="77777777"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1250" w:type="dxa"/>
            <w:tcBorders>
              <w:bottom w:val="single" w:sz="4" w:space="0" w:color="auto"/>
            </w:tcBorders>
          </w:tcPr>
          <w:p w14:paraId="1567EA94" w14:textId="77777777"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1270" w:type="dxa"/>
            <w:tcBorders>
              <w:bottom w:val="single" w:sz="4" w:space="0" w:color="auto"/>
            </w:tcBorders>
          </w:tcPr>
          <w:p w14:paraId="4E9EEA82" w14:textId="77777777"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912" w:type="dxa"/>
            <w:tcBorders>
              <w:bottom w:val="single" w:sz="4" w:space="0" w:color="auto"/>
            </w:tcBorders>
          </w:tcPr>
          <w:p w14:paraId="1686C8F7" w14:textId="77777777"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1937" w:type="dxa"/>
            <w:tcBorders>
              <w:bottom w:val="single" w:sz="4" w:space="0" w:color="auto"/>
            </w:tcBorders>
          </w:tcPr>
          <w:p w14:paraId="0CF9C552" w14:textId="77777777"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2558" w:type="dxa"/>
            <w:tcBorders>
              <w:bottom w:val="single" w:sz="4" w:space="0" w:color="auto"/>
            </w:tcBorders>
          </w:tcPr>
          <w:p w14:paraId="6513A5CA" w14:textId="77777777"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838" w:type="dxa"/>
            <w:tcBorders>
              <w:bottom w:val="single" w:sz="4" w:space="0" w:color="auto"/>
            </w:tcBorders>
          </w:tcPr>
          <w:p w14:paraId="03980432" w14:textId="2D8CC8A2"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838" w:type="dxa"/>
            <w:tcBorders>
              <w:bottom w:val="single" w:sz="4" w:space="0" w:color="auto"/>
            </w:tcBorders>
          </w:tcPr>
          <w:p w14:paraId="2BA7A608" w14:textId="1EFDA462"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838" w:type="dxa"/>
            <w:tcBorders>
              <w:bottom w:val="single" w:sz="4" w:space="0" w:color="auto"/>
            </w:tcBorders>
          </w:tcPr>
          <w:p w14:paraId="2D75C858" w14:textId="77777777" w:rsidR="005521AF" w:rsidRPr="00B25B6D" w:rsidRDefault="005521AF" w:rsidP="005521AF">
            <w:pPr>
              <w:ind w:right="-499"/>
              <w:jc w:val="both"/>
              <w:rPr>
                <w:rFonts w:asciiTheme="majorHAnsi" w:eastAsia="Times New Roman" w:hAnsiTheme="majorHAnsi" w:cstheme="majorHAnsi"/>
                <w:b/>
                <w:sz w:val="20"/>
                <w:szCs w:val="20"/>
                <w:lang w:eastAsia="fr-FR"/>
              </w:rPr>
            </w:pPr>
          </w:p>
        </w:tc>
        <w:tc>
          <w:tcPr>
            <w:tcW w:w="838" w:type="dxa"/>
            <w:tcBorders>
              <w:bottom w:val="single" w:sz="4" w:space="0" w:color="auto"/>
            </w:tcBorders>
          </w:tcPr>
          <w:p w14:paraId="5363E47A" w14:textId="76F844D6" w:rsidR="005521AF" w:rsidRPr="00B25B6D" w:rsidRDefault="005521AF" w:rsidP="005521AF">
            <w:pPr>
              <w:ind w:right="-499"/>
              <w:jc w:val="both"/>
              <w:rPr>
                <w:rFonts w:asciiTheme="majorHAnsi" w:eastAsia="Times New Roman" w:hAnsiTheme="majorHAnsi" w:cstheme="majorHAnsi"/>
                <w:b/>
                <w:sz w:val="20"/>
                <w:szCs w:val="20"/>
                <w:lang w:eastAsia="fr-FR"/>
              </w:rPr>
            </w:pPr>
          </w:p>
        </w:tc>
      </w:tr>
      <w:tr w:rsidR="00FF5610" w:rsidRPr="00B25B6D" w14:paraId="7BC5EA9B" w14:textId="3A40F868" w:rsidTr="000B1928">
        <w:tc>
          <w:tcPr>
            <w:tcW w:w="3402" w:type="dxa"/>
            <w:tcBorders>
              <w:top w:val="single" w:sz="4" w:space="0" w:color="auto"/>
              <w:bottom w:val="single" w:sz="4" w:space="0" w:color="auto"/>
            </w:tcBorders>
            <w:shd w:val="clear" w:color="auto" w:fill="F2F2F2" w:themeFill="background1" w:themeFillShade="F2"/>
          </w:tcPr>
          <w:p w14:paraId="42C01B47" w14:textId="42CA2665"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Professional factors</w:t>
            </w:r>
          </w:p>
        </w:tc>
        <w:tc>
          <w:tcPr>
            <w:tcW w:w="1375" w:type="dxa"/>
            <w:tcBorders>
              <w:top w:val="single" w:sz="4" w:space="0" w:color="auto"/>
              <w:bottom w:val="single" w:sz="4" w:space="0" w:color="auto"/>
            </w:tcBorders>
            <w:shd w:val="clear" w:color="auto" w:fill="F2F2F2" w:themeFill="background1" w:themeFillShade="F2"/>
          </w:tcPr>
          <w:p w14:paraId="5EE34CEE" w14:textId="77777777" w:rsidR="005521AF" w:rsidRPr="00B25B6D" w:rsidRDefault="005521AF" w:rsidP="005521AF">
            <w:pPr>
              <w:ind w:right="-499"/>
              <w:jc w:val="both"/>
              <w:rPr>
                <w:rFonts w:asciiTheme="majorHAnsi" w:hAnsiTheme="majorHAnsi" w:cstheme="majorHAnsi"/>
                <w:sz w:val="20"/>
                <w:szCs w:val="20"/>
              </w:rPr>
            </w:pPr>
          </w:p>
        </w:tc>
        <w:tc>
          <w:tcPr>
            <w:tcW w:w="1526" w:type="dxa"/>
            <w:tcBorders>
              <w:top w:val="single" w:sz="4" w:space="0" w:color="auto"/>
              <w:bottom w:val="single" w:sz="4" w:space="0" w:color="auto"/>
            </w:tcBorders>
            <w:shd w:val="clear" w:color="auto" w:fill="F2F2F2" w:themeFill="background1" w:themeFillShade="F2"/>
          </w:tcPr>
          <w:p w14:paraId="510B3401" w14:textId="77777777" w:rsidR="005521AF" w:rsidRPr="00B25B6D" w:rsidRDefault="005521AF" w:rsidP="005521AF">
            <w:pPr>
              <w:ind w:right="-499"/>
              <w:jc w:val="both"/>
              <w:rPr>
                <w:rFonts w:asciiTheme="majorHAnsi" w:hAnsiTheme="majorHAnsi" w:cstheme="majorHAnsi"/>
                <w:sz w:val="20"/>
                <w:szCs w:val="20"/>
              </w:rPr>
            </w:pPr>
          </w:p>
        </w:tc>
        <w:tc>
          <w:tcPr>
            <w:tcW w:w="992" w:type="dxa"/>
            <w:tcBorders>
              <w:top w:val="single" w:sz="4" w:space="0" w:color="auto"/>
              <w:bottom w:val="single" w:sz="4" w:space="0" w:color="auto"/>
            </w:tcBorders>
            <w:shd w:val="clear" w:color="auto" w:fill="F2F2F2" w:themeFill="background1" w:themeFillShade="F2"/>
          </w:tcPr>
          <w:p w14:paraId="35D6F9A2" w14:textId="77777777" w:rsidR="005521AF" w:rsidRPr="00B25B6D" w:rsidRDefault="005521AF" w:rsidP="005521AF">
            <w:pPr>
              <w:ind w:right="-499"/>
              <w:jc w:val="both"/>
              <w:rPr>
                <w:rFonts w:asciiTheme="majorHAnsi" w:hAnsiTheme="majorHAnsi" w:cstheme="majorHAnsi"/>
                <w:sz w:val="20"/>
                <w:szCs w:val="20"/>
              </w:rPr>
            </w:pPr>
          </w:p>
        </w:tc>
        <w:tc>
          <w:tcPr>
            <w:tcW w:w="2061" w:type="dxa"/>
            <w:tcBorders>
              <w:top w:val="single" w:sz="4" w:space="0" w:color="auto"/>
              <w:bottom w:val="single" w:sz="4" w:space="0" w:color="auto"/>
            </w:tcBorders>
            <w:shd w:val="clear" w:color="auto" w:fill="F2F2F2" w:themeFill="background1" w:themeFillShade="F2"/>
          </w:tcPr>
          <w:p w14:paraId="13338B94" w14:textId="77777777" w:rsidR="005521AF" w:rsidRPr="00B25B6D" w:rsidRDefault="005521AF" w:rsidP="005521AF">
            <w:pPr>
              <w:ind w:right="-499"/>
              <w:jc w:val="both"/>
              <w:rPr>
                <w:rFonts w:asciiTheme="majorHAnsi" w:hAnsiTheme="majorHAnsi" w:cstheme="majorHAnsi"/>
                <w:sz w:val="20"/>
                <w:szCs w:val="20"/>
              </w:rPr>
            </w:pPr>
          </w:p>
        </w:tc>
        <w:tc>
          <w:tcPr>
            <w:tcW w:w="1210" w:type="dxa"/>
            <w:tcBorders>
              <w:top w:val="single" w:sz="4" w:space="0" w:color="auto"/>
              <w:bottom w:val="single" w:sz="4" w:space="0" w:color="auto"/>
            </w:tcBorders>
            <w:shd w:val="clear" w:color="auto" w:fill="F2F2F2" w:themeFill="background1" w:themeFillShade="F2"/>
          </w:tcPr>
          <w:p w14:paraId="3B7E6A6F" w14:textId="77777777" w:rsidR="005521AF" w:rsidRPr="00B25B6D" w:rsidRDefault="005521AF" w:rsidP="005521AF">
            <w:pPr>
              <w:ind w:right="-499"/>
              <w:jc w:val="both"/>
              <w:rPr>
                <w:rFonts w:asciiTheme="majorHAnsi" w:hAnsiTheme="majorHAnsi" w:cstheme="majorHAnsi"/>
                <w:sz w:val="20"/>
                <w:szCs w:val="20"/>
              </w:rPr>
            </w:pPr>
          </w:p>
        </w:tc>
        <w:tc>
          <w:tcPr>
            <w:tcW w:w="1250" w:type="dxa"/>
            <w:tcBorders>
              <w:top w:val="single" w:sz="4" w:space="0" w:color="auto"/>
              <w:bottom w:val="single" w:sz="4" w:space="0" w:color="auto"/>
            </w:tcBorders>
            <w:shd w:val="clear" w:color="auto" w:fill="F2F2F2" w:themeFill="background1" w:themeFillShade="F2"/>
          </w:tcPr>
          <w:p w14:paraId="6849DDF2" w14:textId="77777777" w:rsidR="005521AF" w:rsidRPr="00B25B6D" w:rsidRDefault="005521AF" w:rsidP="005521AF">
            <w:pPr>
              <w:ind w:right="-499"/>
              <w:jc w:val="both"/>
              <w:rPr>
                <w:rFonts w:asciiTheme="majorHAnsi" w:hAnsiTheme="majorHAnsi" w:cstheme="majorHAnsi"/>
                <w:sz w:val="20"/>
                <w:szCs w:val="20"/>
              </w:rPr>
            </w:pPr>
          </w:p>
        </w:tc>
        <w:tc>
          <w:tcPr>
            <w:tcW w:w="1270" w:type="dxa"/>
            <w:tcBorders>
              <w:top w:val="single" w:sz="4" w:space="0" w:color="auto"/>
              <w:bottom w:val="single" w:sz="4" w:space="0" w:color="auto"/>
            </w:tcBorders>
            <w:shd w:val="clear" w:color="auto" w:fill="F2F2F2" w:themeFill="background1" w:themeFillShade="F2"/>
          </w:tcPr>
          <w:p w14:paraId="74D47F7A" w14:textId="77777777" w:rsidR="005521AF" w:rsidRPr="00B25B6D" w:rsidRDefault="005521AF" w:rsidP="005521AF">
            <w:pPr>
              <w:ind w:right="-499"/>
              <w:jc w:val="both"/>
              <w:rPr>
                <w:rFonts w:asciiTheme="majorHAnsi" w:hAnsiTheme="majorHAnsi" w:cstheme="majorHAnsi"/>
                <w:sz w:val="20"/>
                <w:szCs w:val="20"/>
              </w:rPr>
            </w:pPr>
          </w:p>
        </w:tc>
        <w:tc>
          <w:tcPr>
            <w:tcW w:w="912" w:type="dxa"/>
            <w:tcBorders>
              <w:top w:val="single" w:sz="4" w:space="0" w:color="auto"/>
              <w:bottom w:val="single" w:sz="4" w:space="0" w:color="auto"/>
            </w:tcBorders>
            <w:shd w:val="clear" w:color="auto" w:fill="F2F2F2" w:themeFill="background1" w:themeFillShade="F2"/>
          </w:tcPr>
          <w:p w14:paraId="49E861F9" w14:textId="77777777" w:rsidR="005521AF" w:rsidRPr="00B25B6D" w:rsidRDefault="005521AF" w:rsidP="005521AF">
            <w:pPr>
              <w:ind w:right="-499"/>
              <w:jc w:val="both"/>
              <w:rPr>
                <w:rFonts w:asciiTheme="majorHAnsi" w:hAnsiTheme="majorHAnsi" w:cstheme="majorHAnsi"/>
                <w:sz w:val="20"/>
                <w:szCs w:val="20"/>
              </w:rPr>
            </w:pPr>
          </w:p>
        </w:tc>
        <w:tc>
          <w:tcPr>
            <w:tcW w:w="1937" w:type="dxa"/>
            <w:tcBorders>
              <w:top w:val="single" w:sz="4" w:space="0" w:color="auto"/>
              <w:bottom w:val="single" w:sz="4" w:space="0" w:color="auto"/>
            </w:tcBorders>
            <w:shd w:val="clear" w:color="auto" w:fill="F2F2F2" w:themeFill="background1" w:themeFillShade="F2"/>
          </w:tcPr>
          <w:p w14:paraId="5D5155EE" w14:textId="77777777" w:rsidR="005521AF" w:rsidRPr="00B25B6D" w:rsidRDefault="005521AF" w:rsidP="005521AF">
            <w:pPr>
              <w:ind w:right="-499"/>
              <w:jc w:val="both"/>
              <w:rPr>
                <w:rFonts w:asciiTheme="majorHAnsi" w:hAnsiTheme="majorHAnsi" w:cstheme="majorHAnsi"/>
                <w:sz w:val="20"/>
                <w:szCs w:val="20"/>
              </w:rPr>
            </w:pPr>
          </w:p>
        </w:tc>
        <w:tc>
          <w:tcPr>
            <w:tcW w:w="2558" w:type="dxa"/>
            <w:tcBorders>
              <w:top w:val="single" w:sz="4" w:space="0" w:color="auto"/>
              <w:bottom w:val="single" w:sz="4" w:space="0" w:color="auto"/>
            </w:tcBorders>
            <w:shd w:val="clear" w:color="auto" w:fill="F2F2F2" w:themeFill="background1" w:themeFillShade="F2"/>
          </w:tcPr>
          <w:p w14:paraId="145A829A" w14:textId="77777777" w:rsidR="005521AF" w:rsidRPr="00B25B6D" w:rsidRDefault="005521AF" w:rsidP="005521AF">
            <w:pPr>
              <w:ind w:right="-499"/>
              <w:jc w:val="both"/>
              <w:rPr>
                <w:rFonts w:asciiTheme="majorHAnsi" w:hAnsiTheme="majorHAnsi" w:cstheme="majorHAnsi"/>
                <w:sz w:val="20"/>
                <w:szCs w:val="20"/>
              </w:rPr>
            </w:pPr>
          </w:p>
        </w:tc>
        <w:tc>
          <w:tcPr>
            <w:tcW w:w="838" w:type="dxa"/>
            <w:tcBorders>
              <w:top w:val="single" w:sz="4" w:space="0" w:color="auto"/>
              <w:bottom w:val="single" w:sz="4" w:space="0" w:color="auto"/>
            </w:tcBorders>
            <w:shd w:val="clear" w:color="auto" w:fill="F2F2F2" w:themeFill="background1" w:themeFillShade="F2"/>
          </w:tcPr>
          <w:p w14:paraId="779DB271" w14:textId="3DCC2FC4" w:rsidR="005521AF" w:rsidRPr="00B25B6D" w:rsidRDefault="005521AF" w:rsidP="005521AF">
            <w:pPr>
              <w:ind w:right="-499"/>
              <w:jc w:val="both"/>
              <w:rPr>
                <w:rFonts w:asciiTheme="majorHAnsi" w:hAnsiTheme="majorHAnsi" w:cstheme="majorHAnsi"/>
                <w:sz w:val="20"/>
                <w:szCs w:val="20"/>
              </w:rPr>
            </w:pPr>
          </w:p>
        </w:tc>
        <w:tc>
          <w:tcPr>
            <w:tcW w:w="838" w:type="dxa"/>
            <w:tcBorders>
              <w:top w:val="single" w:sz="4" w:space="0" w:color="auto"/>
              <w:bottom w:val="single" w:sz="4" w:space="0" w:color="auto"/>
            </w:tcBorders>
            <w:shd w:val="clear" w:color="auto" w:fill="F2F2F2" w:themeFill="background1" w:themeFillShade="F2"/>
          </w:tcPr>
          <w:p w14:paraId="6B0A4541" w14:textId="79E5954D" w:rsidR="005521AF" w:rsidRPr="00B25B6D" w:rsidRDefault="005521AF" w:rsidP="005521AF">
            <w:pPr>
              <w:ind w:right="-499"/>
              <w:jc w:val="both"/>
              <w:rPr>
                <w:rFonts w:asciiTheme="majorHAnsi" w:hAnsiTheme="majorHAnsi" w:cstheme="majorHAnsi"/>
                <w:sz w:val="20"/>
                <w:szCs w:val="20"/>
              </w:rPr>
            </w:pPr>
          </w:p>
        </w:tc>
        <w:tc>
          <w:tcPr>
            <w:tcW w:w="838" w:type="dxa"/>
            <w:tcBorders>
              <w:top w:val="single" w:sz="4" w:space="0" w:color="auto"/>
              <w:bottom w:val="single" w:sz="4" w:space="0" w:color="auto"/>
            </w:tcBorders>
            <w:shd w:val="clear" w:color="auto" w:fill="F2F2F2" w:themeFill="background1" w:themeFillShade="F2"/>
          </w:tcPr>
          <w:p w14:paraId="2CCEBE41" w14:textId="77777777" w:rsidR="005521AF" w:rsidRPr="00B25B6D" w:rsidRDefault="005521AF" w:rsidP="005521AF">
            <w:pPr>
              <w:ind w:right="-499"/>
              <w:jc w:val="both"/>
              <w:rPr>
                <w:rFonts w:asciiTheme="majorHAnsi" w:hAnsiTheme="majorHAnsi" w:cstheme="majorHAnsi"/>
                <w:sz w:val="20"/>
                <w:szCs w:val="20"/>
              </w:rPr>
            </w:pPr>
          </w:p>
        </w:tc>
        <w:tc>
          <w:tcPr>
            <w:tcW w:w="838" w:type="dxa"/>
            <w:tcBorders>
              <w:top w:val="single" w:sz="4" w:space="0" w:color="auto"/>
              <w:bottom w:val="single" w:sz="4" w:space="0" w:color="auto"/>
            </w:tcBorders>
            <w:shd w:val="clear" w:color="auto" w:fill="F2F2F2" w:themeFill="background1" w:themeFillShade="F2"/>
          </w:tcPr>
          <w:p w14:paraId="698690AF" w14:textId="1A93A286" w:rsidR="005521AF" w:rsidRPr="00B25B6D" w:rsidRDefault="005521AF" w:rsidP="005521AF">
            <w:pPr>
              <w:ind w:right="-499"/>
              <w:jc w:val="both"/>
              <w:rPr>
                <w:rFonts w:asciiTheme="majorHAnsi" w:hAnsiTheme="majorHAnsi" w:cstheme="majorHAnsi"/>
                <w:sz w:val="20"/>
                <w:szCs w:val="20"/>
              </w:rPr>
            </w:pPr>
          </w:p>
        </w:tc>
      </w:tr>
      <w:tr w:rsidR="00FF5610" w:rsidRPr="00B25B6D" w14:paraId="10548C49" w14:textId="6A6980C8" w:rsidTr="000B1928">
        <w:tc>
          <w:tcPr>
            <w:tcW w:w="3402" w:type="dxa"/>
            <w:tcBorders>
              <w:top w:val="single" w:sz="4" w:space="0" w:color="auto"/>
            </w:tcBorders>
          </w:tcPr>
          <w:p w14:paraId="1A524454"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375" w:type="dxa"/>
            <w:tcBorders>
              <w:top w:val="single" w:sz="4" w:space="0" w:color="auto"/>
            </w:tcBorders>
          </w:tcPr>
          <w:p w14:paraId="61140C4D"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526" w:type="dxa"/>
            <w:tcBorders>
              <w:top w:val="single" w:sz="4" w:space="0" w:color="auto"/>
            </w:tcBorders>
          </w:tcPr>
          <w:p w14:paraId="5928D23E"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992" w:type="dxa"/>
            <w:tcBorders>
              <w:top w:val="single" w:sz="4" w:space="0" w:color="auto"/>
            </w:tcBorders>
          </w:tcPr>
          <w:p w14:paraId="0E16806C"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2061" w:type="dxa"/>
            <w:tcBorders>
              <w:top w:val="single" w:sz="4" w:space="0" w:color="auto"/>
            </w:tcBorders>
          </w:tcPr>
          <w:p w14:paraId="1049784B" w14:textId="77777777" w:rsidR="005521AF" w:rsidRPr="00B25B6D" w:rsidRDefault="005521AF" w:rsidP="005521AF">
            <w:pPr>
              <w:ind w:right="-499"/>
              <w:jc w:val="both"/>
              <w:rPr>
                <w:rFonts w:asciiTheme="majorHAnsi" w:hAnsiTheme="majorHAnsi" w:cstheme="majorHAnsi"/>
                <w:sz w:val="20"/>
                <w:szCs w:val="20"/>
              </w:rPr>
            </w:pPr>
          </w:p>
        </w:tc>
        <w:tc>
          <w:tcPr>
            <w:tcW w:w="1210" w:type="dxa"/>
            <w:tcBorders>
              <w:top w:val="single" w:sz="4" w:space="0" w:color="auto"/>
            </w:tcBorders>
          </w:tcPr>
          <w:p w14:paraId="6D988C8A" w14:textId="77777777" w:rsidR="005521AF" w:rsidRPr="00B25B6D" w:rsidRDefault="005521AF" w:rsidP="005521AF">
            <w:pPr>
              <w:ind w:right="-499"/>
              <w:jc w:val="both"/>
              <w:rPr>
                <w:rFonts w:asciiTheme="majorHAnsi" w:hAnsiTheme="majorHAnsi" w:cstheme="majorHAnsi"/>
                <w:sz w:val="20"/>
                <w:szCs w:val="20"/>
              </w:rPr>
            </w:pPr>
          </w:p>
        </w:tc>
        <w:tc>
          <w:tcPr>
            <w:tcW w:w="1250" w:type="dxa"/>
            <w:tcBorders>
              <w:top w:val="single" w:sz="4" w:space="0" w:color="auto"/>
            </w:tcBorders>
          </w:tcPr>
          <w:p w14:paraId="76393753" w14:textId="77777777" w:rsidR="005521AF" w:rsidRPr="00B25B6D" w:rsidRDefault="005521AF" w:rsidP="005521AF">
            <w:pPr>
              <w:ind w:right="-499"/>
              <w:jc w:val="both"/>
              <w:rPr>
                <w:rFonts w:asciiTheme="majorHAnsi" w:hAnsiTheme="majorHAnsi" w:cstheme="majorHAnsi"/>
                <w:sz w:val="20"/>
                <w:szCs w:val="20"/>
              </w:rPr>
            </w:pPr>
          </w:p>
        </w:tc>
        <w:tc>
          <w:tcPr>
            <w:tcW w:w="1270" w:type="dxa"/>
            <w:tcBorders>
              <w:top w:val="single" w:sz="4" w:space="0" w:color="auto"/>
            </w:tcBorders>
          </w:tcPr>
          <w:p w14:paraId="0C0C6849" w14:textId="77777777" w:rsidR="005521AF" w:rsidRPr="00B25B6D" w:rsidRDefault="005521AF" w:rsidP="005521AF">
            <w:pPr>
              <w:ind w:right="-499"/>
              <w:jc w:val="both"/>
              <w:rPr>
                <w:rFonts w:asciiTheme="majorHAnsi" w:hAnsiTheme="majorHAnsi" w:cstheme="majorHAnsi"/>
                <w:sz w:val="20"/>
                <w:szCs w:val="20"/>
              </w:rPr>
            </w:pPr>
          </w:p>
        </w:tc>
        <w:tc>
          <w:tcPr>
            <w:tcW w:w="912" w:type="dxa"/>
            <w:tcBorders>
              <w:top w:val="single" w:sz="4" w:space="0" w:color="auto"/>
            </w:tcBorders>
          </w:tcPr>
          <w:p w14:paraId="65569801" w14:textId="77777777" w:rsidR="005521AF" w:rsidRPr="00B25B6D" w:rsidRDefault="005521AF" w:rsidP="005521AF">
            <w:pPr>
              <w:ind w:right="-499"/>
              <w:jc w:val="both"/>
              <w:rPr>
                <w:rFonts w:asciiTheme="majorHAnsi" w:hAnsiTheme="majorHAnsi" w:cstheme="majorHAnsi"/>
                <w:sz w:val="20"/>
                <w:szCs w:val="20"/>
              </w:rPr>
            </w:pPr>
          </w:p>
        </w:tc>
        <w:tc>
          <w:tcPr>
            <w:tcW w:w="1937" w:type="dxa"/>
            <w:tcBorders>
              <w:top w:val="single" w:sz="4" w:space="0" w:color="auto"/>
            </w:tcBorders>
          </w:tcPr>
          <w:p w14:paraId="1096AA95" w14:textId="77777777" w:rsidR="005521AF" w:rsidRPr="00B25B6D" w:rsidRDefault="005521AF" w:rsidP="005521AF">
            <w:pPr>
              <w:ind w:right="-499"/>
              <w:jc w:val="both"/>
              <w:rPr>
                <w:rFonts w:asciiTheme="majorHAnsi" w:hAnsiTheme="majorHAnsi" w:cstheme="majorHAnsi"/>
                <w:sz w:val="20"/>
                <w:szCs w:val="20"/>
              </w:rPr>
            </w:pPr>
          </w:p>
        </w:tc>
        <w:tc>
          <w:tcPr>
            <w:tcW w:w="2558" w:type="dxa"/>
            <w:tcBorders>
              <w:top w:val="single" w:sz="4" w:space="0" w:color="auto"/>
            </w:tcBorders>
          </w:tcPr>
          <w:p w14:paraId="7F1ADD62" w14:textId="77777777" w:rsidR="005521AF" w:rsidRPr="00B25B6D" w:rsidRDefault="005521AF" w:rsidP="005521AF">
            <w:pPr>
              <w:ind w:right="-499"/>
              <w:jc w:val="both"/>
              <w:rPr>
                <w:rFonts w:asciiTheme="majorHAnsi" w:hAnsiTheme="majorHAnsi" w:cstheme="majorHAnsi"/>
                <w:sz w:val="20"/>
                <w:szCs w:val="20"/>
              </w:rPr>
            </w:pPr>
          </w:p>
        </w:tc>
        <w:tc>
          <w:tcPr>
            <w:tcW w:w="838" w:type="dxa"/>
            <w:tcBorders>
              <w:top w:val="single" w:sz="4" w:space="0" w:color="auto"/>
            </w:tcBorders>
          </w:tcPr>
          <w:p w14:paraId="08414BAE" w14:textId="6F50FA13" w:rsidR="005521AF" w:rsidRPr="00B25B6D" w:rsidRDefault="005521AF" w:rsidP="005521AF">
            <w:pPr>
              <w:ind w:right="-499"/>
              <w:jc w:val="both"/>
              <w:rPr>
                <w:rFonts w:asciiTheme="majorHAnsi" w:hAnsiTheme="majorHAnsi" w:cstheme="majorHAnsi"/>
                <w:sz w:val="20"/>
                <w:szCs w:val="20"/>
              </w:rPr>
            </w:pPr>
          </w:p>
        </w:tc>
        <w:tc>
          <w:tcPr>
            <w:tcW w:w="838" w:type="dxa"/>
            <w:tcBorders>
              <w:top w:val="single" w:sz="4" w:space="0" w:color="auto"/>
            </w:tcBorders>
          </w:tcPr>
          <w:p w14:paraId="6C6CE5E2" w14:textId="77D38279" w:rsidR="005521AF" w:rsidRPr="00B25B6D" w:rsidRDefault="005521AF" w:rsidP="005521AF">
            <w:pPr>
              <w:ind w:right="-499"/>
              <w:jc w:val="both"/>
              <w:rPr>
                <w:rFonts w:asciiTheme="majorHAnsi" w:hAnsiTheme="majorHAnsi" w:cstheme="majorHAnsi"/>
                <w:sz w:val="20"/>
                <w:szCs w:val="20"/>
              </w:rPr>
            </w:pPr>
          </w:p>
        </w:tc>
        <w:tc>
          <w:tcPr>
            <w:tcW w:w="838" w:type="dxa"/>
            <w:tcBorders>
              <w:top w:val="single" w:sz="4" w:space="0" w:color="auto"/>
            </w:tcBorders>
          </w:tcPr>
          <w:p w14:paraId="5EC68347" w14:textId="77777777" w:rsidR="005521AF" w:rsidRPr="00B25B6D" w:rsidRDefault="005521AF" w:rsidP="005521AF">
            <w:pPr>
              <w:ind w:right="-499"/>
              <w:jc w:val="both"/>
              <w:rPr>
                <w:rFonts w:asciiTheme="majorHAnsi" w:hAnsiTheme="majorHAnsi" w:cstheme="majorHAnsi"/>
                <w:sz w:val="20"/>
                <w:szCs w:val="20"/>
              </w:rPr>
            </w:pPr>
          </w:p>
        </w:tc>
        <w:tc>
          <w:tcPr>
            <w:tcW w:w="838" w:type="dxa"/>
            <w:tcBorders>
              <w:top w:val="single" w:sz="4" w:space="0" w:color="auto"/>
            </w:tcBorders>
          </w:tcPr>
          <w:p w14:paraId="6C7E787B" w14:textId="126599B6" w:rsidR="005521AF" w:rsidRPr="00B25B6D" w:rsidRDefault="005521AF" w:rsidP="005521AF">
            <w:pPr>
              <w:ind w:right="-499"/>
              <w:jc w:val="both"/>
              <w:rPr>
                <w:rFonts w:asciiTheme="majorHAnsi" w:hAnsiTheme="majorHAnsi" w:cstheme="majorHAnsi"/>
                <w:sz w:val="20"/>
                <w:szCs w:val="20"/>
              </w:rPr>
            </w:pPr>
          </w:p>
        </w:tc>
      </w:tr>
      <w:tr w:rsidR="00FF5610" w:rsidRPr="00B25B6D" w14:paraId="708ECC48" w14:textId="4AE1023D" w:rsidTr="000B1928">
        <w:tc>
          <w:tcPr>
            <w:tcW w:w="3402" w:type="dxa"/>
          </w:tcPr>
          <w:p w14:paraId="533C609D" w14:textId="69726E61"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Nonmodifiable factors</w:t>
            </w:r>
          </w:p>
        </w:tc>
        <w:tc>
          <w:tcPr>
            <w:tcW w:w="1375" w:type="dxa"/>
          </w:tcPr>
          <w:p w14:paraId="4E53582D" w14:textId="77777777"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1526" w:type="dxa"/>
          </w:tcPr>
          <w:p w14:paraId="6E6A9AD3" w14:textId="77777777"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992" w:type="dxa"/>
          </w:tcPr>
          <w:p w14:paraId="0AC280C0" w14:textId="77777777"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2061" w:type="dxa"/>
          </w:tcPr>
          <w:p w14:paraId="62D1EF09" w14:textId="77777777" w:rsidR="005521AF" w:rsidRPr="00B25B6D" w:rsidRDefault="005521AF" w:rsidP="005521AF">
            <w:pPr>
              <w:ind w:right="-499"/>
              <w:jc w:val="both"/>
              <w:rPr>
                <w:rFonts w:asciiTheme="majorHAnsi" w:hAnsiTheme="majorHAnsi" w:cstheme="majorHAnsi"/>
                <w:b/>
                <w:bCs/>
                <w:sz w:val="20"/>
                <w:szCs w:val="20"/>
              </w:rPr>
            </w:pPr>
          </w:p>
        </w:tc>
        <w:tc>
          <w:tcPr>
            <w:tcW w:w="1210" w:type="dxa"/>
          </w:tcPr>
          <w:p w14:paraId="2ACC0955" w14:textId="77777777" w:rsidR="005521AF" w:rsidRPr="00B25B6D" w:rsidRDefault="005521AF" w:rsidP="005521AF">
            <w:pPr>
              <w:ind w:right="-499"/>
              <w:jc w:val="both"/>
              <w:rPr>
                <w:rFonts w:asciiTheme="majorHAnsi" w:hAnsiTheme="majorHAnsi" w:cstheme="majorHAnsi"/>
                <w:b/>
                <w:bCs/>
                <w:sz w:val="20"/>
                <w:szCs w:val="20"/>
              </w:rPr>
            </w:pPr>
          </w:p>
        </w:tc>
        <w:tc>
          <w:tcPr>
            <w:tcW w:w="1250" w:type="dxa"/>
          </w:tcPr>
          <w:p w14:paraId="2D7AD08C" w14:textId="77777777" w:rsidR="005521AF" w:rsidRPr="00B25B6D" w:rsidRDefault="005521AF" w:rsidP="005521AF">
            <w:pPr>
              <w:ind w:right="-499"/>
              <w:jc w:val="both"/>
              <w:rPr>
                <w:rFonts w:asciiTheme="majorHAnsi" w:hAnsiTheme="majorHAnsi" w:cstheme="majorHAnsi"/>
                <w:b/>
                <w:bCs/>
                <w:sz w:val="20"/>
                <w:szCs w:val="20"/>
              </w:rPr>
            </w:pPr>
          </w:p>
        </w:tc>
        <w:tc>
          <w:tcPr>
            <w:tcW w:w="1270" w:type="dxa"/>
          </w:tcPr>
          <w:p w14:paraId="5B9F67D8" w14:textId="77777777" w:rsidR="005521AF" w:rsidRPr="00B25B6D" w:rsidRDefault="005521AF" w:rsidP="005521AF">
            <w:pPr>
              <w:ind w:right="-499"/>
              <w:jc w:val="both"/>
              <w:rPr>
                <w:rFonts w:asciiTheme="majorHAnsi" w:hAnsiTheme="majorHAnsi" w:cstheme="majorHAnsi"/>
                <w:b/>
                <w:bCs/>
                <w:sz w:val="20"/>
                <w:szCs w:val="20"/>
              </w:rPr>
            </w:pPr>
          </w:p>
        </w:tc>
        <w:tc>
          <w:tcPr>
            <w:tcW w:w="912" w:type="dxa"/>
          </w:tcPr>
          <w:p w14:paraId="44AF6CCE" w14:textId="77777777" w:rsidR="005521AF" w:rsidRPr="00B25B6D" w:rsidRDefault="005521AF" w:rsidP="005521AF">
            <w:pPr>
              <w:ind w:right="-499"/>
              <w:jc w:val="both"/>
              <w:rPr>
                <w:rFonts w:asciiTheme="majorHAnsi" w:hAnsiTheme="majorHAnsi" w:cstheme="majorHAnsi"/>
                <w:b/>
                <w:bCs/>
                <w:sz w:val="20"/>
                <w:szCs w:val="20"/>
              </w:rPr>
            </w:pPr>
          </w:p>
        </w:tc>
        <w:tc>
          <w:tcPr>
            <w:tcW w:w="1937" w:type="dxa"/>
          </w:tcPr>
          <w:p w14:paraId="12F679DC" w14:textId="77777777" w:rsidR="005521AF" w:rsidRPr="00B25B6D" w:rsidRDefault="005521AF" w:rsidP="005521AF">
            <w:pPr>
              <w:ind w:right="-499"/>
              <w:jc w:val="both"/>
              <w:rPr>
                <w:rFonts w:asciiTheme="majorHAnsi" w:hAnsiTheme="majorHAnsi" w:cstheme="majorHAnsi"/>
                <w:b/>
                <w:bCs/>
                <w:sz w:val="20"/>
                <w:szCs w:val="20"/>
              </w:rPr>
            </w:pPr>
          </w:p>
        </w:tc>
        <w:tc>
          <w:tcPr>
            <w:tcW w:w="2558" w:type="dxa"/>
          </w:tcPr>
          <w:p w14:paraId="14ADB8E7" w14:textId="77777777" w:rsidR="005521AF" w:rsidRPr="00B25B6D" w:rsidRDefault="005521AF" w:rsidP="005521AF">
            <w:pPr>
              <w:ind w:right="-499"/>
              <w:jc w:val="both"/>
              <w:rPr>
                <w:rFonts w:asciiTheme="majorHAnsi" w:hAnsiTheme="majorHAnsi" w:cstheme="majorHAnsi"/>
                <w:b/>
                <w:bCs/>
                <w:sz w:val="20"/>
                <w:szCs w:val="20"/>
              </w:rPr>
            </w:pPr>
          </w:p>
        </w:tc>
        <w:tc>
          <w:tcPr>
            <w:tcW w:w="838" w:type="dxa"/>
          </w:tcPr>
          <w:p w14:paraId="5D470DFD" w14:textId="44ABEED7" w:rsidR="005521AF" w:rsidRPr="00B25B6D" w:rsidRDefault="005521AF" w:rsidP="005521AF">
            <w:pPr>
              <w:ind w:right="-499"/>
              <w:jc w:val="both"/>
              <w:rPr>
                <w:rFonts w:asciiTheme="majorHAnsi" w:hAnsiTheme="majorHAnsi" w:cstheme="majorHAnsi"/>
                <w:b/>
                <w:bCs/>
                <w:sz w:val="20"/>
                <w:szCs w:val="20"/>
              </w:rPr>
            </w:pPr>
          </w:p>
        </w:tc>
        <w:tc>
          <w:tcPr>
            <w:tcW w:w="838" w:type="dxa"/>
          </w:tcPr>
          <w:p w14:paraId="4D00CA92" w14:textId="4C00FF18" w:rsidR="005521AF" w:rsidRPr="00B25B6D" w:rsidRDefault="005521AF" w:rsidP="005521AF">
            <w:pPr>
              <w:ind w:right="-499"/>
              <w:jc w:val="both"/>
              <w:rPr>
                <w:rFonts w:asciiTheme="majorHAnsi" w:hAnsiTheme="majorHAnsi" w:cstheme="majorHAnsi"/>
                <w:b/>
                <w:bCs/>
                <w:sz w:val="20"/>
                <w:szCs w:val="20"/>
              </w:rPr>
            </w:pPr>
          </w:p>
        </w:tc>
        <w:tc>
          <w:tcPr>
            <w:tcW w:w="838" w:type="dxa"/>
          </w:tcPr>
          <w:p w14:paraId="26E044BB" w14:textId="77777777" w:rsidR="005521AF" w:rsidRPr="00B25B6D" w:rsidRDefault="005521AF" w:rsidP="005521AF">
            <w:pPr>
              <w:ind w:right="-499"/>
              <w:jc w:val="both"/>
              <w:rPr>
                <w:rFonts w:asciiTheme="majorHAnsi" w:hAnsiTheme="majorHAnsi" w:cstheme="majorHAnsi"/>
                <w:b/>
                <w:bCs/>
                <w:sz w:val="20"/>
                <w:szCs w:val="20"/>
              </w:rPr>
            </w:pPr>
          </w:p>
        </w:tc>
        <w:tc>
          <w:tcPr>
            <w:tcW w:w="838" w:type="dxa"/>
          </w:tcPr>
          <w:p w14:paraId="351FCC3B" w14:textId="00A7226C" w:rsidR="005521AF" w:rsidRPr="00B25B6D" w:rsidRDefault="005521AF" w:rsidP="005521AF">
            <w:pPr>
              <w:ind w:right="-499"/>
              <w:jc w:val="both"/>
              <w:rPr>
                <w:rFonts w:asciiTheme="majorHAnsi" w:hAnsiTheme="majorHAnsi" w:cstheme="majorHAnsi"/>
                <w:b/>
                <w:bCs/>
                <w:sz w:val="20"/>
                <w:szCs w:val="20"/>
              </w:rPr>
            </w:pPr>
          </w:p>
        </w:tc>
      </w:tr>
      <w:tr w:rsidR="00FF5610" w:rsidRPr="00B25B6D" w14:paraId="4A40EC4A" w14:textId="1FEAC6C2" w:rsidTr="000B1928">
        <w:tc>
          <w:tcPr>
            <w:tcW w:w="3402" w:type="dxa"/>
          </w:tcPr>
          <w:p w14:paraId="3AE7C25C" w14:textId="572D4167" w:rsidR="005521AF" w:rsidRPr="00B25B6D" w:rsidRDefault="00CE0BA3" w:rsidP="005521AF">
            <w:pPr>
              <w:ind w:right="-499"/>
              <w:jc w:val="both"/>
              <w:rPr>
                <w:rFonts w:asciiTheme="majorHAnsi" w:hAnsiTheme="majorHAnsi" w:cstheme="majorHAnsi"/>
                <w:sz w:val="20"/>
                <w:szCs w:val="20"/>
                <w:lang w:val="en-US"/>
              </w:rPr>
            </w:pPr>
            <w:r w:rsidRPr="00B25B6D">
              <w:rPr>
                <w:rFonts w:asciiTheme="majorHAnsi" w:eastAsia="Times New Roman" w:hAnsiTheme="majorHAnsi" w:cstheme="majorHAnsi"/>
                <w:color w:val="000000"/>
                <w:sz w:val="20"/>
                <w:szCs w:val="20"/>
                <w:lang w:val="en-GB" w:eastAsia="fr-FR"/>
              </w:rPr>
              <w:t>Public sector vs. private sector</w:t>
            </w:r>
          </w:p>
        </w:tc>
        <w:tc>
          <w:tcPr>
            <w:tcW w:w="1375" w:type="dxa"/>
          </w:tcPr>
          <w:p w14:paraId="68181ED5" w14:textId="0D8ED113"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7947</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97.0%)</w:t>
            </w:r>
          </w:p>
        </w:tc>
        <w:tc>
          <w:tcPr>
            <w:tcW w:w="1526" w:type="dxa"/>
          </w:tcPr>
          <w:p w14:paraId="0063C24D" w14:textId="21A94AAD"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2075</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97.5%)</w:t>
            </w:r>
          </w:p>
        </w:tc>
        <w:tc>
          <w:tcPr>
            <w:tcW w:w="992" w:type="dxa"/>
          </w:tcPr>
          <w:p w14:paraId="0E21AD30" w14:textId="78C9533B"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0.222</w:t>
            </w:r>
          </w:p>
        </w:tc>
        <w:tc>
          <w:tcPr>
            <w:tcW w:w="2061" w:type="dxa"/>
          </w:tcPr>
          <w:p w14:paraId="3CFDBA2B" w14:textId="5E8AFD23" w:rsidR="005521AF" w:rsidRPr="00B25B6D" w:rsidRDefault="005521AF" w:rsidP="005521AF">
            <w:pPr>
              <w:ind w:right="-499"/>
              <w:jc w:val="both"/>
              <w:rPr>
                <w:rFonts w:asciiTheme="majorHAnsi" w:hAnsiTheme="majorHAnsi" w:cstheme="majorHAnsi"/>
                <w:sz w:val="20"/>
                <w:szCs w:val="20"/>
              </w:rPr>
            </w:pPr>
          </w:p>
        </w:tc>
        <w:tc>
          <w:tcPr>
            <w:tcW w:w="1210" w:type="dxa"/>
          </w:tcPr>
          <w:p w14:paraId="6CDBE083" w14:textId="4B770326" w:rsidR="005521AF" w:rsidRPr="00B25B6D" w:rsidRDefault="005521AF" w:rsidP="005521AF">
            <w:pPr>
              <w:ind w:right="-499"/>
              <w:jc w:val="both"/>
              <w:rPr>
                <w:rFonts w:asciiTheme="majorHAnsi" w:hAnsiTheme="majorHAnsi" w:cstheme="majorHAnsi"/>
                <w:sz w:val="20"/>
                <w:szCs w:val="20"/>
              </w:rPr>
            </w:pPr>
          </w:p>
        </w:tc>
        <w:tc>
          <w:tcPr>
            <w:tcW w:w="1250" w:type="dxa"/>
          </w:tcPr>
          <w:p w14:paraId="2B6D23D4" w14:textId="6053C389"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2091</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97.5%)</w:t>
            </w:r>
          </w:p>
        </w:tc>
        <w:tc>
          <w:tcPr>
            <w:tcW w:w="1270" w:type="dxa"/>
          </w:tcPr>
          <w:p w14:paraId="1504339E" w14:textId="1769A7C7"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661</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97.9%)</w:t>
            </w:r>
          </w:p>
        </w:tc>
        <w:tc>
          <w:tcPr>
            <w:tcW w:w="912" w:type="dxa"/>
          </w:tcPr>
          <w:p w14:paraId="792FC0C7" w14:textId="5A20C70A"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554</w:t>
            </w:r>
          </w:p>
        </w:tc>
        <w:tc>
          <w:tcPr>
            <w:tcW w:w="1937" w:type="dxa"/>
          </w:tcPr>
          <w:p w14:paraId="479E0D35"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156D7FE6"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6C784631" w14:textId="679B306F" w:rsidR="005521AF" w:rsidRPr="00B25B6D" w:rsidRDefault="005521AF" w:rsidP="005521AF">
            <w:pPr>
              <w:ind w:right="-499"/>
              <w:jc w:val="both"/>
              <w:rPr>
                <w:rFonts w:asciiTheme="majorHAnsi" w:hAnsiTheme="majorHAnsi" w:cstheme="majorHAnsi"/>
                <w:sz w:val="20"/>
                <w:szCs w:val="20"/>
              </w:rPr>
            </w:pPr>
          </w:p>
        </w:tc>
        <w:tc>
          <w:tcPr>
            <w:tcW w:w="838" w:type="dxa"/>
          </w:tcPr>
          <w:p w14:paraId="5D87E829" w14:textId="09F08DB0" w:rsidR="005521AF" w:rsidRPr="00B25B6D" w:rsidRDefault="005521AF" w:rsidP="005521AF">
            <w:pPr>
              <w:ind w:right="-499"/>
              <w:jc w:val="both"/>
              <w:rPr>
                <w:rFonts w:asciiTheme="majorHAnsi" w:hAnsiTheme="majorHAnsi" w:cstheme="majorHAnsi"/>
                <w:sz w:val="20"/>
                <w:szCs w:val="20"/>
              </w:rPr>
            </w:pPr>
          </w:p>
        </w:tc>
        <w:tc>
          <w:tcPr>
            <w:tcW w:w="838" w:type="dxa"/>
          </w:tcPr>
          <w:p w14:paraId="59EEE393"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0CD7B35B" w14:textId="04B975F5" w:rsidR="005521AF" w:rsidRPr="00B25B6D" w:rsidRDefault="005521AF" w:rsidP="005521AF">
            <w:pPr>
              <w:ind w:right="-499"/>
              <w:jc w:val="both"/>
              <w:rPr>
                <w:rFonts w:asciiTheme="majorHAnsi" w:hAnsiTheme="majorHAnsi" w:cstheme="majorHAnsi"/>
                <w:sz w:val="20"/>
                <w:szCs w:val="20"/>
              </w:rPr>
            </w:pPr>
          </w:p>
        </w:tc>
      </w:tr>
      <w:tr w:rsidR="00FF5610" w:rsidRPr="00B25B6D" w14:paraId="0C7CA1B8" w14:textId="4A086A59" w:rsidTr="000B1928">
        <w:tc>
          <w:tcPr>
            <w:tcW w:w="3402" w:type="dxa"/>
          </w:tcPr>
          <w:p w14:paraId="0647874A" w14:textId="4BE66B77" w:rsidR="005521AF" w:rsidRPr="00B25B6D" w:rsidRDefault="00CE0BA3" w:rsidP="005521AF">
            <w:pPr>
              <w:ind w:right="-499"/>
              <w:jc w:val="both"/>
              <w:rPr>
                <w:rFonts w:asciiTheme="majorHAnsi" w:eastAsia="Times New Roman" w:hAnsiTheme="majorHAnsi" w:cstheme="majorHAnsi"/>
                <w:b/>
                <w:bCs/>
                <w:color w:val="000000"/>
                <w:sz w:val="20"/>
                <w:szCs w:val="20"/>
                <w:lang w:val="en-US" w:eastAsia="fr-FR"/>
              </w:rPr>
            </w:pPr>
            <w:r w:rsidRPr="00B25B6D">
              <w:rPr>
                <w:rFonts w:asciiTheme="majorHAnsi" w:eastAsia="Times New Roman" w:hAnsiTheme="majorHAnsi" w:cstheme="majorHAnsi"/>
                <w:b/>
                <w:bCs/>
                <w:color w:val="000000"/>
                <w:sz w:val="20"/>
                <w:szCs w:val="20"/>
                <w:lang w:val="en-GB" w:eastAsia="fr-FR"/>
              </w:rPr>
              <w:t>Hospital vs. medico-social facility</w:t>
            </w:r>
          </w:p>
        </w:tc>
        <w:tc>
          <w:tcPr>
            <w:tcW w:w="1375" w:type="dxa"/>
          </w:tcPr>
          <w:p w14:paraId="011DE8FE" w14:textId="3B3F0CCA"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7746</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94.5%)</w:t>
            </w:r>
          </w:p>
        </w:tc>
        <w:tc>
          <w:tcPr>
            <w:tcW w:w="1526" w:type="dxa"/>
          </w:tcPr>
          <w:p w14:paraId="73801A35" w14:textId="0FA21741"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1955</w:t>
            </w:r>
            <w:r w:rsidR="003C12B7"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91.8%)</w:t>
            </w:r>
          </w:p>
        </w:tc>
        <w:tc>
          <w:tcPr>
            <w:tcW w:w="992" w:type="dxa"/>
          </w:tcPr>
          <w:p w14:paraId="147A5D77" w14:textId="7986F9C1"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0.010</w:t>
            </w:r>
          </w:p>
        </w:tc>
        <w:tc>
          <w:tcPr>
            <w:tcW w:w="2061" w:type="dxa"/>
          </w:tcPr>
          <w:p w14:paraId="35606723" w14:textId="157C6C80"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795</w:t>
            </w:r>
            <w:r w:rsidR="00B20612"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0.649-0.973)</w:t>
            </w:r>
          </w:p>
        </w:tc>
        <w:tc>
          <w:tcPr>
            <w:tcW w:w="1210" w:type="dxa"/>
          </w:tcPr>
          <w:p w14:paraId="4E617970" w14:textId="55EF8C0E"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026</w:t>
            </w:r>
          </w:p>
        </w:tc>
        <w:tc>
          <w:tcPr>
            <w:tcW w:w="1250" w:type="dxa"/>
          </w:tcPr>
          <w:p w14:paraId="03509CCB" w14:textId="03E403D6"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2072</w:t>
            </w:r>
            <w:r w:rsidR="00B20612"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96.6%)</w:t>
            </w:r>
          </w:p>
        </w:tc>
        <w:tc>
          <w:tcPr>
            <w:tcW w:w="1270" w:type="dxa"/>
          </w:tcPr>
          <w:p w14:paraId="469BD437" w14:textId="39B765C2"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637</w:t>
            </w:r>
            <w:r w:rsidR="00B20612"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94.4%)</w:t>
            </w:r>
          </w:p>
        </w:tc>
        <w:tc>
          <w:tcPr>
            <w:tcW w:w="912" w:type="dxa"/>
          </w:tcPr>
          <w:p w14:paraId="7CCFDB9A" w14:textId="50130849"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008</w:t>
            </w:r>
          </w:p>
        </w:tc>
        <w:tc>
          <w:tcPr>
            <w:tcW w:w="1937" w:type="dxa"/>
          </w:tcPr>
          <w:p w14:paraId="69D7D1D7" w14:textId="700C17C2"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752</w:t>
            </w:r>
            <w:r w:rsidR="00B20612"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0.480-1.177)</w:t>
            </w:r>
          </w:p>
        </w:tc>
        <w:tc>
          <w:tcPr>
            <w:tcW w:w="2558" w:type="dxa"/>
          </w:tcPr>
          <w:p w14:paraId="179A04B7" w14:textId="633A81C1"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213</w:t>
            </w:r>
          </w:p>
        </w:tc>
        <w:tc>
          <w:tcPr>
            <w:tcW w:w="838" w:type="dxa"/>
          </w:tcPr>
          <w:p w14:paraId="24F47941" w14:textId="24D065A3" w:rsidR="005521AF" w:rsidRPr="00B25B6D" w:rsidRDefault="005521AF" w:rsidP="005521AF">
            <w:pPr>
              <w:ind w:right="-499"/>
              <w:jc w:val="both"/>
              <w:rPr>
                <w:rFonts w:asciiTheme="majorHAnsi" w:hAnsiTheme="majorHAnsi" w:cstheme="majorHAnsi"/>
                <w:b/>
                <w:bCs/>
                <w:sz w:val="20"/>
                <w:szCs w:val="20"/>
              </w:rPr>
            </w:pPr>
          </w:p>
        </w:tc>
        <w:tc>
          <w:tcPr>
            <w:tcW w:w="838" w:type="dxa"/>
          </w:tcPr>
          <w:p w14:paraId="23FF2698" w14:textId="5D29BAEA" w:rsidR="005521AF" w:rsidRPr="00B25B6D" w:rsidRDefault="005521AF" w:rsidP="005521AF">
            <w:pPr>
              <w:ind w:right="-499"/>
              <w:jc w:val="both"/>
              <w:rPr>
                <w:rFonts w:asciiTheme="majorHAnsi" w:hAnsiTheme="majorHAnsi" w:cstheme="majorHAnsi"/>
                <w:b/>
                <w:bCs/>
                <w:sz w:val="20"/>
                <w:szCs w:val="20"/>
              </w:rPr>
            </w:pPr>
          </w:p>
        </w:tc>
        <w:tc>
          <w:tcPr>
            <w:tcW w:w="838" w:type="dxa"/>
          </w:tcPr>
          <w:p w14:paraId="7C059C04" w14:textId="77777777" w:rsidR="005521AF" w:rsidRPr="00B25B6D" w:rsidRDefault="005521AF" w:rsidP="005521AF">
            <w:pPr>
              <w:ind w:right="-499"/>
              <w:jc w:val="both"/>
              <w:rPr>
                <w:rFonts w:asciiTheme="majorHAnsi" w:hAnsiTheme="majorHAnsi" w:cstheme="majorHAnsi"/>
                <w:b/>
                <w:bCs/>
                <w:sz w:val="20"/>
                <w:szCs w:val="20"/>
              </w:rPr>
            </w:pPr>
          </w:p>
        </w:tc>
        <w:tc>
          <w:tcPr>
            <w:tcW w:w="838" w:type="dxa"/>
          </w:tcPr>
          <w:p w14:paraId="3FE4AC54" w14:textId="3C9D5D00" w:rsidR="005521AF" w:rsidRPr="00B25B6D" w:rsidRDefault="005521AF" w:rsidP="005521AF">
            <w:pPr>
              <w:ind w:right="-499"/>
              <w:jc w:val="both"/>
              <w:rPr>
                <w:rFonts w:asciiTheme="majorHAnsi" w:hAnsiTheme="majorHAnsi" w:cstheme="majorHAnsi"/>
                <w:b/>
                <w:bCs/>
                <w:sz w:val="20"/>
                <w:szCs w:val="20"/>
              </w:rPr>
            </w:pPr>
          </w:p>
        </w:tc>
      </w:tr>
      <w:tr w:rsidR="00FF5610" w:rsidRPr="00B25B6D" w14:paraId="514C673B" w14:textId="42B3DDBE" w:rsidTr="000B1928">
        <w:tc>
          <w:tcPr>
            <w:tcW w:w="3402" w:type="dxa"/>
          </w:tcPr>
          <w:p w14:paraId="5D64C1E5" w14:textId="4848091A"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Professional category</w:t>
            </w:r>
          </w:p>
        </w:tc>
        <w:tc>
          <w:tcPr>
            <w:tcW w:w="1375" w:type="dxa"/>
          </w:tcPr>
          <w:p w14:paraId="7D6F4A93"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526" w:type="dxa"/>
          </w:tcPr>
          <w:p w14:paraId="318CE82F"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992" w:type="dxa"/>
          </w:tcPr>
          <w:p w14:paraId="05B41371" w14:textId="26E22C5E"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327</w:t>
            </w:r>
          </w:p>
        </w:tc>
        <w:tc>
          <w:tcPr>
            <w:tcW w:w="2061" w:type="dxa"/>
          </w:tcPr>
          <w:p w14:paraId="685A8AA6"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7485EFC6"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38B8EB83" w14:textId="77777777" w:rsidR="005521AF" w:rsidRPr="00B25B6D" w:rsidRDefault="005521AF" w:rsidP="005521AF">
            <w:pPr>
              <w:ind w:right="-499"/>
              <w:jc w:val="both"/>
              <w:rPr>
                <w:rFonts w:asciiTheme="majorHAnsi" w:hAnsiTheme="majorHAnsi" w:cstheme="majorHAnsi"/>
                <w:sz w:val="20"/>
                <w:szCs w:val="20"/>
              </w:rPr>
            </w:pPr>
          </w:p>
        </w:tc>
        <w:tc>
          <w:tcPr>
            <w:tcW w:w="1270" w:type="dxa"/>
          </w:tcPr>
          <w:p w14:paraId="292FCC58" w14:textId="77777777" w:rsidR="005521AF" w:rsidRPr="00B25B6D" w:rsidRDefault="005521AF" w:rsidP="005521AF">
            <w:pPr>
              <w:ind w:right="-499"/>
              <w:jc w:val="both"/>
              <w:rPr>
                <w:rFonts w:asciiTheme="majorHAnsi" w:hAnsiTheme="majorHAnsi" w:cstheme="majorHAnsi"/>
                <w:sz w:val="20"/>
                <w:szCs w:val="20"/>
              </w:rPr>
            </w:pPr>
          </w:p>
        </w:tc>
        <w:tc>
          <w:tcPr>
            <w:tcW w:w="912" w:type="dxa"/>
          </w:tcPr>
          <w:p w14:paraId="2CB9C71A" w14:textId="572C7D7C" w:rsidR="005521AF" w:rsidRPr="00B25B6D" w:rsidRDefault="005521AF" w:rsidP="005521AF">
            <w:pPr>
              <w:ind w:right="-499"/>
              <w:jc w:val="both"/>
              <w:rPr>
                <w:rFonts w:asciiTheme="majorHAnsi" w:hAnsiTheme="majorHAnsi" w:cstheme="majorHAnsi"/>
                <w:sz w:val="20"/>
                <w:szCs w:val="20"/>
              </w:rPr>
            </w:pPr>
          </w:p>
        </w:tc>
        <w:tc>
          <w:tcPr>
            <w:tcW w:w="1937" w:type="dxa"/>
          </w:tcPr>
          <w:p w14:paraId="2AB23C77"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12C665F1"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0FA9ED81" w14:textId="0AB3B1A2" w:rsidR="005521AF" w:rsidRPr="00B25B6D" w:rsidRDefault="005521AF" w:rsidP="005521AF">
            <w:pPr>
              <w:ind w:right="-499"/>
              <w:jc w:val="both"/>
              <w:rPr>
                <w:rFonts w:asciiTheme="majorHAnsi" w:hAnsiTheme="majorHAnsi" w:cstheme="majorHAnsi"/>
                <w:sz w:val="20"/>
                <w:szCs w:val="20"/>
              </w:rPr>
            </w:pPr>
          </w:p>
        </w:tc>
        <w:tc>
          <w:tcPr>
            <w:tcW w:w="838" w:type="dxa"/>
          </w:tcPr>
          <w:p w14:paraId="3CF607DF" w14:textId="51DC68B6" w:rsidR="005521AF" w:rsidRPr="00B25B6D" w:rsidRDefault="005521AF" w:rsidP="005521AF">
            <w:pPr>
              <w:ind w:right="-499"/>
              <w:jc w:val="both"/>
              <w:rPr>
                <w:rFonts w:asciiTheme="majorHAnsi" w:hAnsiTheme="majorHAnsi" w:cstheme="majorHAnsi"/>
                <w:sz w:val="20"/>
                <w:szCs w:val="20"/>
              </w:rPr>
            </w:pPr>
          </w:p>
        </w:tc>
        <w:tc>
          <w:tcPr>
            <w:tcW w:w="838" w:type="dxa"/>
          </w:tcPr>
          <w:p w14:paraId="5DDB7EB5"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094EA9F4" w14:textId="7E3F4F8B" w:rsidR="005521AF" w:rsidRPr="00B25B6D" w:rsidRDefault="005521AF" w:rsidP="005521AF">
            <w:pPr>
              <w:ind w:right="-499"/>
              <w:jc w:val="both"/>
              <w:rPr>
                <w:rFonts w:asciiTheme="majorHAnsi" w:hAnsiTheme="majorHAnsi" w:cstheme="majorHAnsi"/>
                <w:sz w:val="20"/>
                <w:szCs w:val="20"/>
              </w:rPr>
            </w:pPr>
          </w:p>
        </w:tc>
      </w:tr>
      <w:tr w:rsidR="00FF5610" w:rsidRPr="00B25B6D" w14:paraId="4731D21D" w14:textId="29DAA6A5" w:rsidTr="000B1928">
        <w:tc>
          <w:tcPr>
            <w:tcW w:w="3402" w:type="dxa"/>
          </w:tcPr>
          <w:p w14:paraId="04B82166" w14:textId="34B0600E"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 xml:space="preserve">  Health executive</w:t>
            </w:r>
          </w:p>
        </w:tc>
        <w:tc>
          <w:tcPr>
            <w:tcW w:w="1375" w:type="dxa"/>
          </w:tcPr>
          <w:p w14:paraId="26E5F543" w14:textId="25C4E5C6"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375</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6.8%)</w:t>
            </w:r>
          </w:p>
        </w:tc>
        <w:tc>
          <w:tcPr>
            <w:tcW w:w="1526" w:type="dxa"/>
          </w:tcPr>
          <w:p w14:paraId="5EFECF73" w14:textId="3AE13351"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393</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8.5%)</w:t>
            </w:r>
          </w:p>
        </w:tc>
        <w:tc>
          <w:tcPr>
            <w:tcW w:w="992" w:type="dxa"/>
          </w:tcPr>
          <w:p w14:paraId="70694CE2"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2061" w:type="dxa"/>
          </w:tcPr>
          <w:p w14:paraId="12B77FB4"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24AACAC6"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23067FCC" w14:textId="2E21E5C2" w:rsidR="005521AF" w:rsidRPr="00B25B6D" w:rsidRDefault="005521AF" w:rsidP="005521AF">
            <w:pPr>
              <w:ind w:right="-499"/>
              <w:jc w:val="both"/>
              <w:rPr>
                <w:rFonts w:asciiTheme="majorHAnsi" w:hAnsiTheme="majorHAnsi" w:cstheme="majorHAnsi"/>
                <w:sz w:val="20"/>
                <w:szCs w:val="20"/>
              </w:rPr>
            </w:pPr>
          </w:p>
        </w:tc>
        <w:tc>
          <w:tcPr>
            <w:tcW w:w="1270" w:type="dxa"/>
          </w:tcPr>
          <w:p w14:paraId="4B6189A1" w14:textId="60D6DE7A" w:rsidR="005521AF" w:rsidRPr="00B25B6D" w:rsidRDefault="005521AF" w:rsidP="005521AF">
            <w:pPr>
              <w:ind w:right="-499"/>
              <w:jc w:val="both"/>
              <w:rPr>
                <w:rFonts w:asciiTheme="majorHAnsi" w:hAnsiTheme="majorHAnsi" w:cstheme="majorHAnsi"/>
                <w:sz w:val="20"/>
                <w:szCs w:val="20"/>
              </w:rPr>
            </w:pPr>
          </w:p>
        </w:tc>
        <w:tc>
          <w:tcPr>
            <w:tcW w:w="912" w:type="dxa"/>
          </w:tcPr>
          <w:p w14:paraId="26503DBE" w14:textId="77777777" w:rsidR="005521AF" w:rsidRPr="00B25B6D" w:rsidRDefault="005521AF" w:rsidP="005521AF">
            <w:pPr>
              <w:ind w:right="-499"/>
              <w:jc w:val="both"/>
              <w:rPr>
                <w:rFonts w:asciiTheme="majorHAnsi" w:hAnsiTheme="majorHAnsi" w:cstheme="majorHAnsi"/>
                <w:sz w:val="20"/>
                <w:szCs w:val="20"/>
              </w:rPr>
            </w:pPr>
          </w:p>
        </w:tc>
        <w:tc>
          <w:tcPr>
            <w:tcW w:w="1937" w:type="dxa"/>
          </w:tcPr>
          <w:p w14:paraId="4F64D2D7"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69F959C5"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4BA12925" w14:textId="604197AE" w:rsidR="005521AF" w:rsidRPr="00B25B6D" w:rsidRDefault="005521AF" w:rsidP="005521AF">
            <w:pPr>
              <w:ind w:right="-499"/>
              <w:jc w:val="both"/>
              <w:rPr>
                <w:rFonts w:asciiTheme="majorHAnsi" w:hAnsiTheme="majorHAnsi" w:cstheme="majorHAnsi"/>
                <w:sz w:val="20"/>
                <w:szCs w:val="20"/>
              </w:rPr>
            </w:pPr>
          </w:p>
        </w:tc>
        <w:tc>
          <w:tcPr>
            <w:tcW w:w="838" w:type="dxa"/>
          </w:tcPr>
          <w:p w14:paraId="13030904" w14:textId="05092A1C" w:rsidR="005521AF" w:rsidRPr="00B25B6D" w:rsidRDefault="005521AF" w:rsidP="005521AF">
            <w:pPr>
              <w:ind w:right="-499"/>
              <w:jc w:val="both"/>
              <w:rPr>
                <w:rFonts w:asciiTheme="majorHAnsi" w:hAnsiTheme="majorHAnsi" w:cstheme="majorHAnsi"/>
                <w:sz w:val="20"/>
                <w:szCs w:val="20"/>
              </w:rPr>
            </w:pPr>
          </w:p>
        </w:tc>
        <w:tc>
          <w:tcPr>
            <w:tcW w:w="838" w:type="dxa"/>
          </w:tcPr>
          <w:p w14:paraId="26EF7C69"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4437D9D7" w14:textId="4898BF4B" w:rsidR="005521AF" w:rsidRPr="00B25B6D" w:rsidRDefault="005521AF" w:rsidP="005521AF">
            <w:pPr>
              <w:ind w:right="-499"/>
              <w:jc w:val="both"/>
              <w:rPr>
                <w:rFonts w:asciiTheme="majorHAnsi" w:hAnsiTheme="majorHAnsi" w:cstheme="majorHAnsi"/>
                <w:sz w:val="20"/>
                <w:szCs w:val="20"/>
              </w:rPr>
            </w:pPr>
          </w:p>
        </w:tc>
      </w:tr>
      <w:tr w:rsidR="00FF5610" w:rsidRPr="00B25B6D" w14:paraId="01F5B120" w14:textId="2DACD50A" w:rsidTr="000B1928">
        <w:tc>
          <w:tcPr>
            <w:tcW w:w="3402" w:type="dxa"/>
          </w:tcPr>
          <w:p w14:paraId="4A5BC4CA" w14:textId="599B65A9"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 xml:space="preserve">  Nurse</w:t>
            </w:r>
          </w:p>
        </w:tc>
        <w:tc>
          <w:tcPr>
            <w:tcW w:w="1375" w:type="dxa"/>
          </w:tcPr>
          <w:p w14:paraId="3D9953BF" w14:textId="057513FF"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2238</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27.3%)</w:t>
            </w:r>
          </w:p>
        </w:tc>
        <w:tc>
          <w:tcPr>
            <w:tcW w:w="1526" w:type="dxa"/>
          </w:tcPr>
          <w:p w14:paraId="3E2EA279" w14:textId="30BF9C1D"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581</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27.3%)</w:t>
            </w:r>
          </w:p>
        </w:tc>
        <w:tc>
          <w:tcPr>
            <w:tcW w:w="992" w:type="dxa"/>
          </w:tcPr>
          <w:p w14:paraId="1E1BDEDD"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2061" w:type="dxa"/>
          </w:tcPr>
          <w:p w14:paraId="2E419522"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250312D1"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5CBCD26E" w14:textId="495D5CE0" w:rsidR="005521AF" w:rsidRPr="00B25B6D" w:rsidRDefault="005521AF" w:rsidP="005521AF">
            <w:pPr>
              <w:ind w:right="-499"/>
              <w:jc w:val="both"/>
              <w:rPr>
                <w:rFonts w:asciiTheme="majorHAnsi" w:hAnsiTheme="majorHAnsi" w:cstheme="majorHAnsi"/>
                <w:sz w:val="20"/>
                <w:szCs w:val="20"/>
              </w:rPr>
            </w:pPr>
          </w:p>
        </w:tc>
        <w:tc>
          <w:tcPr>
            <w:tcW w:w="1270" w:type="dxa"/>
          </w:tcPr>
          <w:p w14:paraId="52E1A019" w14:textId="65780B7B" w:rsidR="005521AF" w:rsidRPr="00B25B6D" w:rsidRDefault="005521AF" w:rsidP="005521AF">
            <w:pPr>
              <w:ind w:right="-499"/>
              <w:jc w:val="both"/>
              <w:rPr>
                <w:rFonts w:asciiTheme="majorHAnsi" w:hAnsiTheme="majorHAnsi" w:cstheme="majorHAnsi"/>
                <w:sz w:val="20"/>
                <w:szCs w:val="20"/>
              </w:rPr>
            </w:pPr>
          </w:p>
        </w:tc>
        <w:tc>
          <w:tcPr>
            <w:tcW w:w="912" w:type="dxa"/>
          </w:tcPr>
          <w:p w14:paraId="6F34ECAA" w14:textId="77777777" w:rsidR="005521AF" w:rsidRPr="00B25B6D" w:rsidRDefault="005521AF" w:rsidP="005521AF">
            <w:pPr>
              <w:ind w:right="-499"/>
              <w:jc w:val="both"/>
              <w:rPr>
                <w:rFonts w:asciiTheme="majorHAnsi" w:hAnsiTheme="majorHAnsi" w:cstheme="majorHAnsi"/>
                <w:sz w:val="20"/>
                <w:szCs w:val="20"/>
              </w:rPr>
            </w:pPr>
          </w:p>
        </w:tc>
        <w:tc>
          <w:tcPr>
            <w:tcW w:w="1937" w:type="dxa"/>
          </w:tcPr>
          <w:p w14:paraId="7913690D"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78B20171"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21FC8206" w14:textId="1DF5C857" w:rsidR="005521AF" w:rsidRPr="00B25B6D" w:rsidRDefault="005521AF" w:rsidP="005521AF">
            <w:pPr>
              <w:ind w:right="-499"/>
              <w:jc w:val="both"/>
              <w:rPr>
                <w:rFonts w:asciiTheme="majorHAnsi" w:hAnsiTheme="majorHAnsi" w:cstheme="majorHAnsi"/>
                <w:sz w:val="20"/>
                <w:szCs w:val="20"/>
              </w:rPr>
            </w:pPr>
          </w:p>
        </w:tc>
        <w:tc>
          <w:tcPr>
            <w:tcW w:w="838" w:type="dxa"/>
          </w:tcPr>
          <w:p w14:paraId="4C06359B" w14:textId="00B45A65" w:rsidR="005521AF" w:rsidRPr="00B25B6D" w:rsidRDefault="005521AF" w:rsidP="005521AF">
            <w:pPr>
              <w:ind w:right="-499"/>
              <w:jc w:val="both"/>
              <w:rPr>
                <w:rFonts w:asciiTheme="majorHAnsi" w:hAnsiTheme="majorHAnsi" w:cstheme="majorHAnsi"/>
                <w:sz w:val="20"/>
                <w:szCs w:val="20"/>
              </w:rPr>
            </w:pPr>
          </w:p>
        </w:tc>
        <w:tc>
          <w:tcPr>
            <w:tcW w:w="838" w:type="dxa"/>
          </w:tcPr>
          <w:p w14:paraId="13EE78C3"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5A75A27E" w14:textId="4C848BA8" w:rsidR="005521AF" w:rsidRPr="00B25B6D" w:rsidRDefault="005521AF" w:rsidP="005521AF">
            <w:pPr>
              <w:ind w:right="-499"/>
              <w:jc w:val="both"/>
              <w:rPr>
                <w:rFonts w:asciiTheme="majorHAnsi" w:hAnsiTheme="majorHAnsi" w:cstheme="majorHAnsi"/>
                <w:sz w:val="20"/>
                <w:szCs w:val="20"/>
              </w:rPr>
            </w:pPr>
          </w:p>
        </w:tc>
      </w:tr>
      <w:tr w:rsidR="00FF5610" w:rsidRPr="00B25B6D" w14:paraId="3EF7CC7E" w14:textId="6DE7AF03" w:rsidTr="000B1928">
        <w:tc>
          <w:tcPr>
            <w:tcW w:w="3402" w:type="dxa"/>
          </w:tcPr>
          <w:p w14:paraId="11F2D286" w14:textId="14E196B1"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 xml:space="preserve">  Nurse assistant</w:t>
            </w:r>
          </w:p>
        </w:tc>
        <w:tc>
          <w:tcPr>
            <w:tcW w:w="1375" w:type="dxa"/>
          </w:tcPr>
          <w:p w14:paraId="2B8319CD" w14:textId="0BC55D1E"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687</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8.4%)</w:t>
            </w:r>
          </w:p>
        </w:tc>
        <w:tc>
          <w:tcPr>
            <w:tcW w:w="1526" w:type="dxa"/>
          </w:tcPr>
          <w:p w14:paraId="5F818D03" w14:textId="06207378"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60</w:t>
            </w:r>
            <w:r w:rsidR="003C12B7"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5%)</w:t>
            </w:r>
          </w:p>
        </w:tc>
        <w:tc>
          <w:tcPr>
            <w:tcW w:w="992" w:type="dxa"/>
          </w:tcPr>
          <w:p w14:paraId="080B8722"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2061" w:type="dxa"/>
          </w:tcPr>
          <w:p w14:paraId="3D4BCB10"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1FBA08FE"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70020564" w14:textId="0D3D85ED" w:rsidR="005521AF" w:rsidRPr="00B25B6D" w:rsidRDefault="005521AF" w:rsidP="005521AF">
            <w:pPr>
              <w:ind w:right="-499"/>
              <w:jc w:val="both"/>
              <w:rPr>
                <w:rFonts w:asciiTheme="majorHAnsi" w:hAnsiTheme="majorHAnsi" w:cstheme="majorHAnsi"/>
                <w:sz w:val="20"/>
                <w:szCs w:val="20"/>
              </w:rPr>
            </w:pPr>
          </w:p>
        </w:tc>
        <w:tc>
          <w:tcPr>
            <w:tcW w:w="1270" w:type="dxa"/>
          </w:tcPr>
          <w:p w14:paraId="1895C36B" w14:textId="1DC0EC7F" w:rsidR="005521AF" w:rsidRPr="00B25B6D" w:rsidRDefault="005521AF" w:rsidP="005521AF">
            <w:pPr>
              <w:ind w:right="-499"/>
              <w:jc w:val="both"/>
              <w:rPr>
                <w:rFonts w:asciiTheme="majorHAnsi" w:hAnsiTheme="majorHAnsi" w:cstheme="majorHAnsi"/>
                <w:sz w:val="20"/>
                <w:szCs w:val="20"/>
              </w:rPr>
            </w:pPr>
          </w:p>
        </w:tc>
        <w:tc>
          <w:tcPr>
            <w:tcW w:w="912" w:type="dxa"/>
          </w:tcPr>
          <w:p w14:paraId="21531980" w14:textId="77777777" w:rsidR="005521AF" w:rsidRPr="00B25B6D" w:rsidRDefault="005521AF" w:rsidP="005521AF">
            <w:pPr>
              <w:ind w:right="-499"/>
              <w:jc w:val="both"/>
              <w:rPr>
                <w:rFonts w:asciiTheme="majorHAnsi" w:hAnsiTheme="majorHAnsi" w:cstheme="majorHAnsi"/>
                <w:sz w:val="20"/>
                <w:szCs w:val="20"/>
              </w:rPr>
            </w:pPr>
          </w:p>
        </w:tc>
        <w:tc>
          <w:tcPr>
            <w:tcW w:w="1937" w:type="dxa"/>
          </w:tcPr>
          <w:p w14:paraId="55A517B4"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398B2829"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122A561B" w14:textId="5FEE57A4" w:rsidR="005521AF" w:rsidRPr="00B25B6D" w:rsidRDefault="005521AF" w:rsidP="005521AF">
            <w:pPr>
              <w:ind w:right="-499"/>
              <w:jc w:val="both"/>
              <w:rPr>
                <w:rFonts w:asciiTheme="majorHAnsi" w:hAnsiTheme="majorHAnsi" w:cstheme="majorHAnsi"/>
                <w:sz w:val="20"/>
                <w:szCs w:val="20"/>
              </w:rPr>
            </w:pPr>
          </w:p>
        </w:tc>
        <w:tc>
          <w:tcPr>
            <w:tcW w:w="838" w:type="dxa"/>
          </w:tcPr>
          <w:p w14:paraId="21D333BD" w14:textId="6F14F5E5" w:rsidR="005521AF" w:rsidRPr="00B25B6D" w:rsidRDefault="005521AF" w:rsidP="005521AF">
            <w:pPr>
              <w:ind w:right="-499"/>
              <w:jc w:val="both"/>
              <w:rPr>
                <w:rFonts w:asciiTheme="majorHAnsi" w:hAnsiTheme="majorHAnsi" w:cstheme="majorHAnsi"/>
                <w:sz w:val="20"/>
                <w:szCs w:val="20"/>
              </w:rPr>
            </w:pPr>
          </w:p>
        </w:tc>
        <w:tc>
          <w:tcPr>
            <w:tcW w:w="838" w:type="dxa"/>
          </w:tcPr>
          <w:p w14:paraId="6F2FE918"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6C31EDDD" w14:textId="3E9B8451" w:rsidR="005521AF" w:rsidRPr="00B25B6D" w:rsidRDefault="005521AF" w:rsidP="005521AF">
            <w:pPr>
              <w:ind w:right="-499"/>
              <w:jc w:val="both"/>
              <w:rPr>
                <w:rFonts w:asciiTheme="majorHAnsi" w:hAnsiTheme="majorHAnsi" w:cstheme="majorHAnsi"/>
                <w:sz w:val="20"/>
                <w:szCs w:val="20"/>
              </w:rPr>
            </w:pPr>
          </w:p>
        </w:tc>
      </w:tr>
      <w:tr w:rsidR="00FF5610" w:rsidRPr="00B25B6D" w14:paraId="7ABBACEE" w14:textId="527F2727" w:rsidTr="000B1928">
        <w:tc>
          <w:tcPr>
            <w:tcW w:w="3402" w:type="dxa"/>
          </w:tcPr>
          <w:p w14:paraId="3C891CF6" w14:textId="282A0308"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 xml:space="preserve">  Physicians</w:t>
            </w:r>
          </w:p>
        </w:tc>
        <w:tc>
          <w:tcPr>
            <w:tcW w:w="1375" w:type="dxa"/>
          </w:tcPr>
          <w:p w14:paraId="7328CB87" w14:textId="02799BDC"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565</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9.1%)</w:t>
            </w:r>
          </w:p>
        </w:tc>
        <w:tc>
          <w:tcPr>
            <w:tcW w:w="1526" w:type="dxa"/>
          </w:tcPr>
          <w:p w14:paraId="7F14E2CA" w14:textId="2B732566"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40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9.0%)</w:t>
            </w:r>
          </w:p>
        </w:tc>
        <w:tc>
          <w:tcPr>
            <w:tcW w:w="992" w:type="dxa"/>
          </w:tcPr>
          <w:p w14:paraId="5F4D5D30"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2061" w:type="dxa"/>
          </w:tcPr>
          <w:p w14:paraId="35FCD361"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3F45FB04"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15867D6B" w14:textId="32126143" w:rsidR="005521AF" w:rsidRPr="00B25B6D" w:rsidRDefault="005521AF" w:rsidP="005521AF">
            <w:pPr>
              <w:ind w:right="-499"/>
              <w:jc w:val="both"/>
              <w:rPr>
                <w:rFonts w:asciiTheme="majorHAnsi" w:hAnsiTheme="majorHAnsi" w:cstheme="majorHAnsi"/>
                <w:sz w:val="20"/>
                <w:szCs w:val="20"/>
              </w:rPr>
            </w:pPr>
          </w:p>
        </w:tc>
        <w:tc>
          <w:tcPr>
            <w:tcW w:w="1270" w:type="dxa"/>
          </w:tcPr>
          <w:p w14:paraId="638633E2" w14:textId="0C479B02" w:rsidR="005521AF" w:rsidRPr="00B25B6D" w:rsidRDefault="005521AF" w:rsidP="005521AF">
            <w:pPr>
              <w:ind w:right="-499"/>
              <w:jc w:val="both"/>
              <w:rPr>
                <w:rFonts w:asciiTheme="majorHAnsi" w:hAnsiTheme="majorHAnsi" w:cstheme="majorHAnsi"/>
                <w:sz w:val="20"/>
                <w:szCs w:val="20"/>
              </w:rPr>
            </w:pPr>
          </w:p>
        </w:tc>
        <w:tc>
          <w:tcPr>
            <w:tcW w:w="912" w:type="dxa"/>
          </w:tcPr>
          <w:p w14:paraId="5F02A269" w14:textId="77777777" w:rsidR="005521AF" w:rsidRPr="00B25B6D" w:rsidRDefault="005521AF" w:rsidP="005521AF">
            <w:pPr>
              <w:ind w:right="-499"/>
              <w:jc w:val="both"/>
              <w:rPr>
                <w:rFonts w:asciiTheme="majorHAnsi" w:hAnsiTheme="majorHAnsi" w:cstheme="majorHAnsi"/>
                <w:sz w:val="20"/>
                <w:szCs w:val="20"/>
              </w:rPr>
            </w:pPr>
          </w:p>
        </w:tc>
        <w:tc>
          <w:tcPr>
            <w:tcW w:w="1937" w:type="dxa"/>
          </w:tcPr>
          <w:p w14:paraId="05FAE70F"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057EDA55"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1CE09892" w14:textId="2A908995" w:rsidR="005521AF" w:rsidRPr="00B25B6D" w:rsidRDefault="005521AF" w:rsidP="005521AF">
            <w:pPr>
              <w:ind w:right="-499"/>
              <w:jc w:val="both"/>
              <w:rPr>
                <w:rFonts w:asciiTheme="majorHAnsi" w:hAnsiTheme="majorHAnsi" w:cstheme="majorHAnsi"/>
                <w:sz w:val="20"/>
                <w:szCs w:val="20"/>
              </w:rPr>
            </w:pPr>
          </w:p>
        </w:tc>
        <w:tc>
          <w:tcPr>
            <w:tcW w:w="838" w:type="dxa"/>
          </w:tcPr>
          <w:p w14:paraId="1C289D6B" w14:textId="7D360812" w:rsidR="005521AF" w:rsidRPr="00B25B6D" w:rsidRDefault="005521AF" w:rsidP="005521AF">
            <w:pPr>
              <w:ind w:right="-499"/>
              <w:jc w:val="both"/>
              <w:rPr>
                <w:rFonts w:asciiTheme="majorHAnsi" w:hAnsiTheme="majorHAnsi" w:cstheme="majorHAnsi"/>
                <w:sz w:val="20"/>
                <w:szCs w:val="20"/>
              </w:rPr>
            </w:pPr>
          </w:p>
        </w:tc>
        <w:tc>
          <w:tcPr>
            <w:tcW w:w="838" w:type="dxa"/>
          </w:tcPr>
          <w:p w14:paraId="69591941"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730DE459" w14:textId="1C0E3D79" w:rsidR="005521AF" w:rsidRPr="00B25B6D" w:rsidRDefault="005521AF" w:rsidP="005521AF">
            <w:pPr>
              <w:ind w:right="-499"/>
              <w:jc w:val="both"/>
              <w:rPr>
                <w:rFonts w:asciiTheme="majorHAnsi" w:hAnsiTheme="majorHAnsi" w:cstheme="majorHAnsi"/>
                <w:sz w:val="20"/>
                <w:szCs w:val="20"/>
              </w:rPr>
            </w:pPr>
          </w:p>
        </w:tc>
      </w:tr>
      <w:tr w:rsidR="00FF5610" w:rsidRPr="00B25B6D" w14:paraId="20978614" w14:textId="76FE1AB9" w:rsidTr="000B1928">
        <w:tc>
          <w:tcPr>
            <w:tcW w:w="3402" w:type="dxa"/>
          </w:tcPr>
          <w:p w14:paraId="3403B38E" w14:textId="21907C37"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 xml:space="preserve">  Other profession</w:t>
            </w:r>
          </w:p>
        </w:tc>
        <w:tc>
          <w:tcPr>
            <w:tcW w:w="1375" w:type="dxa"/>
          </w:tcPr>
          <w:p w14:paraId="0D0C0DD4" w14:textId="7FF82C7E"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2331</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28.4%)</w:t>
            </w:r>
          </w:p>
        </w:tc>
        <w:tc>
          <w:tcPr>
            <w:tcW w:w="1526" w:type="dxa"/>
          </w:tcPr>
          <w:p w14:paraId="227B3D2F" w14:textId="3A2ED4B4"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591</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27.8%)</w:t>
            </w:r>
          </w:p>
        </w:tc>
        <w:tc>
          <w:tcPr>
            <w:tcW w:w="992" w:type="dxa"/>
          </w:tcPr>
          <w:p w14:paraId="6CE6EC45"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2061" w:type="dxa"/>
          </w:tcPr>
          <w:p w14:paraId="7202F5BF"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769A82C4"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2F7DD38B" w14:textId="16C3D05B" w:rsidR="005521AF" w:rsidRPr="00B25B6D" w:rsidRDefault="005521AF" w:rsidP="005521AF">
            <w:pPr>
              <w:ind w:right="-499"/>
              <w:jc w:val="both"/>
              <w:rPr>
                <w:rFonts w:asciiTheme="majorHAnsi" w:hAnsiTheme="majorHAnsi" w:cstheme="majorHAnsi"/>
                <w:sz w:val="20"/>
                <w:szCs w:val="20"/>
              </w:rPr>
            </w:pPr>
          </w:p>
        </w:tc>
        <w:tc>
          <w:tcPr>
            <w:tcW w:w="1270" w:type="dxa"/>
          </w:tcPr>
          <w:p w14:paraId="092945AE" w14:textId="062A1066" w:rsidR="005521AF" w:rsidRPr="00B25B6D" w:rsidRDefault="005521AF" w:rsidP="005521AF">
            <w:pPr>
              <w:ind w:right="-499"/>
              <w:jc w:val="both"/>
              <w:rPr>
                <w:rFonts w:asciiTheme="majorHAnsi" w:hAnsiTheme="majorHAnsi" w:cstheme="majorHAnsi"/>
                <w:sz w:val="20"/>
                <w:szCs w:val="20"/>
              </w:rPr>
            </w:pPr>
          </w:p>
        </w:tc>
        <w:tc>
          <w:tcPr>
            <w:tcW w:w="912" w:type="dxa"/>
          </w:tcPr>
          <w:p w14:paraId="1B77C70F" w14:textId="77777777" w:rsidR="005521AF" w:rsidRPr="00B25B6D" w:rsidRDefault="005521AF" w:rsidP="005521AF">
            <w:pPr>
              <w:ind w:right="-499"/>
              <w:jc w:val="both"/>
              <w:rPr>
                <w:rFonts w:asciiTheme="majorHAnsi" w:hAnsiTheme="majorHAnsi" w:cstheme="majorHAnsi"/>
                <w:sz w:val="20"/>
                <w:szCs w:val="20"/>
              </w:rPr>
            </w:pPr>
          </w:p>
        </w:tc>
        <w:tc>
          <w:tcPr>
            <w:tcW w:w="1937" w:type="dxa"/>
          </w:tcPr>
          <w:p w14:paraId="57E7EA34"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7710AF91"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003A12F8" w14:textId="6E8AA4FA" w:rsidR="005521AF" w:rsidRPr="00B25B6D" w:rsidRDefault="005521AF" w:rsidP="005521AF">
            <w:pPr>
              <w:ind w:right="-499"/>
              <w:jc w:val="both"/>
              <w:rPr>
                <w:rFonts w:asciiTheme="majorHAnsi" w:hAnsiTheme="majorHAnsi" w:cstheme="majorHAnsi"/>
                <w:sz w:val="20"/>
                <w:szCs w:val="20"/>
              </w:rPr>
            </w:pPr>
          </w:p>
        </w:tc>
        <w:tc>
          <w:tcPr>
            <w:tcW w:w="838" w:type="dxa"/>
          </w:tcPr>
          <w:p w14:paraId="75EADA39" w14:textId="6F49E098" w:rsidR="005521AF" w:rsidRPr="00B25B6D" w:rsidRDefault="005521AF" w:rsidP="005521AF">
            <w:pPr>
              <w:ind w:right="-499"/>
              <w:jc w:val="both"/>
              <w:rPr>
                <w:rFonts w:asciiTheme="majorHAnsi" w:hAnsiTheme="majorHAnsi" w:cstheme="majorHAnsi"/>
                <w:sz w:val="20"/>
                <w:szCs w:val="20"/>
              </w:rPr>
            </w:pPr>
          </w:p>
        </w:tc>
        <w:tc>
          <w:tcPr>
            <w:tcW w:w="838" w:type="dxa"/>
          </w:tcPr>
          <w:p w14:paraId="76D559E1"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0D5416BC" w14:textId="1A2ACBB3" w:rsidR="005521AF" w:rsidRPr="00B25B6D" w:rsidRDefault="005521AF" w:rsidP="005521AF">
            <w:pPr>
              <w:ind w:right="-499"/>
              <w:jc w:val="both"/>
              <w:rPr>
                <w:rFonts w:asciiTheme="majorHAnsi" w:hAnsiTheme="majorHAnsi" w:cstheme="majorHAnsi"/>
                <w:sz w:val="20"/>
                <w:szCs w:val="20"/>
              </w:rPr>
            </w:pPr>
          </w:p>
        </w:tc>
      </w:tr>
      <w:tr w:rsidR="00FF5610" w:rsidRPr="00B25B6D" w14:paraId="206A1E33" w14:textId="6DF8D095" w:rsidTr="000B1928">
        <w:tc>
          <w:tcPr>
            <w:tcW w:w="3402" w:type="dxa"/>
          </w:tcPr>
          <w:p w14:paraId="2BEAB407" w14:textId="6992E7D7"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Covid-19 department</w:t>
            </w:r>
          </w:p>
        </w:tc>
        <w:tc>
          <w:tcPr>
            <w:tcW w:w="1375" w:type="dxa"/>
          </w:tcPr>
          <w:p w14:paraId="6609479C" w14:textId="3EF987B2"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716</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8.7%)</w:t>
            </w:r>
          </w:p>
        </w:tc>
        <w:tc>
          <w:tcPr>
            <w:tcW w:w="1526" w:type="dxa"/>
          </w:tcPr>
          <w:p w14:paraId="0D0D0810" w14:textId="2B24A3CE"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230</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0.8%)</w:t>
            </w:r>
          </w:p>
        </w:tc>
        <w:tc>
          <w:tcPr>
            <w:tcW w:w="992" w:type="dxa"/>
          </w:tcPr>
          <w:p w14:paraId="47FAFFDD" w14:textId="72240FBF"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0.003</w:t>
            </w:r>
          </w:p>
        </w:tc>
        <w:tc>
          <w:tcPr>
            <w:tcW w:w="2061" w:type="dxa"/>
          </w:tcPr>
          <w:p w14:paraId="0336A804" w14:textId="21D2FF13"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1.244</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051-1.471)</w:t>
            </w:r>
          </w:p>
        </w:tc>
        <w:tc>
          <w:tcPr>
            <w:tcW w:w="1210" w:type="dxa"/>
          </w:tcPr>
          <w:p w14:paraId="62D8560D" w14:textId="4A505371"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0.011</w:t>
            </w:r>
          </w:p>
        </w:tc>
        <w:tc>
          <w:tcPr>
            <w:tcW w:w="1250" w:type="dxa"/>
          </w:tcPr>
          <w:p w14:paraId="5CF6983F" w14:textId="709BACBB"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230</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0.7%)</w:t>
            </w:r>
          </w:p>
        </w:tc>
        <w:tc>
          <w:tcPr>
            <w:tcW w:w="1270" w:type="dxa"/>
          </w:tcPr>
          <w:p w14:paraId="7B3B9BE6" w14:textId="50EDD5B5"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8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2.4%)</w:t>
            </w:r>
          </w:p>
        </w:tc>
        <w:tc>
          <w:tcPr>
            <w:tcW w:w="912" w:type="dxa"/>
          </w:tcPr>
          <w:p w14:paraId="1FA0345A" w14:textId="5042E122"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216</w:t>
            </w:r>
          </w:p>
        </w:tc>
        <w:tc>
          <w:tcPr>
            <w:tcW w:w="1937" w:type="dxa"/>
          </w:tcPr>
          <w:p w14:paraId="7DF953CB" w14:textId="7D0FA413"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2558" w:type="dxa"/>
          </w:tcPr>
          <w:p w14:paraId="61108D2D" w14:textId="711CE87B"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5F1B1043" w14:textId="562C5658"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3F832EAC" w14:textId="4EF66F5D"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22A7DE92" w14:textId="77777777"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7D66DD5C" w14:textId="71E6145B"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r>
      <w:tr w:rsidR="00FF5610" w:rsidRPr="00B25B6D" w14:paraId="140FC17A" w14:textId="6E470EBA" w:rsidTr="000B1928">
        <w:tc>
          <w:tcPr>
            <w:tcW w:w="3402" w:type="dxa"/>
          </w:tcPr>
          <w:p w14:paraId="7FEF4326" w14:textId="1C8533B9"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Emergency department</w:t>
            </w:r>
          </w:p>
        </w:tc>
        <w:tc>
          <w:tcPr>
            <w:tcW w:w="1375" w:type="dxa"/>
          </w:tcPr>
          <w:p w14:paraId="18EFFA19" w14:textId="1ECD29F3"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466</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5.7%)</w:t>
            </w:r>
          </w:p>
        </w:tc>
        <w:tc>
          <w:tcPr>
            <w:tcW w:w="1526" w:type="dxa"/>
          </w:tcPr>
          <w:p w14:paraId="495A5D22" w14:textId="6B24E23F"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19</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5.6%)</w:t>
            </w:r>
          </w:p>
        </w:tc>
        <w:tc>
          <w:tcPr>
            <w:tcW w:w="992" w:type="dxa"/>
          </w:tcPr>
          <w:p w14:paraId="2AB3C934" w14:textId="5FB578B6"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864</w:t>
            </w:r>
          </w:p>
        </w:tc>
        <w:tc>
          <w:tcPr>
            <w:tcW w:w="2061" w:type="dxa"/>
          </w:tcPr>
          <w:p w14:paraId="4E3AA04A"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210" w:type="dxa"/>
          </w:tcPr>
          <w:p w14:paraId="3A240CE7"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250" w:type="dxa"/>
          </w:tcPr>
          <w:p w14:paraId="6E427E53" w14:textId="3D019E19"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81</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8.4%)</w:t>
            </w:r>
          </w:p>
        </w:tc>
        <w:tc>
          <w:tcPr>
            <w:tcW w:w="1270" w:type="dxa"/>
          </w:tcPr>
          <w:p w14:paraId="07F51D1C" w14:textId="09DD8A4B"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56</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8.3%)</w:t>
            </w:r>
          </w:p>
        </w:tc>
        <w:tc>
          <w:tcPr>
            <w:tcW w:w="912" w:type="dxa"/>
          </w:tcPr>
          <w:p w14:paraId="412B07E5" w14:textId="7EE35456"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905</w:t>
            </w:r>
          </w:p>
        </w:tc>
        <w:tc>
          <w:tcPr>
            <w:tcW w:w="1937" w:type="dxa"/>
          </w:tcPr>
          <w:p w14:paraId="7F7A3AD3"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2558" w:type="dxa"/>
          </w:tcPr>
          <w:p w14:paraId="0F2FA685"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7065CDB5" w14:textId="5304F00E"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3CA5A206" w14:textId="2C4BBB86"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637D7C08"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370CDC99" w14:textId="1D12561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r>
      <w:tr w:rsidR="00FF5610" w:rsidRPr="00B25B6D" w14:paraId="662DDF35" w14:textId="0377AA22" w:rsidTr="000B1928">
        <w:tc>
          <w:tcPr>
            <w:tcW w:w="3402" w:type="dxa"/>
          </w:tcPr>
          <w:p w14:paraId="1476BCA2" w14:textId="05B6846E"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Geriatrics</w:t>
            </w:r>
          </w:p>
        </w:tc>
        <w:tc>
          <w:tcPr>
            <w:tcW w:w="1375" w:type="dxa"/>
          </w:tcPr>
          <w:p w14:paraId="2A2F4115" w14:textId="5130079C"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756</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9.2%)</w:t>
            </w:r>
          </w:p>
        </w:tc>
        <w:tc>
          <w:tcPr>
            <w:tcW w:w="1526" w:type="dxa"/>
          </w:tcPr>
          <w:p w14:paraId="71E09F3D" w14:textId="6473F1A7"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241</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1.3%)</w:t>
            </w:r>
          </w:p>
        </w:tc>
        <w:tc>
          <w:tcPr>
            <w:tcW w:w="992" w:type="dxa"/>
          </w:tcPr>
          <w:p w14:paraId="5149D47B" w14:textId="62D15FBE"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004</w:t>
            </w:r>
          </w:p>
        </w:tc>
        <w:tc>
          <w:tcPr>
            <w:tcW w:w="2061" w:type="dxa"/>
          </w:tcPr>
          <w:p w14:paraId="18694D20" w14:textId="05082EFB"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11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39-1.321)</w:t>
            </w:r>
          </w:p>
        </w:tc>
        <w:tc>
          <w:tcPr>
            <w:tcW w:w="1210" w:type="dxa"/>
          </w:tcPr>
          <w:p w14:paraId="1AC08152" w14:textId="5BC3F7AE"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215</w:t>
            </w:r>
          </w:p>
        </w:tc>
        <w:tc>
          <w:tcPr>
            <w:tcW w:w="1250" w:type="dxa"/>
          </w:tcPr>
          <w:p w14:paraId="48B6C3E9" w14:textId="46E76294"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55</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2%)</w:t>
            </w:r>
          </w:p>
        </w:tc>
        <w:tc>
          <w:tcPr>
            <w:tcW w:w="1270" w:type="dxa"/>
          </w:tcPr>
          <w:p w14:paraId="2686A2D4" w14:textId="148085A3"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59</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8.7%)</w:t>
            </w:r>
          </w:p>
        </w:tc>
        <w:tc>
          <w:tcPr>
            <w:tcW w:w="912" w:type="dxa"/>
          </w:tcPr>
          <w:p w14:paraId="21587BAB" w14:textId="42A2F702"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196</w:t>
            </w:r>
          </w:p>
        </w:tc>
        <w:tc>
          <w:tcPr>
            <w:tcW w:w="1937" w:type="dxa"/>
          </w:tcPr>
          <w:p w14:paraId="404AE2C8" w14:textId="2950DCE5"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06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747-1.514)</w:t>
            </w:r>
          </w:p>
        </w:tc>
        <w:tc>
          <w:tcPr>
            <w:tcW w:w="2558" w:type="dxa"/>
          </w:tcPr>
          <w:p w14:paraId="13EAF5CA" w14:textId="64C023FF"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732</w:t>
            </w:r>
          </w:p>
        </w:tc>
        <w:tc>
          <w:tcPr>
            <w:tcW w:w="838" w:type="dxa"/>
          </w:tcPr>
          <w:p w14:paraId="458C6472" w14:textId="3213E52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3D216FC6" w14:textId="0C918448"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4DBECACC"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20C697F2" w14:textId="600C2A4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r>
      <w:tr w:rsidR="00FF5610" w:rsidRPr="00B25B6D" w14:paraId="07554722" w14:textId="7DBFDE3A" w:rsidTr="000B1928">
        <w:tc>
          <w:tcPr>
            <w:tcW w:w="3402" w:type="dxa"/>
          </w:tcPr>
          <w:p w14:paraId="4E163411" w14:textId="5E0CAD5B"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Palliative care</w:t>
            </w:r>
          </w:p>
        </w:tc>
        <w:tc>
          <w:tcPr>
            <w:tcW w:w="1375" w:type="dxa"/>
          </w:tcPr>
          <w:p w14:paraId="44D85CE6" w14:textId="13191C47"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33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4.1%)</w:t>
            </w:r>
          </w:p>
        </w:tc>
        <w:tc>
          <w:tcPr>
            <w:tcW w:w="1526" w:type="dxa"/>
          </w:tcPr>
          <w:p w14:paraId="3B70AC89" w14:textId="4BC1DB01"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97</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4.6%)</w:t>
            </w:r>
          </w:p>
        </w:tc>
        <w:tc>
          <w:tcPr>
            <w:tcW w:w="992" w:type="dxa"/>
          </w:tcPr>
          <w:p w14:paraId="6C97DA76" w14:textId="2EB79F90"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323</w:t>
            </w:r>
          </w:p>
        </w:tc>
        <w:tc>
          <w:tcPr>
            <w:tcW w:w="2061" w:type="dxa"/>
          </w:tcPr>
          <w:p w14:paraId="18A4C0C7"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210" w:type="dxa"/>
          </w:tcPr>
          <w:p w14:paraId="038458F4"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250" w:type="dxa"/>
          </w:tcPr>
          <w:p w14:paraId="1AC7B685" w14:textId="7562F20C"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17</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5.5%)</w:t>
            </w:r>
          </w:p>
        </w:tc>
        <w:tc>
          <w:tcPr>
            <w:tcW w:w="1270" w:type="dxa"/>
          </w:tcPr>
          <w:p w14:paraId="7AB1D8E4" w14:textId="59718083"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3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5.0%)</w:t>
            </w:r>
          </w:p>
        </w:tc>
        <w:tc>
          <w:tcPr>
            <w:tcW w:w="912" w:type="dxa"/>
          </w:tcPr>
          <w:p w14:paraId="736C426B" w14:textId="132E7834"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673</w:t>
            </w:r>
          </w:p>
        </w:tc>
        <w:tc>
          <w:tcPr>
            <w:tcW w:w="1937" w:type="dxa"/>
          </w:tcPr>
          <w:p w14:paraId="41BE4A08"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2558" w:type="dxa"/>
          </w:tcPr>
          <w:p w14:paraId="3C2AEB39"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42739250" w14:textId="37E405C6"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49AA626F" w14:textId="35F63C49"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06ED3EC8"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44BD4391" w14:textId="2B76C841"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r>
      <w:tr w:rsidR="00FF5610" w:rsidRPr="00B25B6D" w14:paraId="51957BCC" w14:textId="2BD5EC1E" w:rsidTr="000B1928">
        <w:tc>
          <w:tcPr>
            <w:tcW w:w="3402" w:type="dxa"/>
          </w:tcPr>
          <w:p w14:paraId="372BDC69" w14:textId="4CBE56E1"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Adult psychiatry</w:t>
            </w:r>
          </w:p>
        </w:tc>
        <w:tc>
          <w:tcPr>
            <w:tcW w:w="1375" w:type="dxa"/>
          </w:tcPr>
          <w:p w14:paraId="28B373F9" w14:textId="589EFB92"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1101</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3.4%)</w:t>
            </w:r>
          </w:p>
        </w:tc>
        <w:tc>
          <w:tcPr>
            <w:tcW w:w="1526" w:type="dxa"/>
          </w:tcPr>
          <w:p w14:paraId="0774EA68" w14:textId="62598E17"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352</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6.5%)</w:t>
            </w:r>
          </w:p>
        </w:tc>
        <w:tc>
          <w:tcPr>
            <w:tcW w:w="992" w:type="dxa"/>
          </w:tcPr>
          <w:p w14:paraId="2B514E2E" w14:textId="1A39E2E6"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lt;0.001</w:t>
            </w:r>
          </w:p>
        </w:tc>
        <w:tc>
          <w:tcPr>
            <w:tcW w:w="2061" w:type="dxa"/>
          </w:tcPr>
          <w:p w14:paraId="69310F9A" w14:textId="358CE54D"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1.231</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069-1.418)</w:t>
            </w:r>
          </w:p>
        </w:tc>
        <w:tc>
          <w:tcPr>
            <w:tcW w:w="1210" w:type="dxa"/>
          </w:tcPr>
          <w:p w14:paraId="1A307F6F" w14:textId="18784318"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0.004</w:t>
            </w:r>
          </w:p>
        </w:tc>
        <w:tc>
          <w:tcPr>
            <w:tcW w:w="1250" w:type="dxa"/>
          </w:tcPr>
          <w:p w14:paraId="439693B5" w14:textId="61D9638C"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371</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7.3%)</w:t>
            </w:r>
          </w:p>
        </w:tc>
        <w:tc>
          <w:tcPr>
            <w:tcW w:w="1270" w:type="dxa"/>
          </w:tcPr>
          <w:p w14:paraId="02AD665E" w14:textId="3F863FBC"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152</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22.5%)</w:t>
            </w:r>
          </w:p>
        </w:tc>
        <w:tc>
          <w:tcPr>
            <w:tcW w:w="912" w:type="dxa"/>
          </w:tcPr>
          <w:p w14:paraId="0B75A6A4" w14:textId="5B0454B2"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0.002</w:t>
            </w:r>
          </w:p>
        </w:tc>
        <w:tc>
          <w:tcPr>
            <w:tcW w:w="1937" w:type="dxa"/>
          </w:tcPr>
          <w:p w14:paraId="626092FA" w14:textId="54E81C7F"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1.308</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023-1.674)</w:t>
            </w:r>
          </w:p>
        </w:tc>
        <w:tc>
          <w:tcPr>
            <w:tcW w:w="2558" w:type="dxa"/>
          </w:tcPr>
          <w:p w14:paraId="2DF363CD" w14:textId="416B4F69"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0.033</w:t>
            </w:r>
          </w:p>
        </w:tc>
        <w:tc>
          <w:tcPr>
            <w:tcW w:w="838" w:type="dxa"/>
          </w:tcPr>
          <w:p w14:paraId="10613104" w14:textId="558ECD23"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165A6386" w14:textId="66C0E013"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290649F0" w14:textId="77777777"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48CFF797" w14:textId="568E37FA"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r>
      <w:tr w:rsidR="00FF5610" w:rsidRPr="00B25B6D" w14:paraId="5F94C61F" w14:textId="6D5A3AA3" w:rsidTr="000B1928">
        <w:tc>
          <w:tcPr>
            <w:tcW w:w="3402" w:type="dxa"/>
          </w:tcPr>
          <w:p w14:paraId="432BD97D" w14:textId="7F27A5EB"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Childhood psychiatry</w:t>
            </w:r>
          </w:p>
        </w:tc>
        <w:tc>
          <w:tcPr>
            <w:tcW w:w="1375" w:type="dxa"/>
          </w:tcPr>
          <w:p w14:paraId="04437A70" w14:textId="76F6B6E1"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301</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3.7%)</w:t>
            </w:r>
          </w:p>
        </w:tc>
        <w:tc>
          <w:tcPr>
            <w:tcW w:w="1526" w:type="dxa"/>
          </w:tcPr>
          <w:p w14:paraId="2BBCCEFD" w14:textId="37B2CEFF"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114</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5.4%)</w:t>
            </w:r>
          </w:p>
        </w:tc>
        <w:tc>
          <w:tcPr>
            <w:tcW w:w="992" w:type="dxa"/>
          </w:tcPr>
          <w:p w14:paraId="055D9183" w14:textId="552BC347"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lt;0.001</w:t>
            </w:r>
          </w:p>
        </w:tc>
        <w:tc>
          <w:tcPr>
            <w:tcW w:w="2061" w:type="dxa"/>
          </w:tcPr>
          <w:p w14:paraId="71A3FAA5" w14:textId="05DD5C6F"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1.538</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216-1.944)</w:t>
            </w:r>
          </w:p>
        </w:tc>
        <w:tc>
          <w:tcPr>
            <w:tcW w:w="1210" w:type="dxa"/>
          </w:tcPr>
          <w:p w14:paraId="3AD384A7" w14:textId="087D3E5B"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lt;0.001</w:t>
            </w:r>
          </w:p>
        </w:tc>
        <w:tc>
          <w:tcPr>
            <w:tcW w:w="1250" w:type="dxa"/>
          </w:tcPr>
          <w:p w14:paraId="24DB75CE" w14:textId="01F0D21D"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6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3.0%)</w:t>
            </w:r>
          </w:p>
        </w:tc>
        <w:tc>
          <w:tcPr>
            <w:tcW w:w="1270" w:type="dxa"/>
          </w:tcPr>
          <w:p w14:paraId="12431530" w14:textId="43D21FD9"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28</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4.1%)</w:t>
            </w:r>
          </w:p>
        </w:tc>
        <w:tc>
          <w:tcPr>
            <w:tcW w:w="912" w:type="dxa"/>
          </w:tcPr>
          <w:p w14:paraId="3472F2DF" w14:textId="25C774D2"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138</w:t>
            </w:r>
          </w:p>
        </w:tc>
        <w:tc>
          <w:tcPr>
            <w:tcW w:w="1937" w:type="dxa"/>
          </w:tcPr>
          <w:p w14:paraId="127AF73B" w14:textId="42C6AF79"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607</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83-2.628)</w:t>
            </w:r>
          </w:p>
        </w:tc>
        <w:tc>
          <w:tcPr>
            <w:tcW w:w="2558" w:type="dxa"/>
          </w:tcPr>
          <w:p w14:paraId="126B41B7" w14:textId="778D7B89"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059</w:t>
            </w:r>
          </w:p>
        </w:tc>
        <w:tc>
          <w:tcPr>
            <w:tcW w:w="838" w:type="dxa"/>
          </w:tcPr>
          <w:p w14:paraId="15C3A5E2" w14:textId="6D488749"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7BDC2F1E" w14:textId="7BA22072"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09653615" w14:textId="77777777"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c>
          <w:tcPr>
            <w:tcW w:w="838" w:type="dxa"/>
          </w:tcPr>
          <w:p w14:paraId="398876CD" w14:textId="714F470A" w:rsidR="005521AF" w:rsidRPr="00B25B6D" w:rsidRDefault="005521AF" w:rsidP="005521AF">
            <w:pPr>
              <w:ind w:right="-499"/>
              <w:jc w:val="both"/>
              <w:rPr>
                <w:rFonts w:asciiTheme="majorHAnsi" w:eastAsia="Times New Roman" w:hAnsiTheme="majorHAnsi" w:cstheme="majorHAnsi"/>
                <w:b/>
                <w:bCs/>
                <w:color w:val="000000"/>
                <w:sz w:val="20"/>
                <w:szCs w:val="20"/>
                <w:lang w:eastAsia="fr-FR"/>
              </w:rPr>
            </w:pPr>
          </w:p>
        </w:tc>
      </w:tr>
      <w:tr w:rsidR="00FF5610" w:rsidRPr="00B25B6D" w14:paraId="543B1C1E" w14:textId="43426C6A" w:rsidTr="000B1928">
        <w:tc>
          <w:tcPr>
            <w:tcW w:w="3402" w:type="dxa"/>
          </w:tcPr>
          <w:p w14:paraId="280E3584" w14:textId="14D91361"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Critical care</w:t>
            </w:r>
          </w:p>
        </w:tc>
        <w:tc>
          <w:tcPr>
            <w:tcW w:w="1375" w:type="dxa"/>
          </w:tcPr>
          <w:p w14:paraId="4427E03F" w14:textId="61AF6F05"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677</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8.3%)</w:t>
            </w:r>
          </w:p>
        </w:tc>
        <w:tc>
          <w:tcPr>
            <w:tcW w:w="1526" w:type="dxa"/>
          </w:tcPr>
          <w:p w14:paraId="48D29BD1" w14:textId="51893635"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67</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8%)</w:t>
            </w:r>
          </w:p>
        </w:tc>
        <w:tc>
          <w:tcPr>
            <w:tcW w:w="992" w:type="dxa"/>
          </w:tcPr>
          <w:p w14:paraId="52B06CFA" w14:textId="0CA4F9F6"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532</w:t>
            </w:r>
          </w:p>
        </w:tc>
        <w:tc>
          <w:tcPr>
            <w:tcW w:w="2061" w:type="dxa"/>
          </w:tcPr>
          <w:p w14:paraId="55519AAC"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210" w:type="dxa"/>
          </w:tcPr>
          <w:p w14:paraId="36A788E2"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250" w:type="dxa"/>
          </w:tcPr>
          <w:p w14:paraId="6F511DF3" w14:textId="537651BB"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296</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3.8%)</w:t>
            </w:r>
          </w:p>
        </w:tc>
        <w:tc>
          <w:tcPr>
            <w:tcW w:w="1270" w:type="dxa"/>
          </w:tcPr>
          <w:p w14:paraId="15F6F13C" w14:textId="7F2F3E12"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76</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1.3%)</w:t>
            </w:r>
          </w:p>
        </w:tc>
        <w:tc>
          <w:tcPr>
            <w:tcW w:w="912" w:type="dxa"/>
          </w:tcPr>
          <w:p w14:paraId="7165D9B8" w14:textId="26E2AF6C"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088</w:t>
            </w:r>
          </w:p>
        </w:tc>
        <w:tc>
          <w:tcPr>
            <w:tcW w:w="1937" w:type="dxa"/>
          </w:tcPr>
          <w:p w14:paraId="151B4BF1" w14:textId="78F7949C"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938</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699-1.259)</w:t>
            </w:r>
          </w:p>
        </w:tc>
        <w:tc>
          <w:tcPr>
            <w:tcW w:w="2558" w:type="dxa"/>
          </w:tcPr>
          <w:p w14:paraId="533D15CC" w14:textId="26002B2A"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0.671</w:t>
            </w:r>
          </w:p>
        </w:tc>
        <w:tc>
          <w:tcPr>
            <w:tcW w:w="838" w:type="dxa"/>
          </w:tcPr>
          <w:p w14:paraId="0AB5CEC3" w14:textId="37C4D48F"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68F39FF3" w14:textId="0DBF9B4F"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301B78ED"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838" w:type="dxa"/>
          </w:tcPr>
          <w:p w14:paraId="66460575" w14:textId="0AD88964"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r>
      <w:tr w:rsidR="00FF5610" w:rsidRPr="00B25B6D" w14:paraId="33ED1DF9" w14:textId="274C4960" w:rsidTr="000B1928">
        <w:tc>
          <w:tcPr>
            <w:tcW w:w="3402" w:type="dxa"/>
          </w:tcPr>
          <w:p w14:paraId="0277004F" w14:textId="558757A8" w:rsidR="005521AF" w:rsidRPr="00B25B6D" w:rsidRDefault="00CE0BA3" w:rsidP="005521AF">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Full-time job</w:t>
            </w:r>
          </w:p>
        </w:tc>
        <w:tc>
          <w:tcPr>
            <w:tcW w:w="1375" w:type="dxa"/>
          </w:tcPr>
          <w:p w14:paraId="2A53847B" w14:textId="6C7F5E44" w:rsidR="005521AF" w:rsidRPr="00B25B6D" w:rsidRDefault="00CE0BA3" w:rsidP="005521AF">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6918</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84.4%)</w:t>
            </w:r>
          </w:p>
        </w:tc>
        <w:tc>
          <w:tcPr>
            <w:tcW w:w="1526" w:type="dxa"/>
          </w:tcPr>
          <w:p w14:paraId="610E3BD9" w14:textId="2855D76E" w:rsidR="005521AF" w:rsidRPr="00B25B6D" w:rsidRDefault="00CE0BA3" w:rsidP="005521AF">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1712</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80.4%)</w:t>
            </w:r>
          </w:p>
        </w:tc>
        <w:tc>
          <w:tcPr>
            <w:tcW w:w="992" w:type="dxa"/>
          </w:tcPr>
          <w:p w14:paraId="7A1AEA84" w14:textId="08478DB8"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2061" w:type="dxa"/>
          </w:tcPr>
          <w:p w14:paraId="75A3BF5D" w14:textId="6C79FA6C" w:rsidR="005521AF" w:rsidRPr="00B25B6D" w:rsidRDefault="00CE0BA3" w:rsidP="005521AF">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0.798</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0.699-0.912)</w:t>
            </w:r>
          </w:p>
        </w:tc>
        <w:tc>
          <w:tcPr>
            <w:tcW w:w="1210" w:type="dxa"/>
          </w:tcPr>
          <w:p w14:paraId="25F144E7" w14:textId="6F4BF8A3"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1250" w:type="dxa"/>
          </w:tcPr>
          <w:p w14:paraId="0A02FE9A" w14:textId="5F2E3CD9"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1770</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82.6%)</w:t>
            </w:r>
          </w:p>
        </w:tc>
        <w:tc>
          <w:tcPr>
            <w:tcW w:w="1270" w:type="dxa"/>
          </w:tcPr>
          <w:p w14:paraId="2FEE18D0" w14:textId="0C9CD766"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543</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80.4%)</w:t>
            </w:r>
          </w:p>
        </w:tc>
        <w:tc>
          <w:tcPr>
            <w:tcW w:w="912" w:type="dxa"/>
          </w:tcPr>
          <w:p w14:paraId="1DF5DB1D" w14:textId="52F1E2C1"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213</w:t>
            </w:r>
          </w:p>
        </w:tc>
        <w:tc>
          <w:tcPr>
            <w:tcW w:w="1937" w:type="dxa"/>
          </w:tcPr>
          <w:p w14:paraId="090226F4" w14:textId="67DBD616" w:rsidR="005521AF" w:rsidRPr="00B25B6D" w:rsidRDefault="005521AF" w:rsidP="005521AF">
            <w:pPr>
              <w:ind w:right="-499"/>
              <w:jc w:val="both"/>
              <w:rPr>
                <w:rFonts w:asciiTheme="majorHAnsi" w:hAnsiTheme="majorHAnsi" w:cstheme="majorHAnsi"/>
                <w:b/>
                <w:bCs/>
                <w:sz w:val="20"/>
                <w:szCs w:val="20"/>
              </w:rPr>
            </w:pPr>
          </w:p>
        </w:tc>
        <w:tc>
          <w:tcPr>
            <w:tcW w:w="2558" w:type="dxa"/>
          </w:tcPr>
          <w:p w14:paraId="329D235A" w14:textId="7C125F38" w:rsidR="005521AF" w:rsidRPr="00B25B6D" w:rsidRDefault="005521AF" w:rsidP="005521AF">
            <w:pPr>
              <w:ind w:right="-499"/>
              <w:jc w:val="both"/>
              <w:rPr>
                <w:rFonts w:asciiTheme="majorHAnsi" w:hAnsiTheme="majorHAnsi" w:cstheme="majorHAnsi"/>
                <w:b/>
                <w:bCs/>
                <w:sz w:val="20"/>
                <w:szCs w:val="20"/>
              </w:rPr>
            </w:pPr>
          </w:p>
        </w:tc>
        <w:tc>
          <w:tcPr>
            <w:tcW w:w="838" w:type="dxa"/>
          </w:tcPr>
          <w:p w14:paraId="0949CB68" w14:textId="697A0441" w:rsidR="005521AF" w:rsidRPr="00B25B6D" w:rsidRDefault="005521AF" w:rsidP="005521AF">
            <w:pPr>
              <w:ind w:right="-499"/>
              <w:jc w:val="both"/>
              <w:rPr>
                <w:rFonts w:asciiTheme="majorHAnsi" w:hAnsiTheme="majorHAnsi" w:cstheme="majorHAnsi"/>
                <w:b/>
                <w:bCs/>
                <w:sz w:val="20"/>
                <w:szCs w:val="20"/>
              </w:rPr>
            </w:pPr>
          </w:p>
        </w:tc>
        <w:tc>
          <w:tcPr>
            <w:tcW w:w="838" w:type="dxa"/>
          </w:tcPr>
          <w:p w14:paraId="369937EF" w14:textId="7BC9D6FE" w:rsidR="005521AF" w:rsidRPr="00B25B6D" w:rsidRDefault="005521AF" w:rsidP="005521AF">
            <w:pPr>
              <w:ind w:right="-499"/>
              <w:jc w:val="both"/>
              <w:rPr>
                <w:rFonts w:asciiTheme="majorHAnsi" w:hAnsiTheme="majorHAnsi" w:cstheme="majorHAnsi"/>
                <w:b/>
                <w:bCs/>
                <w:sz w:val="20"/>
                <w:szCs w:val="20"/>
              </w:rPr>
            </w:pPr>
          </w:p>
        </w:tc>
        <w:tc>
          <w:tcPr>
            <w:tcW w:w="838" w:type="dxa"/>
          </w:tcPr>
          <w:p w14:paraId="3D72189A" w14:textId="77777777" w:rsidR="005521AF" w:rsidRPr="00B25B6D" w:rsidRDefault="005521AF" w:rsidP="005521AF">
            <w:pPr>
              <w:ind w:right="-499"/>
              <w:jc w:val="both"/>
              <w:rPr>
                <w:rFonts w:asciiTheme="majorHAnsi" w:hAnsiTheme="majorHAnsi" w:cstheme="majorHAnsi"/>
                <w:b/>
                <w:bCs/>
                <w:sz w:val="20"/>
                <w:szCs w:val="20"/>
              </w:rPr>
            </w:pPr>
          </w:p>
        </w:tc>
        <w:tc>
          <w:tcPr>
            <w:tcW w:w="838" w:type="dxa"/>
          </w:tcPr>
          <w:p w14:paraId="34A7A29F" w14:textId="28FAED66" w:rsidR="005521AF" w:rsidRPr="00B25B6D" w:rsidRDefault="005521AF" w:rsidP="005521AF">
            <w:pPr>
              <w:ind w:right="-499"/>
              <w:jc w:val="both"/>
              <w:rPr>
                <w:rFonts w:asciiTheme="majorHAnsi" w:hAnsiTheme="majorHAnsi" w:cstheme="majorHAnsi"/>
                <w:b/>
                <w:bCs/>
                <w:sz w:val="20"/>
                <w:szCs w:val="20"/>
              </w:rPr>
            </w:pPr>
          </w:p>
        </w:tc>
      </w:tr>
      <w:tr w:rsidR="00FF5610" w:rsidRPr="00B25B6D" w14:paraId="001EDA96" w14:textId="1E1670D3" w:rsidTr="000B1928">
        <w:tc>
          <w:tcPr>
            <w:tcW w:w="3402" w:type="dxa"/>
          </w:tcPr>
          <w:p w14:paraId="379B1FF2" w14:textId="752C1EC2"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Night work</w:t>
            </w:r>
          </w:p>
        </w:tc>
        <w:tc>
          <w:tcPr>
            <w:tcW w:w="1375" w:type="dxa"/>
          </w:tcPr>
          <w:p w14:paraId="55256B3E" w14:textId="62197F40"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496</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6.1%)</w:t>
            </w:r>
          </w:p>
        </w:tc>
        <w:tc>
          <w:tcPr>
            <w:tcW w:w="1526" w:type="dxa"/>
          </w:tcPr>
          <w:p w14:paraId="17900BAF" w14:textId="35CD1E19"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152</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1%)</w:t>
            </w:r>
          </w:p>
        </w:tc>
        <w:tc>
          <w:tcPr>
            <w:tcW w:w="992" w:type="dxa"/>
          </w:tcPr>
          <w:p w14:paraId="0C1CEA1B" w14:textId="0E9EA7EC"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065</w:t>
            </w:r>
          </w:p>
        </w:tc>
        <w:tc>
          <w:tcPr>
            <w:tcW w:w="2061" w:type="dxa"/>
          </w:tcPr>
          <w:p w14:paraId="4C4DC3C2" w14:textId="2DF7F588"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1.063</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0.863-1.310)</w:t>
            </w:r>
          </w:p>
        </w:tc>
        <w:tc>
          <w:tcPr>
            <w:tcW w:w="1210" w:type="dxa"/>
          </w:tcPr>
          <w:p w14:paraId="5E5BBAEC" w14:textId="5CDAF52C"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565</w:t>
            </w:r>
          </w:p>
        </w:tc>
        <w:tc>
          <w:tcPr>
            <w:tcW w:w="1250" w:type="dxa"/>
          </w:tcPr>
          <w:p w14:paraId="5108B20D" w14:textId="564CB87B"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272</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12.7%)</w:t>
            </w:r>
          </w:p>
        </w:tc>
        <w:tc>
          <w:tcPr>
            <w:tcW w:w="1270" w:type="dxa"/>
          </w:tcPr>
          <w:p w14:paraId="55A37D87" w14:textId="2D32E107"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87</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12.9%)</w:t>
            </w:r>
          </w:p>
        </w:tc>
        <w:tc>
          <w:tcPr>
            <w:tcW w:w="912" w:type="dxa"/>
          </w:tcPr>
          <w:p w14:paraId="689E72A7" w14:textId="3ECDC4D0"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891</w:t>
            </w:r>
          </w:p>
        </w:tc>
        <w:tc>
          <w:tcPr>
            <w:tcW w:w="1937" w:type="dxa"/>
          </w:tcPr>
          <w:p w14:paraId="372D0F48" w14:textId="73DFBF14" w:rsidR="005521AF" w:rsidRPr="00B25B6D" w:rsidRDefault="005521AF" w:rsidP="005521AF">
            <w:pPr>
              <w:ind w:right="-499"/>
              <w:jc w:val="both"/>
              <w:rPr>
                <w:rFonts w:asciiTheme="majorHAnsi" w:hAnsiTheme="majorHAnsi" w:cstheme="majorHAnsi"/>
                <w:sz w:val="20"/>
                <w:szCs w:val="20"/>
              </w:rPr>
            </w:pPr>
          </w:p>
        </w:tc>
        <w:tc>
          <w:tcPr>
            <w:tcW w:w="2558" w:type="dxa"/>
          </w:tcPr>
          <w:p w14:paraId="56B014D2" w14:textId="3AC0072B" w:rsidR="005521AF" w:rsidRPr="00B25B6D" w:rsidRDefault="005521AF" w:rsidP="005521AF">
            <w:pPr>
              <w:ind w:right="-499"/>
              <w:jc w:val="both"/>
              <w:rPr>
                <w:rFonts w:asciiTheme="majorHAnsi" w:hAnsiTheme="majorHAnsi" w:cstheme="majorHAnsi"/>
                <w:sz w:val="20"/>
                <w:szCs w:val="20"/>
              </w:rPr>
            </w:pPr>
          </w:p>
        </w:tc>
        <w:tc>
          <w:tcPr>
            <w:tcW w:w="838" w:type="dxa"/>
          </w:tcPr>
          <w:p w14:paraId="63FC86E3" w14:textId="5161FCD3" w:rsidR="005521AF" w:rsidRPr="00B25B6D" w:rsidRDefault="005521AF" w:rsidP="005521AF">
            <w:pPr>
              <w:ind w:right="-499"/>
              <w:jc w:val="both"/>
              <w:rPr>
                <w:rFonts w:asciiTheme="majorHAnsi" w:hAnsiTheme="majorHAnsi" w:cstheme="majorHAnsi"/>
                <w:sz w:val="20"/>
                <w:szCs w:val="20"/>
              </w:rPr>
            </w:pPr>
          </w:p>
        </w:tc>
        <w:tc>
          <w:tcPr>
            <w:tcW w:w="838" w:type="dxa"/>
          </w:tcPr>
          <w:p w14:paraId="38DAA93C" w14:textId="6F0D1571" w:rsidR="005521AF" w:rsidRPr="00B25B6D" w:rsidRDefault="005521AF" w:rsidP="005521AF">
            <w:pPr>
              <w:ind w:right="-499"/>
              <w:jc w:val="both"/>
              <w:rPr>
                <w:rFonts w:asciiTheme="majorHAnsi" w:hAnsiTheme="majorHAnsi" w:cstheme="majorHAnsi"/>
                <w:sz w:val="20"/>
                <w:szCs w:val="20"/>
              </w:rPr>
            </w:pPr>
          </w:p>
        </w:tc>
        <w:tc>
          <w:tcPr>
            <w:tcW w:w="838" w:type="dxa"/>
          </w:tcPr>
          <w:p w14:paraId="300BD22C"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5DF317EE" w14:textId="5D26AEC6" w:rsidR="005521AF" w:rsidRPr="00B25B6D" w:rsidRDefault="005521AF" w:rsidP="005521AF">
            <w:pPr>
              <w:ind w:right="-499"/>
              <w:jc w:val="both"/>
              <w:rPr>
                <w:rFonts w:asciiTheme="majorHAnsi" w:hAnsiTheme="majorHAnsi" w:cstheme="majorHAnsi"/>
                <w:sz w:val="20"/>
                <w:szCs w:val="20"/>
              </w:rPr>
            </w:pPr>
          </w:p>
        </w:tc>
      </w:tr>
      <w:tr w:rsidR="00FF5610" w:rsidRPr="00B25B6D" w14:paraId="26B5D77C" w14:textId="51E9F807" w:rsidTr="000B1928">
        <w:tc>
          <w:tcPr>
            <w:tcW w:w="3402" w:type="dxa"/>
          </w:tcPr>
          <w:p w14:paraId="2823D085" w14:textId="4CFD395C" w:rsidR="005521AF" w:rsidRPr="00B25B6D" w:rsidRDefault="00CE0BA3" w:rsidP="005521AF">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Night shift</w:t>
            </w:r>
          </w:p>
        </w:tc>
        <w:tc>
          <w:tcPr>
            <w:tcW w:w="1375" w:type="dxa"/>
          </w:tcPr>
          <w:p w14:paraId="010340B5" w14:textId="6811D83E" w:rsidR="005521AF" w:rsidRPr="00B25B6D" w:rsidRDefault="00CE0BA3" w:rsidP="005521AF">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2514</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31.0%)</w:t>
            </w:r>
          </w:p>
        </w:tc>
        <w:tc>
          <w:tcPr>
            <w:tcW w:w="1526" w:type="dxa"/>
          </w:tcPr>
          <w:p w14:paraId="74D610AE" w14:textId="13C787A6" w:rsidR="005521AF" w:rsidRPr="00B25B6D" w:rsidRDefault="00CE0BA3" w:rsidP="005521AF">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532</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25.2%)</w:t>
            </w:r>
          </w:p>
        </w:tc>
        <w:tc>
          <w:tcPr>
            <w:tcW w:w="992" w:type="dxa"/>
          </w:tcPr>
          <w:p w14:paraId="534AD481" w14:textId="77586F66"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2061" w:type="dxa"/>
          </w:tcPr>
          <w:p w14:paraId="78C73074" w14:textId="345FD00C"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848</w:t>
            </w:r>
            <w:r w:rsidR="00B20612"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0.752-0.957)</w:t>
            </w:r>
          </w:p>
        </w:tc>
        <w:tc>
          <w:tcPr>
            <w:tcW w:w="1210" w:type="dxa"/>
          </w:tcPr>
          <w:p w14:paraId="0C9AB8F2" w14:textId="5911D9AB" w:rsidR="005521AF" w:rsidRPr="00B25B6D" w:rsidRDefault="00CE0BA3" w:rsidP="005521AF">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007</w:t>
            </w:r>
          </w:p>
        </w:tc>
        <w:tc>
          <w:tcPr>
            <w:tcW w:w="1250" w:type="dxa"/>
          </w:tcPr>
          <w:p w14:paraId="16B96BC5" w14:textId="7C9F5EFD"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802</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38.1%)</w:t>
            </w:r>
          </w:p>
        </w:tc>
        <w:tc>
          <w:tcPr>
            <w:tcW w:w="1270" w:type="dxa"/>
          </w:tcPr>
          <w:p w14:paraId="62682F6B" w14:textId="01B62FBD"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218</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32.7%)</w:t>
            </w:r>
          </w:p>
        </w:tc>
        <w:tc>
          <w:tcPr>
            <w:tcW w:w="912" w:type="dxa"/>
          </w:tcPr>
          <w:p w14:paraId="46888E4F" w14:textId="2D59BD54"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011</w:t>
            </w:r>
          </w:p>
        </w:tc>
        <w:tc>
          <w:tcPr>
            <w:tcW w:w="1937" w:type="dxa"/>
          </w:tcPr>
          <w:p w14:paraId="0C57DF43" w14:textId="46B8BDFE"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896</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0.730-1.099)</w:t>
            </w:r>
          </w:p>
        </w:tc>
        <w:tc>
          <w:tcPr>
            <w:tcW w:w="2558" w:type="dxa"/>
          </w:tcPr>
          <w:p w14:paraId="221CD0B4" w14:textId="29E30F07" w:rsidR="005521AF" w:rsidRPr="00B25B6D" w:rsidRDefault="008401A6"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292</w:t>
            </w:r>
          </w:p>
        </w:tc>
        <w:tc>
          <w:tcPr>
            <w:tcW w:w="838" w:type="dxa"/>
          </w:tcPr>
          <w:p w14:paraId="5AC4D851" w14:textId="3C1BAA0F" w:rsidR="005521AF" w:rsidRPr="00B25B6D" w:rsidRDefault="005521AF" w:rsidP="005521AF">
            <w:pPr>
              <w:ind w:right="-499"/>
              <w:jc w:val="both"/>
              <w:rPr>
                <w:rFonts w:asciiTheme="majorHAnsi" w:hAnsiTheme="majorHAnsi" w:cstheme="majorHAnsi"/>
                <w:b/>
                <w:bCs/>
                <w:sz w:val="20"/>
                <w:szCs w:val="20"/>
              </w:rPr>
            </w:pPr>
          </w:p>
        </w:tc>
        <w:tc>
          <w:tcPr>
            <w:tcW w:w="838" w:type="dxa"/>
          </w:tcPr>
          <w:p w14:paraId="574743D8" w14:textId="69CF8F99" w:rsidR="005521AF" w:rsidRPr="00B25B6D" w:rsidRDefault="005521AF" w:rsidP="005521AF">
            <w:pPr>
              <w:ind w:right="-499"/>
              <w:jc w:val="both"/>
              <w:rPr>
                <w:rFonts w:asciiTheme="majorHAnsi" w:hAnsiTheme="majorHAnsi" w:cstheme="majorHAnsi"/>
                <w:b/>
                <w:bCs/>
                <w:sz w:val="20"/>
                <w:szCs w:val="20"/>
              </w:rPr>
            </w:pPr>
          </w:p>
        </w:tc>
        <w:tc>
          <w:tcPr>
            <w:tcW w:w="838" w:type="dxa"/>
          </w:tcPr>
          <w:p w14:paraId="75E418DB" w14:textId="77777777" w:rsidR="005521AF" w:rsidRPr="00B25B6D" w:rsidRDefault="005521AF" w:rsidP="005521AF">
            <w:pPr>
              <w:ind w:right="-499"/>
              <w:jc w:val="both"/>
              <w:rPr>
                <w:rFonts w:asciiTheme="majorHAnsi" w:hAnsiTheme="majorHAnsi" w:cstheme="majorHAnsi"/>
                <w:b/>
                <w:bCs/>
                <w:sz w:val="20"/>
                <w:szCs w:val="20"/>
              </w:rPr>
            </w:pPr>
          </w:p>
        </w:tc>
        <w:tc>
          <w:tcPr>
            <w:tcW w:w="838" w:type="dxa"/>
          </w:tcPr>
          <w:p w14:paraId="17DCF3F8" w14:textId="508ABF92" w:rsidR="005521AF" w:rsidRPr="00B25B6D" w:rsidRDefault="005521AF" w:rsidP="005521AF">
            <w:pPr>
              <w:ind w:right="-499"/>
              <w:jc w:val="both"/>
              <w:rPr>
                <w:rFonts w:asciiTheme="majorHAnsi" w:hAnsiTheme="majorHAnsi" w:cstheme="majorHAnsi"/>
                <w:b/>
                <w:bCs/>
                <w:sz w:val="20"/>
                <w:szCs w:val="20"/>
              </w:rPr>
            </w:pPr>
          </w:p>
        </w:tc>
      </w:tr>
      <w:tr w:rsidR="00FF5610" w:rsidRPr="00B25B6D" w14:paraId="65993944" w14:textId="12883941" w:rsidTr="000B1928">
        <w:tc>
          <w:tcPr>
            <w:tcW w:w="3402" w:type="dxa"/>
          </w:tcPr>
          <w:p w14:paraId="245AD3C4" w14:textId="77777777" w:rsidR="005521AF" w:rsidRPr="00B25B6D" w:rsidRDefault="005521AF" w:rsidP="005521AF">
            <w:pPr>
              <w:ind w:right="-499"/>
              <w:jc w:val="both"/>
              <w:rPr>
                <w:rFonts w:asciiTheme="majorHAnsi" w:eastAsia="Times New Roman" w:hAnsiTheme="majorHAnsi" w:cstheme="majorHAnsi"/>
                <w:color w:val="000000"/>
                <w:sz w:val="20"/>
                <w:szCs w:val="20"/>
                <w:lang w:eastAsia="fr-FR"/>
              </w:rPr>
            </w:pPr>
          </w:p>
        </w:tc>
        <w:tc>
          <w:tcPr>
            <w:tcW w:w="1375" w:type="dxa"/>
          </w:tcPr>
          <w:p w14:paraId="4B7AD720" w14:textId="77777777" w:rsidR="005521AF" w:rsidRPr="00B25B6D" w:rsidRDefault="005521AF" w:rsidP="005521AF">
            <w:pPr>
              <w:ind w:right="-499"/>
              <w:jc w:val="both"/>
              <w:rPr>
                <w:rFonts w:asciiTheme="majorHAnsi" w:hAnsiTheme="majorHAnsi" w:cstheme="majorHAnsi"/>
                <w:sz w:val="20"/>
                <w:szCs w:val="20"/>
              </w:rPr>
            </w:pPr>
          </w:p>
        </w:tc>
        <w:tc>
          <w:tcPr>
            <w:tcW w:w="1526" w:type="dxa"/>
          </w:tcPr>
          <w:p w14:paraId="429BC70F" w14:textId="77777777" w:rsidR="005521AF" w:rsidRPr="00B25B6D" w:rsidRDefault="005521AF" w:rsidP="005521AF">
            <w:pPr>
              <w:ind w:right="-499"/>
              <w:jc w:val="both"/>
              <w:rPr>
                <w:rFonts w:asciiTheme="majorHAnsi" w:hAnsiTheme="majorHAnsi" w:cstheme="majorHAnsi"/>
                <w:sz w:val="20"/>
                <w:szCs w:val="20"/>
              </w:rPr>
            </w:pPr>
          </w:p>
        </w:tc>
        <w:tc>
          <w:tcPr>
            <w:tcW w:w="992" w:type="dxa"/>
          </w:tcPr>
          <w:p w14:paraId="6D305B85" w14:textId="77777777" w:rsidR="005521AF" w:rsidRPr="00B25B6D" w:rsidRDefault="005521AF" w:rsidP="005521AF">
            <w:pPr>
              <w:ind w:right="-499"/>
              <w:jc w:val="both"/>
              <w:rPr>
                <w:rFonts w:asciiTheme="majorHAnsi" w:hAnsiTheme="majorHAnsi" w:cstheme="majorHAnsi"/>
                <w:sz w:val="20"/>
                <w:szCs w:val="20"/>
              </w:rPr>
            </w:pPr>
          </w:p>
        </w:tc>
        <w:tc>
          <w:tcPr>
            <w:tcW w:w="2061" w:type="dxa"/>
          </w:tcPr>
          <w:p w14:paraId="7333EBAF"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29E587D8"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00559A67" w14:textId="77777777" w:rsidR="005521AF" w:rsidRPr="00B25B6D" w:rsidRDefault="005521AF" w:rsidP="005521AF">
            <w:pPr>
              <w:ind w:right="-499"/>
              <w:jc w:val="both"/>
              <w:rPr>
                <w:rFonts w:asciiTheme="majorHAnsi" w:hAnsiTheme="majorHAnsi" w:cstheme="majorHAnsi"/>
                <w:sz w:val="20"/>
                <w:szCs w:val="20"/>
              </w:rPr>
            </w:pPr>
          </w:p>
        </w:tc>
        <w:tc>
          <w:tcPr>
            <w:tcW w:w="1270" w:type="dxa"/>
          </w:tcPr>
          <w:p w14:paraId="6F110B13" w14:textId="77777777" w:rsidR="005521AF" w:rsidRPr="00B25B6D" w:rsidRDefault="005521AF" w:rsidP="005521AF">
            <w:pPr>
              <w:ind w:right="-499"/>
              <w:jc w:val="both"/>
              <w:rPr>
                <w:rFonts w:asciiTheme="majorHAnsi" w:hAnsiTheme="majorHAnsi" w:cstheme="majorHAnsi"/>
                <w:sz w:val="20"/>
                <w:szCs w:val="20"/>
              </w:rPr>
            </w:pPr>
          </w:p>
        </w:tc>
        <w:tc>
          <w:tcPr>
            <w:tcW w:w="912" w:type="dxa"/>
          </w:tcPr>
          <w:p w14:paraId="40CE333D" w14:textId="77777777" w:rsidR="005521AF" w:rsidRPr="00B25B6D" w:rsidRDefault="005521AF" w:rsidP="005521AF">
            <w:pPr>
              <w:ind w:right="-499"/>
              <w:jc w:val="both"/>
              <w:rPr>
                <w:rFonts w:asciiTheme="majorHAnsi" w:hAnsiTheme="majorHAnsi" w:cstheme="majorHAnsi"/>
                <w:sz w:val="20"/>
                <w:szCs w:val="20"/>
              </w:rPr>
            </w:pPr>
          </w:p>
        </w:tc>
        <w:tc>
          <w:tcPr>
            <w:tcW w:w="1937" w:type="dxa"/>
          </w:tcPr>
          <w:p w14:paraId="1C00EECB"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6AD5B2AB"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6A3FB20B" w14:textId="467F482E" w:rsidR="005521AF" w:rsidRPr="00B25B6D" w:rsidRDefault="005521AF" w:rsidP="005521AF">
            <w:pPr>
              <w:ind w:right="-499"/>
              <w:jc w:val="both"/>
              <w:rPr>
                <w:rFonts w:asciiTheme="majorHAnsi" w:hAnsiTheme="majorHAnsi" w:cstheme="majorHAnsi"/>
                <w:sz w:val="20"/>
                <w:szCs w:val="20"/>
              </w:rPr>
            </w:pPr>
          </w:p>
        </w:tc>
        <w:tc>
          <w:tcPr>
            <w:tcW w:w="838" w:type="dxa"/>
          </w:tcPr>
          <w:p w14:paraId="55654BA6" w14:textId="4CAB7F4E" w:rsidR="005521AF" w:rsidRPr="00B25B6D" w:rsidRDefault="005521AF" w:rsidP="005521AF">
            <w:pPr>
              <w:ind w:right="-499"/>
              <w:jc w:val="both"/>
              <w:rPr>
                <w:rFonts w:asciiTheme="majorHAnsi" w:hAnsiTheme="majorHAnsi" w:cstheme="majorHAnsi"/>
                <w:sz w:val="20"/>
                <w:szCs w:val="20"/>
              </w:rPr>
            </w:pPr>
          </w:p>
        </w:tc>
        <w:tc>
          <w:tcPr>
            <w:tcW w:w="838" w:type="dxa"/>
          </w:tcPr>
          <w:p w14:paraId="237068F0"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0F092305" w14:textId="4A9A7B13" w:rsidR="005521AF" w:rsidRPr="00B25B6D" w:rsidRDefault="005521AF" w:rsidP="005521AF">
            <w:pPr>
              <w:ind w:right="-499"/>
              <w:jc w:val="both"/>
              <w:rPr>
                <w:rFonts w:asciiTheme="majorHAnsi" w:hAnsiTheme="majorHAnsi" w:cstheme="majorHAnsi"/>
                <w:sz w:val="20"/>
                <w:szCs w:val="20"/>
              </w:rPr>
            </w:pPr>
          </w:p>
        </w:tc>
      </w:tr>
      <w:tr w:rsidR="00FF5610" w:rsidRPr="00B25B6D" w14:paraId="13A3D429" w14:textId="6C913754" w:rsidTr="000B1928">
        <w:tc>
          <w:tcPr>
            <w:tcW w:w="3402" w:type="dxa"/>
          </w:tcPr>
          <w:p w14:paraId="5A6768A0" w14:textId="4DA0AF3C" w:rsidR="005521AF" w:rsidRPr="00B25B6D" w:rsidRDefault="00CE0BA3" w:rsidP="005521AF">
            <w:pPr>
              <w:ind w:right="-499"/>
              <w:jc w:val="both"/>
              <w:rPr>
                <w:rFonts w:asciiTheme="majorHAnsi" w:eastAsia="Times New Roman" w:hAnsiTheme="majorHAnsi" w:cstheme="majorHAnsi"/>
                <w:b/>
                <w:bCs/>
                <w:color w:val="000000"/>
                <w:sz w:val="20"/>
                <w:szCs w:val="20"/>
                <w:lang w:eastAsia="fr-FR"/>
              </w:rPr>
            </w:pPr>
            <w:r w:rsidRPr="00B25B6D">
              <w:rPr>
                <w:rFonts w:asciiTheme="majorHAnsi" w:eastAsia="Times New Roman" w:hAnsiTheme="majorHAnsi" w:cstheme="majorHAnsi"/>
                <w:b/>
                <w:bCs/>
                <w:color w:val="000000"/>
                <w:sz w:val="20"/>
                <w:szCs w:val="20"/>
                <w:lang w:val="en-GB" w:eastAsia="fr-FR"/>
              </w:rPr>
              <w:t>Modifiable factors</w:t>
            </w:r>
          </w:p>
        </w:tc>
        <w:tc>
          <w:tcPr>
            <w:tcW w:w="1375" w:type="dxa"/>
          </w:tcPr>
          <w:p w14:paraId="4C2595F8" w14:textId="77777777" w:rsidR="005521AF" w:rsidRPr="00B25B6D" w:rsidRDefault="005521AF" w:rsidP="005521AF">
            <w:pPr>
              <w:ind w:right="-499"/>
              <w:jc w:val="both"/>
              <w:rPr>
                <w:rFonts w:asciiTheme="majorHAnsi" w:hAnsiTheme="majorHAnsi" w:cstheme="majorHAnsi"/>
                <w:b/>
                <w:bCs/>
                <w:sz w:val="20"/>
                <w:szCs w:val="20"/>
              </w:rPr>
            </w:pPr>
          </w:p>
        </w:tc>
        <w:tc>
          <w:tcPr>
            <w:tcW w:w="1526" w:type="dxa"/>
          </w:tcPr>
          <w:p w14:paraId="58F72EBF" w14:textId="77777777" w:rsidR="005521AF" w:rsidRPr="00B25B6D" w:rsidRDefault="005521AF" w:rsidP="005521AF">
            <w:pPr>
              <w:ind w:right="-499"/>
              <w:jc w:val="both"/>
              <w:rPr>
                <w:rFonts w:asciiTheme="majorHAnsi" w:hAnsiTheme="majorHAnsi" w:cstheme="majorHAnsi"/>
                <w:b/>
                <w:bCs/>
                <w:sz w:val="20"/>
                <w:szCs w:val="20"/>
              </w:rPr>
            </w:pPr>
          </w:p>
        </w:tc>
        <w:tc>
          <w:tcPr>
            <w:tcW w:w="992" w:type="dxa"/>
          </w:tcPr>
          <w:p w14:paraId="1DC9458F" w14:textId="77777777" w:rsidR="005521AF" w:rsidRPr="00B25B6D" w:rsidRDefault="005521AF" w:rsidP="005521AF">
            <w:pPr>
              <w:ind w:right="-499"/>
              <w:jc w:val="both"/>
              <w:rPr>
                <w:rFonts w:asciiTheme="majorHAnsi" w:hAnsiTheme="majorHAnsi" w:cstheme="majorHAnsi"/>
                <w:b/>
                <w:bCs/>
                <w:sz w:val="20"/>
                <w:szCs w:val="20"/>
              </w:rPr>
            </w:pPr>
          </w:p>
        </w:tc>
        <w:tc>
          <w:tcPr>
            <w:tcW w:w="2061" w:type="dxa"/>
          </w:tcPr>
          <w:p w14:paraId="4D7E2F34" w14:textId="77777777" w:rsidR="005521AF" w:rsidRPr="00B25B6D" w:rsidRDefault="005521AF" w:rsidP="005521AF">
            <w:pPr>
              <w:ind w:right="-499"/>
              <w:jc w:val="both"/>
              <w:rPr>
                <w:rFonts w:asciiTheme="majorHAnsi" w:hAnsiTheme="majorHAnsi" w:cstheme="majorHAnsi"/>
                <w:b/>
                <w:bCs/>
                <w:sz w:val="20"/>
                <w:szCs w:val="20"/>
              </w:rPr>
            </w:pPr>
          </w:p>
        </w:tc>
        <w:tc>
          <w:tcPr>
            <w:tcW w:w="1210" w:type="dxa"/>
          </w:tcPr>
          <w:p w14:paraId="7CE5B6D4" w14:textId="77777777" w:rsidR="005521AF" w:rsidRPr="00B25B6D" w:rsidRDefault="005521AF" w:rsidP="005521AF">
            <w:pPr>
              <w:ind w:right="-499"/>
              <w:jc w:val="both"/>
              <w:rPr>
                <w:rFonts w:asciiTheme="majorHAnsi" w:hAnsiTheme="majorHAnsi" w:cstheme="majorHAnsi"/>
                <w:b/>
                <w:bCs/>
                <w:sz w:val="20"/>
                <w:szCs w:val="20"/>
              </w:rPr>
            </w:pPr>
          </w:p>
        </w:tc>
        <w:tc>
          <w:tcPr>
            <w:tcW w:w="1250" w:type="dxa"/>
          </w:tcPr>
          <w:p w14:paraId="487DE475" w14:textId="77777777" w:rsidR="005521AF" w:rsidRPr="00B25B6D" w:rsidRDefault="005521AF" w:rsidP="005521AF">
            <w:pPr>
              <w:ind w:right="-499"/>
              <w:jc w:val="both"/>
              <w:rPr>
                <w:rFonts w:asciiTheme="majorHAnsi" w:hAnsiTheme="majorHAnsi" w:cstheme="majorHAnsi"/>
                <w:b/>
                <w:bCs/>
                <w:sz w:val="20"/>
                <w:szCs w:val="20"/>
              </w:rPr>
            </w:pPr>
          </w:p>
        </w:tc>
        <w:tc>
          <w:tcPr>
            <w:tcW w:w="1270" w:type="dxa"/>
          </w:tcPr>
          <w:p w14:paraId="20B248A1" w14:textId="77777777" w:rsidR="005521AF" w:rsidRPr="00B25B6D" w:rsidRDefault="005521AF" w:rsidP="005521AF">
            <w:pPr>
              <w:ind w:right="-499"/>
              <w:jc w:val="both"/>
              <w:rPr>
                <w:rFonts w:asciiTheme="majorHAnsi" w:hAnsiTheme="majorHAnsi" w:cstheme="majorHAnsi"/>
                <w:b/>
                <w:bCs/>
                <w:sz w:val="20"/>
                <w:szCs w:val="20"/>
              </w:rPr>
            </w:pPr>
          </w:p>
        </w:tc>
        <w:tc>
          <w:tcPr>
            <w:tcW w:w="912" w:type="dxa"/>
          </w:tcPr>
          <w:p w14:paraId="5D6B43C7" w14:textId="77777777" w:rsidR="005521AF" w:rsidRPr="00B25B6D" w:rsidRDefault="005521AF" w:rsidP="005521AF">
            <w:pPr>
              <w:ind w:right="-499"/>
              <w:jc w:val="both"/>
              <w:rPr>
                <w:rFonts w:asciiTheme="majorHAnsi" w:hAnsiTheme="majorHAnsi" w:cstheme="majorHAnsi"/>
                <w:b/>
                <w:bCs/>
                <w:sz w:val="20"/>
                <w:szCs w:val="20"/>
              </w:rPr>
            </w:pPr>
          </w:p>
        </w:tc>
        <w:tc>
          <w:tcPr>
            <w:tcW w:w="1937" w:type="dxa"/>
          </w:tcPr>
          <w:p w14:paraId="23515ABC" w14:textId="77777777" w:rsidR="005521AF" w:rsidRPr="00B25B6D" w:rsidRDefault="005521AF" w:rsidP="005521AF">
            <w:pPr>
              <w:ind w:right="-499"/>
              <w:jc w:val="both"/>
              <w:rPr>
                <w:rFonts w:asciiTheme="majorHAnsi" w:hAnsiTheme="majorHAnsi" w:cstheme="majorHAnsi"/>
                <w:b/>
                <w:bCs/>
                <w:sz w:val="20"/>
                <w:szCs w:val="20"/>
              </w:rPr>
            </w:pPr>
          </w:p>
        </w:tc>
        <w:tc>
          <w:tcPr>
            <w:tcW w:w="2558" w:type="dxa"/>
          </w:tcPr>
          <w:p w14:paraId="0312AD46" w14:textId="77777777" w:rsidR="005521AF" w:rsidRPr="00B25B6D" w:rsidRDefault="005521AF" w:rsidP="005521AF">
            <w:pPr>
              <w:ind w:right="-499"/>
              <w:jc w:val="both"/>
              <w:rPr>
                <w:rFonts w:asciiTheme="majorHAnsi" w:hAnsiTheme="majorHAnsi" w:cstheme="majorHAnsi"/>
                <w:b/>
                <w:bCs/>
                <w:sz w:val="20"/>
                <w:szCs w:val="20"/>
              </w:rPr>
            </w:pPr>
          </w:p>
        </w:tc>
        <w:tc>
          <w:tcPr>
            <w:tcW w:w="838" w:type="dxa"/>
          </w:tcPr>
          <w:p w14:paraId="5A21A119" w14:textId="23342A8E" w:rsidR="005521AF" w:rsidRPr="00B25B6D" w:rsidRDefault="005521AF" w:rsidP="005521AF">
            <w:pPr>
              <w:ind w:right="-499"/>
              <w:jc w:val="both"/>
              <w:rPr>
                <w:rFonts w:asciiTheme="majorHAnsi" w:hAnsiTheme="majorHAnsi" w:cstheme="majorHAnsi"/>
                <w:b/>
                <w:bCs/>
                <w:sz w:val="20"/>
                <w:szCs w:val="20"/>
              </w:rPr>
            </w:pPr>
          </w:p>
        </w:tc>
        <w:tc>
          <w:tcPr>
            <w:tcW w:w="838" w:type="dxa"/>
          </w:tcPr>
          <w:p w14:paraId="5D4C5AF6" w14:textId="289E409D" w:rsidR="005521AF" w:rsidRPr="00B25B6D" w:rsidRDefault="005521AF" w:rsidP="005521AF">
            <w:pPr>
              <w:ind w:right="-499"/>
              <w:jc w:val="both"/>
              <w:rPr>
                <w:rFonts w:asciiTheme="majorHAnsi" w:hAnsiTheme="majorHAnsi" w:cstheme="majorHAnsi"/>
                <w:b/>
                <w:bCs/>
                <w:sz w:val="20"/>
                <w:szCs w:val="20"/>
              </w:rPr>
            </w:pPr>
          </w:p>
        </w:tc>
        <w:tc>
          <w:tcPr>
            <w:tcW w:w="838" w:type="dxa"/>
          </w:tcPr>
          <w:p w14:paraId="1E64468F" w14:textId="77777777" w:rsidR="005521AF" w:rsidRPr="00B25B6D" w:rsidRDefault="005521AF" w:rsidP="005521AF">
            <w:pPr>
              <w:ind w:right="-499"/>
              <w:jc w:val="both"/>
              <w:rPr>
                <w:rFonts w:asciiTheme="majorHAnsi" w:hAnsiTheme="majorHAnsi" w:cstheme="majorHAnsi"/>
                <w:b/>
                <w:bCs/>
                <w:sz w:val="20"/>
                <w:szCs w:val="20"/>
              </w:rPr>
            </w:pPr>
          </w:p>
        </w:tc>
        <w:tc>
          <w:tcPr>
            <w:tcW w:w="838" w:type="dxa"/>
          </w:tcPr>
          <w:p w14:paraId="1A047A6B" w14:textId="2A767B48" w:rsidR="005521AF" w:rsidRPr="00B25B6D" w:rsidRDefault="005521AF" w:rsidP="005521AF">
            <w:pPr>
              <w:ind w:right="-499"/>
              <w:jc w:val="both"/>
              <w:rPr>
                <w:rFonts w:asciiTheme="majorHAnsi" w:hAnsiTheme="majorHAnsi" w:cstheme="majorHAnsi"/>
                <w:b/>
                <w:bCs/>
                <w:sz w:val="20"/>
                <w:szCs w:val="20"/>
              </w:rPr>
            </w:pPr>
          </w:p>
        </w:tc>
      </w:tr>
      <w:tr w:rsidR="00FF5610" w:rsidRPr="00B25B6D" w14:paraId="046A60A8" w14:textId="38D919BD" w:rsidTr="000B1928">
        <w:tc>
          <w:tcPr>
            <w:tcW w:w="3402" w:type="dxa"/>
          </w:tcPr>
          <w:p w14:paraId="637A0B55" w14:textId="549CA9DE"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Planned schedules</w:t>
            </w:r>
          </w:p>
        </w:tc>
        <w:tc>
          <w:tcPr>
            <w:tcW w:w="1375" w:type="dxa"/>
          </w:tcPr>
          <w:p w14:paraId="5C11B64F" w14:textId="3DB46BAF"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7313</w:t>
            </w:r>
            <w:r w:rsidR="0011502B"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89.2%)</w:t>
            </w:r>
          </w:p>
        </w:tc>
        <w:tc>
          <w:tcPr>
            <w:tcW w:w="1526" w:type="dxa"/>
          </w:tcPr>
          <w:p w14:paraId="2E8BED43" w14:textId="10F7592B"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1888</w:t>
            </w:r>
            <w:r w:rsidR="0011502B"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88.7%)</w:t>
            </w:r>
          </w:p>
        </w:tc>
        <w:tc>
          <w:tcPr>
            <w:tcW w:w="992" w:type="dxa"/>
          </w:tcPr>
          <w:p w14:paraId="4919E0C8" w14:textId="66FD5E96"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471</w:t>
            </w:r>
          </w:p>
        </w:tc>
        <w:tc>
          <w:tcPr>
            <w:tcW w:w="2061" w:type="dxa"/>
          </w:tcPr>
          <w:p w14:paraId="00D13067"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743A876D"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72A51D49" w14:textId="4744B78E"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1933</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90.2%)</w:t>
            </w:r>
          </w:p>
        </w:tc>
        <w:tc>
          <w:tcPr>
            <w:tcW w:w="1270" w:type="dxa"/>
          </w:tcPr>
          <w:p w14:paraId="43617CDE" w14:textId="79BD2057"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615</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91.1%)</w:t>
            </w:r>
          </w:p>
        </w:tc>
        <w:tc>
          <w:tcPr>
            <w:tcW w:w="912" w:type="dxa"/>
          </w:tcPr>
          <w:p w14:paraId="5897A0B1" w14:textId="469FAE99"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464</w:t>
            </w:r>
          </w:p>
        </w:tc>
        <w:tc>
          <w:tcPr>
            <w:tcW w:w="1937" w:type="dxa"/>
          </w:tcPr>
          <w:p w14:paraId="2CB3FD36"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1005D5F7"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1FF47A6C" w14:textId="7E8E1B23" w:rsidR="005521AF" w:rsidRPr="00B25B6D" w:rsidRDefault="005521AF" w:rsidP="005521AF">
            <w:pPr>
              <w:ind w:right="-499"/>
              <w:jc w:val="both"/>
              <w:rPr>
                <w:rFonts w:asciiTheme="majorHAnsi" w:hAnsiTheme="majorHAnsi" w:cstheme="majorHAnsi"/>
                <w:sz w:val="20"/>
                <w:szCs w:val="20"/>
              </w:rPr>
            </w:pPr>
          </w:p>
        </w:tc>
        <w:tc>
          <w:tcPr>
            <w:tcW w:w="838" w:type="dxa"/>
          </w:tcPr>
          <w:p w14:paraId="2711159F" w14:textId="572E22A8" w:rsidR="005521AF" w:rsidRPr="00B25B6D" w:rsidRDefault="005521AF" w:rsidP="005521AF">
            <w:pPr>
              <w:ind w:right="-499"/>
              <w:jc w:val="both"/>
              <w:rPr>
                <w:rFonts w:asciiTheme="majorHAnsi" w:hAnsiTheme="majorHAnsi" w:cstheme="majorHAnsi"/>
                <w:sz w:val="20"/>
                <w:szCs w:val="20"/>
              </w:rPr>
            </w:pPr>
          </w:p>
        </w:tc>
        <w:tc>
          <w:tcPr>
            <w:tcW w:w="838" w:type="dxa"/>
          </w:tcPr>
          <w:p w14:paraId="2978503E"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7BBD2A58" w14:textId="07F3A7C8" w:rsidR="005521AF" w:rsidRPr="00B25B6D" w:rsidRDefault="005521AF" w:rsidP="005521AF">
            <w:pPr>
              <w:ind w:right="-499"/>
              <w:jc w:val="both"/>
              <w:rPr>
                <w:rFonts w:asciiTheme="majorHAnsi" w:hAnsiTheme="majorHAnsi" w:cstheme="majorHAnsi"/>
                <w:sz w:val="20"/>
                <w:szCs w:val="20"/>
              </w:rPr>
            </w:pPr>
          </w:p>
        </w:tc>
      </w:tr>
      <w:tr w:rsidR="00FF5610" w:rsidRPr="00B25B6D" w14:paraId="1AFB2838" w14:textId="230E6523" w:rsidTr="000B1928">
        <w:tc>
          <w:tcPr>
            <w:tcW w:w="3402" w:type="dxa"/>
          </w:tcPr>
          <w:p w14:paraId="5558D9FB" w14:textId="24A8EF1F" w:rsidR="005521AF" w:rsidRPr="00B25B6D" w:rsidRDefault="00CE0BA3" w:rsidP="005521AF">
            <w:pPr>
              <w:ind w:right="-499"/>
              <w:jc w:val="both"/>
              <w:rPr>
                <w:rFonts w:asciiTheme="majorHAnsi" w:eastAsia="Times New Roman" w:hAnsiTheme="majorHAnsi" w:cstheme="majorHAnsi"/>
                <w:color w:val="000000"/>
                <w:sz w:val="20"/>
                <w:szCs w:val="20"/>
                <w:lang w:eastAsia="fr-FR"/>
              </w:rPr>
            </w:pPr>
            <w:r w:rsidRPr="00B25B6D">
              <w:rPr>
                <w:rFonts w:asciiTheme="majorHAnsi" w:eastAsia="Times New Roman" w:hAnsiTheme="majorHAnsi" w:cstheme="majorHAnsi"/>
                <w:color w:val="000000"/>
                <w:sz w:val="20"/>
                <w:szCs w:val="20"/>
                <w:lang w:val="en-GB" w:eastAsia="fr-FR"/>
              </w:rPr>
              <w:t>Constant schedules</w:t>
            </w:r>
          </w:p>
        </w:tc>
        <w:tc>
          <w:tcPr>
            <w:tcW w:w="1375" w:type="dxa"/>
          </w:tcPr>
          <w:p w14:paraId="4CAF529E" w14:textId="3A0BE769"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4324</w:t>
            </w:r>
            <w:r w:rsidR="0011502B"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52.8%)</w:t>
            </w:r>
          </w:p>
        </w:tc>
        <w:tc>
          <w:tcPr>
            <w:tcW w:w="1526" w:type="dxa"/>
          </w:tcPr>
          <w:p w14:paraId="7D014878" w14:textId="37DE0654"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1111</w:t>
            </w:r>
            <w:r w:rsidR="0011502B"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52.2%)</w:t>
            </w:r>
          </w:p>
        </w:tc>
        <w:tc>
          <w:tcPr>
            <w:tcW w:w="992" w:type="dxa"/>
          </w:tcPr>
          <w:p w14:paraId="354611F7" w14:textId="50CB4F37"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637</w:t>
            </w:r>
          </w:p>
        </w:tc>
        <w:tc>
          <w:tcPr>
            <w:tcW w:w="2061" w:type="dxa"/>
          </w:tcPr>
          <w:p w14:paraId="5C2BF9A2"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1E14B1F1"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39D1F368" w14:textId="5D2C44B0"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953</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44.4%)</w:t>
            </w:r>
          </w:p>
        </w:tc>
        <w:tc>
          <w:tcPr>
            <w:tcW w:w="1270" w:type="dxa"/>
          </w:tcPr>
          <w:p w14:paraId="4673B69F" w14:textId="78CC4CFA"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313</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46.4%)</w:t>
            </w:r>
          </w:p>
        </w:tc>
        <w:tc>
          <w:tcPr>
            <w:tcW w:w="912" w:type="dxa"/>
          </w:tcPr>
          <w:p w14:paraId="31902DF5" w14:textId="71D896EA" w:rsidR="005521AF" w:rsidRPr="00B25B6D" w:rsidRDefault="00CE0BA3" w:rsidP="005521AF">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382</w:t>
            </w:r>
          </w:p>
        </w:tc>
        <w:tc>
          <w:tcPr>
            <w:tcW w:w="1937" w:type="dxa"/>
          </w:tcPr>
          <w:p w14:paraId="2A7FA24D"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7D821BB7"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5D654BAE" w14:textId="4AEE13EF" w:rsidR="005521AF" w:rsidRPr="00B25B6D" w:rsidRDefault="005521AF" w:rsidP="005521AF">
            <w:pPr>
              <w:ind w:right="-499"/>
              <w:jc w:val="both"/>
              <w:rPr>
                <w:rFonts w:asciiTheme="majorHAnsi" w:hAnsiTheme="majorHAnsi" w:cstheme="majorHAnsi"/>
                <w:sz w:val="20"/>
                <w:szCs w:val="20"/>
              </w:rPr>
            </w:pPr>
          </w:p>
        </w:tc>
        <w:tc>
          <w:tcPr>
            <w:tcW w:w="838" w:type="dxa"/>
          </w:tcPr>
          <w:p w14:paraId="58779083" w14:textId="01095096" w:rsidR="005521AF" w:rsidRPr="00B25B6D" w:rsidRDefault="005521AF" w:rsidP="005521AF">
            <w:pPr>
              <w:ind w:right="-499"/>
              <w:jc w:val="both"/>
              <w:rPr>
                <w:rFonts w:asciiTheme="majorHAnsi" w:hAnsiTheme="majorHAnsi" w:cstheme="majorHAnsi"/>
                <w:sz w:val="20"/>
                <w:szCs w:val="20"/>
              </w:rPr>
            </w:pPr>
          </w:p>
        </w:tc>
        <w:tc>
          <w:tcPr>
            <w:tcW w:w="838" w:type="dxa"/>
          </w:tcPr>
          <w:p w14:paraId="48B502A1"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7A4AAA3B" w14:textId="07AB10ED" w:rsidR="005521AF" w:rsidRPr="00B25B6D" w:rsidRDefault="005521AF" w:rsidP="005521AF">
            <w:pPr>
              <w:ind w:right="-499"/>
              <w:jc w:val="both"/>
              <w:rPr>
                <w:rFonts w:asciiTheme="majorHAnsi" w:hAnsiTheme="majorHAnsi" w:cstheme="majorHAnsi"/>
                <w:sz w:val="20"/>
                <w:szCs w:val="20"/>
              </w:rPr>
            </w:pPr>
          </w:p>
        </w:tc>
      </w:tr>
      <w:tr w:rsidR="00FF5610" w:rsidRPr="00B25B6D" w14:paraId="4A2B4646" w14:textId="1D719452" w:rsidTr="000B1928">
        <w:tc>
          <w:tcPr>
            <w:tcW w:w="3402" w:type="dxa"/>
          </w:tcPr>
          <w:p w14:paraId="048A9C10" w14:textId="7D0D51CC"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Job content questionnaire dimensions</w:t>
            </w:r>
          </w:p>
        </w:tc>
        <w:tc>
          <w:tcPr>
            <w:tcW w:w="1375" w:type="dxa"/>
          </w:tcPr>
          <w:p w14:paraId="5491D64C" w14:textId="77777777" w:rsidR="005521AF" w:rsidRPr="00B25B6D" w:rsidRDefault="005521AF" w:rsidP="005521AF">
            <w:pPr>
              <w:ind w:right="-499"/>
              <w:jc w:val="both"/>
              <w:rPr>
                <w:rFonts w:asciiTheme="majorHAnsi" w:hAnsiTheme="majorHAnsi" w:cstheme="majorHAnsi"/>
                <w:sz w:val="20"/>
                <w:szCs w:val="20"/>
              </w:rPr>
            </w:pPr>
          </w:p>
        </w:tc>
        <w:tc>
          <w:tcPr>
            <w:tcW w:w="1526" w:type="dxa"/>
          </w:tcPr>
          <w:p w14:paraId="79D6FC32" w14:textId="77777777" w:rsidR="005521AF" w:rsidRPr="00B25B6D" w:rsidRDefault="005521AF" w:rsidP="005521AF">
            <w:pPr>
              <w:ind w:right="-499"/>
              <w:jc w:val="both"/>
              <w:rPr>
                <w:rFonts w:asciiTheme="majorHAnsi" w:hAnsiTheme="majorHAnsi" w:cstheme="majorHAnsi"/>
                <w:sz w:val="20"/>
                <w:szCs w:val="20"/>
              </w:rPr>
            </w:pPr>
          </w:p>
        </w:tc>
        <w:tc>
          <w:tcPr>
            <w:tcW w:w="992" w:type="dxa"/>
          </w:tcPr>
          <w:p w14:paraId="4795FB28" w14:textId="77777777" w:rsidR="005521AF" w:rsidRPr="00B25B6D" w:rsidRDefault="005521AF" w:rsidP="005521AF">
            <w:pPr>
              <w:ind w:right="-499"/>
              <w:jc w:val="both"/>
              <w:rPr>
                <w:rFonts w:asciiTheme="majorHAnsi" w:hAnsiTheme="majorHAnsi" w:cstheme="majorHAnsi"/>
                <w:sz w:val="20"/>
                <w:szCs w:val="20"/>
              </w:rPr>
            </w:pPr>
          </w:p>
        </w:tc>
        <w:tc>
          <w:tcPr>
            <w:tcW w:w="2061" w:type="dxa"/>
          </w:tcPr>
          <w:p w14:paraId="5FD10412" w14:textId="77777777" w:rsidR="005521AF" w:rsidRPr="00B25B6D" w:rsidRDefault="005521AF" w:rsidP="005521AF">
            <w:pPr>
              <w:ind w:right="-499"/>
              <w:jc w:val="both"/>
              <w:rPr>
                <w:rFonts w:asciiTheme="majorHAnsi" w:hAnsiTheme="majorHAnsi" w:cstheme="majorHAnsi"/>
                <w:sz w:val="20"/>
                <w:szCs w:val="20"/>
              </w:rPr>
            </w:pPr>
          </w:p>
        </w:tc>
        <w:tc>
          <w:tcPr>
            <w:tcW w:w="1210" w:type="dxa"/>
          </w:tcPr>
          <w:p w14:paraId="70961EDF" w14:textId="77777777" w:rsidR="005521AF" w:rsidRPr="00B25B6D" w:rsidRDefault="005521AF" w:rsidP="005521AF">
            <w:pPr>
              <w:ind w:right="-499"/>
              <w:jc w:val="both"/>
              <w:rPr>
                <w:rFonts w:asciiTheme="majorHAnsi" w:hAnsiTheme="majorHAnsi" w:cstheme="majorHAnsi"/>
                <w:sz w:val="20"/>
                <w:szCs w:val="20"/>
              </w:rPr>
            </w:pPr>
          </w:p>
        </w:tc>
        <w:tc>
          <w:tcPr>
            <w:tcW w:w="1250" w:type="dxa"/>
          </w:tcPr>
          <w:p w14:paraId="702352B6" w14:textId="77777777" w:rsidR="005521AF" w:rsidRPr="00B25B6D" w:rsidRDefault="005521AF" w:rsidP="005521AF">
            <w:pPr>
              <w:ind w:right="-499"/>
              <w:jc w:val="both"/>
              <w:rPr>
                <w:rFonts w:asciiTheme="majorHAnsi" w:hAnsiTheme="majorHAnsi" w:cstheme="majorHAnsi"/>
                <w:sz w:val="20"/>
                <w:szCs w:val="20"/>
              </w:rPr>
            </w:pPr>
          </w:p>
        </w:tc>
        <w:tc>
          <w:tcPr>
            <w:tcW w:w="1270" w:type="dxa"/>
          </w:tcPr>
          <w:p w14:paraId="162904B5" w14:textId="77777777" w:rsidR="005521AF" w:rsidRPr="00B25B6D" w:rsidRDefault="005521AF" w:rsidP="005521AF">
            <w:pPr>
              <w:ind w:right="-499"/>
              <w:jc w:val="both"/>
              <w:rPr>
                <w:rFonts w:asciiTheme="majorHAnsi" w:hAnsiTheme="majorHAnsi" w:cstheme="majorHAnsi"/>
                <w:sz w:val="20"/>
                <w:szCs w:val="20"/>
              </w:rPr>
            </w:pPr>
          </w:p>
        </w:tc>
        <w:tc>
          <w:tcPr>
            <w:tcW w:w="912" w:type="dxa"/>
          </w:tcPr>
          <w:p w14:paraId="44292A17" w14:textId="77777777" w:rsidR="005521AF" w:rsidRPr="00B25B6D" w:rsidRDefault="005521AF" w:rsidP="005521AF">
            <w:pPr>
              <w:ind w:right="-499"/>
              <w:jc w:val="both"/>
              <w:rPr>
                <w:rFonts w:asciiTheme="majorHAnsi" w:hAnsiTheme="majorHAnsi" w:cstheme="majorHAnsi"/>
                <w:sz w:val="20"/>
                <w:szCs w:val="20"/>
              </w:rPr>
            </w:pPr>
          </w:p>
        </w:tc>
        <w:tc>
          <w:tcPr>
            <w:tcW w:w="1937" w:type="dxa"/>
          </w:tcPr>
          <w:p w14:paraId="37C37103" w14:textId="77777777" w:rsidR="005521AF" w:rsidRPr="00B25B6D" w:rsidRDefault="005521AF" w:rsidP="005521AF">
            <w:pPr>
              <w:ind w:right="-499"/>
              <w:jc w:val="both"/>
              <w:rPr>
                <w:rFonts w:asciiTheme="majorHAnsi" w:hAnsiTheme="majorHAnsi" w:cstheme="majorHAnsi"/>
                <w:sz w:val="20"/>
                <w:szCs w:val="20"/>
              </w:rPr>
            </w:pPr>
          </w:p>
        </w:tc>
        <w:tc>
          <w:tcPr>
            <w:tcW w:w="2558" w:type="dxa"/>
          </w:tcPr>
          <w:p w14:paraId="5FD34446"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51700A0C" w14:textId="036E4115" w:rsidR="005521AF" w:rsidRPr="00B25B6D" w:rsidRDefault="005521AF" w:rsidP="005521AF">
            <w:pPr>
              <w:ind w:right="-499"/>
              <w:jc w:val="both"/>
              <w:rPr>
                <w:rFonts w:asciiTheme="majorHAnsi" w:hAnsiTheme="majorHAnsi" w:cstheme="majorHAnsi"/>
                <w:sz w:val="20"/>
                <w:szCs w:val="20"/>
              </w:rPr>
            </w:pPr>
          </w:p>
        </w:tc>
        <w:tc>
          <w:tcPr>
            <w:tcW w:w="838" w:type="dxa"/>
          </w:tcPr>
          <w:p w14:paraId="72EBF1AC" w14:textId="12152D1A" w:rsidR="005521AF" w:rsidRPr="00B25B6D" w:rsidRDefault="005521AF" w:rsidP="005521AF">
            <w:pPr>
              <w:ind w:right="-499"/>
              <w:jc w:val="both"/>
              <w:rPr>
                <w:rFonts w:asciiTheme="majorHAnsi" w:hAnsiTheme="majorHAnsi" w:cstheme="majorHAnsi"/>
                <w:sz w:val="20"/>
                <w:szCs w:val="20"/>
              </w:rPr>
            </w:pPr>
          </w:p>
        </w:tc>
        <w:tc>
          <w:tcPr>
            <w:tcW w:w="838" w:type="dxa"/>
          </w:tcPr>
          <w:p w14:paraId="2A14B982" w14:textId="77777777" w:rsidR="005521AF" w:rsidRPr="00B25B6D" w:rsidRDefault="005521AF" w:rsidP="005521AF">
            <w:pPr>
              <w:ind w:right="-499"/>
              <w:jc w:val="both"/>
              <w:rPr>
                <w:rFonts w:asciiTheme="majorHAnsi" w:hAnsiTheme="majorHAnsi" w:cstheme="majorHAnsi"/>
                <w:sz w:val="20"/>
                <w:szCs w:val="20"/>
              </w:rPr>
            </w:pPr>
          </w:p>
        </w:tc>
        <w:tc>
          <w:tcPr>
            <w:tcW w:w="838" w:type="dxa"/>
          </w:tcPr>
          <w:p w14:paraId="2953BD12" w14:textId="6332AC9C" w:rsidR="005521AF" w:rsidRPr="00B25B6D" w:rsidRDefault="005521AF" w:rsidP="005521AF">
            <w:pPr>
              <w:ind w:right="-499"/>
              <w:jc w:val="both"/>
              <w:rPr>
                <w:rFonts w:asciiTheme="majorHAnsi" w:hAnsiTheme="majorHAnsi" w:cstheme="majorHAnsi"/>
                <w:sz w:val="20"/>
                <w:szCs w:val="20"/>
              </w:rPr>
            </w:pPr>
          </w:p>
        </w:tc>
      </w:tr>
      <w:tr w:rsidR="00FF5610" w:rsidRPr="00B25B6D" w14:paraId="487C6D82" w14:textId="0C89269F" w:rsidTr="000B1928">
        <w:tc>
          <w:tcPr>
            <w:tcW w:w="3402" w:type="dxa"/>
          </w:tcPr>
          <w:p w14:paraId="33FAB03E" w14:textId="0307F2A7" w:rsidR="005521AF" w:rsidRPr="00B25B6D" w:rsidRDefault="00CE0BA3" w:rsidP="005521AF">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Speed and quantity</w:t>
            </w:r>
          </w:p>
        </w:tc>
        <w:tc>
          <w:tcPr>
            <w:tcW w:w="1375" w:type="dxa"/>
          </w:tcPr>
          <w:p w14:paraId="33481A5C" w14:textId="009D9BA0"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8.6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2.04)</w:t>
            </w:r>
          </w:p>
        </w:tc>
        <w:tc>
          <w:tcPr>
            <w:tcW w:w="1526" w:type="dxa"/>
          </w:tcPr>
          <w:p w14:paraId="7027FB1C" w14:textId="2DA4E505"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8.80</w:t>
            </w:r>
            <w:r w:rsidR="0011502B"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2.10)</w:t>
            </w:r>
          </w:p>
        </w:tc>
        <w:tc>
          <w:tcPr>
            <w:tcW w:w="992" w:type="dxa"/>
          </w:tcPr>
          <w:p w14:paraId="48D94A25" w14:textId="27AEF0E2"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0.001</w:t>
            </w:r>
          </w:p>
        </w:tc>
        <w:tc>
          <w:tcPr>
            <w:tcW w:w="2061" w:type="dxa"/>
          </w:tcPr>
          <w:p w14:paraId="52FE59B6" w14:textId="699E2C95"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0.996</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64-1.029)</w:t>
            </w:r>
          </w:p>
        </w:tc>
        <w:tc>
          <w:tcPr>
            <w:tcW w:w="1210" w:type="dxa"/>
          </w:tcPr>
          <w:p w14:paraId="02C48705" w14:textId="772E87EE" w:rsidR="005521AF" w:rsidRPr="00B25B6D" w:rsidRDefault="00CE0BA3" w:rsidP="005521AF">
            <w:pPr>
              <w:ind w:right="-499"/>
              <w:jc w:val="both"/>
              <w:rPr>
                <w:rFonts w:asciiTheme="majorHAnsi" w:hAnsiTheme="majorHAnsi" w:cstheme="majorHAnsi"/>
                <w:sz w:val="20"/>
                <w:szCs w:val="20"/>
              </w:rPr>
            </w:pPr>
            <w:r w:rsidRPr="00B25B6D">
              <w:rPr>
                <w:rFonts w:asciiTheme="majorHAnsi" w:eastAsia="Times New Roman" w:hAnsiTheme="majorHAnsi" w:cstheme="majorHAnsi"/>
                <w:sz w:val="20"/>
                <w:szCs w:val="20"/>
                <w:lang w:val="en-GB" w:eastAsia="fr-FR"/>
              </w:rPr>
              <w:t>0.798</w:t>
            </w:r>
          </w:p>
        </w:tc>
        <w:tc>
          <w:tcPr>
            <w:tcW w:w="1250" w:type="dxa"/>
          </w:tcPr>
          <w:p w14:paraId="0FAACA35" w14:textId="2B8C152E" w:rsidR="005521AF" w:rsidRPr="00B25B6D" w:rsidRDefault="00CE0BA3" w:rsidP="005521AF">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8.52</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2.06)</w:t>
            </w:r>
          </w:p>
        </w:tc>
        <w:tc>
          <w:tcPr>
            <w:tcW w:w="1270" w:type="dxa"/>
          </w:tcPr>
          <w:p w14:paraId="261C0DC6" w14:textId="7140AEDA" w:rsidR="005521AF" w:rsidRPr="00B25B6D" w:rsidRDefault="00CE0BA3" w:rsidP="005521AF">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8.77</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2.12)</w:t>
            </w:r>
          </w:p>
        </w:tc>
        <w:tc>
          <w:tcPr>
            <w:tcW w:w="912" w:type="dxa"/>
          </w:tcPr>
          <w:p w14:paraId="1BDAE2FA" w14:textId="2BDFCF1C" w:rsidR="005521AF" w:rsidRPr="00B25B6D" w:rsidRDefault="00CE0BA3" w:rsidP="005521AF">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005</w:t>
            </w:r>
          </w:p>
        </w:tc>
        <w:tc>
          <w:tcPr>
            <w:tcW w:w="1937" w:type="dxa"/>
          </w:tcPr>
          <w:p w14:paraId="5D3F5457" w14:textId="544EDCE4" w:rsidR="005521AF" w:rsidRPr="00B25B6D" w:rsidRDefault="00CE0BA3" w:rsidP="005521AF">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039</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0.977-1.104)</w:t>
            </w:r>
          </w:p>
        </w:tc>
        <w:tc>
          <w:tcPr>
            <w:tcW w:w="2558" w:type="dxa"/>
          </w:tcPr>
          <w:p w14:paraId="619362A6" w14:textId="316BB39B" w:rsidR="005521AF" w:rsidRPr="00B25B6D" w:rsidRDefault="00CE0BA3" w:rsidP="005521AF">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221</w:t>
            </w:r>
          </w:p>
        </w:tc>
        <w:tc>
          <w:tcPr>
            <w:tcW w:w="838" w:type="dxa"/>
          </w:tcPr>
          <w:p w14:paraId="3BF9EBF7" w14:textId="46EF1682" w:rsidR="005521AF" w:rsidRPr="00B25B6D" w:rsidRDefault="005521AF" w:rsidP="005521AF">
            <w:pPr>
              <w:ind w:right="-499"/>
              <w:jc w:val="both"/>
              <w:rPr>
                <w:rFonts w:asciiTheme="majorHAnsi" w:eastAsia="Times New Roman" w:hAnsiTheme="majorHAnsi" w:cstheme="majorHAnsi"/>
                <w:sz w:val="20"/>
                <w:szCs w:val="20"/>
                <w:lang w:eastAsia="fr-FR"/>
              </w:rPr>
            </w:pPr>
          </w:p>
        </w:tc>
        <w:tc>
          <w:tcPr>
            <w:tcW w:w="838" w:type="dxa"/>
          </w:tcPr>
          <w:p w14:paraId="75D6CCC9" w14:textId="523E52C3" w:rsidR="005521AF" w:rsidRPr="00B25B6D" w:rsidRDefault="005521AF" w:rsidP="005521AF">
            <w:pPr>
              <w:ind w:right="-499"/>
              <w:jc w:val="both"/>
              <w:rPr>
                <w:rFonts w:asciiTheme="majorHAnsi" w:eastAsia="Times New Roman" w:hAnsiTheme="majorHAnsi" w:cstheme="majorHAnsi"/>
                <w:sz w:val="20"/>
                <w:szCs w:val="20"/>
                <w:lang w:eastAsia="fr-FR"/>
              </w:rPr>
            </w:pPr>
          </w:p>
        </w:tc>
        <w:tc>
          <w:tcPr>
            <w:tcW w:w="838" w:type="dxa"/>
          </w:tcPr>
          <w:p w14:paraId="20941C5C" w14:textId="77777777" w:rsidR="005521AF" w:rsidRPr="00B25B6D" w:rsidRDefault="005521AF" w:rsidP="005521AF">
            <w:pPr>
              <w:ind w:right="-499"/>
              <w:jc w:val="both"/>
              <w:rPr>
                <w:rFonts w:asciiTheme="majorHAnsi" w:eastAsia="Times New Roman" w:hAnsiTheme="majorHAnsi" w:cstheme="majorHAnsi"/>
                <w:sz w:val="20"/>
                <w:szCs w:val="20"/>
                <w:lang w:eastAsia="fr-FR"/>
              </w:rPr>
            </w:pPr>
          </w:p>
        </w:tc>
        <w:tc>
          <w:tcPr>
            <w:tcW w:w="838" w:type="dxa"/>
          </w:tcPr>
          <w:p w14:paraId="049B5564" w14:textId="781D8C16" w:rsidR="005521AF" w:rsidRPr="00B25B6D" w:rsidRDefault="005521AF" w:rsidP="005521AF">
            <w:pPr>
              <w:ind w:right="-499"/>
              <w:jc w:val="both"/>
              <w:rPr>
                <w:rFonts w:asciiTheme="majorHAnsi" w:eastAsia="Times New Roman" w:hAnsiTheme="majorHAnsi" w:cstheme="majorHAnsi"/>
                <w:sz w:val="20"/>
                <w:szCs w:val="20"/>
                <w:lang w:eastAsia="fr-FR"/>
              </w:rPr>
            </w:pPr>
          </w:p>
        </w:tc>
      </w:tr>
      <w:tr w:rsidR="00FF5610" w:rsidRPr="00B25B6D" w14:paraId="404C892E" w14:textId="56279693" w:rsidTr="000B1928">
        <w:tc>
          <w:tcPr>
            <w:tcW w:w="3402" w:type="dxa"/>
          </w:tcPr>
          <w:p w14:paraId="51CEA1FF" w14:textId="2039E806" w:rsidR="008401A6" w:rsidRPr="00B25B6D" w:rsidRDefault="00CE0BA3" w:rsidP="008401A6">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Complexity and intensity</w:t>
            </w:r>
          </w:p>
        </w:tc>
        <w:tc>
          <w:tcPr>
            <w:tcW w:w="1375" w:type="dxa"/>
          </w:tcPr>
          <w:p w14:paraId="7F299E2E" w14:textId="3987F5AA"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8.95</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66)</w:t>
            </w:r>
          </w:p>
        </w:tc>
        <w:tc>
          <w:tcPr>
            <w:tcW w:w="1526" w:type="dxa"/>
          </w:tcPr>
          <w:p w14:paraId="7AA65626" w14:textId="60723545"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9.12</w:t>
            </w:r>
            <w:r w:rsidR="0011502B"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72)</w:t>
            </w:r>
          </w:p>
        </w:tc>
        <w:tc>
          <w:tcPr>
            <w:tcW w:w="992" w:type="dxa"/>
          </w:tcPr>
          <w:p w14:paraId="5A43F15B" w14:textId="7D5BCB2A"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lt;0.001</w:t>
            </w:r>
          </w:p>
        </w:tc>
        <w:tc>
          <w:tcPr>
            <w:tcW w:w="2061" w:type="dxa"/>
          </w:tcPr>
          <w:p w14:paraId="7B8F0C24" w14:textId="2D6298CD"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019</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78-1.061)</w:t>
            </w:r>
          </w:p>
        </w:tc>
        <w:tc>
          <w:tcPr>
            <w:tcW w:w="1210" w:type="dxa"/>
          </w:tcPr>
          <w:p w14:paraId="39D1CA59" w14:textId="6B02DE91"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364</w:t>
            </w:r>
          </w:p>
        </w:tc>
        <w:tc>
          <w:tcPr>
            <w:tcW w:w="1250" w:type="dxa"/>
          </w:tcPr>
          <w:p w14:paraId="1D2DC66C" w14:textId="13CCED61"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9.09</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1.64)</w:t>
            </w:r>
          </w:p>
        </w:tc>
        <w:tc>
          <w:tcPr>
            <w:tcW w:w="1270" w:type="dxa"/>
          </w:tcPr>
          <w:p w14:paraId="0021E851" w14:textId="1AE67641"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9.30</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1.62)</w:t>
            </w:r>
          </w:p>
        </w:tc>
        <w:tc>
          <w:tcPr>
            <w:tcW w:w="912" w:type="dxa"/>
          </w:tcPr>
          <w:p w14:paraId="05CF9770" w14:textId="70F46E0D"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005</w:t>
            </w:r>
          </w:p>
        </w:tc>
        <w:tc>
          <w:tcPr>
            <w:tcW w:w="1937" w:type="dxa"/>
          </w:tcPr>
          <w:p w14:paraId="1C637662" w14:textId="2B360A70"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996</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0.923-1.075)</w:t>
            </w:r>
          </w:p>
        </w:tc>
        <w:tc>
          <w:tcPr>
            <w:tcW w:w="2558" w:type="dxa"/>
          </w:tcPr>
          <w:p w14:paraId="2EC143ED" w14:textId="4D25EC6B"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sz w:val="20"/>
                <w:szCs w:val="20"/>
                <w:lang w:val="en-GB" w:eastAsia="fr-FR"/>
              </w:rPr>
              <w:t>0.920</w:t>
            </w:r>
          </w:p>
        </w:tc>
        <w:tc>
          <w:tcPr>
            <w:tcW w:w="838" w:type="dxa"/>
          </w:tcPr>
          <w:p w14:paraId="50DDA930" w14:textId="6E3C5A5C" w:rsidR="008401A6" w:rsidRPr="00B25B6D" w:rsidRDefault="008401A6" w:rsidP="008401A6">
            <w:pPr>
              <w:ind w:right="-499"/>
              <w:jc w:val="both"/>
              <w:rPr>
                <w:rFonts w:asciiTheme="majorHAnsi" w:hAnsiTheme="majorHAnsi" w:cstheme="majorHAnsi"/>
                <w:sz w:val="20"/>
                <w:szCs w:val="20"/>
              </w:rPr>
            </w:pPr>
          </w:p>
        </w:tc>
        <w:tc>
          <w:tcPr>
            <w:tcW w:w="838" w:type="dxa"/>
          </w:tcPr>
          <w:p w14:paraId="2A829ABC" w14:textId="7DDE367F" w:rsidR="008401A6" w:rsidRPr="00B25B6D" w:rsidRDefault="008401A6" w:rsidP="008401A6">
            <w:pPr>
              <w:ind w:right="-499"/>
              <w:jc w:val="both"/>
              <w:rPr>
                <w:rFonts w:asciiTheme="majorHAnsi" w:hAnsiTheme="majorHAnsi" w:cstheme="majorHAnsi"/>
                <w:sz w:val="20"/>
                <w:szCs w:val="20"/>
              </w:rPr>
            </w:pPr>
          </w:p>
        </w:tc>
        <w:tc>
          <w:tcPr>
            <w:tcW w:w="838" w:type="dxa"/>
          </w:tcPr>
          <w:p w14:paraId="33B08B47" w14:textId="77777777" w:rsidR="008401A6" w:rsidRPr="00B25B6D" w:rsidRDefault="008401A6" w:rsidP="008401A6">
            <w:pPr>
              <w:ind w:right="-499"/>
              <w:jc w:val="both"/>
              <w:rPr>
                <w:rFonts w:asciiTheme="majorHAnsi" w:hAnsiTheme="majorHAnsi" w:cstheme="majorHAnsi"/>
                <w:sz w:val="20"/>
                <w:szCs w:val="20"/>
              </w:rPr>
            </w:pPr>
          </w:p>
        </w:tc>
        <w:tc>
          <w:tcPr>
            <w:tcW w:w="838" w:type="dxa"/>
          </w:tcPr>
          <w:p w14:paraId="47C8568D" w14:textId="6D10AC58" w:rsidR="008401A6" w:rsidRPr="00B25B6D" w:rsidRDefault="008401A6" w:rsidP="008401A6">
            <w:pPr>
              <w:ind w:right="-499"/>
              <w:jc w:val="both"/>
              <w:rPr>
                <w:rFonts w:asciiTheme="majorHAnsi" w:hAnsiTheme="majorHAnsi" w:cstheme="majorHAnsi"/>
                <w:sz w:val="20"/>
                <w:szCs w:val="20"/>
              </w:rPr>
            </w:pPr>
          </w:p>
        </w:tc>
      </w:tr>
      <w:tr w:rsidR="00FF5610" w:rsidRPr="00B25B6D" w14:paraId="557B33C2" w14:textId="6BAD2E32" w:rsidTr="000B1928">
        <w:tc>
          <w:tcPr>
            <w:tcW w:w="3402" w:type="dxa"/>
          </w:tcPr>
          <w:p w14:paraId="3A318A20" w14:textId="0E80E04D" w:rsidR="008401A6" w:rsidRPr="00B25B6D" w:rsidRDefault="00CE0BA3" w:rsidP="008401A6">
            <w:pPr>
              <w:ind w:left="176"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Fragmentation and unpredictability</w:t>
            </w:r>
          </w:p>
        </w:tc>
        <w:tc>
          <w:tcPr>
            <w:tcW w:w="1375" w:type="dxa"/>
          </w:tcPr>
          <w:p w14:paraId="198CC3CC" w14:textId="08191613"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8.76</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2.05)</w:t>
            </w:r>
          </w:p>
        </w:tc>
        <w:tc>
          <w:tcPr>
            <w:tcW w:w="1526" w:type="dxa"/>
          </w:tcPr>
          <w:p w14:paraId="4840183D" w14:textId="62248FBC"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8.86</w:t>
            </w:r>
            <w:r w:rsidR="0011502B"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2.07)</w:t>
            </w:r>
          </w:p>
        </w:tc>
        <w:tc>
          <w:tcPr>
            <w:tcW w:w="992" w:type="dxa"/>
          </w:tcPr>
          <w:p w14:paraId="5DEEBFAA" w14:textId="44BAE1BE"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055</w:t>
            </w:r>
          </w:p>
        </w:tc>
        <w:tc>
          <w:tcPr>
            <w:tcW w:w="2061" w:type="dxa"/>
          </w:tcPr>
          <w:p w14:paraId="2B3BBEFE" w14:textId="6813D122"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0.959</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0.930-0.989)</w:t>
            </w:r>
          </w:p>
        </w:tc>
        <w:tc>
          <w:tcPr>
            <w:tcW w:w="1210" w:type="dxa"/>
          </w:tcPr>
          <w:p w14:paraId="2E1ACEC5" w14:textId="4F3B7AE2"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008</w:t>
            </w:r>
          </w:p>
        </w:tc>
        <w:tc>
          <w:tcPr>
            <w:tcW w:w="1250" w:type="dxa"/>
          </w:tcPr>
          <w:p w14:paraId="5DE61555" w14:textId="30884FC5"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8.73</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1.99</w:t>
            </w:r>
            <w:r w:rsidR="00B20612" w:rsidRPr="00B25B6D">
              <w:rPr>
                <w:rFonts w:asciiTheme="majorHAnsi" w:hAnsiTheme="majorHAnsi" w:cstheme="majorHAnsi"/>
                <w:sz w:val="20"/>
                <w:szCs w:val="20"/>
                <w:lang w:val="en-GB"/>
              </w:rPr>
              <w:t>)</w:t>
            </w:r>
          </w:p>
        </w:tc>
        <w:tc>
          <w:tcPr>
            <w:tcW w:w="1270" w:type="dxa"/>
          </w:tcPr>
          <w:p w14:paraId="5ECD3D69" w14:textId="7E4BB59C"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8.96</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1.97)</w:t>
            </w:r>
          </w:p>
        </w:tc>
        <w:tc>
          <w:tcPr>
            <w:tcW w:w="912" w:type="dxa"/>
          </w:tcPr>
          <w:p w14:paraId="519B2D11" w14:textId="47DEEE27"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007</w:t>
            </w:r>
          </w:p>
        </w:tc>
        <w:tc>
          <w:tcPr>
            <w:tcW w:w="1937" w:type="dxa"/>
          </w:tcPr>
          <w:p w14:paraId="08FC216D" w14:textId="2108F28B"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993</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0.938-1.032)</w:t>
            </w:r>
          </w:p>
        </w:tc>
        <w:tc>
          <w:tcPr>
            <w:tcW w:w="2558" w:type="dxa"/>
          </w:tcPr>
          <w:p w14:paraId="4B9B08B2" w14:textId="650C1416"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sz w:val="20"/>
                <w:szCs w:val="20"/>
                <w:lang w:val="en-GB"/>
              </w:rPr>
              <w:t>0.814</w:t>
            </w:r>
          </w:p>
        </w:tc>
        <w:tc>
          <w:tcPr>
            <w:tcW w:w="838" w:type="dxa"/>
          </w:tcPr>
          <w:p w14:paraId="2409F9E6" w14:textId="4757A906" w:rsidR="008401A6" w:rsidRPr="00B25B6D" w:rsidRDefault="008401A6" w:rsidP="008401A6">
            <w:pPr>
              <w:ind w:right="-499"/>
              <w:jc w:val="both"/>
              <w:rPr>
                <w:rFonts w:asciiTheme="majorHAnsi" w:hAnsiTheme="majorHAnsi" w:cstheme="majorHAnsi"/>
                <w:b/>
                <w:bCs/>
                <w:sz w:val="20"/>
                <w:szCs w:val="20"/>
              </w:rPr>
            </w:pPr>
          </w:p>
        </w:tc>
        <w:tc>
          <w:tcPr>
            <w:tcW w:w="838" w:type="dxa"/>
          </w:tcPr>
          <w:p w14:paraId="3F93657C" w14:textId="62B06470" w:rsidR="008401A6" w:rsidRPr="00B25B6D" w:rsidRDefault="008401A6" w:rsidP="008401A6">
            <w:pPr>
              <w:ind w:right="-499"/>
              <w:jc w:val="both"/>
              <w:rPr>
                <w:rFonts w:asciiTheme="majorHAnsi" w:hAnsiTheme="majorHAnsi" w:cstheme="majorHAnsi"/>
                <w:b/>
                <w:bCs/>
                <w:sz w:val="20"/>
                <w:szCs w:val="20"/>
              </w:rPr>
            </w:pPr>
          </w:p>
        </w:tc>
        <w:tc>
          <w:tcPr>
            <w:tcW w:w="838" w:type="dxa"/>
          </w:tcPr>
          <w:p w14:paraId="10BCA16C" w14:textId="77777777" w:rsidR="008401A6" w:rsidRPr="00B25B6D" w:rsidRDefault="008401A6" w:rsidP="008401A6">
            <w:pPr>
              <w:ind w:right="-499"/>
              <w:jc w:val="both"/>
              <w:rPr>
                <w:rFonts w:asciiTheme="majorHAnsi" w:hAnsiTheme="majorHAnsi" w:cstheme="majorHAnsi"/>
                <w:b/>
                <w:bCs/>
                <w:sz w:val="20"/>
                <w:szCs w:val="20"/>
              </w:rPr>
            </w:pPr>
          </w:p>
        </w:tc>
        <w:tc>
          <w:tcPr>
            <w:tcW w:w="838" w:type="dxa"/>
          </w:tcPr>
          <w:p w14:paraId="6DD21F3C" w14:textId="16DBFE6F" w:rsidR="008401A6" w:rsidRPr="00B25B6D" w:rsidRDefault="008401A6" w:rsidP="008401A6">
            <w:pPr>
              <w:ind w:right="-499"/>
              <w:jc w:val="both"/>
              <w:rPr>
                <w:rFonts w:asciiTheme="majorHAnsi" w:hAnsiTheme="majorHAnsi" w:cstheme="majorHAnsi"/>
                <w:b/>
                <w:bCs/>
                <w:sz w:val="20"/>
                <w:szCs w:val="20"/>
              </w:rPr>
            </w:pPr>
          </w:p>
        </w:tc>
      </w:tr>
      <w:tr w:rsidR="00FF5610" w:rsidRPr="00B25B6D" w14:paraId="5CC44B61" w14:textId="3105305E" w:rsidTr="000B1928">
        <w:tc>
          <w:tcPr>
            <w:tcW w:w="3402" w:type="dxa"/>
          </w:tcPr>
          <w:p w14:paraId="4907A089" w14:textId="660162F7" w:rsidR="008401A6" w:rsidRPr="00B25B6D" w:rsidRDefault="00CE0BA3" w:rsidP="008401A6">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 xml:space="preserve">Decision-making </w:t>
            </w:r>
            <w:r w:rsidR="0011502B" w:rsidRPr="00B25B6D">
              <w:rPr>
                <w:rFonts w:asciiTheme="majorHAnsi" w:eastAsia="Times New Roman" w:hAnsiTheme="majorHAnsi" w:cstheme="majorHAnsi"/>
                <w:color w:val="000000"/>
                <w:sz w:val="20"/>
                <w:szCs w:val="20"/>
                <w:lang w:val="en-GB" w:eastAsia="fr-FR"/>
              </w:rPr>
              <w:t>skills</w:t>
            </w:r>
          </w:p>
        </w:tc>
        <w:tc>
          <w:tcPr>
            <w:tcW w:w="1375" w:type="dxa"/>
          </w:tcPr>
          <w:p w14:paraId="44A67B3D" w14:textId="72A0FD81"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36.80</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6.86)</w:t>
            </w:r>
          </w:p>
        </w:tc>
        <w:tc>
          <w:tcPr>
            <w:tcW w:w="1526" w:type="dxa"/>
          </w:tcPr>
          <w:p w14:paraId="41D2BA56" w14:textId="590038F3"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35.14</w:t>
            </w:r>
            <w:r w:rsidR="0011502B"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43)</w:t>
            </w:r>
          </w:p>
        </w:tc>
        <w:tc>
          <w:tcPr>
            <w:tcW w:w="992" w:type="dxa"/>
          </w:tcPr>
          <w:p w14:paraId="4C4353A7" w14:textId="5072FD6E"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lt;0.001</w:t>
            </w:r>
          </w:p>
        </w:tc>
        <w:tc>
          <w:tcPr>
            <w:tcW w:w="2061" w:type="dxa"/>
          </w:tcPr>
          <w:p w14:paraId="4DED0269" w14:textId="78CEE933"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0.992</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83-1.001)</w:t>
            </w:r>
          </w:p>
        </w:tc>
        <w:tc>
          <w:tcPr>
            <w:tcW w:w="1210" w:type="dxa"/>
          </w:tcPr>
          <w:p w14:paraId="188260B2" w14:textId="2A0E158A"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068</w:t>
            </w:r>
          </w:p>
        </w:tc>
        <w:tc>
          <w:tcPr>
            <w:tcW w:w="1250" w:type="dxa"/>
          </w:tcPr>
          <w:p w14:paraId="2E479409" w14:textId="3DAE6290"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35.62</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6.72)</w:t>
            </w:r>
          </w:p>
        </w:tc>
        <w:tc>
          <w:tcPr>
            <w:tcW w:w="1270" w:type="dxa"/>
          </w:tcPr>
          <w:p w14:paraId="0B06E19C" w14:textId="6C5FFCD9"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34.95</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7.13)</w:t>
            </w:r>
          </w:p>
        </w:tc>
        <w:tc>
          <w:tcPr>
            <w:tcW w:w="912" w:type="dxa"/>
          </w:tcPr>
          <w:p w14:paraId="6EA51073" w14:textId="064CD2BD"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032</w:t>
            </w:r>
          </w:p>
        </w:tc>
        <w:tc>
          <w:tcPr>
            <w:tcW w:w="1937" w:type="dxa"/>
          </w:tcPr>
          <w:p w14:paraId="20D5D2F8" w14:textId="7A092038"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1.010</w:t>
            </w:r>
            <w:r w:rsidR="00B20612" w:rsidRPr="00B25B6D">
              <w:rPr>
                <w:rFonts w:asciiTheme="majorHAnsi" w:hAnsiTheme="majorHAnsi" w:cstheme="majorHAnsi"/>
                <w:sz w:val="20"/>
                <w:szCs w:val="20"/>
                <w:lang w:val="en-GB"/>
              </w:rPr>
              <w:t xml:space="preserve"> </w:t>
            </w:r>
            <w:r w:rsidRPr="00B25B6D">
              <w:rPr>
                <w:rFonts w:asciiTheme="majorHAnsi" w:hAnsiTheme="majorHAnsi" w:cstheme="majorHAnsi"/>
                <w:sz w:val="20"/>
                <w:szCs w:val="20"/>
                <w:lang w:val="en-GB"/>
              </w:rPr>
              <w:t>(0.994-1.026)</w:t>
            </w:r>
          </w:p>
        </w:tc>
        <w:tc>
          <w:tcPr>
            <w:tcW w:w="2558" w:type="dxa"/>
          </w:tcPr>
          <w:p w14:paraId="460B2911" w14:textId="18371C68" w:rsidR="008401A6" w:rsidRPr="00B25B6D" w:rsidRDefault="00CE0BA3" w:rsidP="008401A6">
            <w:pPr>
              <w:ind w:right="-499"/>
              <w:jc w:val="both"/>
              <w:rPr>
                <w:rFonts w:asciiTheme="majorHAnsi" w:hAnsiTheme="majorHAnsi" w:cstheme="majorHAnsi"/>
                <w:sz w:val="20"/>
                <w:szCs w:val="20"/>
              </w:rPr>
            </w:pPr>
            <w:r w:rsidRPr="00B25B6D">
              <w:rPr>
                <w:rFonts w:asciiTheme="majorHAnsi" w:hAnsiTheme="majorHAnsi" w:cstheme="majorHAnsi"/>
                <w:sz w:val="20"/>
                <w:szCs w:val="20"/>
                <w:lang w:val="en-GB"/>
              </w:rPr>
              <w:t>0.215</w:t>
            </w:r>
          </w:p>
        </w:tc>
        <w:tc>
          <w:tcPr>
            <w:tcW w:w="838" w:type="dxa"/>
          </w:tcPr>
          <w:p w14:paraId="70C264F2" w14:textId="15A9740D" w:rsidR="008401A6" w:rsidRPr="00B25B6D" w:rsidRDefault="008401A6" w:rsidP="008401A6">
            <w:pPr>
              <w:ind w:right="-499"/>
              <w:jc w:val="both"/>
              <w:rPr>
                <w:rFonts w:asciiTheme="majorHAnsi" w:hAnsiTheme="majorHAnsi" w:cstheme="majorHAnsi"/>
                <w:sz w:val="20"/>
                <w:szCs w:val="20"/>
              </w:rPr>
            </w:pPr>
          </w:p>
        </w:tc>
        <w:tc>
          <w:tcPr>
            <w:tcW w:w="838" w:type="dxa"/>
          </w:tcPr>
          <w:p w14:paraId="3824CE88" w14:textId="2DC4C4E6" w:rsidR="008401A6" w:rsidRPr="00B25B6D" w:rsidRDefault="008401A6" w:rsidP="008401A6">
            <w:pPr>
              <w:ind w:right="-499"/>
              <w:jc w:val="both"/>
              <w:rPr>
                <w:rFonts w:asciiTheme="majorHAnsi" w:hAnsiTheme="majorHAnsi" w:cstheme="majorHAnsi"/>
                <w:sz w:val="20"/>
                <w:szCs w:val="20"/>
              </w:rPr>
            </w:pPr>
          </w:p>
        </w:tc>
        <w:tc>
          <w:tcPr>
            <w:tcW w:w="838" w:type="dxa"/>
          </w:tcPr>
          <w:p w14:paraId="46853FA1" w14:textId="77777777" w:rsidR="008401A6" w:rsidRPr="00B25B6D" w:rsidRDefault="008401A6" w:rsidP="008401A6">
            <w:pPr>
              <w:ind w:right="-499"/>
              <w:jc w:val="both"/>
              <w:rPr>
                <w:rFonts w:asciiTheme="majorHAnsi" w:hAnsiTheme="majorHAnsi" w:cstheme="majorHAnsi"/>
                <w:sz w:val="20"/>
                <w:szCs w:val="20"/>
              </w:rPr>
            </w:pPr>
          </w:p>
        </w:tc>
        <w:tc>
          <w:tcPr>
            <w:tcW w:w="838" w:type="dxa"/>
          </w:tcPr>
          <w:p w14:paraId="2F1D4B75" w14:textId="2F896F72" w:rsidR="008401A6" w:rsidRPr="00B25B6D" w:rsidRDefault="008401A6" w:rsidP="008401A6">
            <w:pPr>
              <w:ind w:right="-499"/>
              <w:jc w:val="both"/>
              <w:rPr>
                <w:rFonts w:asciiTheme="majorHAnsi" w:hAnsiTheme="majorHAnsi" w:cstheme="majorHAnsi"/>
                <w:sz w:val="20"/>
                <w:szCs w:val="20"/>
              </w:rPr>
            </w:pPr>
          </w:p>
        </w:tc>
      </w:tr>
      <w:tr w:rsidR="00FF5610" w:rsidRPr="00B25B6D" w14:paraId="0DAAB226" w14:textId="11E4A205" w:rsidTr="000B1928">
        <w:tc>
          <w:tcPr>
            <w:tcW w:w="3402" w:type="dxa"/>
          </w:tcPr>
          <w:p w14:paraId="36F2D1CF" w14:textId="70FCC969" w:rsidR="008401A6" w:rsidRPr="00B25B6D" w:rsidRDefault="00CE0BA3" w:rsidP="008401A6">
            <w:pPr>
              <w:ind w:left="176"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Use of skills</w:t>
            </w:r>
          </w:p>
        </w:tc>
        <w:tc>
          <w:tcPr>
            <w:tcW w:w="1375" w:type="dxa"/>
          </w:tcPr>
          <w:p w14:paraId="1C67CF56" w14:textId="691C4D97"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17.19</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2.98)</w:t>
            </w:r>
          </w:p>
        </w:tc>
        <w:tc>
          <w:tcPr>
            <w:tcW w:w="1526" w:type="dxa"/>
          </w:tcPr>
          <w:p w14:paraId="5589E79D" w14:textId="55193E32"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16.47</w:t>
            </w:r>
            <w:r w:rsidR="0011502B"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3.15)</w:t>
            </w:r>
          </w:p>
        </w:tc>
        <w:tc>
          <w:tcPr>
            <w:tcW w:w="992" w:type="dxa"/>
          </w:tcPr>
          <w:p w14:paraId="268755EB" w14:textId="667142C5"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lt;0.001</w:t>
            </w:r>
          </w:p>
        </w:tc>
        <w:tc>
          <w:tcPr>
            <w:tcW w:w="2061" w:type="dxa"/>
          </w:tcPr>
          <w:p w14:paraId="30F7D0B8" w14:textId="0C429426"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0.952</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0.933-0.971)</w:t>
            </w:r>
          </w:p>
        </w:tc>
        <w:tc>
          <w:tcPr>
            <w:tcW w:w="1210" w:type="dxa"/>
          </w:tcPr>
          <w:p w14:paraId="2E0EED19" w14:textId="2FBBBE56"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1250" w:type="dxa"/>
          </w:tcPr>
          <w:p w14:paraId="6F21FF88" w14:textId="1F6DF4FF"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16.95</w:t>
            </w:r>
            <w:r w:rsidR="00B20612"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2.76)</w:t>
            </w:r>
          </w:p>
        </w:tc>
        <w:tc>
          <w:tcPr>
            <w:tcW w:w="1270" w:type="dxa"/>
          </w:tcPr>
          <w:p w14:paraId="06550164" w14:textId="03DA5216"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16.49</w:t>
            </w:r>
            <w:r w:rsidR="00B20612"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2.71)</w:t>
            </w:r>
          </w:p>
        </w:tc>
        <w:tc>
          <w:tcPr>
            <w:tcW w:w="912" w:type="dxa"/>
          </w:tcPr>
          <w:p w14:paraId="1DE6731B" w14:textId="1859F386"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lt;0.001</w:t>
            </w:r>
          </w:p>
        </w:tc>
        <w:tc>
          <w:tcPr>
            <w:tcW w:w="1937" w:type="dxa"/>
          </w:tcPr>
          <w:p w14:paraId="0E3BAE53" w14:textId="2C3DB47F"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957</w:t>
            </w:r>
            <w:r w:rsidR="00B20612" w:rsidRPr="00B25B6D">
              <w:rPr>
                <w:rFonts w:asciiTheme="majorHAnsi" w:hAnsiTheme="majorHAnsi" w:cstheme="majorHAnsi"/>
                <w:b/>
                <w:bCs/>
                <w:sz w:val="20"/>
                <w:szCs w:val="20"/>
                <w:lang w:val="en-GB"/>
              </w:rPr>
              <w:t xml:space="preserve"> </w:t>
            </w:r>
            <w:r w:rsidRPr="00B25B6D">
              <w:rPr>
                <w:rFonts w:asciiTheme="majorHAnsi" w:hAnsiTheme="majorHAnsi" w:cstheme="majorHAnsi"/>
                <w:b/>
                <w:bCs/>
                <w:sz w:val="20"/>
                <w:szCs w:val="20"/>
                <w:lang w:val="en-GB"/>
              </w:rPr>
              <w:t>(0.921-0.993)</w:t>
            </w:r>
          </w:p>
        </w:tc>
        <w:tc>
          <w:tcPr>
            <w:tcW w:w="2558" w:type="dxa"/>
          </w:tcPr>
          <w:p w14:paraId="229B5582" w14:textId="48DC3125" w:rsidR="008401A6" w:rsidRPr="00B25B6D" w:rsidRDefault="00CE0BA3" w:rsidP="008401A6">
            <w:pPr>
              <w:ind w:right="-499"/>
              <w:jc w:val="both"/>
              <w:rPr>
                <w:rFonts w:asciiTheme="majorHAnsi" w:hAnsiTheme="majorHAnsi" w:cstheme="majorHAnsi"/>
                <w:b/>
                <w:bCs/>
                <w:sz w:val="20"/>
                <w:szCs w:val="20"/>
              </w:rPr>
            </w:pPr>
            <w:r w:rsidRPr="00B25B6D">
              <w:rPr>
                <w:rFonts w:asciiTheme="majorHAnsi" w:hAnsiTheme="majorHAnsi" w:cstheme="majorHAnsi"/>
                <w:b/>
                <w:bCs/>
                <w:sz w:val="20"/>
                <w:szCs w:val="20"/>
                <w:lang w:val="en-GB"/>
              </w:rPr>
              <w:t>0.021</w:t>
            </w:r>
          </w:p>
        </w:tc>
        <w:tc>
          <w:tcPr>
            <w:tcW w:w="838" w:type="dxa"/>
          </w:tcPr>
          <w:p w14:paraId="754CBF97" w14:textId="35335B20" w:rsidR="008401A6" w:rsidRPr="00B25B6D" w:rsidRDefault="008401A6" w:rsidP="008401A6">
            <w:pPr>
              <w:ind w:right="-499"/>
              <w:jc w:val="both"/>
              <w:rPr>
                <w:rFonts w:asciiTheme="majorHAnsi" w:hAnsiTheme="majorHAnsi" w:cstheme="majorHAnsi"/>
                <w:b/>
                <w:bCs/>
                <w:sz w:val="20"/>
                <w:szCs w:val="20"/>
              </w:rPr>
            </w:pPr>
          </w:p>
        </w:tc>
        <w:tc>
          <w:tcPr>
            <w:tcW w:w="838" w:type="dxa"/>
          </w:tcPr>
          <w:p w14:paraId="58EEE3A9" w14:textId="6CA79D5C" w:rsidR="008401A6" w:rsidRPr="00B25B6D" w:rsidRDefault="008401A6" w:rsidP="008401A6">
            <w:pPr>
              <w:ind w:right="-499"/>
              <w:jc w:val="both"/>
              <w:rPr>
                <w:rFonts w:asciiTheme="majorHAnsi" w:hAnsiTheme="majorHAnsi" w:cstheme="majorHAnsi"/>
                <w:b/>
                <w:bCs/>
                <w:sz w:val="20"/>
                <w:szCs w:val="20"/>
              </w:rPr>
            </w:pPr>
          </w:p>
        </w:tc>
        <w:tc>
          <w:tcPr>
            <w:tcW w:w="838" w:type="dxa"/>
          </w:tcPr>
          <w:p w14:paraId="363E14BD" w14:textId="77777777" w:rsidR="008401A6" w:rsidRPr="00B25B6D" w:rsidRDefault="008401A6" w:rsidP="008401A6">
            <w:pPr>
              <w:ind w:right="-499"/>
              <w:jc w:val="both"/>
              <w:rPr>
                <w:rFonts w:asciiTheme="majorHAnsi" w:hAnsiTheme="majorHAnsi" w:cstheme="majorHAnsi"/>
                <w:b/>
                <w:bCs/>
                <w:sz w:val="20"/>
                <w:szCs w:val="20"/>
              </w:rPr>
            </w:pPr>
          </w:p>
        </w:tc>
        <w:tc>
          <w:tcPr>
            <w:tcW w:w="838" w:type="dxa"/>
          </w:tcPr>
          <w:p w14:paraId="0B285D7B" w14:textId="00E6EDD1" w:rsidR="008401A6" w:rsidRPr="00B25B6D" w:rsidRDefault="008401A6" w:rsidP="008401A6">
            <w:pPr>
              <w:ind w:right="-499"/>
              <w:jc w:val="both"/>
              <w:rPr>
                <w:rFonts w:asciiTheme="majorHAnsi" w:hAnsiTheme="majorHAnsi" w:cstheme="majorHAnsi"/>
                <w:b/>
                <w:bCs/>
                <w:sz w:val="20"/>
                <w:szCs w:val="20"/>
              </w:rPr>
            </w:pPr>
          </w:p>
        </w:tc>
      </w:tr>
      <w:tr w:rsidR="00FF5610" w:rsidRPr="00B25B6D" w14:paraId="5DBEB8A6" w14:textId="2696EBFC" w:rsidTr="000B1928">
        <w:tc>
          <w:tcPr>
            <w:tcW w:w="3402" w:type="dxa"/>
          </w:tcPr>
          <w:p w14:paraId="19A68D86" w14:textId="4E7C56BD" w:rsidR="008401A6" w:rsidRPr="00B25B6D" w:rsidRDefault="00CE0BA3" w:rsidP="008401A6">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Skill development</w:t>
            </w:r>
          </w:p>
        </w:tc>
        <w:tc>
          <w:tcPr>
            <w:tcW w:w="1375" w:type="dxa"/>
          </w:tcPr>
          <w:p w14:paraId="258FFCA9" w14:textId="3B09E7BD"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9.45</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3.11)</w:t>
            </w:r>
          </w:p>
        </w:tc>
        <w:tc>
          <w:tcPr>
            <w:tcW w:w="1526" w:type="dxa"/>
          </w:tcPr>
          <w:p w14:paraId="1FDCB4F7" w14:textId="5EC20CFE"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8.91</w:t>
            </w:r>
            <w:r w:rsidR="0011502B"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3.34)</w:t>
            </w:r>
          </w:p>
        </w:tc>
        <w:tc>
          <w:tcPr>
            <w:tcW w:w="992" w:type="dxa"/>
          </w:tcPr>
          <w:p w14:paraId="71172BD6" w14:textId="221B694B"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lt;0.001</w:t>
            </w:r>
          </w:p>
        </w:tc>
        <w:tc>
          <w:tcPr>
            <w:tcW w:w="2061" w:type="dxa"/>
          </w:tcPr>
          <w:p w14:paraId="20F9B538" w14:textId="4758DECE"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003</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84-1.023)</w:t>
            </w:r>
          </w:p>
        </w:tc>
        <w:tc>
          <w:tcPr>
            <w:tcW w:w="1210" w:type="dxa"/>
          </w:tcPr>
          <w:p w14:paraId="26A9DE37" w14:textId="30B40559"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sz w:val="20"/>
                <w:szCs w:val="20"/>
                <w:lang w:val="en-GB" w:eastAsia="fr-FR"/>
              </w:rPr>
              <w:t>0.722</w:t>
            </w:r>
          </w:p>
        </w:tc>
        <w:tc>
          <w:tcPr>
            <w:tcW w:w="1250" w:type="dxa"/>
          </w:tcPr>
          <w:p w14:paraId="098C8E10" w14:textId="293C2886"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9.31</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3.03)</w:t>
            </w:r>
          </w:p>
        </w:tc>
        <w:tc>
          <w:tcPr>
            <w:tcW w:w="1270" w:type="dxa"/>
          </w:tcPr>
          <w:p w14:paraId="7032B9ED" w14:textId="52692713"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8.99</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3.09)</w:t>
            </w:r>
          </w:p>
        </w:tc>
        <w:tc>
          <w:tcPr>
            <w:tcW w:w="912" w:type="dxa"/>
          </w:tcPr>
          <w:p w14:paraId="590D7148" w14:textId="13B03FDC"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lt;0.001</w:t>
            </w:r>
          </w:p>
        </w:tc>
        <w:tc>
          <w:tcPr>
            <w:tcW w:w="1937" w:type="dxa"/>
          </w:tcPr>
          <w:p w14:paraId="05F8094D" w14:textId="3DEF09C1"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004</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0.968-1.041)</w:t>
            </w:r>
          </w:p>
        </w:tc>
        <w:tc>
          <w:tcPr>
            <w:tcW w:w="2558" w:type="dxa"/>
          </w:tcPr>
          <w:p w14:paraId="17898898" w14:textId="4364D837"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847</w:t>
            </w:r>
          </w:p>
        </w:tc>
        <w:tc>
          <w:tcPr>
            <w:tcW w:w="838" w:type="dxa"/>
          </w:tcPr>
          <w:p w14:paraId="022BDC38" w14:textId="3C2C2E46"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316A5C3A" w14:textId="1C5EF6B9"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696A2650" w14:textId="77777777"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06E7F426" w14:textId="06AE57C7" w:rsidR="008401A6" w:rsidRPr="00B25B6D" w:rsidRDefault="008401A6" w:rsidP="008401A6">
            <w:pPr>
              <w:ind w:right="-499"/>
              <w:jc w:val="both"/>
              <w:rPr>
                <w:rFonts w:asciiTheme="majorHAnsi" w:eastAsia="Times New Roman" w:hAnsiTheme="majorHAnsi" w:cstheme="majorHAnsi"/>
                <w:sz w:val="20"/>
                <w:szCs w:val="20"/>
                <w:lang w:eastAsia="fr-FR"/>
              </w:rPr>
            </w:pPr>
          </w:p>
        </w:tc>
      </w:tr>
      <w:tr w:rsidR="00FF5610" w:rsidRPr="00B25B6D" w14:paraId="72ADD8E9" w14:textId="0B8E01DE" w:rsidTr="000B1928">
        <w:tc>
          <w:tcPr>
            <w:tcW w:w="3402" w:type="dxa"/>
          </w:tcPr>
          <w:p w14:paraId="253633E2" w14:textId="5E3E94DD" w:rsidR="008401A6" w:rsidRPr="00B25B6D" w:rsidRDefault="00CE0BA3" w:rsidP="008401A6">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 xml:space="preserve">Professional support </w:t>
            </w:r>
            <w:r w:rsidR="0011502B" w:rsidRPr="00B25B6D">
              <w:rPr>
                <w:rFonts w:asciiTheme="majorHAnsi" w:eastAsia="Times New Roman" w:hAnsiTheme="majorHAnsi" w:cstheme="majorHAnsi"/>
                <w:color w:val="000000"/>
                <w:sz w:val="20"/>
                <w:szCs w:val="20"/>
                <w:lang w:val="en-GB" w:eastAsia="fr-FR"/>
              </w:rPr>
              <w:t xml:space="preserve">from </w:t>
            </w:r>
            <w:r w:rsidRPr="00B25B6D">
              <w:rPr>
                <w:rFonts w:asciiTheme="majorHAnsi" w:eastAsia="Times New Roman" w:hAnsiTheme="majorHAnsi" w:cstheme="majorHAnsi"/>
                <w:color w:val="000000"/>
                <w:sz w:val="20"/>
                <w:szCs w:val="20"/>
                <w:lang w:val="en-GB" w:eastAsia="fr-FR"/>
              </w:rPr>
              <w:t>superiors</w:t>
            </w:r>
          </w:p>
        </w:tc>
        <w:tc>
          <w:tcPr>
            <w:tcW w:w="1375" w:type="dxa"/>
          </w:tcPr>
          <w:p w14:paraId="2B713AE5" w14:textId="4EDF01DF"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5.31</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71)</w:t>
            </w:r>
          </w:p>
        </w:tc>
        <w:tc>
          <w:tcPr>
            <w:tcW w:w="1526" w:type="dxa"/>
          </w:tcPr>
          <w:p w14:paraId="31ED3C35" w14:textId="7E7723E4"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4.91</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79)</w:t>
            </w:r>
          </w:p>
        </w:tc>
        <w:tc>
          <w:tcPr>
            <w:tcW w:w="992" w:type="dxa"/>
          </w:tcPr>
          <w:p w14:paraId="752B8EFF" w14:textId="10A3210A"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lt;0.001</w:t>
            </w:r>
          </w:p>
        </w:tc>
        <w:tc>
          <w:tcPr>
            <w:tcW w:w="2061" w:type="dxa"/>
          </w:tcPr>
          <w:p w14:paraId="2319D35C" w14:textId="56EC9A23"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0.922</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847-1.002)</w:t>
            </w:r>
          </w:p>
        </w:tc>
        <w:tc>
          <w:tcPr>
            <w:tcW w:w="1210" w:type="dxa"/>
          </w:tcPr>
          <w:p w14:paraId="30CE3AAD" w14:textId="7B6437A2"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sz w:val="20"/>
                <w:szCs w:val="20"/>
                <w:lang w:val="en-GB" w:eastAsia="fr-FR"/>
              </w:rPr>
              <w:t>0.056</w:t>
            </w:r>
          </w:p>
        </w:tc>
        <w:tc>
          <w:tcPr>
            <w:tcW w:w="1250" w:type="dxa"/>
          </w:tcPr>
          <w:p w14:paraId="3E4E8C73" w14:textId="6392380D"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5.18</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1.71)</w:t>
            </w:r>
          </w:p>
        </w:tc>
        <w:tc>
          <w:tcPr>
            <w:tcW w:w="1270" w:type="dxa"/>
          </w:tcPr>
          <w:p w14:paraId="666EF4D6" w14:textId="40A3AA04"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4.85</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1.78)</w:t>
            </w:r>
          </w:p>
        </w:tc>
        <w:tc>
          <w:tcPr>
            <w:tcW w:w="912" w:type="dxa"/>
          </w:tcPr>
          <w:p w14:paraId="1DC4C37D" w14:textId="36E06967"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lt;0.001</w:t>
            </w:r>
          </w:p>
        </w:tc>
        <w:tc>
          <w:tcPr>
            <w:tcW w:w="1937" w:type="dxa"/>
          </w:tcPr>
          <w:p w14:paraId="3B75CB34" w14:textId="7E14C41C"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995</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0.850-1.164)</w:t>
            </w:r>
          </w:p>
        </w:tc>
        <w:tc>
          <w:tcPr>
            <w:tcW w:w="2558" w:type="dxa"/>
          </w:tcPr>
          <w:p w14:paraId="31015079" w14:textId="054AA186"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948</w:t>
            </w:r>
          </w:p>
        </w:tc>
        <w:tc>
          <w:tcPr>
            <w:tcW w:w="838" w:type="dxa"/>
          </w:tcPr>
          <w:p w14:paraId="4EC7ADB1" w14:textId="1249FCD9"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1AC4DC21" w14:textId="67AC0EFB"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20AF5476" w14:textId="77777777"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61EA4DA1" w14:textId="284CADAB" w:rsidR="008401A6" w:rsidRPr="00B25B6D" w:rsidRDefault="008401A6" w:rsidP="008401A6">
            <w:pPr>
              <w:ind w:right="-499"/>
              <w:jc w:val="both"/>
              <w:rPr>
                <w:rFonts w:asciiTheme="majorHAnsi" w:eastAsia="Times New Roman" w:hAnsiTheme="majorHAnsi" w:cstheme="majorHAnsi"/>
                <w:sz w:val="20"/>
                <w:szCs w:val="20"/>
                <w:lang w:eastAsia="fr-FR"/>
              </w:rPr>
            </w:pPr>
          </w:p>
        </w:tc>
      </w:tr>
      <w:tr w:rsidR="00FF5610" w:rsidRPr="00B25B6D" w14:paraId="6E7DACAA" w14:textId="74B10B3A" w:rsidTr="000B1928">
        <w:tc>
          <w:tcPr>
            <w:tcW w:w="3402" w:type="dxa"/>
          </w:tcPr>
          <w:p w14:paraId="5E682EDE" w14:textId="21E1DB26" w:rsidR="008401A6" w:rsidRPr="00B25B6D" w:rsidRDefault="00CE0BA3" w:rsidP="008401A6">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 xml:space="preserve">Professional support </w:t>
            </w:r>
            <w:r w:rsidR="0011502B" w:rsidRPr="00B25B6D">
              <w:rPr>
                <w:rFonts w:asciiTheme="majorHAnsi" w:eastAsia="Times New Roman" w:hAnsiTheme="majorHAnsi" w:cstheme="majorHAnsi"/>
                <w:color w:val="000000"/>
                <w:sz w:val="20"/>
                <w:szCs w:val="20"/>
                <w:lang w:val="en-GB" w:eastAsia="fr-FR"/>
              </w:rPr>
              <w:t xml:space="preserve">from </w:t>
            </w:r>
            <w:r w:rsidRPr="00B25B6D">
              <w:rPr>
                <w:rFonts w:asciiTheme="majorHAnsi" w:eastAsia="Times New Roman" w:hAnsiTheme="majorHAnsi" w:cstheme="majorHAnsi"/>
                <w:color w:val="000000"/>
                <w:sz w:val="20"/>
                <w:szCs w:val="20"/>
                <w:lang w:val="en-GB" w:eastAsia="fr-FR"/>
              </w:rPr>
              <w:t>colleagues</w:t>
            </w:r>
          </w:p>
        </w:tc>
        <w:tc>
          <w:tcPr>
            <w:tcW w:w="1375" w:type="dxa"/>
          </w:tcPr>
          <w:p w14:paraId="5DDADEE7" w14:textId="0646E308"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6.38</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15)</w:t>
            </w:r>
          </w:p>
        </w:tc>
        <w:tc>
          <w:tcPr>
            <w:tcW w:w="1526" w:type="dxa"/>
          </w:tcPr>
          <w:p w14:paraId="30A61F1B" w14:textId="05A7982F"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6.21</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26)</w:t>
            </w:r>
          </w:p>
        </w:tc>
        <w:tc>
          <w:tcPr>
            <w:tcW w:w="992" w:type="dxa"/>
          </w:tcPr>
          <w:p w14:paraId="70042AD1" w14:textId="5D373859"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lt;0.001</w:t>
            </w:r>
          </w:p>
        </w:tc>
        <w:tc>
          <w:tcPr>
            <w:tcW w:w="2061" w:type="dxa"/>
          </w:tcPr>
          <w:p w14:paraId="6AEB9639" w14:textId="29B50080"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053</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88-1.123)</w:t>
            </w:r>
          </w:p>
        </w:tc>
        <w:tc>
          <w:tcPr>
            <w:tcW w:w="1210" w:type="dxa"/>
          </w:tcPr>
          <w:p w14:paraId="6AEF041D" w14:textId="3B3A6FF7"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sz w:val="20"/>
                <w:szCs w:val="20"/>
                <w:lang w:val="en-GB" w:eastAsia="fr-FR"/>
              </w:rPr>
              <w:t>0.114</w:t>
            </w:r>
          </w:p>
        </w:tc>
        <w:tc>
          <w:tcPr>
            <w:tcW w:w="1250" w:type="dxa"/>
          </w:tcPr>
          <w:p w14:paraId="0C07B13B" w14:textId="6257AF02"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6.48</w:t>
            </w:r>
            <w:r w:rsidR="00B20612" w:rsidRPr="00B25B6D">
              <w:rPr>
                <w:rFonts w:asciiTheme="majorHAnsi" w:eastAsia="Times New Roman" w:hAnsiTheme="majorHAnsi" w:cstheme="majorHAnsi"/>
                <w:b/>
                <w:bCs/>
                <w:sz w:val="20"/>
                <w:szCs w:val="20"/>
                <w:lang w:val="en-GB" w:eastAsia="fr-FR"/>
              </w:rPr>
              <w:t xml:space="preserve"> </w:t>
            </w:r>
            <w:r w:rsidRPr="00B25B6D">
              <w:rPr>
                <w:rFonts w:asciiTheme="majorHAnsi" w:eastAsia="Times New Roman" w:hAnsiTheme="majorHAnsi" w:cstheme="majorHAnsi"/>
                <w:b/>
                <w:bCs/>
                <w:sz w:val="20"/>
                <w:szCs w:val="20"/>
                <w:lang w:val="en-GB" w:eastAsia="fr-FR"/>
              </w:rPr>
              <w:t>(1.10)</w:t>
            </w:r>
          </w:p>
        </w:tc>
        <w:tc>
          <w:tcPr>
            <w:tcW w:w="1270" w:type="dxa"/>
          </w:tcPr>
          <w:p w14:paraId="1E26DC68" w14:textId="35D11A0F"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6.33</w:t>
            </w:r>
            <w:r w:rsidR="00B20612" w:rsidRPr="00B25B6D">
              <w:rPr>
                <w:rFonts w:asciiTheme="majorHAnsi" w:eastAsia="Times New Roman" w:hAnsiTheme="majorHAnsi" w:cstheme="majorHAnsi"/>
                <w:b/>
                <w:bCs/>
                <w:sz w:val="20"/>
                <w:szCs w:val="20"/>
                <w:lang w:val="en-GB" w:eastAsia="fr-FR"/>
              </w:rPr>
              <w:t xml:space="preserve"> </w:t>
            </w:r>
            <w:r w:rsidRPr="00B25B6D">
              <w:rPr>
                <w:rFonts w:asciiTheme="majorHAnsi" w:eastAsia="Times New Roman" w:hAnsiTheme="majorHAnsi" w:cstheme="majorHAnsi"/>
                <w:b/>
                <w:bCs/>
                <w:sz w:val="20"/>
                <w:szCs w:val="20"/>
                <w:lang w:val="en-GB" w:eastAsia="fr-FR"/>
              </w:rPr>
              <w:t>(1.20)</w:t>
            </w:r>
          </w:p>
        </w:tc>
        <w:tc>
          <w:tcPr>
            <w:tcW w:w="912" w:type="dxa"/>
          </w:tcPr>
          <w:p w14:paraId="44613919" w14:textId="7AEAC2AE"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0.002</w:t>
            </w:r>
          </w:p>
        </w:tc>
        <w:tc>
          <w:tcPr>
            <w:tcW w:w="1937" w:type="dxa"/>
          </w:tcPr>
          <w:p w14:paraId="31619BCD" w14:textId="43877663"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1.129</w:t>
            </w:r>
            <w:r w:rsidR="00B20612" w:rsidRPr="00B25B6D">
              <w:rPr>
                <w:rFonts w:asciiTheme="majorHAnsi" w:eastAsia="Times New Roman" w:hAnsiTheme="majorHAnsi" w:cstheme="majorHAnsi"/>
                <w:b/>
                <w:bCs/>
                <w:sz w:val="20"/>
                <w:szCs w:val="20"/>
                <w:lang w:val="en-GB" w:eastAsia="fr-FR"/>
              </w:rPr>
              <w:t xml:space="preserve"> </w:t>
            </w:r>
            <w:r w:rsidRPr="00B25B6D">
              <w:rPr>
                <w:rFonts w:asciiTheme="majorHAnsi" w:eastAsia="Times New Roman" w:hAnsiTheme="majorHAnsi" w:cstheme="majorHAnsi"/>
                <w:b/>
                <w:bCs/>
                <w:sz w:val="20"/>
                <w:szCs w:val="20"/>
                <w:lang w:val="en-GB" w:eastAsia="fr-FR"/>
              </w:rPr>
              <w:t>(1.001-1.274)</w:t>
            </w:r>
          </w:p>
        </w:tc>
        <w:tc>
          <w:tcPr>
            <w:tcW w:w="2558" w:type="dxa"/>
          </w:tcPr>
          <w:p w14:paraId="08A2C225" w14:textId="793BA3F5"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0.049</w:t>
            </w:r>
          </w:p>
        </w:tc>
        <w:tc>
          <w:tcPr>
            <w:tcW w:w="838" w:type="dxa"/>
          </w:tcPr>
          <w:p w14:paraId="2C788536" w14:textId="1A790FD8"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10D6B351" w14:textId="5D5F4F78"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40C693D6" w14:textId="77777777"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4708A5EF" w14:textId="0147F675" w:rsidR="008401A6" w:rsidRPr="00B25B6D" w:rsidRDefault="008401A6" w:rsidP="008401A6">
            <w:pPr>
              <w:ind w:right="-499"/>
              <w:jc w:val="both"/>
              <w:rPr>
                <w:rFonts w:asciiTheme="majorHAnsi" w:eastAsia="Times New Roman" w:hAnsiTheme="majorHAnsi" w:cstheme="majorHAnsi"/>
                <w:sz w:val="20"/>
                <w:szCs w:val="20"/>
                <w:lang w:eastAsia="fr-FR"/>
              </w:rPr>
            </w:pPr>
          </w:p>
        </w:tc>
      </w:tr>
      <w:tr w:rsidR="00FF5610" w:rsidRPr="00B25B6D" w14:paraId="2AA0E001" w14:textId="31D29106" w:rsidTr="000B1928">
        <w:tc>
          <w:tcPr>
            <w:tcW w:w="3402" w:type="dxa"/>
          </w:tcPr>
          <w:p w14:paraId="3B3180C8" w14:textId="70A0F3C1" w:rsidR="008401A6" w:rsidRPr="00B25B6D" w:rsidRDefault="00CE0BA3" w:rsidP="008401A6">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 xml:space="preserve">Emotional support </w:t>
            </w:r>
            <w:r w:rsidR="0011502B" w:rsidRPr="00B25B6D">
              <w:rPr>
                <w:rFonts w:asciiTheme="majorHAnsi" w:eastAsia="Times New Roman" w:hAnsiTheme="majorHAnsi" w:cstheme="majorHAnsi"/>
                <w:color w:val="000000"/>
                <w:sz w:val="20"/>
                <w:szCs w:val="20"/>
                <w:lang w:val="en-GB" w:eastAsia="fr-FR"/>
              </w:rPr>
              <w:t xml:space="preserve">from </w:t>
            </w:r>
            <w:r w:rsidRPr="00B25B6D">
              <w:rPr>
                <w:rFonts w:asciiTheme="majorHAnsi" w:eastAsia="Times New Roman" w:hAnsiTheme="majorHAnsi" w:cstheme="majorHAnsi"/>
                <w:color w:val="000000"/>
                <w:sz w:val="20"/>
                <w:szCs w:val="20"/>
                <w:lang w:val="en-GB" w:eastAsia="fr-FR"/>
              </w:rPr>
              <w:t>superiors</w:t>
            </w:r>
          </w:p>
        </w:tc>
        <w:tc>
          <w:tcPr>
            <w:tcW w:w="1375" w:type="dxa"/>
          </w:tcPr>
          <w:p w14:paraId="752653EA" w14:textId="1A753AD7"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5.32</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77)</w:t>
            </w:r>
          </w:p>
        </w:tc>
        <w:tc>
          <w:tcPr>
            <w:tcW w:w="1526" w:type="dxa"/>
          </w:tcPr>
          <w:p w14:paraId="5A6E415A" w14:textId="782DA447"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4.94</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1.87)</w:t>
            </w:r>
          </w:p>
        </w:tc>
        <w:tc>
          <w:tcPr>
            <w:tcW w:w="992" w:type="dxa"/>
          </w:tcPr>
          <w:p w14:paraId="52CDF196" w14:textId="2A79A59F"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lt;0.001</w:t>
            </w:r>
          </w:p>
        </w:tc>
        <w:tc>
          <w:tcPr>
            <w:tcW w:w="2061" w:type="dxa"/>
          </w:tcPr>
          <w:p w14:paraId="41B9E3CE" w14:textId="5AA5A7AE"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033</w:t>
            </w:r>
            <w:r w:rsidR="00B20612"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54-1.119)</w:t>
            </w:r>
          </w:p>
        </w:tc>
        <w:tc>
          <w:tcPr>
            <w:tcW w:w="1210" w:type="dxa"/>
          </w:tcPr>
          <w:p w14:paraId="13652749" w14:textId="6E9A60BD"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sz w:val="20"/>
                <w:szCs w:val="20"/>
                <w:lang w:val="en-GB" w:eastAsia="fr-FR"/>
              </w:rPr>
              <w:t>0.421</w:t>
            </w:r>
          </w:p>
        </w:tc>
        <w:tc>
          <w:tcPr>
            <w:tcW w:w="1250" w:type="dxa"/>
          </w:tcPr>
          <w:p w14:paraId="2C12E942" w14:textId="4F82FE5D"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5.20</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1.79)</w:t>
            </w:r>
          </w:p>
        </w:tc>
        <w:tc>
          <w:tcPr>
            <w:tcW w:w="1270" w:type="dxa"/>
          </w:tcPr>
          <w:p w14:paraId="6C8B4751" w14:textId="7E576ECF"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4.87</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1.87)</w:t>
            </w:r>
          </w:p>
        </w:tc>
        <w:tc>
          <w:tcPr>
            <w:tcW w:w="912" w:type="dxa"/>
          </w:tcPr>
          <w:p w14:paraId="63BC7937" w14:textId="4AD803FF"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lt;0.001</w:t>
            </w:r>
          </w:p>
        </w:tc>
        <w:tc>
          <w:tcPr>
            <w:tcW w:w="1937" w:type="dxa"/>
          </w:tcPr>
          <w:p w14:paraId="5653722B" w14:textId="62E68852"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981</w:t>
            </w:r>
            <w:r w:rsidR="00B20612"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0.845-1.139)</w:t>
            </w:r>
          </w:p>
        </w:tc>
        <w:tc>
          <w:tcPr>
            <w:tcW w:w="2558" w:type="dxa"/>
          </w:tcPr>
          <w:p w14:paraId="5A4FCDCF" w14:textId="49FA00BE"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801</w:t>
            </w:r>
          </w:p>
        </w:tc>
        <w:tc>
          <w:tcPr>
            <w:tcW w:w="838" w:type="dxa"/>
          </w:tcPr>
          <w:p w14:paraId="2D2ED5BB" w14:textId="66FEC188"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6A39FE05" w14:textId="269B418F"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4828E261" w14:textId="77777777"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76126CCA" w14:textId="1D224E77" w:rsidR="008401A6" w:rsidRPr="00B25B6D" w:rsidRDefault="008401A6" w:rsidP="008401A6">
            <w:pPr>
              <w:ind w:right="-499"/>
              <w:jc w:val="both"/>
              <w:rPr>
                <w:rFonts w:asciiTheme="majorHAnsi" w:eastAsia="Times New Roman" w:hAnsiTheme="majorHAnsi" w:cstheme="majorHAnsi"/>
                <w:sz w:val="20"/>
                <w:szCs w:val="20"/>
                <w:lang w:eastAsia="fr-FR"/>
              </w:rPr>
            </w:pPr>
          </w:p>
        </w:tc>
      </w:tr>
      <w:tr w:rsidR="00FF5610" w:rsidRPr="00B25B6D" w14:paraId="45EE1CD5" w14:textId="3BE48AE0" w:rsidTr="000B1928">
        <w:tc>
          <w:tcPr>
            <w:tcW w:w="3402" w:type="dxa"/>
          </w:tcPr>
          <w:p w14:paraId="38B5E296" w14:textId="69B420BB" w:rsidR="008401A6" w:rsidRPr="00B25B6D" w:rsidRDefault="00CE0BA3" w:rsidP="008401A6">
            <w:pPr>
              <w:ind w:left="176"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 xml:space="preserve">Emotional support </w:t>
            </w:r>
            <w:r w:rsidR="0011502B" w:rsidRPr="00B25B6D">
              <w:rPr>
                <w:rFonts w:asciiTheme="majorHAnsi" w:eastAsia="Times New Roman" w:hAnsiTheme="majorHAnsi" w:cstheme="majorHAnsi"/>
                <w:b/>
                <w:bCs/>
                <w:color w:val="000000"/>
                <w:sz w:val="20"/>
                <w:szCs w:val="20"/>
                <w:lang w:val="en-GB" w:eastAsia="fr-FR"/>
              </w:rPr>
              <w:t xml:space="preserve">from </w:t>
            </w:r>
            <w:r w:rsidRPr="00B25B6D">
              <w:rPr>
                <w:rFonts w:asciiTheme="majorHAnsi" w:eastAsia="Times New Roman" w:hAnsiTheme="majorHAnsi" w:cstheme="majorHAnsi"/>
                <w:b/>
                <w:bCs/>
                <w:color w:val="000000"/>
                <w:sz w:val="20"/>
                <w:szCs w:val="20"/>
                <w:lang w:val="en-GB" w:eastAsia="fr-FR"/>
              </w:rPr>
              <w:t>colleagues</w:t>
            </w:r>
          </w:p>
        </w:tc>
        <w:tc>
          <w:tcPr>
            <w:tcW w:w="1375" w:type="dxa"/>
          </w:tcPr>
          <w:p w14:paraId="34C2723A" w14:textId="12F452A9"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6.33</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23)</w:t>
            </w:r>
          </w:p>
        </w:tc>
        <w:tc>
          <w:tcPr>
            <w:tcW w:w="1526" w:type="dxa"/>
          </w:tcPr>
          <w:p w14:paraId="22A4FDD4" w14:textId="1B280F0B"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6.10</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1.40)</w:t>
            </w:r>
          </w:p>
        </w:tc>
        <w:tc>
          <w:tcPr>
            <w:tcW w:w="992" w:type="dxa"/>
          </w:tcPr>
          <w:p w14:paraId="2EAA70EE" w14:textId="17D37ED5"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lt;0.001</w:t>
            </w:r>
          </w:p>
        </w:tc>
        <w:tc>
          <w:tcPr>
            <w:tcW w:w="2061" w:type="dxa"/>
          </w:tcPr>
          <w:p w14:paraId="5BBB15CE" w14:textId="28494EC4"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color w:val="000000"/>
                <w:sz w:val="20"/>
                <w:szCs w:val="20"/>
                <w:lang w:val="en-GB" w:eastAsia="fr-FR"/>
              </w:rPr>
              <w:t>0.928</w:t>
            </w:r>
            <w:r w:rsidR="00B20612" w:rsidRPr="00B25B6D">
              <w:rPr>
                <w:rFonts w:asciiTheme="majorHAnsi" w:eastAsia="Times New Roman" w:hAnsiTheme="majorHAnsi" w:cstheme="majorHAnsi"/>
                <w:b/>
                <w:bCs/>
                <w:color w:val="000000"/>
                <w:sz w:val="20"/>
                <w:szCs w:val="20"/>
                <w:lang w:val="en-GB" w:eastAsia="fr-FR"/>
              </w:rPr>
              <w:t xml:space="preserve"> </w:t>
            </w:r>
            <w:r w:rsidRPr="00B25B6D">
              <w:rPr>
                <w:rFonts w:asciiTheme="majorHAnsi" w:eastAsia="Times New Roman" w:hAnsiTheme="majorHAnsi" w:cstheme="majorHAnsi"/>
                <w:b/>
                <w:bCs/>
                <w:color w:val="000000"/>
                <w:sz w:val="20"/>
                <w:szCs w:val="20"/>
                <w:lang w:val="en-GB" w:eastAsia="fr-FR"/>
              </w:rPr>
              <w:t>(0.875-0.984)</w:t>
            </w:r>
          </w:p>
        </w:tc>
        <w:tc>
          <w:tcPr>
            <w:tcW w:w="1210" w:type="dxa"/>
          </w:tcPr>
          <w:p w14:paraId="33405448" w14:textId="47152240" w:rsidR="008401A6" w:rsidRPr="00B25B6D" w:rsidRDefault="00CE0BA3" w:rsidP="008401A6">
            <w:pPr>
              <w:ind w:right="-499"/>
              <w:jc w:val="both"/>
              <w:rPr>
                <w:rFonts w:asciiTheme="majorHAnsi" w:hAnsiTheme="majorHAnsi" w:cstheme="majorHAnsi"/>
                <w:b/>
                <w:bCs/>
                <w:sz w:val="20"/>
                <w:szCs w:val="20"/>
              </w:rPr>
            </w:pPr>
            <w:r w:rsidRPr="00B25B6D">
              <w:rPr>
                <w:rFonts w:asciiTheme="majorHAnsi" w:eastAsia="Times New Roman" w:hAnsiTheme="majorHAnsi" w:cstheme="majorHAnsi"/>
                <w:b/>
                <w:bCs/>
                <w:sz w:val="20"/>
                <w:szCs w:val="20"/>
                <w:lang w:val="en-GB" w:eastAsia="fr-FR"/>
              </w:rPr>
              <w:t>0.013</w:t>
            </w:r>
          </w:p>
        </w:tc>
        <w:tc>
          <w:tcPr>
            <w:tcW w:w="1250" w:type="dxa"/>
          </w:tcPr>
          <w:p w14:paraId="2F36A22D" w14:textId="4925487F"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6.40 (1.16)</w:t>
            </w:r>
          </w:p>
        </w:tc>
        <w:tc>
          <w:tcPr>
            <w:tcW w:w="1270" w:type="dxa"/>
          </w:tcPr>
          <w:p w14:paraId="5DF85723" w14:textId="18A587B4"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6.13</w:t>
            </w:r>
            <w:r w:rsidR="00B20612" w:rsidRPr="00B25B6D">
              <w:rPr>
                <w:rFonts w:asciiTheme="majorHAnsi" w:eastAsia="Times New Roman" w:hAnsiTheme="majorHAnsi" w:cstheme="majorHAnsi"/>
                <w:b/>
                <w:bCs/>
                <w:sz w:val="20"/>
                <w:szCs w:val="20"/>
                <w:lang w:val="en-GB" w:eastAsia="fr-FR"/>
              </w:rPr>
              <w:t xml:space="preserve"> </w:t>
            </w:r>
            <w:r w:rsidRPr="00B25B6D">
              <w:rPr>
                <w:rFonts w:asciiTheme="majorHAnsi" w:eastAsia="Times New Roman" w:hAnsiTheme="majorHAnsi" w:cstheme="majorHAnsi"/>
                <w:b/>
                <w:bCs/>
                <w:sz w:val="20"/>
                <w:szCs w:val="20"/>
                <w:lang w:val="en-GB" w:eastAsia="fr-FR"/>
              </w:rPr>
              <w:t>(1.40)</w:t>
            </w:r>
          </w:p>
        </w:tc>
        <w:tc>
          <w:tcPr>
            <w:tcW w:w="912" w:type="dxa"/>
          </w:tcPr>
          <w:p w14:paraId="540A66D9" w14:textId="6F1A9B98"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lt;0.001</w:t>
            </w:r>
          </w:p>
        </w:tc>
        <w:tc>
          <w:tcPr>
            <w:tcW w:w="1937" w:type="dxa"/>
          </w:tcPr>
          <w:p w14:paraId="47D092FD" w14:textId="6ED25399"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0.836</w:t>
            </w:r>
            <w:r w:rsidR="00B20612" w:rsidRPr="00B25B6D">
              <w:rPr>
                <w:rFonts w:asciiTheme="majorHAnsi" w:eastAsia="Times New Roman" w:hAnsiTheme="majorHAnsi" w:cstheme="majorHAnsi"/>
                <w:b/>
                <w:bCs/>
                <w:sz w:val="20"/>
                <w:szCs w:val="20"/>
                <w:lang w:val="en-GB" w:eastAsia="fr-FR"/>
              </w:rPr>
              <w:t xml:space="preserve"> </w:t>
            </w:r>
            <w:r w:rsidRPr="00B25B6D">
              <w:rPr>
                <w:rFonts w:asciiTheme="majorHAnsi" w:eastAsia="Times New Roman" w:hAnsiTheme="majorHAnsi" w:cstheme="majorHAnsi"/>
                <w:b/>
                <w:bCs/>
                <w:sz w:val="20"/>
                <w:szCs w:val="20"/>
                <w:lang w:val="en-GB" w:eastAsia="fr-FR"/>
              </w:rPr>
              <w:t>(0.750-0.931)</w:t>
            </w:r>
          </w:p>
        </w:tc>
        <w:tc>
          <w:tcPr>
            <w:tcW w:w="2558" w:type="dxa"/>
          </w:tcPr>
          <w:p w14:paraId="27A3C8CE" w14:textId="18D65C91" w:rsidR="008401A6" w:rsidRPr="00B25B6D" w:rsidRDefault="00CE0BA3" w:rsidP="008401A6">
            <w:pPr>
              <w:ind w:right="-499"/>
              <w:jc w:val="both"/>
              <w:rPr>
                <w:rFonts w:asciiTheme="majorHAnsi" w:eastAsia="Times New Roman" w:hAnsiTheme="majorHAnsi" w:cstheme="majorHAnsi"/>
                <w:b/>
                <w:bCs/>
                <w:sz w:val="20"/>
                <w:szCs w:val="20"/>
                <w:lang w:eastAsia="fr-FR"/>
              </w:rPr>
            </w:pPr>
            <w:r w:rsidRPr="00B25B6D">
              <w:rPr>
                <w:rFonts w:asciiTheme="majorHAnsi" w:eastAsia="Times New Roman" w:hAnsiTheme="majorHAnsi" w:cstheme="majorHAnsi"/>
                <w:b/>
                <w:bCs/>
                <w:sz w:val="20"/>
                <w:szCs w:val="20"/>
                <w:lang w:val="en-GB" w:eastAsia="fr-FR"/>
              </w:rPr>
              <w:t>0.001</w:t>
            </w:r>
          </w:p>
        </w:tc>
        <w:tc>
          <w:tcPr>
            <w:tcW w:w="838" w:type="dxa"/>
          </w:tcPr>
          <w:p w14:paraId="7DFC2D73" w14:textId="42977782" w:rsidR="008401A6" w:rsidRPr="00B25B6D" w:rsidRDefault="008401A6" w:rsidP="008401A6">
            <w:pPr>
              <w:ind w:right="-499"/>
              <w:jc w:val="both"/>
              <w:rPr>
                <w:rFonts w:asciiTheme="majorHAnsi" w:eastAsia="Times New Roman" w:hAnsiTheme="majorHAnsi" w:cstheme="majorHAnsi"/>
                <w:b/>
                <w:bCs/>
                <w:sz w:val="20"/>
                <w:szCs w:val="20"/>
                <w:lang w:eastAsia="fr-FR"/>
              </w:rPr>
            </w:pPr>
          </w:p>
        </w:tc>
        <w:tc>
          <w:tcPr>
            <w:tcW w:w="838" w:type="dxa"/>
          </w:tcPr>
          <w:p w14:paraId="30BAE099" w14:textId="78CA250C" w:rsidR="008401A6" w:rsidRPr="00B25B6D" w:rsidRDefault="008401A6" w:rsidP="008401A6">
            <w:pPr>
              <w:ind w:right="-499"/>
              <w:jc w:val="both"/>
              <w:rPr>
                <w:rFonts w:asciiTheme="majorHAnsi" w:eastAsia="Times New Roman" w:hAnsiTheme="majorHAnsi" w:cstheme="majorHAnsi"/>
                <w:b/>
                <w:bCs/>
                <w:sz w:val="20"/>
                <w:szCs w:val="20"/>
                <w:lang w:eastAsia="fr-FR"/>
              </w:rPr>
            </w:pPr>
          </w:p>
        </w:tc>
        <w:tc>
          <w:tcPr>
            <w:tcW w:w="838" w:type="dxa"/>
          </w:tcPr>
          <w:p w14:paraId="77DC4EA0" w14:textId="77777777" w:rsidR="008401A6" w:rsidRPr="00B25B6D" w:rsidRDefault="008401A6" w:rsidP="008401A6">
            <w:pPr>
              <w:ind w:right="-499"/>
              <w:jc w:val="both"/>
              <w:rPr>
                <w:rFonts w:asciiTheme="majorHAnsi" w:eastAsia="Times New Roman" w:hAnsiTheme="majorHAnsi" w:cstheme="majorHAnsi"/>
                <w:b/>
                <w:bCs/>
                <w:sz w:val="20"/>
                <w:szCs w:val="20"/>
                <w:lang w:eastAsia="fr-FR"/>
              </w:rPr>
            </w:pPr>
          </w:p>
        </w:tc>
        <w:tc>
          <w:tcPr>
            <w:tcW w:w="838" w:type="dxa"/>
          </w:tcPr>
          <w:p w14:paraId="49B09934" w14:textId="63817116" w:rsidR="008401A6" w:rsidRPr="00B25B6D" w:rsidRDefault="008401A6" w:rsidP="008401A6">
            <w:pPr>
              <w:ind w:right="-499"/>
              <w:jc w:val="both"/>
              <w:rPr>
                <w:rFonts w:asciiTheme="majorHAnsi" w:eastAsia="Times New Roman" w:hAnsiTheme="majorHAnsi" w:cstheme="majorHAnsi"/>
                <w:b/>
                <w:bCs/>
                <w:sz w:val="20"/>
                <w:szCs w:val="20"/>
                <w:lang w:eastAsia="fr-FR"/>
              </w:rPr>
            </w:pPr>
          </w:p>
        </w:tc>
      </w:tr>
      <w:tr w:rsidR="00FF5610" w:rsidRPr="00B25B6D" w14:paraId="5BC450D7" w14:textId="16F233F7" w:rsidTr="000B1928">
        <w:tc>
          <w:tcPr>
            <w:tcW w:w="3402" w:type="dxa"/>
          </w:tcPr>
          <w:p w14:paraId="4007DF16" w14:textId="66F2ECBA"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Fear of medical error</w:t>
            </w:r>
          </w:p>
        </w:tc>
        <w:tc>
          <w:tcPr>
            <w:tcW w:w="1375" w:type="dxa"/>
          </w:tcPr>
          <w:p w14:paraId="09063054" w14:textId="38425A73"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2116</w:t>
            </w:r>
            <w:r w:rsidR="00B20612"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25.8%)</w:t>
            </w:r>
          </w:p>
        </w:tc>
        <w:tc>
          <w:tcPr>
            <w:tcW w:w="1526" w:type="dxa"/>
          </w:tcPr>
          <w:p w14:paraId="4D78B81E" w14:textId="606665D2"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557</w:t>
            </w:r>
            <w:r w:rsidR="00B20612"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26.2%)</w:t>
            </w:r>
          </w:p>
        </w:tc>
        <w:tc>
          <w:tcPr>
            <w:tcW w:w="992" w:type="dxa"/>
          </w:tcPr>
          <w:p w14:paraId="2B3C3A2E" w14:textId="49679CD8"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746</w:t>
            </w:r>
          </w:p>
        </w:tc>
        <w:tc>
          <w:tcPr>
            <w:tcW w:w="2061" w:type="dxa"/>
          </w:tcPr>
          <w:p w14:paraId="4090C40A" w14:textId="77777777" w:rsidR="008401A6" w:rsidRPr="00B25B6D" w:rsidRDefault="008401A6" w:rsidP="008401A6">
            <w:pPr>
              <w:ind w:right="-499"/>
              <w:jc w:val="both"/>
              <w:rPr>
                <w:rFonts w:asciiTheme="majorHAnsi" w:eastAsia="Times New Roman" w:hAnsiTheme="majorHAnsi" w:cstheme="majorHAnsi"/>
                <w:bCs/>
                <w:color w:val="000000"/>
                <w:sz w:val="20"/>
                <w:szCs w:val="20"/>
                <w:lang w:eastAsia="fr-FR"/>
              </w:rPr>
            </w:pPr>
          </w:p>
        </w:tc>
        <w:tc>
          <w:tcPr>
            <w:tcW w:w="1210" w:type="dxa"/>
          </w:tcPr>
          <w:p w14:paraId="0CBD787F" w14:textId="77777777"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1250" w:type="dxa"/>
          </w:tcPr>
          <w:p w14:paraId="2AB85209" w14:textId="715B81CF"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673</w:t>
            </w:r>
            <w:r w:rsidR="00B20612"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31.4%)</w:t>
            </w:r>
          </w:p>
        </w:tc>
        <w:tc>
          <w:tcPr>
            <w:tcW w:w="1270" w:type="dxa"/>
          </w:tcPr>
          <w:p w14:paraId="7C2FDD56" w14:textId="0AE5B1FF"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219</w:t>
            </w:r>
            <w:r w:rsidR="00B20612"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32.4%)</w:t>
            </w:r>
          </w:p>
        </w:tc>
        <w:tc>
          <w:tcPr>
            <w:tcW w:w="912" w:type="dxa"/>
          </w:tcPr>
          <w:p w14:paraId="7D4F6EA6" w14:textId="7AA6A6C7"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607</w:t>
            </w:r>
          </w:p>
        </w:tc>
        <w:tc>
          <w:tcPr>
            <w:tcW w:w="1937" w:type="dxa"/>
          </w:tcPr>
          <w:p w14:paraId="38708BD7" w14:textId="77777777"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2558" w:type="dxa"/>
          </w:tcPr>
          <w:p w14:paraId="50B192F8" w14:textId="77777777"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1BA14485" w14:textId="515B58F5"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1DCF0DCB" w14:textId="4E688ACA"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69362C9F" w14:textId="77777777"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64C03690" w14:textId="59C15712" w:rsidR="008401A6" w:rsidRPr="00B25B6D" w:rsidRDefault="008401A6" w:rsidP="008401A6">
            <w:pPr>
              <w:ind w:right="-499"/>
              <w:jc w:val="both"/>
              <w:rPr>
                <w:rFonts w:asciiTheme="majorHAnsi" w:eastAsia="Times New Roman" w:hAnsiTheme="majorHAnsi" w:cstheme="majorHAnsi"/>
                <w:bCs/>
                <w:sz w:val="20"/>
                <w:szCs w:val="20"/>
                <w:lang w:eastAsia="fr-FR"/>
              </w:rPr>
            </w:pPr>
          </w:p>
        </w:tc>
      </w:tr>
      <w:tr w:rsidR="00FF5610" w:rsidRPr="00B25B6D" w14:paraId="6A2B2FC6" w14:textId="3CFA161E" w:rsidTr="000B1928">
        <w:tc>
          <w:tcPr>
            <w:tcW w:w="3402" w:type="dxa"/>
          </w:tcPr>
          <w:p w14:paraId="3CBA89F7" w14:textId="19B82A53" w:rsidR="008401A6" w:rsidRPr="00B25B6D" w:rsidRDefault="00CE0BA3" w:rsidP="008401A6">
            <w:pPr>
              <w:ind w:right="-499"/>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Emotional exhaustion</w:t>
            </w:r>
          </w:p>
        </w:tc>
        <w:tc>
          <w:tcPr>
            <w:tcW w:w="1375" w:type="dxa"/>
          </w:tcPr>
          <w:p w14:paraId="5B4B95FB" w14:textId="1AF44422" w:rsidR="008401A6" w:rsidRPr="00B25B6D" w:rsidRDefault="00CE0BA3" w:rsidP="008401A6">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2164</w:t>
            </w:r>
            <w:r w:rsidR="00B20612"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26.4%)</w:t>
            </w:r>
          </w:p>
        </w:tc>
        <w:tc>
          <w:tcPr>
            <w:tcW w:w="1526" w:type="dxa"/>
          </w:tcPr>
          <w:p w14:paraId="7DC5A26F" w14:textId="09C5D1D1" w:rsidR="008401A6" w:rsidRPr="00B25B6D" w:rsidRDefault="00CE0BA3" w:rsidP="008401A6">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840</w:t>
            </w:r>
            <w:r w:rsidR="00B20612"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39.5%)</w:t>
            </w:r>
          </w:p>
        </w:tc>
        <w:tc>
          <w:tcPr>
            <w:tcW w:w="992" w:type="dxa"/>
          </w:tcPr>
          <w:p w14:paraId="21F57DE1" w14:textId="4E888AF6" w:rsidR="008401A6" w:rsidRPr="00B25B6D" w:rsidRDefault="00CE0BA3" w:rsidP="008401A6">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lt;0.001</w:t>
            </w:r>
          </w:p>
        </w:tc>
        <w:tc>
          <w:tcPr>
            <w:tcW w:w="2061" w:type="dxa"/>
          </w:tcPr>
          <w:p w14:paraId="61EAD676" w14:textId="7E63EE29" w:rsidR="008401A6" w:rsidRPr="00B25B6D" w:rsidRDefault="00CE0BA3" w:rsidP="008401A6">
            <w:pPr>
              <w:ind w:right="-499"/>
              <w:jc w:val="both"/>
              <w:rPr>
                <w:rFonts w:asciiTheme="majorHAnsi" w:eastAsia="Times New Roman" w:hAnsiTheme="majorHAnsi" w:cstheme="majorHAnsi"/>
                <w:b/>
                <w:color w:val="000000"/>
                <w:sz w:val="20"/>
                <w:szCs w:val="20"/>
                <w:lang w:eastAsia="fr-FR"/>
              </w:rPr>
            </w:pPr>
            <w:r w:rsidRPr="00B25B6D">
              <w:rPr>
                <w:rFonts w:asciiTheme="majorHAnsi" w:eastAsia="Times New Roman" w:hAnsiTheme="majorHAnsi" w:cstheme="majorHAnsi"/>
                <w:b/>
                <w:color w:val="000000"/>
                <w:sz w:val="20"/>
                <w:szCs w:val="20"/>
                <w:lang w:val="en-GB" w:eastAsia="fr-FR"/>
              </w:rPr>
              <w:t>1.322</w:t>
            </w:r>
            <w:r w:rsidR="00B20612"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161-1.506)</w:t>
            </w:r>
          </w:p>
        </w:tc>
        <w:tc>
          <w:tcPr>
            <w:tcW w:w="1210" w:type="dxa"/>
          </w:tcPr>
          <w:p w14:paraId="09324FC7" w14:textId="1FE93D38"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lt;0.001</w:t>
            </w:r>
          </w:p>
        </w:tc>
        <w:tc>
          <w:tcPr>
            <w:tcW w:w="1250" w:type="dxa"/>
          </w:tcPr>
          <w:p w14:paraId="04A4925F" w14:textId="4E8B2AF0"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506</w:t>
            </w:r>
            <w:r w:rsidR="00B20612" w:rsidRPr="00B25B6D">
              <w:rPr>
                <w:rFonts w:asciiTheme="majorHAnsi" w:eastAsia="Times New Roman" w:hAnsiTheme="majorHAnsi" w:cstheme="majorHAnsi"/>
                <w:b/>
                <w:sz w:val="20"/>
                <w:szCs w:val="20"/>
                <w:lang w:val="en-GB" w:eastAsia="fr-FR"/>
              </w:rPr>
              <w:t xml:space="preserve"> </w:t>
            </w:r>
            <w:r w:rsidRPr="00B25B6D">
              <w:rPr>
                <w:rFonts w:asciiTheme="majorHAnsi" w:eastAsia="Times New Roman" w:hAnsiTheme="majorHAnsi" w:cstheme="majorHAnsi"/>
                <w:b/>
                <w:sz w:val="20"/>
                <w:szCs w:val="20"/>
                <w:lang w:val="en-GB" w:eastAsia="fr-FR"/>
              </w:rPr>
              <w:t>(23.6%)</w:t>
            </w:r>
          </w:p>
        </w:tc>
        <w:tc>
          <w:tcPr>
            <w:tcW w:w="1270" w:type="dxa"/>
          </w:tcPr>
          <w:p w14:paraId="388FF6EB" w14:textId="1EF8B0B8"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255</w:t>
            </w:r>
            <w:r w:rsidR="00B20612" w:rsidRPr="00B25B6D">
              <w:rPr>
                <w:rFonts w:asciiTheme="majorHAnsi" w:eastAsia="Times New Roman" w:hAnsiTheme="majorHAnsi" w:cstheme="majorHAnsi"/>
                <w:b/>
                <w:sz w:val="20"/>
                <w:szCs w:val="20"/>
                <w:lang w:val="en-GB" w:eastAsia="fr-FR"/>
              </w:rPr>
              <w:t xml:space="preserve"> </w:t>
            </w:r>
            <w:r w:rsidRPr="00B25B6D">
              <w:rPr>
                <w:rFonts w:asciiTheme="majorHAnsi" w:eastAsia="Times New Roman" w:hAnsiTheme="majorHAnsi" w:cstheme="majorHAnsi"/>
                <w:b/>
                <w:sz w:val="20"/>
                <w:szCs w:val="20"/>
                <w:lang w:val="en-GB" w:eastAsia="fr-FR"/>
              </w:rPr>
              <w:t>(37.8%)</w:t>
            </w:r>
          </w:p>
        </w:tc>
        <w:tc>
          <w:tcPr>
            <w:tcW w:w="912" w:type="dxa"/>
          </w:tcPr>
          <w:p w14:paraId="2FC495D7" w14:textId="10174AF6"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lt;0.001</w:t>
            </w:r>
          </w:p>
        </w:tc>
        <w:tc>
          <w:tcPr>
            <w:tcW w:w="1937" w:type="dxa"/>
          </w:tcPr>
          <w:p w14:paraId="493D2FEE" w14:textId="10305817"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1.304</w:t>
            </w:r>
            <w:r w:rsidR="00B20612" w:rsidRPr="00B25B6D">
              <w:rPr>
                <w:rFonts w:asciiTheme="majorHAnsi" w:eastAsia="Times New Roman" w:hAnsiTheme="majorHAnsi" w:cstheme="majorHAnsi"/>
                <w:b/>
                <w:sz w:val="20"/>
                <w:szCs w:val="20"/>
                <w:lang w:val="en-GB" w:eastAsia="fr-FR"/>
              </w:rPr>
              <w:t xml:space="preserve"> </w:t>
            </w:r>
            <w:r w:rsidRPr="00B25B6D">
              <w:rPr>
                <w:rFonts w:asciiTheme="majorHAnsi" w:eastAsia="Times New Roman" w:hAnsiTheme="majorHAnsi" w:cstheme="majorHAnsi"/>
                <w:b/>
                <w:sz w:val="20"/>
                <w:szCs w:val="20"/>
                <w:lang w:val="en-GB" w:eastAsia="fr-FR"/>
              </w:rPr>
              <w:t>(1.034-1.645)</w:t>
            </w:r>
          </w:p>
        </w:tc>
        <w:tc>
          <w:tcPr>
            <w:tcW w:w="2558" w:type="dxa"/>
          </w:tcPr>
          <w:p w14:paraId="4B6495CD" w14:textId="4F5A8F1C"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0.025</w:t>
            </w:r>
          </w:p>
        </w:tc>
        <w:tc>
          <w:tcPr>
            <w:tcW w:w="838" w:type="dxa"/>
          </w:tcPr>
          <w:p w14:paraId="4F390AD1" w14:textId="47600218" w:rsidR="008401A6" w:rsidRPr="00B25B6D" w:rsidRDefault="008401A6" w:rsidP="008401A6">
            <w:pPr>
              <w:ind w:right="-499"/>
              <w:jc w:val="both"/>
              <w:rPr>
                <w:rFonts w:asciiTheme="majorHAnsi" w:eastAsia="Times New Roman" w:hAnsiTheme="majorHAnsi" w:cstheme="majorHAnsi"/>
                <w:b/>
                <w:sz w:val="20"/>
                <w:szCs w:val="20"/>
                <w:lang w:eastAsia="fr-FR"/>
              </w:rPr>
            </w:pPr>
          </w:p>
        </w:tc>
        <w:tc>
          <w:tcPr>
            <w:tcW w:w="838" w:type="dxa"/>
          </w:tcPr>
          <w:p w14:paraId="58474B95" w14:textId="14CE73B1" w:rsidR="008401A6" w:rsidRPr="00B25B6D" w:rsidRDefault="008401A6" w:rsidP="008401A6">
            <w:pPr>
              <w:ind w:right="-499"/>
              <w:jc w:val="both"/>
              <w:rPr>
                <w:rFonts w:asciiTheme="majorHAnsi" w:eastAsia="Times New Roman" w:hAnsiTheme="majorHAnsi" w:cstheme="majorHAnsi"/>
                <w:b/>
                <w:sz w:val="20"/>
                <w:szCs w:val="20"/>
                <w:lang w:eastAsia="fr-FR"/>
              </w:rPr>
            </w:pPr>
          </w:p>
        </w:tc>
        <w:tc>
          <w:tcPr>
            <w:tcW w:w="838" w:type="dxa"/>
          </w:tcPr>
          <w:p w14:paraId="5A0C0961" w14:textId="77777777" w:rsidR="008401A6" w:rsidRPr="00B25B6D" w:rsidRDefault="008401A6" w:rsidP="008401A6">
            <w:pPr>
              <w:ind w:right="-499"/>
              <w:jc w:val="both"/>
              <w:rPr>
                <w:rFonts w:asciiTheme="majorHAnsi" w:eastAsia="Times New Roman" w:hAnsiTheme="majorHAnsi" w:cstheme="majorHAnsi"/>
                <w:b/>
                <w:sz w:val="20"/>
                <w:szCs w:val="20"/>
                <w:lang w:eastAsia="fr-FR"/>
              </w:rPr>
            </w:pPr>
          </w:p>
        </w:tc>
        <w:tc>
          <w:tcPr>
            <w:tcW w:w="838" w:type="dxa"/>
          </w:tcPr>
          <w:p w14:paraId="612F54A3" w14:textId="5E5ABCDB" w:rsidR="008401A6" w:rsidRPr="00B25B6D" w:rsidRDefault="008401A6" w:rsidP="008401A6">
            <w:pPr>
              <w:ind w:right="-499"/>
              <w:jc w:val="both"/>
              <w:rPr>
                <w:rFonts w:asciiTheme="majorHAnsi" w:eastAsia="Times New Roman" w:hAnsiTheme="majorHAnsi" w:cstheme="majorHAnsi"/>
                <w:b/>
                <w:sz w:val="20"/>
                <w:szCs w:val="20"/>
                <w:lang w:eastAsia="fr-FR"/>
              </w:rPr>
            </w:pPr>
          </w:p>
        </w:tc>
      </w:tr>
      <w:tr w:rsidR="00FF5610" w:rsidRPr="00B25B6D" w14:paraId="611729C9" w14:textId="6FCEE5F3" w:rsidTr="000B1928">
        <w:tc>
          <w:tcPr>
            <w:tcW w:w="3402" w:type="dxa"/>
          </w:tcPr>
          <w:p w14:paraId="31B9068C" w14:textId="46E509C5" w:rsidR="008401A6" w:rsidRPr="00B25B6D" w:rsidRDefault="00CE0BA3" w:rsidP="008401A6">
            <w:pPr>
              <w:ind w:right="-499"/>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Depersonalization</w:t>
            </w:r>
          </w:p>
        </w:tc>
        <w:tc>
          <w:tcPr>
            <w:tcW w:w="1375" w:type="dxa"/>
          </w:tcPr>
          <w:p w14:paraId="223CE6AD" w14:textId="4F1B7B88"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1819</w:t>
            </w:r>
            <w:r w:rsidR="00B20612"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22.2%)</w:t>
            </w:r>
          </w:p>
        </w:tc>
        <w:tc>
          <w:tcPr>
            <w:tcW w:w="1526" w:type="dxa"/>
          </w:tcPr>
          <w:p w14:paraId="156A4F12" w14:textId="49543914"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534</w:t>
            </w:r>
            <w:r w:rsidR="00B20612"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25.1%)</w:t>
            </w:r>
          </w:p>
        </w:tc>
        <w:tc>
          <w:tcPr>
            <w:tcW w:w="992" w:type="dxa"/>
          </w:tcPr>
          <w:p w14:paraId="2A681F4F" w14:textId="59400426"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005</w:t>
            </w:r>
          </w:p>
        </w:tc>
        <w:tc>
          <w:tcPr>
            <w:tcW w:w="2061" w:type="dxa"/>
          </w:tcPr>
          <w:p w14:paraId="7785F542" w14:textId="2C63DE14"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914</w:t>
            </w:r>
            <w:r w:rsidR="00B20612"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0.802-1.042)</w:t>
            </w:r>
          </w:p>
        </w:tc>
        <w:tc>
          <w:tcPr>
            <w:tcW w:w="1210" w:type="dxa"/>
          </w:tcPr>
          <w:p w14:paraId="691EE3D4" w14:textId="5B32B6D2"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179</w:t>
            </w:r>
          </w:p>
        </w:tc>
        <w:tc>
          <w:tcPr>
            <w:tcW w:w="1250" w:type="dxa"/>
          </w:tcPr>
          <w:p w14:paraId="55EBA800" w14:textId="47208E4F"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513</w:t>
            </w:r>
            <w:r w:rsidR="00B20612"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23.9%)</w:t>
            </w:r>
          </w:p>
        </w:tc>
        <w:tc>
          <w:tcPr>
            <w:tcW w:w="1270" w:type="dxa"/>
          </w:tcPr>
          <w:p w14:paraId="4C98ED3A" w14:textId="16303B4A"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164</w:t>
            </w:r>
            <w:r w:rsidR="00B20612"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24.3%)</w:t>
            </w:r>
          </w:p>
        </w:tc>
        <w:tc>
          <w:tcPr>
            <w:tcW w:w="912" w:type="dxa"/>
          </w:tcPr>
          <w:p w14:paraId="74CFF4DE" w14:textId="331C8DCC"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845</w:t>
            </w:r>
          </w:p>
        </w:tc>
        <w:tc>
          <w:tcPr>
            <w:tcW w:w="1937" w:type="dxa"/>
          </w:tcPr>
          <w:p w14:paraId="1175EB85" w14:textId="4CE6A162"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2558" w:type="dxa"/>
          </w:tcPr>
          <w:p w14:paraId="73D9141F" w14:textId="5580E539"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4F7D8178" w14:textId="6CD3B93B"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1AEE4A81" w14:textId="5A60D2A2"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53FD5FB8" w14:textId="77777777"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6F589B54" w14:textId="1AD0B6B1" w:rsidR="008401A6" w:rsidRPr="00B25B6D" w:rsidRDefault="008401A6" w:rsidP="008401A6">
            <w:pPr>
              <w:ind w:right="-499"/>
              <w:jc w:val="both"/>
              <w:rPr>
                <w:rFonts w:asciiTheme="majorHAnsi" w:eastAsia="Times New Roman" w:hAnsiTheme="majorHAnsi" w:cstheme="majorHAnsi"/>
                <w:bCs/>
                <w:sz w:val="20"/>
                <w:szCs w:val="20"/>
                <w:lang w:eastAsia="fr-FR"/>
              </w:rPr>
            </w:pPr>
          </w:p>
        </w:tc>
      </w:tr>
      <w:tr w:rsidR="00FF5610" w:rsidRPr="00B25B6D" w14:paraId="221E01F8" w14:textId="354BCFB1" w:rsidTr="000B1928">
        <w:tc>
          <w:tcPr>
            <w:tcW w:w="3402" w:type="dxa"/>
          </w:tcPr>
          <w:p w14:paraId="52ADE8D8" w14:textId="07811B51" w:rsidR="008401A6" w:rsidRPr="00B25B6D" w:rsidRDefault="00CE0BA3" w:rsidP="008401A6">
            <w:pPr>
              <w:ind w:right="-499"/>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Lack of personal accomplishment</w:t>
            </w:r>
          </w:p>
        </w:tc>
        <w:tc>
          <w:tcPr>
            <w:tcW w:w="1375" w:type="dxa"/>
          </w:tcPr>
          <w:p w14:paraId="74CA8540" w14:textId="2650F12C"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2757</w:t>
            </w:r>
            <w:r w:rsidR="00B20612"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33.6%)</w:t>
            </w:r>
          </w:p>
        </w:tc>
        <w:tc>
          <w:tcPr>
            <w:tcW w:w="1526" w:type="dxa"/>
          </w:tcPr>
          <w:p w14:paraId="1866DFD7" w14:textId="6067C799"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807</w:t>
            </w:r>
            <w:r w:rsidR="00B20612"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37.9%)</w:t>
            </w:r>
          </w:p>
        </w:tc>
        <w:tc>
          <w:tcPr>
            <w:tcW w:w="992" w:type="dxa"/>
          </w:tcPr>
          <w:p w14:paraId="3DA5EAAF" w14:textId="6799F727"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lt;0.001</w:t>
            </w:r>
          </w:p>
        </w:tc>
        <w:tc>
          <w:tcPr>
            <w:tcW w:w="2061" w:type="dxa"/>
          </w:tcPr>
          <w:p w14:paraId="21292287" w14:textId="558DAAAC" w:rsidR="008401A6" w:rsidRPr="00B25B6D" w:rsidRDefault="00CE0BA3" w:rsidP="008401A6">
            <w:pPr>
              <w:ind w:right="-499"/>
              <w:jc w:val="both"/>
              <w:rPr>
                <w:rFonts w:asciiTheme="majorHAnsi" w:eastAsia="Times New Roman" w:hAnsiTheme="majorHAnsi" w:cstheme="majorHAnsi"/>
                <w:bCs/>
                <w:color w:val="000000"/>
                <w:sz w:val="20"/>
                <w:szCs w:val="20"/>
                <w:lang w:eastAsia="fr-FR"/>
              </w:rPr>
            </w:pPr>
            <w:r w:rsidRPr="00B25B6D">
              <w:rPr>
                <w:rFonts w:asciiTheme="majorHAnsi" w:eastAsia="Times New Roman" w:hAnsiTheme="majorHAnsi" w:cstheme="majorHAnsi"/>
                <w:bCs/>
                <w:color w:val="000000"/>
                <w:sz w:val="20"/>
                <w:szCs w:val="20"/>
                <w:lang w:val="en-GB" w:eastAsia="fr-FR"/>
              </w:rPr>
              <w:t>0.837</w:t>
            </w:r>
            <w:r w:rsidR="00B20612" w:rsidRPr="00B25B6D">
              <w:rPr>
                <w:rFonts w:asciiTheme="majorHAnsi" w:eastAsia="Times New Roman" w:hAnsiTheme="majorHAnsi" w:cstheme="majorHAnsi"/>
                <w:bCs/>
                <w:color w:val="000000"/>
                <w:sz w:val="20"/>
                <w:szCs w:val="20"/>
                <w:lang w:val="en-GB" w:eastAsia="fr-FR"/>
              </w:rPr>
              <w:t xml:space="preserve"> </w:t>
            </w:r>
            <w:r w:rsidRPr="00B25B6D">
              <w:rPr>
                <w:rFonts w:asciiTheme="majorHAnsi" w:eastAsia="Times New Roman" w:hAnsiTheme="majorHAnsi" w:cstheme="majorHAnsi"/>
                <w:bCs/>
                <w:color w:val="000000"/>
                <w:sz w:val="20"/>
                <w:szCs w:val="20"/>
                <w:lang w:val="en-GB" w:eastAsia="fr-FR"/>
              </w:rPr>
              <w:t>(0.837-1.049)</w:t>
            </w:r>
          </w:p>
        </w:tc>
        <w:tc>
          <w:tcPr>
            <w:tcW w:w="1210" w:type="dxa"/>
          </w:tcPr>
          <w:p w14:paraId="421E5E8C" w14:textId="1ABE4158"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259</w:t>
            </w:r>
          </w:p>
        </w:tc>
        <w:tc>
          <w:tcPr>
            <w:tcW w:w="1250" w:type="dxa"/>
          </w:tcPr>
          <w:p w14:paraId="04D17911" w14:textId="669BE0D3"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721</w:t>
            </w:r>
            <w:r w:rsidR="00B20612"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33.6%)</w:t>
            </w:r>
          </w:p>
        </w:tc>
        <w:tc>
          <w:tcPr>
            <w:tcW w:w="1270" w:type="dxa"/>
          </w:tcPr>
          <w:p w14:paraId="731E3B9E" w14:textId="2FBAC722"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251</w:t>
            </w:r>
            <w:r w:rsidR="00B20612"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37.2%)</w:t>
            </w:r>
          </w:p>
        </w:tc>
        <w:tc>
          <w:tcPr>
            <w:tcW w:w="912" w:type="dxa"/>
          </w:tcPr>
          <w:p w14:paraId="1F2936DD" w14:textId="2382D75E"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090</w:t>
            </w:r>
          </w:p>
        </w:tc>
        <w:tc>
          <w:tcPr>
            <w:tcW w:w="1937" w:type="dxa"/>
          </w:tcPr>
          <w:p w14:paraId="3237C30E" w14:textId="7BC1CFB5"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934</w:t>
            </w:r>
            <w:r w:rsidR="00B20612" w:rsidRPr="00B25B6D">
              <w:rPr>
                <w:rFonts w:asciiTheme="majorHAnsi" w:eastAsia="Times New Roman" w:hAnsiTheme="majorHAnsi" w:cstheme="majorHAnsi"/>
                <w:bCs/>
                <w:sz w:val="20"/>
                <w:szCs w:val="20"/>
                <w:lang w:val="en-GB" w:eastAsia="fr-FR"/>
              </w:rPr>
              <w:t xml:space="preserve"> </w:t>
            </w:r>
            <w:r w:rsidRPr="00B25B6D">
              <w:rPr>
                <w:rFonts w:asciiTheme="majorHAnsi" w:eastAsia="Times New Roman" w:hAnsiTheme="majorHAnsi" w:cstheme="majorHAnsi"/>
                <w:bCs/>
                <w:sz w:val="20"/>
                <w:szCs w:val="20"/>
                <w:lang w:val="en-GB" w:eastAsia="fr-FR"/>
              </w:rPr>
              <w:t>(0.761-1.147)</w:t>
            </w:r>
          </w:p>
        </w:tc>
        <w:tc>
          <w:tcPr>
            <w:tcW w:w="2558" w:type="dxa"/>
          </w:tcPr>
          <w:p w14:paraId="2042ABE2" w14:textId="5C5FF522" w:rsidR="008401A6" w:rsidRPr="00B25B6D" w:rsidRDefault="00CE0BA3" w:rsidP="008401A6">
            <w:pPr>
              <w:ind w:right="-499"/>
              <w:jc w:val="both"/>
              <w:rPr>
                <w:rFonts w:asciiTheme="majorHAnsi" w:eastAsia="Times New Roman" w:hAnsiTheme="majorHAnsi" w:cstheme="majorHAnsi"/>
                <w:bCs/>
                <w:sz w:val="20"/>
                <w:szCs w:val="20"/>
                <w:lang w:eastAsia="fr-FR"/>
              </w:rPr>
            </w:pPr>
            <w:r w:rsidRPr="00B25B6D">
              <w:rPr>
                <w:rFonts w:asciiTheme="majorHAnsi" w:eastAsia="Times New Roman" w:hAnsiTheme="majorHAnsi" w:cstheme="majorHAnsi"/>
                <w:bCs/>
                <w:sz w:val="20"/>
                <w:szCs w:val="20"/>
                <w:lang w:val="en-GB" w:eastAsia="fr-FR"/>
              </w:rPr>
              <w:t>0.516</w:t>
            </w:r>
          </w:p>
        </w:tc>
        <w:tc>
          <w:tcPr>
            <w:tcW w:w="838" w:type="dxa"/>
          </w:tcPr>
          <w:p w14:paraId="59BEBD9B" w14:textId="69E5DC0D"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00E5C36B" w14:textId="1CDCB2A9"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5B2D3B87" w14:textId="77777777" w:rsidR="008401A6" w:rsidRPr="00B25B6D" w:rsidRDefault="008401A6" w:rsidP="008401A6">
            <w:pPr>
              <w:ind w:right="-499"/>
              <w:jc w:val="both"/>
              <w:rPr>
                <w:rFonts w:asciiTheme="majorHAnsi" w:eastAsia="Times New Roman" w:hAnsiTheme="majorHAnsi" w:cstheme="majorHAnsi"/>
                <w:bCs/>
                <w:sz w:val="20"/>
                <w:szCs w:val="20"/>
                <w:lang w:eastAsia="fr-FR"/>
              </w:rPr>
            </w:pPr>
          </w:p>
        </w:tc>
        <w:tc>
          <w:tcPr>
            <w:tcW w:w="838" w:type="dxa"/>
          </w:tcPr>
          <w:p w14:paraId="386B7B9D" w14:textId="3A4DF142" w:rsidR="008401A6" w:rsidRPr="00B25B6D" w:rsidRDefault="008401A6" w:rsidP="008401A6">
            <w:pPr>
              <w:ind w:right="-499"/>
              <w:jc w:val="both"/>
              <w:rPr>
                <w:rFonts w:asciiTheme="majorHAnsi" w:eastAsia="Times New Roman" w:hAnsiTheme="majorHAnsi" w:cstheme="majorHAnsi"/>
                <w:bCs/>
                <w:sz w:val="20"/>
                <w:szCs w:val="20"/>
                <w:lang w:eastAsia="fr-FR"/>
              </w:rPr>
            </w:pPr>
          </w:p>
        </w:tc>
      </w:tr>
      <w:tr w:rsidR="00FF5610" w:rsidRPr="00B25B6D" w14:paraId="59E84F51" w14:textId="0E72065D" w:rsidTr="000B1928">
        <w:tc>
          <w:tcPr>
            <w:tcW w:w="3402" w:type="dxa"/>
          </w:tcPr>
          <w:p w14:paraId="256893D4" w14:textId="071C41DD" w:rsidR="008401A6" w:rsidRPr="00B25B6D" w:rsidRDefault="00CE0BA3" w:rsidP="008401A6">
            <w:pPr>
              <w:ind w:right="-499"/>
              <w:jc w:val="both"/>
              <w:rPr>
                <w:rFonts w:asciiTheme="majorHAnsi" w:hAnsiTheme="majorHAnsi" w:cstheme="majorHAnsi"/>
                <w:sz w:val="20"/>
                <w:szCs w:val="20"/>
                <w:lang w:val="en-US"/>
              </w:rPr>
            </w:pPr>
            <w:r w:rsidRPr="00B25B6D">
              <w:rPr>
                <w:rFonts w:asciiTheme="majorHAnsi" w:eastAsia="Times New Roman" w:hAnsiTheme="majorHAnsi" w:cstheme="majorHAnsi"/>
                <w:bCs/>
                <w:color w:val="000000"/>
                <w:sz w:val="20"/>
                <w:szCs w:val="20"/>
                <w:lang w:val="en-GB" w:eastAsia="fr-FR"/>
              </w:rPr>
              <w:t>Professional violence at the workplace</w:t>
            </w:r>
          </w:p>
        </w:tc>
        <w:tc>
          <w:tcPr>
            <w:tcW w:w="1375" w:type="dxa"/>
          </w:tcPr>
          <w:p w14:paraId="37FBFAFE" w14:textId="77777777" w:rsidR="008401A6" w:rsidRPr="00B25B6D" w:rsidRDefault="008401A6" w:rsidP="008401A6">
            <w:pPr>
              <w:ind w:right="-499"/>
              <w:jc w:val="both"/>
              <w:rPr>
                <w:rFonts w:asciiTheme="majorHAnsi" w:hAnsiTheme="majorHAnsi" w:cstheme="majorHAnsi"/>
                <w:sz w:val="20"/>
                <w:szCs w:val="20"/>
                <w:lang w:val="en-US"/>
              </w:rPr>
            </w:pPr>
          </w:p>
        </w:tc>
        <w:tc>
          <w:tcPr>
            <w:tcW w:w="1526" w:type="dxa"/>
          </w:tcPr>
          <w:p w14:paraId="58D8A6FB" w14:textId="77777777" w:rsidR="008401A6" w:rsidRPr="00B25B6D" w:rsidRDefault="008401A6" w:rsidP="008401A6">
            <w:pPr>
              <w:ind w:right="-499"/>
              <w:jc w:val="both"/>
              <w:rPr>
                <w:rFonts w:asciiTheme="majorHAnsi" w:hAnsiTheme="majorHAnsi" w:cstheme="majorHAnsi"/>
                <w:sz w:val="20"/>
                <w:szCs w:val="20"/>
                <w:lang w:val="en-US"/>
              </w:rPr>
            </w:pPr>
          </w:p>
        </w:tc>
        <w:tc>
          <w:tcPr>
            <w:tcW w:w="992" w:type="dxa"/>
          </w:tcPr>
          <w:p w14:paraId="0A8ADAAE" w14:textId="77777777" w:rsidR="008401A6" w:rsidRPr="00B25B6D" w:rsidRDefault="008401A6" w:rsidP="008401A6">
            <w:pPr>
              <w:ind w:right="-499"/>
              <w:jc w:val="both"/>
              <w:rPr>
                <w:rFonts w:asciiTheme="majorHAnsi" w:hAnsiTheme="majorHAnsi" w:cstheme="majorHAnsi"/>
                <w:b/>
                <w:sz w:val="20"/>
                <w:szCs w:val="20"/>
                <w:lang w:val="en-US"/>
              </w:rPr>
            </w:pPr>
          </w:p>
        </w:tc>
        <w:tc>
          <w:tcPr>
            <w:tcW w:w="2061" w:type="dxa"/>
          </w:tcPr>
          <w:p w14:paraId="0BF4037B" w14:textId="77777777" w:rsidR="008401A6" w:rsidRPr="00B25B6D" w:rsidRDefault="008401A6" w:rsidP="008401A6">
            <w:pPr>
              <w:ind w:right="-499"/>
              <w:jc w:val="both"/>
              <w:rPr>
                <w:rFonts w:asciiTheme="majorHAnsi" w:hAnsiTheme="majorHAnsi" w:cstheme="majorHAnsi"/>
                <w:sz w:val="20"/>
                <w:szCs w:val="20"/>
                <w:lang w:val="en-US"/>
              </w:rPr>
            </w:pPr>
          </w:p>
        </w:tc>
        <w:tc>
          <w:tcPr>
            <w:tcW w:w="1210" w:type="dxa"/>
          </w:tcPr>
          <w:p w14:paraId="2B3636FD" w14:textId="77777777" w:rsidR="008401A6" w:rsidRPr="00B25B6D" w:rsidRDefault="008401A6" w:rsidP="008401A6">
            <w:pPr>
              <w:ind w:right="-499"/>
              <w:jc w:val="both"/>
              <w:rPr>
                <w:rFonts w:asciiTheme="majorHAnsi" w:hAnsiTheme="majorHAnsi" w:cstheme="majorHAnsi"/>
                <w:b/>
                <w:sz w:val="20"/>
                <w:szCs w:val="20"/>
                <w:lang w:val="en-US"/>
              </w:rPr>
            </w:pPr>
          </w:p>
        </w:tc>
        <w:tc>
          <w:tcPr>
            <w:tcW w:w="1250" w:type="dxa"/>
          </w:tcPr>
          <w:p w14:paraId="2098A6E7" w14:textId="77777777" w:rsidR="008401A6" w:rsidRPr="00B25B6D" w:rsidRDefault="008401A6" w:rsidP="008401A6">
            <w:pPr>
              <w:ind w:right="-499"/>
              <w:jc w:val="both"/>
              <w:rPr>
                <w:rFonts w:asciiTheme="majorHAnsi" w:hAnsiTheme="majorHAnsi" w:cstheme="majorHAnsi"/>
                <w:b/>
                <w:sz w:val="20"/>
                <w:szCs w:val="20"/>
                <w:lang w:val="en-US"/>
              </w:rPr>
            </w:pPr>
          </w:p>
        </w:tc>
        <w:tc>
          <w:tcPr>
            <w:tcW w:w="1270" w:type="dxa"/>
          </w:tcPr>
          <w:p w14:paraId="1B47BD98" w14:textId="77777777" w:rsidR="008401A6" w:rsidRPr="00B25B6D" w:rsidRDefault="008401A6" w:rsidP="008401A6">
            <w:pPr>
              <w:ind w:right="-499"/>
              <w:jc w:val="both"/>
              <w:rPr>
                <w:rFonts w:asciiTheme="majorHAnsi" w:hAnsiTheme="majorHAnsi" w:cstheme="majorHAnsi"/>
                <w:b/>
                <w:sz w:val="20"/>
                <w:szCs w:val="20"/>
                <w:lang w:val="en-US"/>
              </w:rPr>
            </w:pPr>
          </w:p>
        </w:tc>
        <w:tc>
          <w:tcPr>
            <w:tcW w:w="912" w:type="dxa"/>
          </w:tcPr>
          <w:p w14:paraId="79B4937A" w14:textId="77777777" w:rsidR="008401A6" w:rsidRPr="00B25B6D" w:rsidRDefault="008401A6" w:rsidP="008401A6">
            <w:pPr>
              <w:ind w:right="-499"/>
              <w:jc w:val="both"/>
              <w:rPr>
                <w:rFonts w:asciiTheme="majorHAnsi" w:hAnsiTheme="majorHAnsi" w:cstheme="majorHAnsi"/>
                <w:b/>
                <w:sz w:val="20"/>
                <w:szCs w:val="20"/>
                <w:lang w:val="en-US"/>
              </w:rPr>
            </w:pPr>
          </w:p>
        </w:tc>
        <w:tc>
          <w:tcPr>
            <w:tcW w:w="1937" w:type="dxa"/>
          </w:tcPr>
          <w:p w14:paraId="05E032CE" w14:textId="77777777" w:rsidR="008401A6" w:rsidRPr="00B25B6D" w:rsidRDefault="008401A6" w:rsidP="008401A6">
            <w:pPr>
              <w:ind w:right="-499"/>
              <w:jc w:val="both"/>
              <w:rPr>
                <w:rFonts w:asciiTheme="majorHAnsi" w:hAnsiTheme="majorHAnsi" w:cstheme="majorHAnsi"/>
                <w:b/>
                <w:sz w:val="20"/>
                <w:szCs w:val="20"/>
                <w:lang w:val="en-US"/>
              </w:rPr>
            </w:pPr>
          </w:p>
        </w:tc>
        <w:tc>
          <w:tcPr>
            <w:tcW w:w="2558" w:type="dxa"/>
          </w:tcPr>
          <w:p w14:paraId="0509B3EC" w14:textId="77777777" w:rsidR="008401A6" w:rsidRPr="00B25B6D" w:rsidRDefault="008401A6" w:rsidP="008401A6">
            <w:pPr>
              <w:ind w:right="-499"/>
              <w:jc w:val="both"/>
              <w:rPr>
                <w:rFonts w:asciiTheme="majorHAnsi" w:hAnsiTheme="majorHAnsi" w:cstheme="majorHAnsi"/>
                <w:b/>
                <w:sz w:val="20"/>
                <w:szCs w:val="20"/>
                <w:lang w:val="en-US"/>
              </w:rPr>
            </w:pPr>
          </w:p>
        </w:tc>
        <w:tc>
          <w:tcPr>
            <w:tcW w:w="838" w:type="dxa"/>
          </w:tcPr>
          <w:p w14:paraId="21456061" w14:textId="38C8AEA1" w:rsidR="008401A6" w:rsidRPr="00B25B6D" w:rsidRDefault="008401A6" w:rsidP="008401A6">
            <w:pPr>
              <w:ind w:right="-499"/>
              <w:jc w:val="both"/>
              <w:rPr>
                <w:rFonts w:asciiTheme="majorHAnsi" w:hAnsiTheme="majorHAnsi" w:cstheme="majorHAnsi"/>
                <w:b/>
                <w:sz w:val="20"/>
                <w:szCs w:val="20"/>
                <w:lang w:val="en-US"/>
              </w:rPr>
            </w:pPr>
          </w:p>
        </w:tc>
        <w:tc>
          <w:tcPr>
            <w:tcW w:w="838" w:type="dxa"/>
          </w:tcPr>
          <w:p w14:paraId="07F56FDC" w14:textId="057CD6B4" w:rsidR="008401A6" w:rsidRPr="00B25B6D" w:rsidRDefault="008401A6" w:rsidP="008401A6">
            <w:pPr>
              <w:ind w:right="-499"/>
              <w:jc w:val="both"/>
              <w:rPr>
                <w:rFonts w:asciiTheme="majorHAnsi" w:hAnsiTheme="majorHAnsi" w:cstheme="majorHAnsi"/>
                <w:b/>
                <w:sz w:val="20"/>
                <w:szCs w:val="20"/>
                <w:lang w:val="en-US"/>
              </w:rPr>
            </w:pPr>
          </w:p>
        </w:tc>
        <w:tc>
          <w:tcPr>
            <w:tcW w:w="838" w:type="dxa"/>
          </w:tcPr>
          <w:p w14:paraId="63733646" w14:textId="77777777" w:rsidR="008401A6" w:rsidRPr="00B25B6D" w:rsidRDefault="008401A6" w:rsidP="008401A6">
            <w:pPr>
              <w:ind w:right="-499"/>
              <w:jc w:val="both"/>
              <w:rPr>
                <w:rFonts w:asciiTheme="majorHAnsi" w:hAnsiTheme="majorHAnsi" w:cstheme="majorHAnsi"/>
                <w:b/>
                <w:sz w:val="20"/>
                <w:szCs w:val="20"/>
                <w:lang w:val="en-US"/>
              </w:rPr>
            </w:pPr>
          </w:p>
        </w:tc>
        <w:tc>
          <w:tcPr>
            <w:tcW w:w="838" w:type="dxa"/>
          </w:tcPr>
          <w:p w14:paraId="476AC679" w14:textId="71519FFA" w:rsidR="008401A6" w:rsidRPr="00B25B6D" w:rsidRDefault="008401A6" w:rsidP="008401A6">
            <w:pPr>
              <w:ind w:right="-499"/>
              <w:jc w:val="both"/>
              <w:rPr>
                <w:rFonts w:asciiTheme="majorHAnsi" w:hAnsiTheme="majorHAnsi" w:cstheme="majorHAnsi"/>
                <w:b/>
                <w:sz w:val="20"/>
                <w:szCs w:val="20"/>
                <w:lang w:val="en-US"/>
              </w:rPr>
            </w:pPr>
          </w:p>
        </w:tc>
      </w:tr>
      <w:tr w:rsidR="00FF5610" w:rsidRPr="00B25B6D" w14:paraId="2418B70E" w14:textId="664CDBA2" w:rsidTr="000B1928">
        <w:tc>
          <w:tcPr>
            <w:tcW w:w="3402" w:type="dxa"/>
          </w:tcPr>
          <w:p w14:paraId="3C370C81" w14:textId="22953635" w:rsidR="008401A6" w:rsidRPr="00B25B6D" w:rsidRDefault="00CE0BA3" w:rsidP="008401A6">
            <w:pPr>
              <w:ind w:left="176" w:right="-499"/>
              <w:jc w:val="both"/>
              <w:rPr>
                <w:rFonts w:asciiTheme="majorHAnsi" w:hAnsiTheme="majorHAnsi" w:cstheme="majorHAnsi"/>
                <w:b/>
                <w:sz w:val="20"/>
                <w:szCs w:val="20"/>
                <w:lang w:val="en-US"/>
              </w:rPr>
            </w:pPr>
            <w:r w:rsidRPr="00B25B6D">
              <w:rPr>
                <w:rFonts w:asciiTheme="majorHAnsi" w:eastAsia="Times New Roman" w:hAnsiTheme="majorHAnsi" w:cstheme="majorHAnsi"/>
                <w:b/>
                <w:color w:val="000000"/>
                <w:sz w:val="20"/>
                <w:szCs w:val="20"/>
                <w:lang w:val="en-GB" w:eastAsia="fr-FR"/>
              </w:rPr>
              <w:t>Sustained bullying at the workplace</w:t>
            </w:r>
          </w:p>
        </w:tc>
        <w:tc>
          <w:tcPr>
            <w:tcW w:w="1375" w:type="dxa"/>
          </w:tcPr>
          <w:p w14:paraId="26E773DA" w14:textId="1D5D3BCF" w:rsidR="008401A6" w:rsidRPr="00B25B6D" w:rsidRDefault="00CE0BA3" w:rsidP="008401A6">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3034</w:t>
            </w:r>
            <w:r w:rsidR="00FF148E"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37.0%)</w:t>
            </w:r>
          </w:p>
        </w:tc>
        <w:tc>
          <w:tcPr>
            <w:tcW w:w="1526" w:type="dxa"/>
          </w:tcPr>
          <w:p w14:paraId="18543482" w14:textId="620ED957" w:rsidR="008401A6" w:rsidRPr="00B25B6D" w:rsidRDefault="00CE0BA3" w:rsidP="008401A6">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1075</w:t>
            </w:r>
            <w:r w:rsidR="00FF148E"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50.5%)</w:t>
            </w:r>
          </w:p>
        </w:tc>
        <w:tc>
          <w:tcPr>
            <w:tcW w:w="992" w:type="dxa"/>
          </w:tcPr>
          <w:p w14:paraId="716F2F8C" w14:textId="1F0A181A" w:rsidR="008401A6" w:rsidRPr="00B25B6D" w:rsidRDefault="00CE0BA3" w:rsidP="008401A6">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lt;0.0001</w:t>
            </w:r>
          </w:p>
        </w:tc>
        <w:tc>
          <w:tcPr>
            <w:tcW w:w="2061" w:type="dxa"/>
          </w:tcPr>
          <w:p w14:paraId="51800345" w14:textId="099714F4" w:rsidR="008401A6" w:rsidRPr="00B25B6D" w:rsidRDefault="00CE0BA3" w:rsidP="008401A6">
            <w:pPr>
              <w:ind w:right="-499"/>
              <w:jc w:val="both"/>
              <w:rPr>
                <w:rFonts w:asciiTheme="majorHAnsi" w:hAnsiTheme="majorHAnsi" w:cstheme="majorHAnsi"/>
                <w:b/>
                <w:sz w:val="20"/>
                <w:szCs w:val="20"/>
              </w:rPr>
            </w:pPr>
            <w:r w:rsidRPr="00B25B6D">
              <w:rPr>
                <w:rFonts w:asciiTheme="majorHAnsi" w:eastAsia="Times New Roman" w:hAnsiTheme="majorHAnsi" w:cstheme="majorHAnsi"/>
                <w:b/>
                <w:color w:val="000000"/>
                <w:sz w:val="20"/>
                <w:szCs w:val="20"/>
                <w:lang w:val="en-GB" w:eastAsia="fr-FR"/>
              </w:rPr>
              <w:t>1.352</w:t>
            </w:r>
            <w:r w:rsidR="0011502B" w:rsidRPr="00B25B6D">
              <w:rPr>
                <w:rFonts w:asciiTheme="majorHAnsi" w:eastAsia="Times New Roman" w:hAnsiTheme="majorHAnsi" w:cstheme="majorHAnsi"/>
                <w:b/>
                <w:color w:val="000000"/>
                <w:sz w:val="20"/>
                <w:szCs w:val="20"/>
                <w:lang w:val="en-GB" w:eastAsia="fr-FR"/>
              </w:rPr>
              <w:t xml:space="preserve"> </w:t>
            </w:r>
            <w:r w:rsidRPr="00B25B6D">
              <w:rPr>
                <w:rFonts w:asciiTheme="majorHAnsi" w:eastAsia="Times New Roman" w:hAnsiTheme="majorHAnsi" w:cstheme="majorHAnsi"/>
                <w:b/>
                <w:color w:val="000000"/>
                <w:sz w:val="20"/>
                <w:szCs w:val="20"/>
                <w:lang w:val="en-GB" w:eastAsia="fr-FR"/>
              </w:rPr>
              <w:t>(1.213-1.507)</w:t>
            </w:r>
          </w:p>
        </w:tc>
        <w:tc>
          <w:tcPr>
            <w:tcW w:w="1210" w:type="dxa"/>
          </w:tcPr>
          <w:p w14:paraId="370A602F" w14:textId="1D8BAFB1" w:rsidR="008401A6" w:rsidRPr="00B25B6D" w:rsidRDefault="00CE0BA3" w:rsidP="008401A6">
            <w:pPr>
              <w:ind w:right="-499"/>
              <w:jc w:val="both"/>
              <w:rPr>
                <w:rFonts w:asciiTheme="majorHAnsi" w:hAnsiTheme="majorHAnsi" w:cstheme="majorHAnsi"/>
                <w:b/>
                <w:sz w:val="20"/>
                <w:szCs w:val="20"/>
              </w:rPr>
            </w:pPr>
            <w:r w:rsidRPr="00B25B6D">
              <w:rPr>
                <w:rFonts w:asciiTheme="majorHAnsi" w:eastAsia="Times New Roman" w:hAnsiTheme="majorHAnsi" w:cstheme="majorHAnsi"/>
                <w:b/>
                <w:sz w:val="20"/>
                <w:szCs w:val="20"/>
                <w:lang w:val="en-GB" w:eastAsia="fr-FR"/>
              </w:rPr>
              <w:t>&lt;0.001</w:t>
            </w:r>
          </w:p>
        </w:tc>
        <w:tc>
          <w:tcPr>
            <w:tcW w:w="1250" w:type="dxa"/>
          </w:tcPr>
          <w:p w14:paraId="1FF1F61D" w14:textId="435A6F80"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824</w:t>
            </w:r>
            <w:r w:rsidR="0011502B" w:rsidRPr="00B25B6D">
              <w:rPr>
                <w:rFonts w:asciiTheme="majorHAnsi" w:eastAsia="Times New Roman" w:hAnsiTheme="majorHAnsi" w:cstheme="majorHAnsi"/>
                <w:b/>
                <w:sz w:val="20"/>
                <w:szCs w:val="20"/>
                <w:lang w:val="en-GB" w:eastAsia="fr-FR"/>
              </w:rPr>
              <w:t xml:space="preserve"> </w:t>
            </w:r>
            <w:r w:rsidRPr="00B25B6D">
              <w:rPr>
                <w:rFonts w:asciiTheme="majorHAnsi" w:eastAsia="Times New Roman" w:hAnsiTheme="majorHAnsi" w:cstheme="majorHAnsi"/>
                <w:b/>
                <w:sz w:val="20"/>
                <w:szCs w:val="20"/>
                <w:lang w:val="en-GB" w:eastAsia="fr-FR"/>
              </w:rPr>
              <w:t>(38.4%)</w:t>
            </w:r>
          </w:p>
        </w:tc>
        <w:tc>
          <w:tcPr>
            <w:tcW w:w="1270" w:type="dxa"/>
          </w:tcPr>
          <w:p w14:paraId="207B824A" w14:textId="6FC9C5FC"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347</w:t>
            </w:r>
            <w:r w:rsidR="0011502B" w:rsidRPr="00B25B6D">
              <w:rPr>
                <w:rFonts w:asciiTheme="majorHAnsi" w:eastAsia="Times New Roman" w:hAnsiTheme="majorHAnsi" w:cstheme="majorHAnsi"/>
                <w:b/>
                <w:sz w:val="20"/>
                <w:szCs w:val="20"/>
                <w:lang w:val="en-GB" w:eastAsia="fr-FR"/>
              </w:rPr>
              <w:t xml:space="preserve"> </w:t>
            </w:r>
            <w:r w:rsidRPr="00B25B6D">
              <w:rPr>
                <w:rFonts w:asciiTheme="majorHAnsi" w:eastAsia="Times New Roman" w:hAnsiTheme="majorHAnsi" w:cstheme="majorHAnsi"/>
                <w:b/>
                <w:sz w:val="20"/>
                <w:szCs w:val="20"/>
                <w:lang w:val="en-GB" w:eastAsia="fr-FR"/>
              </w:rPr>
              <w:t>(51.4%)</w:t>
            </w:r>
          </w:p>
        </w:tc>
        <w:tc>
          <w:tcPr>
            <w:tcW w:w="912" w:type="dxa"/>
          </w:tcPr>
          <w:p w14:paraId="26EC9476" w14:textId="4A6CF244"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lt;0.001</w:t>
            </w:r>
          </w:p>
        </w:tc>
        <w:tc>
          <w:tcPr>
            <w:tcW w:w="1937" w:type="dxa"/>
          </w:tcPr>
          <w:p w14:paraId="4B6223EF" w14:textId="741F5684"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1.297</w:t>
            </w:r>
            <w:r w:rsidR="0011502B" w:rsidRPr="00B25B6D">
              <w:rPr>
                <w:rFonts w:asciiTheme="majorHAnsi" w:eastAsia="Times New Roman" w:hAnsiTheme="majorHAnsi" w:cstheme="majorHAnsi"/>
                <w:b/>
                <w:sz w:val="20"/>
                <w:szCs w:val="20"/>
                <w:lang w:val="en-GB" w:eastAsia="fr-FR"/>
              </w:rPr>
              <w:t xml:space="preserve"> </w:t>
            </w:r>
            <w:r w:rsidRPr="00B25B6D">
              <w:rPr>
                <w:rFonts w:asciiTheme="majorHAnsi" w:eastAsia="Times New Roman" w:hAnsiTheme="majorHAnsi" w:cstheme="majorHAnsi"/>
                <w:b/>
                <w:sz w:val="20"/>
                <w:szCs w:val="20"/>
                <w:lang w:val="en-GB" w:eastAsia="fr-FR"/>
              </w:rPr>
              <w:t>(1.065-1.579)</w:t>
            </w:r>
          </w:p>
        </w:tc>
        <w:tc>
          <w:tcPr>
            <w:tcW w:w="2558" w:type="dxa"/>
          </w:tcPr>
          <w:p w14:paraId="0F095275" w14:textId="721F81D2" w:rsidR="008401A6" w:rsidRPr="00B25B6D" w:rsidRDefault="00CE0BA3" w:rsidP="008401A6">
            <w:pPr>
              <w:ind w:right="-499"/>
              <w:jc w:val="both"/>
              <w:rPr>
                <w:rFonts w:asciiTheme="majorHAnsi" w:eastAsia="Times New Roman" w:hAnsiTheme="majorHAnsi" w:cstheme="majorHAnsi"/>
                <w:b/>
                <w:sz w:val="20"/>
                <w:szCs w:val="20"/>
                <w:lang w:eastAsia="fr-FR"/>
              </w:rPr>
            </w:pPr>
            <w:r w:rsidRPr="00B25B6D">
              <w:rPr>
                <w:rFonts w:asciiTheme="majorHAnsi" w:eastAsia="Times New Roman" w:hAnsiTheme="majorHAnsi" w:cstheme="majorHAnsi"/>
                <w:b/>
                <w:sz w:val="20"/>
                <w:szCs w:val="20"/>
                <w:lang w:val="en-GB" w:eastAsia="fr-FR"/>
              </w:rPr>
              <w:t>0.010</w:t>
            </w:r>
          </w:p>
        </w:tc>
        <w:tc>
          <w:tcPr>
            <w:tcW w:w="838" w:type="dxa"/>
          </w:tcPr>
          <w:p w14:paraId="785B727C" w14:textId="60482938" w:rsidR="008401A6" w:rsidRPr="00B25B6D" w:rsidRDefault="008401A6" w:rsidP="008401A6">
            <w:pPr>
              <w:ind w:right="-499"/>
              <w:jc w:val="both"/>
              <w:rPr>
                <w:rFonts w:asciiTheme="majorHAnsi" w:eastAsia="Times New Roman" w:hAnsiTheme="majorHAnsi" w:cstheme="majorHAnsi"/>
                <w:b/>
                <w:sz w:val="20"/>
                <w:szCs w:val="20"/>
                <w:lang w:eastAsia="fr-FR"/>
              </w:rPr>
            </w:pPr>
          </w:p>
        </w:tc>
        <w:tc>
          <w:tcPr>
            <w:tcW w:w="838" w:type="dxa"/>
          </w:tcPr>
          <w:p w14:paraId="03484CFD" w14:textId="7D8F2A6C" w:rsidR="008401A6" w:rsidRPr="00B25B6D" w:rsidRDefault="008401A6" w:rsidP="008401A6">
            <w:pPr>
              <w:ind w:right="-499"/>
              <w:jc w:val="both"/>
              <w:rPr>
                <w:rFonts w:asciiTheme="majorHAnsi" w:eastAsia="Times New Roman" w:hAnsiTheme="majorHAnsi" w:cstheme="majorHAnsi"/>
                <w:b/>
                <w:sz w:val="20"/>
                <w:szCs w:val="20"/>
                <w:lang w:eastAsia="fr-FR"/>
              </w:rPr>
            </w:pPr>
          </w:p>
        </w:tc>
        <w:tc>
          <w:tcPr>
            <w:tcW w:w="838" w:type="dxa"/>
          </w:tcPr>
          <w:p w14:paraId="5BDFBAEC" w14:textId="77777777" w:rsidR="008401A6" w:rsidRPr="00B25B6D" w:rsidRDefault="008401A6" w:rsidP="008401A6">
            <w:pPr>
              <w:ind w:right="-499"/>
              <w:jc w:val="both"/>
              <w:rPr>
                <w:rFonts w:asciiTheme="majorHAnsi" w:eastAsia="Times New Roman" w:hAnsiTheme="majorHAnsi" w:cstheme="majorHAnsi"/>
                <w:b/>
                <w:sz w:val="20"/>
                <w:szCs w:val="20"/>
                <w:lang w:eastAsia="fr-FR"/>
              </w:rPr>
            </w:pPr>
          </w:p>
        </w:tc>
        <w:tc>
          <w:tcPr>
            <w:tcW w:w="838" w:type="dxa"/>
          </w:tcPr>
          <w:p w14:paraId="2D92C13A" w14:textId="55F61064" w:rsidR="008401A6" w:rsidRPr="00B25B6D" w:rsidRDefault="008401A6" w:rsidP="008401A6">
            <w:pPr>
              <w:ind w:right="-499"/>
              <w:jc w:val="both"/>
              <w:rPr>
                <w:rFonts w:asciiTheme="majorHAnsi" w:eastAsia="Times New Roman" w:hAnsiTheme="majorHAnsi" w:cstheme="majorHAnsi"/>
                <w:b/>
                <w:sz w:val="20"/>
                <w:szCs w:val="20"/>
                <w:lang w:eastAsia="fr-FR"/>
              </w:rPr>
            </w:pPr>
          </w:p>
        </w:tc>
      </w:tr>
      <w:tr w:rsidR="00FF5610" w:rsidRPr="00B25B6D" w14:paraId="20FC95B4" w14:textId="720B8CB5" w:rsidTr="000B1928">
        <w:tc>
          <w:tcPr>
            <w:tcW w:w="3402" w:type="dxa"/>
          </w:tcPr>
          <w:p w14:paraId="1BDAB5FD" w14:textId="42802CDE" w:rsidR="008401A6" w:rsidRPr="00B25B6D" w:rsidRDefault="00CE0BA3" w:rsidP="008401A6">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Sexual harassment exposure</w:t>
            </w:r>
          </w:p>
        </w:tc>
        <w:tc>
          <w:tcPr>
            <w:tcW w:w="1375" w:type="dxa"/>
          </w:tcPr>
          <w:p w14:paraId="30846F2C" w14:textId="607545DB"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585</w:t>
            </w:r>
            <w:r w:rsidR="00FF148E"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1%)</w:t>
            </w:r>
          </w:p>
        </w:tc>
        <w:tc>
          <w:tcPr>
            <w:tcW w:w="1526" w:type="dxa"/>
          </w:tcPr>
          <w:p w14:paraId="63A9B0AA" w14:textId="4AFFFECD"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71</w:t>
            </w:r>
            <w:r w:rsidR="00FF148E"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8.0%)</w:t>
            </w:r>
          </w:p>
        </w:tc>
        <w:tc>
          <w:tcPr>
            <w:tcW w:w="992" w:type="dxa"/>
          </w:tcPr>
          <w:p w14:paraId="7FEB671C" w14:textId="7CBF8478"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0.158</w:t>
            </w:r>
          </w:p>
        </w:tc>
        <w:tc>
          <w:tcPr>
            <w:tcW w:w="2061" w:type="dxa"/>
          </w:tcPr>
          <w:p w14:paraId="04DF98F5" w14:textId="390D8615"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936</w:t>
            </w:r>
            <w:r w:rsidR="0011502B"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772-1.134)</w:t>
            </w:r>
          </w:p>
        </w:tc>
        <w:tc>
          <w:tcPr>
            <w:tcW w:w="1210" w:type="dxa"/>
          </w:tcPr>
          <w:p w14:paraId="10FBA52E" w14:textId="20C517F6"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sz w:val="20"/>
                <w:szCs w:val="20"/>
                <w:lang w:val="en-GB" w:eastAsia="fr-FR"/>
              </w:rPr>
              <w:t>0.497</w:t>
            </w:r>
          </w:p>
        </w:tc>
        <w:tc>
          <w:tcPr>
            <w:tcW w:w="1250" w:type="dxa"/>
          </w:tcPr>
          <w:p w14:paraId="2C5A04CE" w14:textId="6EBEBF62"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55</w:t>
            </w:r>
            <w:r w:rsidR="0011502B"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7.2%)</w:t>
            </w:r>
          </w:p>
        </w:tc>
        <w:tc>
          <w:tcPr>
            <w:tcW w:w="1270" w:type="dxa"/>
          </w:tcPr>
          <w:p w14:paraId="1477275C" w14:textId="730E8BAD"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65</w:t>
            </w:r>
            <w:r w:rsidR="0011502B"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9.6%)</w:t>
            </w:r>
          </w:p>
        </w:tc>
        <w:tc>
          <w:tcPr>
            <w:tcW w:w="912" w:type="dxa"/>
          </w:tcPr>
          <w:p w14:paraId="1DA264E9" w14:textId="7C635233"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043</w:t>
            </w:r>
          </w:p>
        </w:tc>
        <w:tc>
          <w:tcPr>
            <w:tcW w:w="1937" w:type="dxa"/>
          </w:tcPr>
          <w:p w14:paraId="4F4CC58C" w14:textId="33DDC310"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067</w:t>
            </w:r>
            <w:r w:rsidR="0011502B"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0.767-1.484)</w:t>
            </w:r>
          </w:p>
        </w:tc>
        <w:tc>
          <w:tcPr>
            <w:tcW w:w="2558" w:type="dxa"/>
          </w:tcPr>
          <w:p w14:paraId="4F435AE8" w14:textId="61F5632F"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699</w:t>
            </w:r>
          </w:p>
        </w:tc>
        <w:tc>
          <w:tcPr>
            <w:tcW w:w="838" w:type="dxa"/>
          </w:tcPr>
          <w:p w14:paraId="32CCF83A" w14:textId="73AD02AE"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2772DF3A" w14:textId="6743E59F"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3961575A" w14:textId="77777777"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Pr>
          <w:p w14:paraId="4021F643" w14:textId="3112CD79" w:rsidR="008401A6" w:rsidRPr="00B25B6D" w:rsidRDefault="008401A6" w:rsidP="008401A6">
            <w:pPr>
              <w:ind w:right="-499"/>
              <w:jc w:val="both"/>
              <w:rPr>
                <w:rFonts w:asciiTheme="majorHAnsi" w:eastAsia="Times New Roman" w:hAnsiTheme="majorHAnsi" w:cstheme="majorHAnsi"/>
                <w:sz w:val="20"/>
                <w:szCs w:val="20"/>
                <w:lang w:eastAsia="fr-FR"/>
              </w:rPr>
            </w:pPr>
          </w:p>
        </w:tc>
      </w:tr>
      <w:tr w:rsidR="00FF5610" w:rsidRPr="00B25B6D" w14:paraId="47722F93" w14:textId="71F14194" w:rsidTr="000B1928">
        <w:tc>
          <w:tcPr>
            <w:tcW w:w="3402" w:type="dxa"/>
            <w:tcBorders>
              <w:bottom w:val="single" w:sz="4" w:space="0" w:color="auto"/>
            </w:tcBorders>
          </w:tcPr>
          <w:p w14:paraId="1591AC91" w14:textId="642721B4" w:rsidR="008401A6" w:rsidRPr="00B25B6D" w:rsidRDefault="00CE0BA3" w:rsidP="008401A6">
            <w:pPr>
              <w:ind w:left="176"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Sexual orientation-based discrimination</w:t>
            </w:r>
          </w:p>
        </w:tc>
        <w:tc>
          <w:tcPr>
            <w:tcW w:w="1375" w:type="dxa"/>
            <w:tcBorders>
              <w:bottom w:val="single" w:sz="4" w:space="0" w:color="auto"/>
            </w:tcBorders>
          </w:tcPr>
          <w:p w14:paraId="10960282" w14:textId="37E1DCA6"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501</w:t>
            </w:r>
            <w:r w:rsidR="00FF148E"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6.1%)</w:t>
            </w:r>
          </w:p>
        </w:tc>
        <w:tc>
          <w:tcPr>
            <w:tcW w:w="1526" w:type="dxa"/>
            <w:tcBorders>
              <w:bottom w:val="single" w:sz="4" w:space="0" w:color="auto"/>
            </w:tcBorders>
          </w:tcPr>
          <w:p w14:paraId="65EAE1CF" w14:textId="0B6A6CDA"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53</w:t>
            </w:r>
            <w:r w:rsidR="00FF148E"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7.2%)</w:t>
            </w:r>
          </w:p>
        </w:tc>
        <w:tc>
          <w:tcPr>
            <w:tcW w:w="992" w:type="dxa"/>
            <w:tcBorders>
              <w:bottom w:val="single" w:sz="4" w:space="0" w:color="auto"/>
            </w:tcBorders>
          </w:tcPr>
          <w:p w14:paraId="7EE59EF5" w14:textId="4573AEA9"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0.070</w:t>
            </w:r>
          </w:p>
        </w:tc>
        <w:tc>
          <w:tcPr>
            <w:tcW w:w="2061" w:type="dxa"/>
            <w:tcBorders>
              <w:bottom w:val="single" w:sz="4" w:space="0" w:color="auto"/>
            </w:tcBorders>
          </w:tcPr>
          <w:p w14:paraId="4A101843" w14:textId="10FC44EF"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color w:val="000000"/>
                <w:sz w:val="20"/>
                <w:szCs w:val="20"/>
                <w:lang w:val="en-GB" w:eastAsia="fr-FR"/>
              </w:rPr>
              <w:t>1.129</w:t>
            </w:r>
            <w:r w:rsidR="0011502B" w:rsidRPr="00B25B6D">
              <w:rPr>
                <w:rFonts w:asciiTheme="majorHAnsi" w:eastAsia="Times New Roman" w:hAnsiTheme="majorHAnsi" w:cstheme="majorHAnsi"/>
                <w:color w:val="000000"/>
                <w:sz w:val="20"/>
                <w:szCs w:val="20"/>
                <w:lang w:val="en-GB" w:eastAsia="fr-FR"/>
              </w:rPr>
              <w:t xml:space="preserve"> </w:t>
            </w:r>
            <w:r w:rsidRPr="00B25B6D">
              <w:rPr>
                <w:rFonts w:asciiTheme="majorHAnsi" w:eastAsia="Times New Roman" w:hAnsiTheme="majorHAnsi" w:cstheme="majorHAnsi"/>
                <w:color w:val="000000"/>
                <w:sz w:val="20"/>
                <w:szCs w:val="20"/>
                <w:lang w:val="en-GB" w:eastAsia="fr-FR"/>
              </w:rPr>
              <w:t>(0.923-1.380)</w:t>
            </w:r>
          </w:p>
        </w:tc>
        <w:tc>
          <w:tcPr>
            <w:tcW w:w="1210" w:type="dxa"/>
            <w:tcBorders>
              <w:bottom w:val="single" w:sz="4" w:space="0" w:color="auto"/>
            </w:tcBorders>
          </w:tcPr>
          <w:p w14:paraId="667F9489" w14:textId="3BFAF2C6" w:rsidR="008401A6" w:rsidRPr="00B25B6D" w:rsidRDefault="00CE0BA3" w:rsidP="008401A6">
            <w:pPr>
              <w:ind w:right="-499"/>
              <w:jc w:val="both"/>
              <w:rPr>
                <w:rFonts w:asciiTheme="majorHAnsi" w:hAnsiTheme="majorHAnsi" w:cstheme="majorHAnsi"/>
                <w:sz w:val="20"/>
                <w:szCs w:val="20"/>
              </w:rPr>
            </w:pPr>
            <w:r w:rsidRPr="00B25B6D">
              <w:rPr>
                <w:rFonts w:asciiTheme="majorHAnsi" w:eastAsia="Times New Roman" w:hAnsiTheme="majorHAnsi" w:cstheme="majorHAnsi"/>
                <w:sz w:val="20"/>
                <w:szCs w:val="20"/>
                <w:lang w:val="en-GB" w:eastAsia="fr-FR"/>
              </w:rPr>
              <w:t>0.239</w:t>
            </w:r>
          </w:p>
        </w:tc>
        <w:tc>
          <w:tcPr>
            <w:tcW w:w="1250" w:type="dxa"/>
            <w:tcBorders>
              <w:bottom w:val="single" w:sz="4" w:space="0" w:color="auto"/>
            </w:tcBorders>
          </w:tcPr>
          <w:p w14:paraId="03EDFB79" w14:textId="7C471C10"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25</w:t>
            </w:r>
            <w:r w:rsidR="0011502B"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5.8%)</w:t>
            </w:r>
          </w:p>
        </w:tc>
        <w:tc>
          <w:tcPr>
            <w:tcW w:w="1270" w:type="dxa"/>
            <w:tcBorders>
              <w:bottom w:val="single" w:sz="4" w:space="0" w:color="auto"/>
            </w:tcBorders>
          </w:tcPr>
          <w:p w14:paraId="5BD50495" w14:textId="20F526FF"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51</w:t>
            </w:r>
            <w:r w:rsidR="0011502B"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7.6%)</w:t>
            </w:r>
          </w:p>
        </w:tc>
        <w:tc>
          <w:tcPr>
            <w:tcW w:w="912" w:type="dxa"/>
            <w:tcBorders>
              <w:bottom w:val="single" w:sz="4" w:space="0" w:color="auto"/>
            </w:tcBorders>
          </w:tcPr>
          <w:p w14:paraId="5190BC26" w14:textId="549766AD"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106</w:t>
            </w:r>
          </w:p>
        </w:tc>
        <w:tc>
          <w:tcPr>
            <w:tcW w:w="1937" w:type="dxa"/>
            <w:tcBorders>
              <w:bottom w:val="single" w:sz="4" w:space="0" w:color="auto"/>
            </w:tcBorders>
          </w:tcPr>
          <w:p w14:paraId="2BC5FD2A" w14:textId="17BABD15"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1.134</w:t>
            </w:r>
            <w:r w:rsidR="0011502B" w:rsidRPr="00B25B6D">
              <w:rPr>
                <w:rFonts w:asciiTheme="majorHAnsi" w:eastAsia="Times New Roman" w:hAnsiTheme="majorHAnsi" w:cstheme="majorHAnsi"/>
                <w:sz w:val="20"/>
                <w:szCs w:val="20"/>
                <w:lang w:val="en-GB" w:eastAsia="fr-FR"/>
              </w:rPr>
              <w:t xml:space="preserve"> </w:t>
            </w:r>
            <w:r w:rsidRPr="00B25B6D">
              <w:rPr>
                <w:rFonts w:asciiTheme="majorHAnsi" w:eastAsia="Times New Roman" w:hAnsiTheme="majorHAnsi" w:cstheme="majorHAnsi"/>
                <w:sz w:val="20"/>
                <w:szCs w:val="20"/>
                <w:lang w:val="en-GB" w:eastAsia="fr-FR"/>
              </w:rPr>
              <w:t>(0.788-1.631)</w:t>
            </w:r>
          </w:p>
        </w:tc>
        <w:tc>
          <w:tcPr>
            <w:tcW w:w="2558" w:type="dxa"/>
            <w:tcBorders>
              <w:bottom w:val="single" w:sz="4" w:space="0" w:color="auto"/>
            </w:tcBorders>
          </w:tcPr>
          <w:p w14:paraId="658DF2E5" w14:textId="19680A7B" w:rsidR="008401A6" w:rsidRPr="00B25B6D" w:rsidRDefault="00CE0BA3" w:rsidP="008401A6">
            <w:pPr>
              <w:ind w:right="-499"/>
              <w:jc w:val="both"/>
              <w:rPr>
                <w:rFonts w:asciiTheme="majorHAnsi" w:eastAsia="Times New Roman" w:hAnsiTheme="majorHAnsi" w:cstheme="majorHAnsi"/>
                <w:sz w:val="20"/>
                <w:szCs w:val="20"/>
                <w:lang w:eastAsia="fr-FR"/>
              </w:rPr>
            </w:pPr>
            <w:r w:rsidRPr="00B25B6D">
              <w:rPr>
                <w:rFonts w:asciiTheme="majorHAnsi" w:eastAsia="Times New Roman" w:hAnsiTheme="majorHAnsi" w:cstheme="majorHAnsi"/>
                <w:sz w:val="20"/>
                <w:szCs w:val="20"/>
                <w:lang w:val="en-GB" w:eastAsia="fr-FR"/>
              </w:rPr>
              <w:t>0.498</w:t>
            </w:r>
          </w:p>
        </w:tc>
        <w:tc>
          <w:tcPr>
            <w:tcW w:w="838" w:type="dxa"/>
            <w:tcBorders>
              <w:bottom w:val="single" w:sz="4" w:space="0" w:color="auto"/>
            </w:tcBorders>
          </w:tcPr>
          <w:p w14:paraId="61FE7C65" w14:textId="66036852"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Borders>
              <w:bottom w:val="single" w:sz="4" w:space="0" w:color="auto"/>
            </w:tcBorders>
          </w:tcPr>
          <w:p w14:paraId="4BCE8ACD" w14:textId="7C5B9F62"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Borders>
              <w:bottom w:val="single" w:sz="4" w:space="0" w:color="auto"/>
            </w:tcBorders>
          </w:tcPr>
          <w:p w14:paraId="2CAF4E04" w14:textId="77777777" w:rsidR="008401A6" w:rsidRPr="00B25B6D" w:rsidRDefault="008401A6" w:rsidP="008401A6">
            <w:pPr>
              <w:ind w:right="-499"/>
              <w:jc w:val="both"/>
              <w:rPr>
                <w:rFonts w:asciiTheme="majorHAnsi" w:eastAsia="Times New Roman" w:hAnsiTheme="majorHAnsi" w:cstheme="majorHAnsi"/>
                <w:sz w:val="20"/>
                <w:szCs w:val="20"/>
                <w:lang w:eastAsia="fr-FR"/>
              </w:rPr>
            </w:pPr>
          </w:p>
        </w:tc>
        <w:tc>
          <w:tcPr>
            <w:tcW w:w="838" w:type="dxa"/>
            <w:tcBorders>
              <w:bottom w:val="single" w:sz="4" w:space="0" w:color="auto"/>
            </w:tcBorders>
          </w:tcPr>
          <w:p w14:paraId="4F6DB16B" w14:textId="6660DA9B" w:rsidR="008401A6" w:rsidRPr="00B25B6D" w:rsidRDefault="008401A6" w:rsidP="008401A6">
            <w:pPr>
              <w:ind w:right="-499"/>
              <w:jc w:val="both"/>
              <w:rPr>
                <w:rFonts w:asciiTheme="majorHAnsi" w:eastAsia="Times New Roman" w:hAnsiTheme="majorHAnsi" w:cstheme="majorHAnsi"/>
                <w:sz w:val="20"/>
                <w:szCs w:val="20"/>
                <w:lang w:eastAsia="fr-FR"/>
              </w:rPr>
            </w:pPr>
          </w:p>
        </w:tc>
      </w:tr>
    </w:tbl>
    <w:p w14:paraId="6D0BD94F" w14:textId="6D624ED9" w:rsidR="00B51446" w:rsidRPr="00B25B6D" w:rsidRDefault="003D44F5" w:rsidP="00B51446">
      <w:pPr>
        <w:ind w:right="-499"/>
        <w:rPr>
          <w:rFonts w:asciiTheme="majorHAnsi" w:hAnsiTheme="majorHAnsi" w:cstheme="majorHAnsi"/>
          <w:sz w:val="20"/>
          <w:szCs w:val="20"/>
          <w:lang w:val="en-US"/>
        </w:rPr>
      </w:pPr>
      <w:r w:rsidRPr="00B25B6D">
        <w:rPr>
          <w:rFonts w:asciiTheme="majorHAnsi" w:hAnsiTheme="majorHAnsi" w:cstheme="majorHAnsi"/>
          <w:sz w:val="20"/>
          <w:szCs w:val="20"/>
          <w:lang w:val="en-GB"/>
        </w:rPr>
        <w:t>Significant associations (p&lt;0.05) are in bold.</w:t>
      </w:r>
    </w:p>
    <w:p w14:paraId="5FDB19BB" w14:textId="61E7B4BB" w:rsidR="00021505" w:rsidRPr="00B25B6D" w:rsidRDefault="00CE0BA3" w:rsidP="00B51446">
      <w:pPr>
        <w:ind w:right="-499"/>
        <w:rPr>
          <w:rFonts w:asciiTheme="majorHAnsi" w:hAnsiTheme="majorHAnsi" w:cstheme="majorHAnsi"/>
          <w:sz w:val="20"/>
          <w:szCs w:val="20"/>
          <w:lang w:val="en-US"/>
        </w:rPr>
      </w:pPr>
      <w:r w:rsidRPr="00B25B6D">
        <w:rPr>
          <w:rFonts w:asciiTheme="majorHAnsi" w:hAnsiTheme="majorHAnsi" w:cstheme="majorHAnsi"/>
          <w:sz w:val="20"/>
          <w:szCs w:val="20"/>
          <w:lang w:val="en-GB"/>
        </w:rPr>
        <w:t>* Adjusted for all variables associated with major depression with p&lt;0.2 in univariate analyses.</w:t>
      </w:r>
    </w:p>
    <w:p w14:paraId="6311E190" w14:textId="77777777" w:rsidR="003D44F5" w:rsidRPr="00B25B6D" w:rsidRDefault="003D44F5" w:rsidP="00B51446">
      <w:pPr>
        <w:ind w:right="-499"/>
        <w:rPr>
          <w:rFonts w:asciiTheme="majorHAnsi" w:hAnsiTheme="majorHAnsi" w:cstheme="majorHAnsi"/>
          <w:sz w:val="20"/>
          <w:szCs w:val="20"/>
          <w:lang w:val="en-US"/>
        </w:rPr>
      </w:pPr>
    </w:p>
    <w:p w14:paraId="4DA60FE8" w14:textId="77777777" w:rsidR="00DC70E6" w:rsidRPr="00B25B6D" w:rsidRDefault="00CE0BA3">
      <w:pPr>
        <w:rPr>
          <w:rFonts w:asciiTheme="majorHAnsi" w:hAnsiTheme="majorHAnsi" w:cstheme="majorHAnsi"/>
          <w:sz w:val="20"/>
          <w:szCs w:val="20"/>
          <w:lang w:val="en-US"/>
        </w:rPr>
      </w:pPr>
      <w:r w:rsidRPr="00B25B6D">
        <w:rPr>
          <w:rFonts w:asciiTheme="majorHAnsi" w:hAnsiTheme="majorHAnsi" w:cstheme="majorHAnsi"/>
          <w:sz w:val="20"/>
          <w:szCs w:val="20"/>
          <w:lang w:val="en-GB"/>
        </w:rPr>
        <w:br w:type="page"/>
      </w:r>
    </w:p>
    <w:p w14:paraId="3B0F786F" w14:textId="1640C3D9" w:rsidR="003D44F5" w:rsidRPr="00B25B6D" w:rsidRDefault="00CE0BA3" w:rsidP="003D44F5">
      <w:pPr>
        <w:rPr>
          <w:rFonts w:asciiTheme="majorHAnsi" w:hAnsiTheme="majorHAnsi" w:cstheme="majorHAnsi"/>
          <w:sz w:val="20"/>
          <w:szCs w:val="20"/>
          <w:lang w:val="en-US"/>
        </w:rPr>
      </w:pPr>
      <w:r w:rsidRPr="00B25B6D">
        <w:rPr>
          <w:rFonts w:asciiTheme="majorHAnsi" w:hAnsiTheme="majorHAnsi" w:cstheme="majorHAnsi"/>
          <w:sz w:val="20"/>
          <w:szCs w:val="20"/>
          <w:lang w:val="en-GB"/>
        </w:rPr>
        <w:t>Figure 1. Geographical distribution of the participants.</w:t>
      </w:r>
    </w:p>
    <w:p w14:paraId="55C26E55" w14:textId="77777777" w:rsidR="003D44F5" w:rsidRPr="00B25B6D" w:rsidRDefault="003D44F5" w:rsidP="003D44F5">
      <w:pPr>
        <w:rPr>
          <w:rFonts w:asciiTheme="majorHAnsi" w:hAnsiTheme="majorHAnsi" w:cstheme="majorHAnsi"/>
          <w:sz w:val="20"/>
          <w:szCs w:val="20"/>
          <w:lang w:val="en-US"/>
        </w:rPr>
      </w:pPr>
    </w:p>
    <w:p w14:paraId="1F0F981C" w14:textId="77777777" w:rsidR="003D44F5" w:rsidRPr="00B25B6D" w:rsidRDefault="00CE0BA3" w:rsidP="003D44F5">
      <w:pPr>
        <w:rPr>
          <w:rFonts w:asciiTheme="majorHAnsi" w:hAnsiTheme="majorHAnsi" w:cstheme="majorHAnsi"/>
          <w:sz w:val="20"/>
          <w:szCs w:val="20"/>
        </w:rPr>
      </w:pPr>
      <w:r w:rsidRPr="00B25B6D">
        <w:rPr>
          <w:rFonts w:asciiTheme="majorHAnsi" w:hAnsiTheme="majorHAnsi" w:cstheme="majorHAnsi"/>
          <w:noProof/>
          <w:sz w:val="20"/>
          <w:szCs w:val="20"/>
          <w:lang w:eastAsia="fr-FR"/>
        </w:rPr>
        <w:drawing>
          <wp:inline distT="0" distB="0" distL="0" distR="0" wp14:anchorId="2AC6C893" wp14:editId="27097BC2">
            <wp:extent cx="4148403" cy="3462217"/>
            <wp:effectExtent l="0" t="0" r="5080" b="508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stretch>
                      <a:fillRect/>
                    </a:stretch>
                  </pic:blipFill>
                  <pic:spPr>
                    <a:xfrm>
                      <a:off x="0" y="0"/>
                      <a:ext cx="4173813" cy="3483424"/>
                    </a:xfrm>
                    <a:prstGeom prst="rect">
                      <a:avLst/>
                    </a:prstGeom>
                  </pic:spPr>
                </pic:pic>
              </a:graphicData>
            </a:graphic>
          </wp:inline>
        </w:drawing>
      </w:r>
      <w:r w:rsidRPr="00B25B6D">
        <w:rPr>
          <w:rFonts w:asciiTheme="majorHAnsi" w:hAnsiTheme="majorHAnsi" w:cstheme="majorHAnsi"/>
          <w:sz w:val="20"/>
          <w:szCs w:val="20"/>
          <w:lang w:val="en-GB"/>
        </w:rPr>
        <w:br w:type="page"/>
      </w:r>
    </w:p>
    <w:p w14:paraId="3A4BE507" w14:textId="77777777" w:rsidR="00A34DAD" w:rsidRPr="00B25B6D" w:rsidRDefault="00A34DAD" w:rsidP="003D44F5">
      <w:pPr>
        <w:ind w:right="-499"/>
        <w:jc w:val="both"/>
        <w:rPr>
          <w:rFonts w:asciiTheme="majorHAnsi" w:hAnsiTheme="majorHAnsi" w:cstheme="majorHAnsi"/>
          <w:sz w:val="20"/>
          <w:szCs w:val="20"/>
        </w:rPr>
      </w:pPr>
    </w:p>
    <w:p w14:paraId="7F586A72" w14:textId="1C809808" w:rsidR="00A34DAD" w:rsidRPr="00B25B6D" w:rsidRDefault="00CE0BA3" w:rsidP="00A34DAD">
      <w:pPr>
        <w:ind w:right="-499"/>
        <w:rPr>
          <w:rFonts w:asciiTheme="majorHAnsi" w:hAnsiTheme="majorHAnsi" w:cstheme="majorHAnsi"/>
          <w:lang w:val="en-US"/>
        </w:rPr>
      </w:pPr>
      <w:r w:rsidRPr="00B25B6D">
        <w:rPr>
          <w:rFonts w:asciiTheme="majorHAnsi" w:hAnsiTheme="majorHAnsi" w:cstheme="majorHAnsi"/>
          <w:lang w:val="en-GB"/>
        </w:rPr>
        <w:t>Supplementary Annex 1. Recruitment process.</w:t>
      </w:r>
    </w:p>
    <w:p w14:paraId="7DF89D75" w14:textId="77777777" w:rsidR="00A34DAD" w:rsidRPr="00B25B6D" w:rsidRDefault="00A34DAD" w:rsidP="00A34DAD">
      <w:pPr>
        <w:ind w:right="-499"/>
        <w:rPr>
          <w:rFonts w:asciiTheme="majorHAnsi" w:hAnsiTheme="majorHAnsi" w:cstheme="majorHAnsi"/>
          <w:sz w:val="20"/>
          <w:szCs w:val="20"/>
          <w:lang w:val="en-US"/>
        </w:rPr>
      </w:pPr>
    </w:p>
    <w:p w14:paraId="0406A013" w14:textId="0A661593" w:rsidR="00D706AC" w:rsidRPr="00B25B6D" w:rsidRDefault="00CE0BA3" w:rsidP="00D706AC">
      <w:pPr>
        <w:autoSpaceDE w:val="0"/>
        <w:autoSpaceDN w:val="0"/>
        <w:adjustRightInd w:val="0"/>
        <w:spacing w:line="360" w:lineRule="auto"/>
        <w:ind w:right="-499"/>
        <w:jc w:val="both"/>
        <w:outlineLvl w:val="0"/>
        <w:rPr>
          <w:rFonts w:asciiTheme="majorHAnsi" w:eastAsia="MS Minngs" w:hAnsiTheme="majorHAnsi" w:cstheme="majorHAnsi"/>
          <w:iCs/>
          <w:color w:val="000000"/>
          <w:lang w:val="en-US" w:eastAsia="ja-JP"/>
        </w:rPr>
      </w:pPr>
      <w:bookmarkStart w:id="6" w:name="OLE_LINK3"/>
      <w:bookmarkStart w:id="7" w:name="OLE_LINK4"/>
      <w:r w:rsidRPr="00B25B6D">
        <w:rPr>
          <w:rFonts w:asciiTheme="majorHAnsi" w:hAnsiTheme="majorHAnsi" w:cstheme="majorHAnsi"/>
          <w:i/>
          <w:color w:val="000000" w:themeColor="text1"/>
          <w:lang w:val="en-GB"/>
        </w:rPr>
        <w:t>Recruitment and sampling method.</w:t>
      </w:r>
      <w:r w:rsidRPr="00B25B6D">
        <w:rPr>
          <w:rFonts w:asciiTheme="majorHAnsi" w:hAnsiTheme="majorHAnsi" w:cstheme="majorHAnsi"/>
          <w:color w:val="000000" w:themeColor="text1"/>
          <w:lang w:val="en-GB"/>
        </w:rPr>
        <w:t xml:space="preserve"> The participants were contacted through public and private facilities and professional associations by professional mailings and through social networks. All professional associations were contacted by email, and all regional health agencies</w:t>
      </w:r>
      <w:r w:rsidRPr="00B25B6D">
        <w:rPr>
          <w:rFonts w:asciiTheme="majorHAnsi" w:eastAsia="Cambria" w:hAnsiTheme="majorHAnsi" w:cstheme="majorHAnsi"/>
          <w:color w:val="000000"/>
          <w:lang w:val="en-GB"/>
        </w:rPr>
        <w:t xml:space="preserve"> and</w:t>
      </w:r>
      <w:r w:rsidRPr="00B25B6D">
        <w:rPr>
          <w:rFonts w:asciiTheme="majorHAnsi" w:hAnsiTheme="majorHAnsi" w:cstheme="majorHAnsi"/>
          <w:color w:val="000000" w:themeColor="text1"/>
          <w:lang w:val="en-GB"/>
        </w:rPr>
        <w:t xml:space="preserve"> </w:t>
      </w:r>
      <w:r w:rsidR="005B041B" w:rsidRPr="00B25B6D">
        <w:rPr>
          <w:rFonts w:asciiTheme="majorHAnsi" w:hAnsiTheme="majorHAnsi" w:cstheme="majorHAnsi"/>
          <w:color w:val="000000" w:themeColor="text1"/>
          <w:lang w:val="en-GB"/>
        </w:rPr>
        <w:t xml:space="preserve">territory </w:t>
      </w:r>
      <w:r w:rsidRPr="00B25B6D">
        <w:rPr>
          <w:rFonts w:asciiTheme="majorHAnsi" w:hAnsiTheme="majorHAnsi" w:cstheme="majorHAnsi"/>
          <w:color w:val="000000" w:themeColor="text1"/>
          <w:lang w:val="en-GB"/>
        </w:rPr>
        <w:t>hospital groups (</w:t>
      </w:r>
      <w:proofErr w:type="spellStart"/>
      <w:r w:rsidRPr="00B25B6D">
        <w:rPr>
          <w:rFonts w:asciiTheme="majorHAnsi" w:hAnsiTheme="majorHAnsi" w:cstheme="majorHAnsi"/>
          <w:i/>
          <w:iCs/>
          <w:color w:val="000000" w:themeColor="text1"/>
          <w:lang w:val="en-GB"/>
        </w:rPr>
        <w:t>Groupements</w:t>
      </w:r>
      <w:proofErr w:type="spellEnd"/>
      <w:r w:rsidRPr="00B25B6D">
        <w:rPr>
          <w:rFonts w:asciiTheme="majorHAnsi" w:hAnsiTheme="majorHAnsi" w:cstheme="majorHAnsi"/>
          <w:i/>
          <w:iCs/>
          <w:color w:val="000000" w:themeColor="text1"/>
          <w:lang w:val="en-GB"/>
        </w:rPr>
        <w:t xml:space="preserve"> </w:t>
      </w:r>
      <w:proofErr w:type="spellStart"/>
      <w:r w:rsidR="00462456" w:rsidRPr="00B25B6D">
        <w:rPr>
          <w:rFonts w:asciiTheme="majorHAnsi" w:hAnsiTheme="majorHAnsi" w:cstheme="majorHAnsi"/>
          <w:i/>
          <w:iCs/>
          <w:color w:val="000000" w:themeColor="text1"/>
          <w:lang w:val="en-GB"/>
        </w:rPr>
        <w:t>Hospitaliers</w:t>
      </w:r>
      <w:proofErr w:type="spellEnd"/>
      <w:r w:rsidR="00462456" w:rsidRPr="00B25B6D">
        <w:rPr>
          <w:rFonts w:asciiTheme="majorHAnsi" w:hAnsiTheme="majorHAnsi" w:cstheme="majorHAnsi"/>
          <w:i/>
          <w:iCs/>
          <w:color w:val="000000" w:themeColor="text1"/>
          <w:lang w:val="en-GB"/>
        </w:rPr>
        <w:t xml:space="preserve"> </w:t>
      </w:r>
      <w:r w:rsidRPr="00B25B6D">
        <w:rPr>
          <w:rFonts w:asciiTheme="majorHAnsi" w:hAnsiTheme="majorHAnsi" w:cstheme="majorHAnsi"/>
          <w:i/>
          <w:iCs/>
          <w:color w:val="000000" w:themeColor="text1"/>
          <w:lang w:val="en-GB"/>
        </w:rPr>
        <w:t xml:space="preserve">de </w:t>
      </w:r>
      <w:proofErr w:type="spellStart"/>
      <w:r w:rsidR="00462456" w:rsidRPr="00B25B6D">
        <w:rPr>
          <w:rFonts w:asciiTheme="majorHAnsi" w:hAnsiTheme="majorHAnsi" w:cstheme="majorHAnsi"/>
          <w:i/>
          <w:iCs/>
          <w:color w:val="000000" w:themeColor="text1"/>
          <w:lang w:val="en-GB"/>
        </w:rPr>
        <w:t>Territoire</w:t>
      </w:r>
      <w:proofErr w:type="spellEnd"/>
      <w:r w:rsidR="00462456" w:rsidRPr="00B25B6D">
        <w:rPr>
          <w:rFonts w:asciiTheme="majorHAnsi" w:hAnsiTheme="majorHAnsi" w:cstheme="majorHAnsi"/>
          <w:color w:val="000000" w:themeColor="text1"/>
          <w:lang w:val="en-GB"/>
        </w:rPr>
        <w:t xml:space="preserve"> </w:t>
      </w:r>
      <w:r w:rsidR="005B041B" w:rsidRPr="00B25B6D">
        <w:rPr>
          <w:rFonts w:asciiTheme="majorHAnsi" w:hAnsiTheme="majorHAnsi" w:cstheme="majorHAnsi"/>
          <w:color w:val="000000" w:themeColor="text1"/>
          <w:lang w:val="en-GB"/>
        </w:rPr>
        <w:t>[</w:t>
      </w:r>
      <w:r w:rsidRPr="00B25B6D">
        <w:rPr>
          <w:rFonts w:asciiTheme="majorHAnsi" w:hAnsiTheme="majorHAnsi" w:cstheme="majorHAnsi"/>
          <w:color w:val="000000" w:themeColor="text1"/>
          <w:lang w:val="en-GB"/>
        </w:rPr>
        <w:t>GHT</w:t>
      </w:r>
      <w:r w:rsidR="005B041B" w:rsidRPr="00B25B6D">
        <w:rPr>
          <w:rFonts w:asciiTheme="majorHAnsi" w:hAnsiTheme="majorHAnsi" w:cstheme="majorHAnsi"/>
          <w:color w:val="000000" w:themeColor="text1"/>
          <w:lang w:val="en-GB"/>
        </w:rPr>
        <w:t>]</w:t>
      </w:r>
      <w:r w:rsidRPr="00B25B6D">
        <w:rPr>
          <w:rFonts w:asciiTheme="majorHAnsi" w:hAnsiTheme="majorHAnsi" w:cstheme="majorHAnsi"/>
          <w:color w:val="000000" w:themeColor="text1"/>
          <w:lang w:val="en-GB"/>
        </w:rPr>
        <w:t xml:space="preserve"> including regional networks of academic and </w:t>
      </w:r>
      <w:proofErr w:type="spellStart"/>
      <w:r w:rsidRPr="00B25B6D">
        <w:rPr>
          <w:rFonts w:asciiTheme="majorHAnsi" w:hAnsiTheme="majorHAnsi" w:cstheme="majorHAnsi"/>
          <w:color w:val="000000" w:themeColor="text1"/>
          <w:lang w:val="en-GB"/>
        </w:rPr>
        <w:t>nonacademic</w:t>
      </w:r>
      <w:proofErr w:type="spellEnd"/>
      <w:r w:rsidRPr="00B25B6D">
        <w:rPr>
          <w:rFonts w:asciiTheme="majorHAnsi" w:hAnsiTheme="majorHAnsi" w:cstheme="majorHAnsi"/>
          <w:color w:val="000000" w:themeColor="text1"/>
          <w:lang w:val="en-GB"/>
        </w:rPr>
        <w:t xml:space="preserve"> public hospitals) were contacted by phone to increase participation rates.</w:t>
      </w:r>
      <w:bookmarkEnd w:id="6"/>
      <w:bookmarkEnd w:id="7"/>
    </w:p>
    <w:p w14:paraId="45BD900F" w14:textId="77777777" w:rsidR="00A34DAD" w:rsidRPr="00B25B6D" w:rsidRDefault="00CE0BA3"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B25B6D">
        <w:rPr>
          <w:rFonts w:asciiTheme="majorHAnsi" w:hAnsiTheme="majorHAnsi" w:cstheme="majorHAnsi"/>
          <w:color w:val="000000" w:themeColor="text1"/>
          <w:lang w:val="en-GB"/>
        </w:rPr>
        <w:t>The following institutions/facilities actively participated in the dissemination of the study:</w:t>
      </w:r>
    </w:p>
    <w:p w14:paraId="144C6159" w14:textId="1C924369" w:rsidR="00A34DAD" w:rsidRPr="00B25B6D" w:rsidRDefault="00CE0BA3"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B25B6D">
        <w:rPr>
          <w:rFonts w:asciiTheme="majorHAnsi" w:hAnsiTheme="majorHAnsi" w:cstheme="majorHAnsi"/>
          <w:color w:val="000000" w:themeColor="text1"/>
          <w:lang w:val="en-GB"/>
        </w:rPr>
        <w:t>-Regional health agencies</w:t>
      </w:r>
      <w:r w:rsidR="005B041B" w:rsidRPr="00B25B6D">
        <w:rPr>
          <w:rFonts w:asciiTheme="majorHAnsi" w:hAnsiTheme="majorHAnsi" w:cstheme="majorHAnsi"/>
          <w:color w:val="000000" w:themeColor="text1"/>
          <w:lang w:val="en-GB"/>
        </w:rPr>
        <w:t>:</w:t>
      </w:r>
      <w:r w:rsidRPr="00B25B6D">
        <w:rPr>
          <w:rFonts w:asciiTheme="majorHAnsi" w:hAnsiTheme="majorHAnsi" w:cstheme="majorHAnsi"/>
          <w:color w:val="000000" w:themeColor="text1"/>
          <w:lang w:val="en-GB"/>
        </w:rPr>
        <w:t xml:space="preserve"> Provence Alpes Côte d'Azur, Brittany, </w:t>
      </w:r>
      <w:r w:rsidR="00170E57" w:rsidRPr="00B25B6D">
        <w:rPr>
          <w:rFonts w:asciiTheme="majorHAnsi" w:hAnsiTheme="majorHAnsi" w:cstheme="majorHAnsi"/>
          <w:color w:val="000000" w:themeColor="text1"/>
          <w:lang w:val="en-GB"/>
        </w:rPr>
        <w:t xml:space="preserve">and </w:t>
      </w:r>
      <w:r w:rsidRPr="00B25B6D">
        <w:rPr>
          <w:rFonts w:asciiTheme="majorHAnsi" w:hAnsiTheme="majorHAnsi" w:cstheme="majorHAnsi"/>
          <w:color w:val="000000" w:themeColor="text1"/>
          <w:lang w:val="en-GB"/>
        </w:rPr>
        <w:t>Ile de France;</w:t>
      </w:r>
    </w:p>
    <w:p w14:paraId="513F5B43" w14:textId="7433FA03" w:rsidR="00A34DAD" w:rsidRPr="00B25B6D" w:rsidRDefault="00CE0BA3"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B25B6D">
        <w:rPr>
          <w:rFonts w:asciiTheme="majorHAnsi" w:hAnsiTheme="majorHAnsi" w:cstheme="majorHAnsi"/>
          <w:color w:val="000000" w:themeColor="text1"/>
          <w:lang w:val="en-GB"/>
        </w:rPr>
        <w:t xml:space="preserve">-Territory hospital groups including academic and </w:t>
      </w:r>
      <w:proofErr w:type="spellStart"/>
      <w:r w:rsidRPr="00B25B6D">
        <w:rPr>
          <w:rFonts w:asciiTheme="majorHAnsi" w:hAnsiTheme="majorHAnsi" w:cstheme="majorHAnsi"/>
          <w:color w:val="000000" w:themeColor="text1"/>
          <w:lang w:val="en-GB"/>
        </w:rPr>
        <w:t>nonacademic</w:t>
      </w:r>
      <w:proofErr w:type="spellEnd"/>
      <w:r w:rsidRPr="00B25B6D">
        <w:rPr>
          <w:rFonts w:asciiTheme="majorHAnsi" w:hAnsiTheme="majorHAnsi" w:cstheme="majorHAnsi"/>
          <w:color w:val="000000" w:themeColor="text1"/>
          <w:lang w:val="en-GB"/>
        </w:rPr>
        <w:t xml:space="preserve"> public hospitals</w:t>
      </w:r>
      <w:r w:rsidR="005B041B" w:rsidRPr="00B25B6D">
        <w:rPr>
          <w:rFonts w:asciiTheme="majorHAnsi" w:hAnsiTheme="majorHAnsi" w:cstheme="majorHAnsi"/>
          <w:color w:val="000000" w:themeColor="text1"/>
          <w:lang w:val="en-GB"/>
        </w:rPr>
        <w:t>:</w:t>
      </w:r>
      <w:r w:rsidRPr="00B25B6D">
        <w:rPr>
          <w:rFonts w:asciiTheme="majorHAnsi" w:hAnsiTheme="majorHAnsi" w:cstheme="majorHAnsi"/>
          <w:color w:val="000000" w:themeColor="text1"/>
          <w:lang w:val="en-GB"/>
        </w:rPr>
        <w:t xml:space="preserve"> Alps, </w:t>
      </w:r>
      <w:proofErr w:type="spellStart"/>
      <w:r w:rsidRPr="00B25B6D">
        <w:rPr>
          <w:rFonts w:asciiTheme="majorHAnsi" w:hAnsiTheme="majorHAnsi" w:cstheme="majorHAnsi"/>
          <w:color w:val="000000" w:themeColor="text1"/>
          <w:lang w:val="en-GB"/>
        </w:rPr>
        <w:t>Dauphiné</w:t>
      </w:r>
      <w:proofErr w:type="spellEnd"/>
      <w:r w:rsidRPr="00B25B6D">
        <w:rPr>
          <w:rFonts w:asciiTheme="majorHAnsi" w:hAnsiTheme="majorHAnsi" w:cstheme="majorHAnsi"/>
          <w:color w:val="000000" w:themeColor="text1"/>
          <w:lang w:val="en-GB"/>
        </w:rPr>
        <w:t xml:space="preserve">, Rhône centre, South </w:t>
      </w:r>
      <w:proofErr w:type="spellStart"/>
      <w:r w:rsidRPr="00B25B6D">
        <w:rPr>
          <w:rFonts w:asciiTheme="majorHAnsi" w:hAnsiTheme="majorHAnsi" w:cstheme="majorHAnsi"/>
          <w:color w:val="000000" w:themeColor="text1"/>
          <w:lang w:val="en-GB"/>
        </w:rPr>
        <w:t>Drôme</w:t>
      </w:r>
      <w:proofErr w:type="spellEnd"/>
      <w:r w:rsidRPr="00B25B6D">
        <w:rPr>
          <w:rFonts w:asciiTheme="majorHAnsi" w:hAnsiTheme="majorHAnsi" w:cstheme="majorHAnsi"/>
          <w:color w:val="000000" w:themeColor="text1"/>
          <w:lang w:val="en-GB"/>
        </w:rPr>
        <w:t xml:space="preserve">, </w:t>
      </w:r>
      <w:proofErr w:type="spellStart"/>
      <w:r w:rsidRPr="00B25B6D">
        <w:rPr>
          <w:rFonts w:asciiTheme="majorHAnsi" w:hAnsiTheme="majorHAnsi" w:cstheme="majorHAnsi"/>
          <w:color w:val="000000" w:themeColor="text1"/>
          <w:lang w:val="en-GB"/>
        </w:rPr>
        <w:t>Ardèche</w:t>
      </w:r>
      <w:proofErr w:type="spellEnd"/>
      <w:r w:rsidRPr="00B25B6D">
        <w:rPr>
          <w:rFonts w:asciiTheme="majorHAnsi" w:hAnsiTheme="majorHAnsi" w:cstheme="majorHAnsi"/>
          <w:color w:val="000000" w:themeColor="text1"/>
          <w:lang w:val="en-GB"/>
        </w:rPr>
        <w:t xml:space="preserve">, Western Brittany, South Brittany, Upper Brittany, South Corsica, South Val </w:t>
      </w:r>
      <w:proofErr w:type="spellStart"/>
      <w:r w:rsidRPr="00B25B6D">
        <w:rPr>
          <w:rFonts w:asciiTheme="majorHAnsi" w:hAnsiTheme="majorHAnsi" w:cstheme="majorHAnsi"/>
          <w:color w:val="000000" w:themeColor="text1"/>
          <w:lang w:val="en-GB"/>
        </w:rPr>
        <w:t>d'Oise</w:t>
      </w:r>
      <w:proofErr w:type="spellEnd"/>
      <w:r w:rsidRPr="00B25B6D">
        <w:rPr>
          <w:rFonts w:asciiTheme="majorHAnsi" w:hAnsiTheme="majorHAnsi" w:cstheme="majorHAnsi"/>
          <w:color w:val="000000" w:themeColor="text1"/>
          <w:lang w:val="en-GB"/>
        </w:rPr>
        <w:t xml:space="preserve">, North Hauts-de-Seine, Ile de France, South Vaucluse, Var, Alpes-de-Haute-Provence, </w:t>
      </w:r>
      <w:proofErr w:type="spellStart"/>
      <w:r w:rsidRPr="00B25B6D">
        <w:rPr>
          <w:rFonts w:asciiTheme="majorHAnsi" w:hAnsiTheme="majorHAnsi" w:cstheme="majorHAnsi"/>
          <w:color w:val="000000" w:themeColor="text1"/>
          <w:lang w:val="en-GB"/>
        </w:rPr>
        <w:t>Bouches</w:t>
      </w:r>
      <w:proofErr w:type="spellEnd"/>
      <w:r w:rsidRPr="00B25B6D">
        <w:rPr>
          <w:rFonts w:asciiTheme="majorHAnsi" w:hAnsiTheme="majorHAnsi" w:cstheme="majorHAnsi"/>
          <w:color w:val="000000" w:themeColor="text1"/>
          <w:lang w:val="en-GB"/>
        </w:rPr>
        <w:t xml:space="preserve">-du-Rhône, Alpes Maritimes, </w:t>
      </w:r>
      <w:r w:rsidR="00170E57" w:rsidRPr="00B25B6D">
        <w:rPr>
          <w:rFonts w:asciiTheme="majorHAnsi" w:hAnsiTheme="majorHAnsi" w:cstheme="majorHAnsi"/>
          <w:color w:val="000000" w:themeColor="text1"/>
          <w:lang w:val="en-GB"/>
        </w:rPr>
        <w:t xml:space="preserve">and </w:t>
      </w:r>
      <w:r w:rsidRPr="00B25B6D">
        <w:rPr>
          <w:rFonts w:asciiTheme="majorHAnsi" w:hAnsiTheme="majorHAnsi" w:cstheme="majorHAnsi"/>
          <w:color w:val="000000" w:themeColor="text1"/>
          <w:lang w:val="en-GB"/>
        </w:rPr>
        <w:t>Southern Alps;</w:t>
      </w:r>
    </w:p>
    <w:p w14:paraId="069D0192" w14:textId="7AA6516C" w:rsidR="00A34DAD" w:rsidRPr="00B25B6D" w:rsidRDefault="00CE0BA3" w:rsidP="00A34DAD">
      <w:pPr>
        <w:autoSpaceDE w:val="0"/>
        <w:autoSpaceDN w:val="0"/>
        <w:adjustRightInd w:val="0"/>
        <w:spacing w:line="360" w:lineRule="auto"/>
        <w:ind w:right="-499"/>
        <w:jc w:val="both"/>
        <w:outlineLvl w:val="0"/>
        <w:rPr>
          <w:rFonts w:asciiTheme="majorHAnsi" w:hAnsiTheme="majorHAnsi" w:cstheme="majorHAnsi"/>
          <w:color w:val="000000" w:themeColor="text1"/>
        </w:rPr>
      </w:pPr>
      <w:r w:rsidRPr="00B25B6D">
        <w:rPr>
          <w:rFonts w:asciiTheme="majorHAnsi" w:hAnsiTheme="majorHAnsi" w:cstheme="majorHAnsi"/>
          <w:color w:val="000000" w:themeColor="text1"/>
        </w:rPr>
        <w:t xml:space="preserve">-Academic </w:t>
      </w:r>
      <w:proofErr w:type="spellStart"/>
      <w:r w:rsidRPr="00B25B6D">
        <w:rPr>
          <w:rFonts w:asciiTheme="majorHAnsi" w:hAnsiTheme="majorHAnsi" w:cstheme="majorHAnsi"/>
          <w:color w:val="000000" w:themeColor="text1"/>
        </w:rPr>
        <w:t>hospitals</w:t>
      </w:r>
      <w:proofErr w:type="spellEnd"/>
      <w:r w:rsidRPr="00B25B6D">
        <w:rPr>
          <w:rFonts w:asciiTheme="majorHAnsi" w:hAnsiTheme="majorHAnsi" w:cstheme="majorHAnsi"/>
          <w:color w:val="000000" w:themeColor="text1"/>
        </w:rPr>
        <w:t xml:space="preserve">: Assistance </w:t>
      </w:r>
      <w:r w:rsidRPr="00B25B6D">
        <w:rPr>
          <w:rFonts w:asciiTheme="majorHAnsi" w:eastAsia="Cambria" w:hAnsiTheme="majorHAnsi" w:cstheme="majorHAnsi"/>
          <w:color w:val="000000"/>
        </w:rPr>
        <w:t>Publique</w:t>
      </w:r>
      <w:r w:rsidRPr="00B25B6D">
        <w:rPr>
          <w:rFonts w:asciiTheme="majorHAnsi" w:hAnsiTheme="majorHAnsi" w:cstheme="majorHAnsi"/>
          <w:color w:val="000000" w:themeColor="text1"/>
        </w:rPr>
        <w:t xml:space="preserve"> Hôpitaux de Marseille, Assistance </w:t>
      </w:r>
      <w:r w:rsidRPr="00B25B6D">
        <w:rPr>
          <w:rFonts w:asciiTheme="majorHAnsi" w:eastAsia="Cambria" w:hAnsiTheme="majorHAnsi" w:cstheme="majorHAnsi"/>
          <w:color w:val="000000"/>
        </w:rPr>
        <w:t>Publique</w:t>
      </w:r>
      <w:r w:rsidRPr="00B25B6D">
        <w:rPr>
          <w:rFonts w:asciiTheme="majorHAnsi" w:hAnsiTheme="majorHAnsi" w:cstheme="majorHAnsi"/>
          <w:color w:val="000000" w:themeColor="text1"/>
        </w:rPr>
        <w:t xml:space="preserve"> Hôpitaux de Paris, Hospices </w:t>
      </w:r>
      <w:r w:rsidRPr="00B25B6D">
        <w:rPr>
          <w:rFonts w:asciiTheme="majorHAnsi" w:eastAsia="Cambria" w:hAnsiTheme="majorHAnsi" w:cstheme="majorHAnsi"/>
          <w:color w:val="000000"/>
        </w:rPr>
        <w:t>Civils</w:t>
      </w:r>
      <w:r w:rsidRPr="00B25B6D">
        <w:rPr>
          <w:rFonts w:asciiTheme="majorHAnsi" w:hAnsiTheme="majorHAnsi" w:cstheme="majorHAnsi"/>
          <w:color w:val="000000" w:themeColor="text1"/>
        </w:rPr>
        <w:t xml:space="preserve"> de Lyon, CHU d 'Amiens, CHU d 'Angers, CHU de </w:t>
      </w:r>
      <w:proofErr w:type="spellStart"/>
      <w:r w:rsidRPr="00B25B6D">
        <w:rPr>
          <w:rFonts w:asciiTheme="majorHAnsi" w:hAnsiTheme="majorHAnsi" w:cstheme="majorHAnsi"/>
          <w:color w:val="000000" w:themeColor="text1"/>
        </w:rPr>
        <w:t>Besancon</w:t>
      </w:r>
      <w:proofErr w:type="spellEnd"/>
      <w:r w:rsidRPr="00B25B6D">
        <w:rPr>
          <w:rFonts w:asciiTheme="majorHAnsi" w:hAnsiTheme="majorHAnsi" w:cstheme="majorHAnsi"/>
          <w:color w:val="000000" w:themeColor="text1"/>
        </w:rPr>
        <w:t xml:space="preserve">, CHU de Brest, CHRU de Caen, CHU de Clermont-Ferrand, CHU de Dijon, CHU de Grenoble, CHU of Lille, CHU of Limoges, CHU of Martinique, CHU of Montpellier, CHRU of Nancy, CHU of Nantes, CHU of Pointe-à-Pitre/Les Abymes, CHU of Reims, CHU of Rennes, CHU of La </w:t>
      </w:r>
      <w:proofErr w:type="spellStart"/>
      <w:r w:rsidRPr="00B25B6D">
        <w:rPr>
          <w:rFonts w:asciiTheme="majorHAnsi" w:hAnsiTheme="majorHAnsi" w:cstheme="majorHAnsi"/>
          <w:color w:val="000000" w:themeColor="text1"/>
        </w:rPr>
        <w:t>Reunion</w:t>
      </w:r>
      <w:proofErr w:type="spellEnd"/>
      <w:r w:rsidRPr="00B25B6D">
        <w:rPr>
          <w:rFonts w:asciiTheme="majorHAnsi" w:hAnsiTheme="majorHAnsi" w:cstheme="majorHAnsi"/>
          <w:color w:val="000000" w:themeColor="text1"/>
        </w:rPr>
        <w:t xml:space="preserve">, CHU of Rouen, CHU of Saint-Étienne, CHU of Toulouse, </w:t>
      </w:r>
      <w:r w:rsidR="00170E57" w:rsidRPr="00B25B6D">
        <w:rPr>
          <w:rFonts w:asciiTheme="majorHAnsi" w:hAnsiTheme="majorHAnsi" w:cstheme="majorHAnsi"/>
          <w:color w:val="000000" w:themeColor="text1"/>
        </w:rPr>
        <w:t xml:space="preserve">and </w:t>
      </w:r>
      <w:r w:rsidRPr="00B25B6D">
        <w:rPr>
          <w:rFonts w:asciiTheme="majorHAnsi" w:hAnsiTheme="majorHAnsi" w:cstheme="majorHAnsi"/>
          <w:color w:val="000000" w:themeColor="text1"/>
        </w:rPr>
        <w:t>CHRU of Tours;</w:t>
      </w:r>
    </w:p>
    <w:p w14:paraId="5051E48D" w14:textId="01C177BD" w:rsidR="00A34DAD" w:rsidRPr="00B25B6D" w:rsidRDefault="00CE0BA3" w:rsidP="00A34DAD">
      <w:pPr>
        <w:autoSpaceDE w:val="0"/>
        <w:autoSpaceDN w:val="0"/>
        <w:adjustRightInd w:val="0"/>
        <w:spacing w:line="360" w:lineRule="auto"/>
        <w:ind w:right="-499"/>
        <w:jc w:val="both"/>
        <w:outlineLvl w:val="0"/>
        <w:rPr>
          <w:rFonts w:asciiTheme="majorHAnsi" w:hAnsiTheme="majorHAnsi" w:cstheme="majorHAnsi"/>
          <w:color w:val="000000" w:themeColor="text1"/>
        </w:rPr>
      </w:pPr>
      <w:r w:rsidRPr="00B25B6D">
        <w:rPr>
          <w:rFonts w:asciiTheme="majorHAnsi" w:hAnsiTheme="majorHAnsi" w:cstheme="majorHAnsi"/>
          <w:color w:val="000000" w:themeColor="text1"/>
        </w:rPr>
        <w:t>-</w:t>
      </w:r>
      <w:proofErr w:type="spellStart"/>
      <w:r w:rsidRPr="00B25B6D">
        <w:rPr>
          <w:rFonts w:asciiTheme="majorHAnsi" w:hAnsiTheme="majorHAnsi" w:cstheme="majorHAnsi"/>
          <w:color w:val="000000" w:themeColor="text1"/>
        </w:rPr>
        <w:t>Private</w:t>
      </w:r>
      <w:proofErr w:type="spellEnd"/>
      <w:r w:rsidRPr="00B25B6D">
        <w:rPr>
          <w:rFonts w:asciiTheme="majorHAnsi" w:hAnsiTheme="majorHAnsi" w:cstheme="majorHAnsi"/>
          <w:color w:val="000000" w:themeColor="text1"/>
        </w:rPr>
        <w:t xml:space="preserve"> </w:t>
      </w:r>
      <w:proofErr w:type="spellStart"/>
      <w:proofErr w:type="gramStart"/>
      <w:r w:rsidRPr="00B25B6D">
        <w:rPr>
          <w:rFonts w:asciiTheme="majorHAnsi" w:hAnsiTheme="majorHAnsi" w:cstheme="majorHAnsi"/>
          <w:color w:val="000000" w:themeColor="text1"/>
        </w:rPr>
        <w:t>hospitals</w:t>
      </w:r>
      <w:proofErr w:type="spellEnd"/>
      <w:r w:rsidR="00170E57" w:rsidRPr="00B25B6D">
        <w:rPr>
          <w:rFonts w:asciiTheme="majorHAnsi" w:hAnsiTheme="majorHAnsi" w:cstheme="majorHAnsi"/>
          <w:color w:val="000000" w:themeColor="text1"/>
        </w:rPr>
        <w:t>:</w:t>
      </w:r>
      <w:proofErr w:type="gramEnd"/>
      <w:r w:rsidRPr="00B25B6D">
        <w:rPr>
          <w:rFonts w:asciiTheme="majorHAnsi" w:hAnsiTheme="majorHAnsi" w:cstheme="majorHAnsi"/>
          <w:color w:val="000000" w:themeColor="text1"/>
        </w:rPr>
        <w:t xml:space="preserve"> Institut de </w:t>
      </w:r>
      <w:r w:rsidR="00170E57" w:rsidRPr="00B25B6D">
        <w:rPr>
          <w:rFonts w:asciiTheme="majorHAnsi" w:hAnsiTheme="majorHAnsi" w:cstheme="majorHAnsi"/>
          <w:color w:val="000000" w:themeColor="text1"/>
        </w:rPr>
        <w:t xml:space="preserve">Cancérologie </w:t>
      </w:r>
      <w:r w:rsidRPr="00B25B6D">
        <w:rPr>
          <w:rFonts w:asciiTheme="majorHAnsi" w:hAnsiTheme="majorHAnsi" w:cstheme="majorHAnsi"/>
          <w:color w:val="000000" w:themeColor="text1"/>
        </w:rPr>
        <w:t xml:space="preserve">de l'Ouest, Institut Bergonié, Centre François </w:t>
      </w:r>
      <w:proofErr w:type="spellStart"/>
      <w:r w:rsidRPr="00B25B6D">
        <w:rPr>
          <w:rFonts w:asciiTheme="majorHAnsi" w:hAnsiTheme="majorHAnsi" w:cstheme="majorHAnsi"/>
          <w:color w:val="000000" w:themeColor="text1"/>
        </w:rPr>
        <w:t>Baclesse</w:t>
      </w:r>
      <w:proofErr w:type="spellEnd"/>
      <w:r w:rsidRPr="00B25B6D">
        <w:rPr>
          <w:rFonts w:asciiTheme="majorHAnsi" w:hAnsiTheme="majorHAnsi" w:cstheme="majorHAnsi"/>
          <w:color w:val="000000" w:themeColor="text1"/>
        </w:rPr>
        <w:t xml:space="preserve">, Centre Jean Perrin, Centre George-François Leclerc; Centre Oscar </w:t>
      </w:r>
      <w:proofErr w:type="spellStart"/>
      <w:r w:rsidRPr="00B25B6D">
        <w:rPr>
          <w:rFonts w:asciiTheme="majorHAnsi" w:hAnsiTheme="majorHAnsi" w:cstheme="majorHAnsi"/>
          <w:color w:val="000000" w:themeColor="text1"/>
        </w:rPr>
        <w:t>Lambret</w:t>
      </w:r>
      <w:proofErr w:type="spellEnd"/>
      <w:r w:rsidRPr="00B25B6D">
        <w:rPr>
          <w:rFonts w:asciiTheme="majorHAnsi" w:hAnsiTheme="majorHAnsi" w:cstheme="majorHAnsi"/>
          <w:color w:val="000000" w:themeColor="text1"/>
        </w:rPr>
        <w:t>; Centre Léon Bérard; Institut Paoli-</w:t>
      </w:r>
      <w:proofErr w:type="spellStart"/>
      <w:r w:rsidRPr="00B25B6D">
        <w:rPr>
          <w:rFonts w:asciiTheme="majorHAnsi" w:hAnsiTheme="majorHAnsi" w:cstheme="majorHAnsi"/>
          <w:color w:val="000000" w:themeColor="text1"/>
        </w:rPr>
        <w:t>Calmettes</w:t>
      </w:r>
      <w:proofErr w:type="spellEnd"/>
      <w:r w:rsidRPr="00B25B6D">
        <w:rPr>
          <w:rFonts w:asciiTheme="majorHAnsi" w:hAnsiTheme="majorHAnsi" w:cstheme="majorHAnsi"/>
          <w:color w:val="000000" w:themeColor="text1"/>
        </w:rPr>
        <w:t xml:space="preserve">; Centre Antoine Lacassagne, </w:t>
      </w:r>
      <w:r w:rsidR="00170E57" w:rsidRPr="00B25B6D">
        <w:rPr>
          <w:rFonts w:asciiTheme="majorHAnsi" w:hAnsiTheme="majorHAnsi" w:cstheme="majorHAnsi"/>
          <w:color w:val="000000" w:themeColor="text1"/>
        </w:rPr>
        <w:t xml:space="preserve">and </w:t>
      </w:r>
      <w:r w:rsidRPr="00B25B6D">
        <w:rPr>
          <w:rFonts w:asciiTheme="majorHAnsi" w:hAnsiTheme="majorHAnsi" w:cstheme="majorHAnsi"/>
          <w:color w:val="000000" w:themeColor="text1"/>
        </w:rPr>
        <w:t>Centre d’Oncologie et de Radio Thérapie 37 (CORT37)</w:t>
      </w:r>
      <w:r w:rsidR="00170E57" w:rsidRPr="00B25B6D">
        <w:rPr>
          <w:rFonts w:asciiTheme="majorHAnsi" w:hAnsiTheme="majorHAnsi" w:cstheme="majorHAnsi"/>
          <w:color w:val="000000" w:themeColor="text1"/>
        </w:rPr>
        <w:t>;</w:t>
      </w:r>
    </w:p>
    <w:p w14:paraId="70B9DCFF" w14:textId="0F7B40BB" w:rsidR="00A34DAD" w:rsidRPr="00B25B6D" w:rsidRDefault="00CE0BA3" w:rsidP="00A34DAD">
      <w:pPr>
        <w:autoSpaceDE w:val="0"/>
        <w:autoSpaceDN w:val="0"/>
        <w:adjustRightInd w:val="0"/>
        <w:spacing w:line="360" w:lineRule="auto"/>
        <w:ind w:right="-499"/>
        <w:jc w:val="both"/>
        <w:outlineLvl w:val="0"/>
        <w:rPr>
          <w:rFonts w:asciiTheme="majorHAnsi" w:hAnsiTheme="majorHAnsi" w:cstheme="majorHAnsi"/>
          <w:color w:val="000000" w:themeColor="text1"/>
        </w:rPr>
      </w:pPr>
      <w:r w:rsidRPr="00B25B6D">
        <w:rPr>
          <w:rFonts w:asciiTheme="majorHAnsi" w:hAnsiTheme="majorHAnsi" w:cstheme="majorHAnsi"/>
          <w:color w:val="000000" w:themeColor="text1"/>
        </w:rPr>
        <w:t>-Associations</w:t>
      </w:r>
      <w:r w:rsidR="00170E57" w:rsidRPr="00B25B6D">
        <w:rPr>
          <w:rFonts w:asciiTheme="majorHAnsi" w:hAnsiTheme="majorHAnsi" w:cstheme="majorHAnsi"/>
          <w:color w:val="000000" w:themeColor="text1"/>
        </w:rPr>
        <w:t>:</w:t>
      </w:r>
      <w:r w:rsidRPr="00B25B6D">
        <w:rPr>
          <w:rFonts w:asciiTheme="majorHAnsi" w:hAnsiTheme="majorHAnsi" w:cstheme="majorHAnsi"/>
          <w:color w:val="000000" w:themeColor="text1"/>
        </w:rPr>
        <w:t xml:space="preserve"> Conseils départementaux de l’Ordre des médecins (Charente-Maritime, </w:t>
      </w:r>
      <w:proofErr w:type="spellStart"/>
      <w:r w:rsidRPr="00B25B6D">
        <w:rPr>
          <w:rFonts w:asciiTheme="majorHAnsi" w:hAnsiTheme="majorHAnsi" w:cstheme="majorHAnsi"/>
          <w:color w:val="000000" w:themeColor="text1"/>
        </w:rPr>
        <w:t>Cote-d’Or</w:t>
      </w:r>
      <w:proofErr w:type="spellEnd"/>
      <w:r w:rsidRPr="00B25B6D">
        <w:rPr>
          <w:rFonts w:asciiTheme="majorHAnsi" w:hAnsiTheme="majorHAnsi" w:cstheme="majorHAnsi"/>
          <w:color w:val="000000" w:themeColor="text1"/>
        </w:rPr>
        <w:t>, Cote d’Armor, Gironde, Deux-Sèvres, Essonnes, Guadeloupe, Guyana, Haute-Saône, Hérault and Loiret)</w:t>
      </w:r>
      <w:r w:rsidR="00170E57" w:rsidRPr="00B25B6D">
        <w:rPr>
          <w:rFonts w:asciiTheme="majorHAnsi" w:hAnsiTheme="majorHAnsi" w:cstheme="majorHAnsi"/>
          <w:color w:val="000000" w:themeColor="text1"/>
        </w:rPr>
        <w:t>,</w:t>
      </w:r>
      <w:r w:rsidRPr="00B25B6D">
        <w:rPr>
          <w:rFonts w:asciiTheme="majorHAnsi" w:hAnsiTheme="majorHAnsi" w:cstheme="majorHAnsi"/>
          <w:color w:val="000000" w:themeColor="text1"/>
        </w:rPr>
        <w:t xml:space="preserve"> French National Association of </w:t>
      </w:r>
      <w:proofErr w:type="spellStart"/>
      <w:r w:rsidRPr="00B25B6D">
        <w:rPr>
          <w:rFonts w:asciiTheme="majorHAnsi" w:hAnsiTheme="majorHAnsi" w:cstheme="majorHAnsi"/>
          <w:color w:val="000000" w:themeColor="text1"/>
        </w:rPr>
        <w:t>Occupational</w:t>
      </w:r>
      <w:proofErr w:type="spellEnd"/>
      <w:r w:rsidRPr="00B25B6D">
        <w:rPr>
          <w:rFonts w:asciiTheme="majorHAnsi" w:hAnsiTheme="majorHAnsi" w:cstheme="majorHAnsi"/>
          <w:color w:val="000000" w:themeColor="text1"/>
        </w:rPr>
        <w:t xml:space="preserve"> </w:t>
      </w:r>
      <w:proofErr w:type="spellStart"/>
      <w:r w:rsidRPr="00B25B6D">
        <w:rPr>
          <w:rFonts w:asciiTheme="majorHAnsi" w:hAnsiTheme="majorHAnsi" w:cstheme="majorHAnsi"/>
          <w:color w:val="000000" w:themeColor="text1"/>
        </w:rPr>
        <w:t>Therapists</w:t>
      </w:r>
      <w:proofErr w:type="spellEnd"/>
      <w:r w:rsidRPr="00B25B6D">
        <w:rPr>
          <w:rFonts w:asciiTheme="majorHAnsi" w:hAnsiTheme="majorHAnsi" w:cstheme="majorHAnsi"/>
          <w:color w:val="000000" w:themeColor="text1"/>
        </w:rPr>
        <w:t xml:space="preserve">, National Association of </w:t>
      </w:r>
      <w:proofErr w:type="spellStart"/>
      <w:r w:rsidRPr="00B25B6D">
        <w:rPr>
          <w:rFonts w:asciiTheme="majorHAnsi" w:hAnsiTheme="majorHAnsi" w:cstheme="majorHAnsi"/>
          <w:color w:val="000000" w:themeColor="text1"/>
        </w:rPr>
        <w:t>Graduate</w:t>
      </w:r>
      <w:proofErr w:type="spellEnd"/>
      <w:r w:rsidRPr="00B25B6D">
        <w:rPr>
          <w:rFonts w:asciiTheme="majorHAnsi" w:hAnsiTheme="majorHAnsi" w:cstheme="majorHAnsi"/>
          <w:color w:val="000000" w:themeColor="text1"/>
        </w:rPr>
        <w:t xml:space="preserve"> Nurses and </w:t>
      </w:r>
      <w:proofErr w:type="spellStart"/>
      <w:r w:rsidRPr="00B25B6D">
        <w:rPr>
          <w:rFonts w:asciiTheme="majorHAnsi" w:hAnsiTheme="majorHAnsi" w:cstheme="majorHAnsi"/>
          <w:color w:val="000000" w:themeColor="text1"/>
        </w:rPr>
        <w:t>Students</w:t>
      </w:r>
      <w:proofErr w:type="spellEnd"/>
      <w:r w:rsidRPr="00B25B6D">
        <w:rPr>
          <w:rFonts w:asciiTheme="majorHAnsi" w:hAnsiTheme="majorHAnsi" w:cstheme="majorHAnsi"/>
          <w:color w:val="000000" w:themeColor="text1"/>
        </w:rPr>
        <w:t xml:space="preserve">, French </w:t>
      </w:r>
      <w:r w:rsidR="00170E57" w:rsidRPr="00B25B6D">
        <w:rPr>
          <w:rFonts w:asciiTheme="majorHAnsi" w:hAnsiTheme="majorHAnsi" w:cstheme="majorHAnsi"/>
          <w:color w:val="000000" w:themeColor="text1"/>
        </w:rPr>
        <w:t xml:space="preserve">Association </w:t>
      </w:r>
      <w:r w:rsidRPr="00B25B6D">
        <w:rPr>
          <w:rFonts w:asciiTheme="majorHAnsi" w:hAnsiTheme="majorHAnsi" w:cstheme="majorHAnsi"/>
          <w:color w:val="000000" w:themeColor="text1"/>
        </w:rPr>
        <w:t xml:space="preserve">of </w:t>
      </w:r>
      <w:proofErr w:type="spellStart"/>
      <w:r w:rsidR="00170E57" w:rsidRPr="00B25B6D">
        <w:rPr>
          <w:rFonts w:asciiTheme="majorHAnsi" w:hAnsiTheme="majorHAnsi" w:cstheme="majorHAnsi"/>
          <w:color w:val="000000" w:themeColor="text1"/>
        </w:rPr>
        <w:t>Dieticians</w:t>
      </w:r>
      <w:proofErr w:type="spellEnd"/>
      <w:r w:rsidR="00170E57" w:rsidRPr="00B25B6D">
        <w:rPr>
          <w:rFonts w:asciiTheme="majorHAnsi" w:hAnsiTheme="majorHAnsi" w:cstheme="majorHAnsi"/>
          <w:color w:val="000000" w:themeColor="text1"/>
        </w:rPr>
        <w:t xml:space="preserve"> </w:t>
      </w:r>
      <w:proofErr w:type="spellStart"/>
      <w:r w:rsidR="00170E57" w:rsidRPr="00B25B6D">
        <w:rPr>
          <w:rFonts w:asciiTheme="majorHAnsi" w:hAnsiTheme="majorHAnsi" w:cstheme="majorHAnsi"/>
          <w:color w:val="000000" w:themeColor="text1"/>
        </w:rPr>
        <w:t>Nutritionists</w:t>
      </w:r>
      <w:proofErr w:type="spellEnd"/>
      <w:r w:rsidRPr="00B25B6D">
        <w:rPr>
          <w:rFonts w:asciiTheme="majorHAnsi" w:hAnsiTheme="majorHAnsi" w:cstheme="majorHAnsi"/>
          <w:color w:val="000000" w:themeColor="text1"/>
        </w:rPr>
        <w:t xml:space="preserve">, French </w:t>
      </w:r>
      <w:r w:rsidR="00170E57" w:rsidRPr="00B25B6D">
        <w:rPr>
          <w:rFonts w:asciiTheme="majorHAnsi" w:hAnsiTheme="majorHAnsi" w:cstheme="majorHAnsi"/>
          <w:color w:val="000000" w:themeColor="text1"/>
        </w:rPr>
        <w:t xml:space="preserve">Association </w:t>
      </w:r>
      <w:r w:rsidRPr="00B25B6D">
        <w:rPr>
          <w:rFonts w:asciiTheme="majorHAnsi" w:hAnsiTheme="majorHAnsi" w:cstheme="majorHAnsi"/>
          <w:color w:val="000000" w:themeColor="text1"/>
        </w:rPr>
        <w:t xml:space="preserve">of </w:t>
      </w:r>
      <w:r w:rsidR="00170E57" w:rsidRPr="00B25B6D">
        <w:rPr>
          <w:rFonts w:asciiTheme="majorHAnsi" w:hAnsiTheme="majorHAnsi" w:cstheme="majorHAnsi"/>
          <w:color w:val="000000" w:themeColor="text1"/>
        </w:rPr>
        <w:t>Care Managers</w:t>
      </w:r>
      <w:r w:rsidRPr="00B25B6D">
        <w:rPr>
          <w:rFonts w:asciiTheme="majorHAnsi" w:hAnsiTheme="majorHAnsi" w:cstheme="majorHAnsi"/>
          <w:color w:val="000000" w:themeColor="text1"/>
        </w:rPr>
        <w:t xml:space="preserve">, Professional </w:t>
      </w:r>
      <w:r w:rsidR="00170E57" w:rsidRPr="00B25B6D">
        <w:rPr>
          <w:rFonts w:asciiTheme="majorHAnsi" w:hAnsiTheme="majorHAnsi" w:cstheme="majorHAnsi"/>
          <w:color w:val="000000" w:themeColor="text1"/>
        </w:rPr>
        <w:t xml:space="preserve">Association </w:t>
      </w:r>
      <w:r w:rsidRPr="00B25B6D">
        <w:rPr>
          <w:rFonts w:asciiTheme="majorHAnsi" w:hAnsiTheme="majorHAnsi" w:cstheme="majorHAnsi"/>
          <w:color w:val="000000" w:themeColor="text1"/>
        </w:rPr>
        <w:t xml:space="preserve">of </w:t>
      </w:r>
      <w:proofErr w:type="spellStart"/>
      <w:r w:rsidR="00170E57" w:rsidRPr="00B25B6D">
        <w:rPr>
          <w:rFonts w:asciiTheme="majorHAnsi" w:hAnsiTheme="majorHAnsi" w:cstheme="majorHAnsi"/>
          <w:color w:val="000000" w:themeColor="text1"/>
        </w:rPr>
        <w:t>Midwives</w:t>
      </w:r>
      <w:proofErr w:type="spellEnd"/>
      <w:r w:rsidRPr="00B25B6D">
        <w:rPr>
          <w:rFonts w:asciiTheme="majorHAnsi" w:hAnsiTheme="majorHAnsi" w:cstheme="majorHAnsi"/>
          <w:color w:val="000000" w:themeColor="text1"/>
        </w:rPr>
        <w:t xml:space="preserve">, </w:t>
      </w:r>
      <w:proofErr w:type="spellStart"/>
      <w:r w:rsidRPr="00B25B6D">
        <w:rPr>
          <w:rFonts w:asciiTheme="majorHAnsi" w:hAnsiTheme="majorHAnsi" w:cstheme="majorHAnsi"/>
          <w:color w:val="000000" w:themeColor="text1"/>
        </w:rPr>
        <w:t>Committee</w:t>
      </w:r>
      <w:proofErr w:type="spellEnd"/>
      <w:r w:rsidRPr="00B25B6D">
        <w:rPr>
          <w:rFonts w:asciiTheme="majorHAnsi" w:hAnsiTheme="majorHAnsi" w:cstheme="majorHAnsi"/>
          <w:color w:val="000000" w:themeColor="text1"/>
        </w:rPr>
        <w:t xml:space="preserve"> of </w:t>
      </w:r>
      <w:r w:rsidR="00170E57" w:rsidRPr="00B25B6D">
        <w:rPr>
          <w:rFonts w:asciiTheme="majorHAnsi" w:hAnsiTheme="majorHAnsi" w:cstheme="majorHAnsi"/>
          <w:color w:val="000000" w:themeColor="text1"/>
        </w:rPr>
        <w:t xml:space="preserve">Agreement </w:t>
      </w:r>
      <w:r w:rsidRPr="00B25B6D">
        <w:rPr>
          <w:rFonts w:asciiTheme="majorHAnsi" w:hAnsiTheme="majorHAnsi" w:cstheme="majorHAnsi"/>
          <w:color w:val="000000" w:themeColor="text1"/>
        </w:rPr>
        <w:t xml:space="preserve">of the </w:t>
      </w:r>
      <w:r w:rsidR="00170E57" w:rsidRPr="00B25B6D">
        <w:rPr>
          <w:rFonts w:asciiTheme="majorHAnsi" w:hAnsiTheme="majorHAnsi" w:cstheme="majorHAnsi"/>
          <w:color w:val="000000" w:themeColor="text1"/>
        </w:rPr>
        <w:t xml:space="preserve">Nursing Training </w:t>
      </w:r>
      <w:r w:rsidRPr="00B25B6D">
        <w:rPr>
          <w:rFonts w:asciiTheme="majorHAnsi" w:hAnsiTheme="majorHAnsi" w:cstheme="majorHAnsi"/>
          <w:color w:val="000000" w:themeColor="text1"/>
        </w:rPr>
        <w:t xml:space="preserve">and </w:t>
      </w:r>
      <w:proofErr w:type="spellStart"/>
      <w:r w:rsidR="00170E57" w:rsidRPr="00B25B6D">
        <w:rPr>
          <w:rFonts w:asciiTheme="majorHAnsi" w:hAnsiTheme="majorHAnsi" w:cstheme="majorHAnsi"/>
          <w:color w:val="000000" w:themeColor="text1"/>
        </w:rPr>
        <w:t>Executives</w:t>
      </w:r>
      <w:proofErr w:type="spellEnd"/>
      <w:r w:rsidRPr="00B25B6D">
        <w:rPr>
          <w:rFonts w:asciiTheme="majorHAnsi" w:hAnsiTheme="majorHAnsi" w:cstheme="majorHAnsi"/>
          <w:color w:val="000000" w:themeColor="text1"/>
        </w:rPr>
        <w:t xml:space="preserve">, National </w:t>
      </w:r>
      <w:proofErr w:type="spellStart"/>
      <w:r w:rsidRPr="00B25B6D">
        <w:rPr>
          <w:rFonts w:asciiTheme="majorHAnsi" w:hAnsiTheme="majorHAnsi" w:cstheme="majorHAnsi"/>
          <w:color w:val="000000" w:themeColor="text1"/>
        </w:rPr>
        <w:t>College</w:t>
      </w:r>
      <w:proofErr w:type="spellEnd"/>
      <w:r w:rsidRPr="00B25B6D">
        <w:rPr>
          <w:rFonts w:asciiTheme="majorHAnsi" w:hAnsiTheme="majorHAnsi" w:cstheme="majorHAnsi"/>
          <w:color w:val="000000" w:themeColor="text1"/>
        </w:rPr>
        <w:t xml:space="preserve"> of </w:t>
      </w:r>
      <w:proofErr w:type="spellStart"/>
      <w:r w:rsidRPr="00B25B6D">
        <w:rPr>
          <w:rFonts w:asciiTheme="majorHAnsi" w:hAnsiTheme="majorHAnsi" w:cstheme="majorHAnsi"/>
          <w:color w:val="000000" w:themeColor="text1"/>
        </w:rPr>
        <w:t>Physiotherapy</w:t>
      </w:r>
      <w:proofErr w:type="spellEnd"/>
      <w:r w:rsidR="00170E57" w:rsidRPr="00B25B6D">
        <w:rPr>
          <w:rFonts w:asciiTheme="majorHAnsi" w:hAnsiTheme="majorHAnsi" w:cstheme="majorHAnsi"/>
          <w:color w:val="000000" w:themeColor="text1"/>
        </w:rPr>
        <w:t xml:space="preserve">, </w:t>
      </w:r>
      <w:r w:rsidRPr="00B25B6D">
        <w:rPr>
          <w:rFonts w:asciiTheme="majorHAnsi" w:hAnsiTheme="majorHAnsi" w:cstheme="majorHAnsi"/>
          <w:color w:val="000000" w:themeColor="text1"/>
        </w:rPr>
        <w:t xml:space="preserve">Fédération </w:t>
      </w:r>
      <w:r w:rsidR="00170E57" w:rsidRPr="00B25B6D">
        <w:rPr>
          <w:rFonts w:asciiTheme="majorHAnsi" w:hAnsiTheme="majorHAnsi" w:cstheme="majorHAnsi"/>
          <w:color w:val="000000" w:themeColor="text1"/>
        </w:rPr>
        <w:t xml:space="preserve">Hospitalière </w:t>
      </w:r>
      <w:r w:rsidRPr="00B25B6D">
        <w:rPr>
          <w:rFonts w:asciiTheme="majorHAnsi" w:hAnsiTheme="majorHAnsi" w:cstheme="majorHAnsi"/>
          <w:color w:val="000000" w:themeColor="text1"/>
        </w:rPr>
        <w:t xml:space="preserve">de France, Fédération </w:t>
      </w:r>
      <w:r w:rsidR="00170E57" w:rsidRPr="00B25B6D">
        <w:rPr>
          <w:rFonts w:asciiTheme="majorHAnsi" w:hAnsiTheme="majorHAnsi" w:cstheme="majorHAnsi"/>
          <w:color w:val="000000" w:themeColor="text1"/>
        </w:rPr>
        <w:t xml:space="preserve">Nationale </w:t>
      </w:r>
      <w:r w:rsidRPr="00B25B6D">
        <w:rPr>
          <w:rFonts w:asciiTheme="majorHAnsi" w:hAnsiTheme="majorHAnsi" w:cstheme="majorHAnsi"/>
          <w:color w:val="000000" w:themeColor="text1"/>
        </w:rPr>
        <w:t xml:space="preserve">des </w:t>
      </w:r>
      <w:r w:rsidR="00170E57" w:rsidRPr="00B25B6D">
        <w:rPr>
          <w:rFonts w:asciiTheme="majorHAnsi" w:hAnsiTheme="majorHAnsi" w:cstheme="majorHAnsi"/>
          <w:color w:val="000000" w:themeColor="text1"/>
        </w:rPr>
        <w:t>Associations d'Aides</w:t>
      </w:r>
      <w:r w:rsidRPr="00B25B6D">
        <w:rPr>
          <w:rFonts w:asciiTheme="majorHAnsi" w:hAnsiTheme="majorHAnsi" w:cstheme="majorHAnsi"/>
          <w:color w:val="000000" w:themeColor="text1"/>
        </w:rPr>
        <w:t xml:space="preserve">-soignants, Syndicat </w:t>
      </w:r>
      <w:r w:rsidR="00170E57" w:rsidRPr="00B25B6D">
        <w:rPr>
          <w:rFonts w:asciiTheme="majorHAnsi" w:hAnsiTheme="majorHAnsi" w:cstheme="majorHAnsi"/>
          <w:color w:val="000000" w:themeColor="text1"/>
        </w:rPr>
        <w:t xml:space="preserve">National </w:t>
      </w:r>
      <w:r w:rsidRPr="00B25B6D">
        <w:rPr>
          <w:rFonts w:asciiTheme="majorHAnsi" w:hAnsiTheme="majorHAnsi" w:cstheme="majorHAnsi"/>
          <w:color w:val="000000" w:themeColor="text1"/>
        </w:rPr>
        <w:t xml:space="preserve">des </w:t>
      </w:r>
      <w:r w:rsidR="00170E57" w:rsidRPr="00B25B6D">
        <w:rPr>
          <w:rFonts w:asciiTheme="majorHAnsi" w:hAnsiTheme="majorHAnsi" w:cstheme="majorHAnsi"/>
          <w:color w:val="000000" w:themeColor="text1"/>
        </w:rPr>
        <w:t>Infirmiers Anesthésistes</w:t>
      </w:r>
      <w:r w:rsidRPr="00B25B6D">
        <w:rPr>
          <w:rFonts w:asciiTheme="majorHAnsi" w:hAnsiTheme="majorHAnsi" w:cstheme="majorHAnsi"/>
          <w:color w:val="000000" w:themeColor="text1"/>
        </w:rPr>
        <w:t xml:space="preserve">, </w:t>
      </w:r>
      <w:r w:rsidR="00170E57" w:rsidRPr="00B25B6D">
        <w:rPr>
          <w:rFonts w:asciiTheme="majorHAnsi" w:hAnsiTheme="majorHAnsi" w:cstheme="majorHAnsi"/>
          <w:color w:val="000000" w:themeColor="text1"/>
        </w:rPr>
        <w:t xml:space="preserve">and </w:t>
      </w:r>
      <w:r w:rsidRPr="00B25B6D">
        <w:rPr>
          <w:rFonts w:asciiTheme="majorHAnsi" w:hAnsiTheme="majorHAnsi" w:cstheme="majorHAnsi"/>
          <w:color w:val="000000" w:themeColor="text1"/>
        </w:rPr>
        <w:t xml:space="preserve">Syndicat </w:t>
      </w:r>
      <w:r w:rsidR="00170E57" w:rsidRPr="00B25B6D">
        <w:rPr>
          <w:rFonts w:asciiTheme="majorHAnsi" w:hAnsiTheme="majorHAnsi" w:cstheme="majorHAnsi"/>
          <w:color w:val="000000" w:themeColor="text1"/>
        </w:rPr>
        <w:t xml:space="preserve">National </w:t>
      </w:r>
      <w:r w:rsidRPr="00B25B6D">
        <w:rPr>
          <w:rFonts w:asciiTheme="majorHAnsi" w:hAnsiTheme="majorHAnsi" w:cstheme="majorHAnsi"/>
          <w:color w:val="000000" w:themeColor="text1"/>
        </w:rPr>
        <w:t xml:space="preserve">des </w:t>
      </w:r>
      <w:r w:rsidR="00170E57" w:rsidRPr="00B25B6D">
        <w:rPr>
          <w:rFonts w:asciiTheme="majorHAnsi" w:hAnsiTheme="majorHAnsi" w:cstheme="majorHAnsi"/>
          <w:color w:val="000000" w:themeColor="text1"/>
        </w:rPr>
        <w:t>I</w:t>
      </w:r>
      <w:r w:rsidRPr="00B25B6D">
        <w:rPr>
          <w:rFonts w:asciiTheme="majorHAnsi" w:hAnsiTheme="majorHAnsi" w:cstheme="majorHAnsi"/>
          <w:color w:val="000000" w:themeColor="text1"/>
        </w:rPr>
        <w:t xml:space="preserve">nfirmiers de </w:t>
      </w:r>
      <w:r w:rsidR="00170E57" w:rsidRPr="00B25B6D">
        <w:rPr>
          <w:rFonts w:asciiTheme="majorHAnsi" w:hAnsiTheme="majorHAnsi" w:cstheme="majorHAnsi"/>
          <w:color w:val="000000" w:themeColor="text1"/>
        </w:rPr>
        <w:t>B</w:t>
      </w:r>
      <w:r w:rsidRPr="00B25B6D">
        <w:rPr>
          <w:rFonts w:asciiTheme="majorHAnsi" w:hAnsiTheme="majorHAnsi" w:cstheme="majorHAnsi"/>
          <w:color w:val="000000" w:themeColor="text1"/>
        </w:rPr>
        <w:t xml:space="preserve">loc </w:t>
      </w:r>
      <w:r w:rsidR="00170E57" w:rsidRPr="00B25B6D">
        <w:rPr>
          <w:rFonts w:asciiTheme="majorHAnsi" w:hAnsiTheme="majorHAnsi" w:cstheme="majorHAnsi"/>
          <w:color w:val="000000" w:themeColor="text1"/>
        </w:rPr>
        <w:t>Opératoire</w:t>
      </w:r>
      <w:r w:rsidRPr="00B25B6D">
        <w:rPr>
          <w:rFonts w:asciiTheme="majorHAnsi" w:hAnsiTheme="majorHAnsi" w:cstheme="majorHAnsi"/>
          <w:color w:val="000000" w:themeColor="text1"/>
        </w:rPr>
        <w:t>.</w:t>
      </w:r>
    </w:p>
    <w:p w14:paraId="2560126F" w14:textId="066F0A33" w:rsidR="00A34DAD" w:rsidRPr="004D6F58" w:rsidRDefault="00CE0BA3"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B25B6D">
        <w:rPr>
          <w:rFonts w:asciiTheme="majorHAnsi" w:hAnsiTheme="majorHAnsi" w:cstheme="majorHAnsi"/>
          <w:color w:val="000000" w:themeColor="text1"/>
          <w:lang w:val="en-GB"/>
        </w:rPr>
        <w:t xml:space="preserve">Finally, the survey was disseminated through social networks at two </w:t>
      </w:r>
      <w:r w:rsidRPr="00B25B6D">
        <w:rPr>
          <w:rFonts w:asciiTheme="majorHAnsi" w:eastAsia="Cambria" w:hAnsiTheme="majorHAnsi" w:cstheme="majorHAnsi"/>
          <w:color w:val="000000"/>
          <w:lang w:val="en-GB"/>
        </w:rPr>
        <w:t>timepoints</w:t>
      </w:r>
      <w:r w:rsidRPr="00B25B6D">
        <w:rPr>
          <w:rFonts w:asciiTheme="majorHAnsi" w:hAnsiTheme="majorHAnsi" w:cstheme="majorHAnsi"/>
          <w:color w:val="000000" w:themeColor="text1"/>
          <w:lang w:val="en-GB"/>
        </w:rPr>
        <w:t xml:space="preserve"> (at the beginning and one month later) to ensure the maximum representativeness of the sample.</w:t>
      </w:r>
    </w:p>
    <w:p w14:paraId="0654D2CD" w14:textId="77777777" w:rsidR="00456078" w:rsidRPr="004D6F58" w:rsidRDefault="00456078"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p>
    <w:p w14:paraId="74FB65F8" w14:textId="4245C4B6" w:rsidR="00AF1F9E" w:rsidRPr="004D6F58" w:rsidRDefault="00AF1F9E" w:rsidP="002B5340">
      <w:pPr>
        <w:autoSpaceDE w:val="0"/>
        <w:autoSpaceDN w:val="0"/>
        <w:adjustRightInd w:val="0"/>
        <w:spacing w:line="360" w:lineRule="auto"/>
        <w:ind w:right="-499"/>
        <w:jc w:val="both"/>
        <w:outlineLvl w:val="0"/>
        <w:rPr>
          <w:rFonts w:asciiTheme="majorHAnsi" w:hAnsiTheme="majorHAnsi" w:cstheme="majorHAnsi"/>
          <w:sz w:val="20"/>
          <w:szCs w:val="20"/>
          <w:lang w:val="en-US"/>
        </w:rPr>
      </w:pPr>
    </w:p>
    <w:sectPr w:rsidR="00AF1F9E" w:rsidRPr="004D6F58" w:rsidSect="00586FA6">
      <w:pgSz w:w="194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18CA8" w14:textId="77777777" w:rsidR="00173996" w:rsidRDefault="00173996">
      <w:r>
        <w:separator/>
      </w:r>
    </w:p>
  </w:endnote>
  <w:endnote w:type="continuationSeparator" w:id="0">
    <w:p w14:paraId="7532DE62" w14:textId="77777777" w:rsidR="00173996" w:rsidRDefault="001739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inion Pro">
    <w:panose1 w:val="020B0604020202020204"/>
    <w:charset w:val="00"/>
    <w:family w:val="roman"/>
    <w:notTrueType/>
    <w:pitch w:val="variable"/>
    <w:sig w:usb0="60000287" w:usb1="00000001" w:usb2="00000000" w:usb3="00000000" w:csb0="0000019F" w:csb1="00000000"/>
  </w:font>
  <w:font w:name="MS Minngs">
    <w:altName w:val="MS Mincho"/>
    <w:panose1 w:val="020B0604020202020204"/>
    <w:charset w:val="80"/>
    <w:family w:val="roman"/>
    <w:pitch w:val="default"/>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C9C79" w14:textId="3194BD48" w:rsidR="00325C41" w:rsidRDefault="00CE0BA3" w:rsidP="00A72E88">
    <w:pPr>
      <w:pStyle w:val="Pieddepage"/>
      <w:framePr w:wrap="around" w:vAnchor="text" w:hAnchor="margin" w:xAlign="right" w:y="1"/>
      <w:rPr>
        <w:rStyle w:val="Numrodepage"/>
      </w:rPr>
    </w:pPr>
    <w:r>
      <w:rPr>
        <w:rStyle w:val="Numrodepage"/>
      </w:rPr>
      <w:fldChar w:fldCharType="begin"/>
    </w:r>
    <w:r>
      <w:rPr>
        <w:rStyle w:val="Numrodepage"/>
      </w:rPr>
      <w:instrText>PAGE</w:instrText>
    </w:r>
    <w:r>
      <w:rPr>
        <w:rStyle w:val="Numrodepage"/>
      </w:rPr>
      <w:fldChar w:fldCharType="separate"/>
    </w:r>
    <w:r w:rsidR="00C46070">
      <w:rPr>
        <w:rStyle w:val="Numrodepage"/>
        <w:noProof/>
      </w:rPr>
      <w:t>1</w:t>
    </w:r>
    <w:r>
      <w:rPr>
        <w:rStyle w:val="Numrodepage"/>
      </w:rPr>
      <w:fldChar w:fldCharType="end"/>
    </w:r>
  </w:p>
  <w:p w14:paraId="406B8421" w14:textId="77777777" w:rsidR="00325C41" w:rsidRDefault="00325C41" w:rsidP="001041A3">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40418" w14:textId="77777777" w:rsidR="00325C41" w:rsidRPr="003D44F5" w:rsidRDefault="00CE0BA3" w:rsidP="00A72E88">
    <w:pPr>
      <w:pStyle w:val="Pieddepage"/>
      <w:framePr w:wrap="around" w:vAnchor="text" w:hAnchor="margin" w:xAlign="right" w:y="1"/>
      <w:rPr>
        <w:rStyle w:val="Numrodepage"/>
        <w:rFonts w:asciiTheme="majorHAnsi" w:hAnsiTheme="majorHAnsi"/>
      </w:rPr>
    </w:pPr>
    <w:r w:rsidRPr="003D44F5">
      <w:rPr>
        <w:rStyle w:val="Numrodepage"/>
        <w:rFonts w:asciiTheme="majorHAnsi" w:hAnsiTheme="majorHAnsi"/>
      </w:rPr>
      <w:fldChar w:fldCharType="begin"/>
    </w:r>
    <w:r w:rsidRPr="003D44F5">
      <w:rPr>
        <w:rStyle w:val="Numrodepage"/>
        <w:rFonts w:asciiTheme="majorHAnsi" w:hAnsiTheme="majorHAnsi"/>
      </w:rPr>
      <w:instrText xml:space="preserve">PAGE  </w:instrText>
    </w:r>
    <w:r w:rsidRPr="003D44F5">
      <w:rPr>
        <w:rStyle w:val="Numrodepage"/>
        <w:rFonts w:asciiTheme="majorHAnsi" w:hAnsiTheme="majorHAnsi"/>
      </w:rPr>
      <w:fldChar w:fldCharType="separate"/>
    </w:r>
    <w:r w:rsidR="007D105D">
      <w:rPr>
        <w:rStyle w:val="Numrodepage"/>
        <w:rFonts w:asciiTheme="majorHAnsi" w:hAnsiTheme="majorHAnsi"/>
        <w:noProof/>
      </w:rPr>
      <w:t>12</w:t>
    </w:r>
    <w:r w:rsidRPr="003D44F5">
      <w:rPr>
        <w:rStyle w:val="Numrodepage"/>
        <w:rFonts w:asciiTheme="majorHAnsi" w:hAnsiTheme="majorHAnsi"/>
      </w:rPr>
      <w:fldChar w:fldCharType="end"/>
    </w:r>
  </w:p>
  <w:p w14:paraId="6E9DC224" w14:textId="77777777" w:rsidR="00325C41" w:rsidRPr="003D44F5" w:rsidRDefault="00325C41" w:rsidP="001041A3">
    <w:pPr>
      <w:pStyle w:val="Pieddepage"/>
      <w:ind w:right="360"/>
      <w:rPr>
        <w:rFonts w:asciiTheme="majorHAnsi" w:hAnsi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4968B" w14:textId="77777777" w:rsidR="00173996" w:rsidRDefault="00173996">
      <w:r>
        <w:separator/>
      </w:r>
    </w:p>
  </w:footnote>
  <w:footnote w:type="continuationSeparator" w:id="0">
    <w:p w14:paraId="3D754754" w14:textId="77777777" w:rsidR="00173996" w:rsidRDefault="001739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2C21"/>
    <w:multiLevelType w:val="hybridMultilevel"/>
    <w:tmpl w:val="FEA0CB72"/>
    <w:lvl w:ilvl="0" w:tplc="52AE7656">
      <w:start w:val="1"/>
      <w:numFmt w:val="decimal"/>
      <w:lvlText w:val="%1."/>
      <w:lvlJc w:val="left"/>
      <w:pPr>
        <w:ind w:left="720" w:hanging="360"/>
      </w:pPr>
      <w:rPr>
        <w:rFonts w:hint="default"/>
      </w:rPr>
    </w:lvl>
    <w:lvl w:ilvl="1" w:tplc="28AE1EFA" w:tentative="1">
      <w:start w:val="1"/>
      <w:numFmt w:val="lowerLetter"/>
      <w:lvlText w:val="%2."/>
      <w:lvlJc w:val="left"/>
      <w:pPr>
        <w:ind w:left="1440" w:hanging="360"/>
      </w:pPr>
    </w:lvl>
    <w:lvl w:ilvl="2" w:tplc="AC42F018" w:tentative="1">
      <w:start w:val="1"/>
      <w:numFmt w:val="lowerRoman"/>
      <w:lvlText w:val="%3."/>
      <w:lvlJc w:val="right"/>
      <w:pPr>
        <w:ind w:left="2160" w:hanging="180"/>
      </w:pPr>
    </w:lvl>
    <w:lvl w:ilvl="3" w:tplc="5024ED90" w:tentative="1">
      <w:start w:val="1"/>
      <w:numFmt w:val="decimal"/>
      <w:lvlText w:val="%4."/>
      <w:lvlJc w:val="left"/>
      <w:pPr>
        <w:ind w:left="2880" w:hanging="360"/>
      </w:pPr>
    </w:lvl>
    <w:lvl w:ilvl="4" w:tplc="7216421A" w:tentative="1">
      <w:start w:val="1"/>
      <w:numFmt w:val="lowerLetter"/>
      <w:lvlText w:val="%5."/>
      <w:lvlJc w:val="left"/>
      <w:pPr>
        <w:ind w:left="3600" w:hanging="360"/>
      </w:pPr>
    </w:lvl>
    <w:lvl w:ilvl="5" w:tplc="497EE6A8" w:tentative="1">
      <w:start w:val="1"/>
      <w:numFmt w:val="lowerRoman"/>
      <w:lvlText w:val="%6."/>
      <w:lvlJc w:val="right"/>
      <w:pPr>
        <w:ind w:left="4320" w:hanging="180"/>
      </w:pPr>
    </w:lvl>
    <w:lvl w:ilvl="6" w:tplc="5F3CE3DE" w:tentative="1">
      <w:start w:val="1"/>
      <w:numFmt w:val="decimal"/>
      <w:lvlText w:val="%7."/>
      <w:lvlJc w:val="left"/>
      <w:pPr>
        <w:ind w:left="5040" w:hanging="360"/>
      </w:pPr>
    </w:lvl>
    <w:lvl w:ilvl="7" w:tplc="66AE8970" w:tentative="1">
      <w:start w:val="1"/>
      <w:numFmt w:val="lowerLetter"/>
      <w:lvlText w:val="%8."/>
      <w:lvlJc w:val="left"/>
      <w:pPr>
        <w:ind w:left="5760" w:hanging="360"/>
      </w:pPr>
    </w:lvl>
    <w:lvl w:ilvl="8" w:tplc="F4CCE126" w:tentative="1">
      <w:start w:val="1"/>
      <w:numFmt w:val="lowerRoman"/>
      <w:lvlText w:val="%9."/>
      <w:lvlJc w:val="right"/>
      <w:pPr>
        <w:ind w:left="6480" w:hanging="180"/>
      </w:pPr>
    </w:lvl>
  </w:abstractNum>
  <w:abstractNum w:abstractNumId="1" w15:restartNumberingAfterBreak="0">
    <w:nsid w:val="01610DD7"/>
    <w:multiLevelType w:val="multilevel"/>
    <w:tmpl w:val="EBFCB92C"/>
    <w:lvl w:ilvl="0">
      <w:start w:val="1"/>
      <w:numFmt w:val="decimal"/>
      <w:pStyle w:val="Titre1"/>
      <w:lvlText w:val="%1."/>
      <w:lvlJc w:val="left"/>
      <w:pPr>
        <w:ind w:left="360" w:hanging="360"/>
      </w:pPr>
      <w:rPr>
        <w:rFonts w:hint="default"/>
        <w:b/>
        <w:bCs/>
      </w:rPr>
    </w:lvl>
    <w:lvl w:ilvl="1">
      <w:start w:val="1"/>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495686B"/>
    <w:multiLevelType w:val="multilevel"/>
    <w:tmpl w:val="1D7EC6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75E4BDC"/>
    <w:multiLevelType w:val="multilevel"/>
    <w:tmpl w:val="0F6019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CB36F8F"/>
    <w:multiLevelType w:val="multilevel"/>
    <w:tmpl w:val="099C1D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CEA1910"/>
    <w:multiLevelType w:val="multilevel"/>
    <w:tmpl w:val="702EEC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EE64613"/>
    <w:multiLevelType w:val="multilevel"/>
    <w:tmpl w:val="370E661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1510098"/>
    <w:multiLevelType w:val="multilevel"/>
    <w:tmpl w:val="DAFEC5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4650861"/>
    <w:multiLevelType w:val="multilevel"/>
    <w:tmpl w:val="274C00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4CA4715"/>
    <w:multiLevelType w:val="multilevel"/>
    <w:tmpl w:val="5D6ECE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C535978"/>
    <w:multiLevelType w:val="multilevel"/>
    <w:tmpl w:val="31C0FA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C964D68"/>
    <w:multiLevelType w:val="multilevel"/>
    <w:tmpl w:val="923686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1A16426"/>
    <w:multiLevelType w:val="multilevel"/>
    <w:tmpl w:val="A64078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230529FF"/>
    <w:multiLevelType w:val="multilevel"/>
    <w:tmpl w:val="A29E228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4D2465A"/>
    <w:multiLevelType w:val="multilevel"/>
    <w:tmpl w:val="6ACED3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D3A34BF"/>
    <w:multiLevelType w:val="multilevel"/>
    <w:tmpl w:val="A1FE3E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EEE13DF"/>
    <w:multiLevelType w:val="multilevel"/>
    <w:tmpl w:val="EF3ECCE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2F2F5ED9"/>
    <w:multiLevelType w:val="multilevel"/>
    <w:tmpl w:val="0B3651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301855A9"/>
    <w:multiLevelType w:val="multilevel"/>
    <w:tmpl w:val="114E43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0F21D2"/>
    <w:multiLevelType w:val="multilevel"/>
    <w:tmpl w:val="587852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5F11885"/>
    <w:multiLevelType w:val="multilevel"/>
    <w:tmpl w:val="DD5CA4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3845784C"/>
    <w:multiLevelType w:val="multilevel"/>
    <w:tmpl w:val="952EB3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39761DE4"/>
    <w:multiLevelType w:val="multilevel"/>
    <w:tmpl w:val="F70C2B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3BFF5DF6"/>
    <w:multiLevelType w:val="multilevel"/>
    <w:tmpl w:val="FC54E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0CD485C"/>
    <w:multiLevelType w:val="multilevel"/>
    <w:tmpl w:val="606EBD90"/>
    <w:lvl w:ilvl="0">
      <w:start w:val="1"/>
      <w:numFmt w:val="decimal"/>
      <w:lvlText w:val="%1."/>
      <w:lvlJc w:val="left"/>
      <w:pPr>
        <w:tabs>
          <w:tab w:val="num" w:pos="720"/>
        </w:tabs>
        <w:ind w:left="720" w:hanging="720"/>
      </w:pPr>
    </w:lvl>
    <w:lvl w:ilvl="1">
      <w:start w:val="1"/>
      <w:numFmt w:val="decimal"/>
      <w:pStyle w:val="Titre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427F380F"/>
    <w:multiLevelType w:val="multilevel"/>
    <w:tmpl w:val="A81605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447E64CA"/>
    <w:multiLevelType w:val="multilevel"/>
    <w:tmpl w:val="E68E6B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31A5B98"/>
    <w:multiLevelType w:val="multilevel"/>
    <w:tmpl w:val="3E7EC9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54754D55"/>
    <w:multiLevelType w:val="multilevel"/>
    <w:tmpl w:val="1C5A05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58D93525"/>
    <w:multiLevelType w:val="multilevel"/>
    <w:tmpl w:val="176A9D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627F75A0"/>
    <w:multiLevelType w:val="multilevel"/>
    <w:tmpl w:val="73481A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49C060D"/>
    <w:multiLevelType w:val="multilevel"/>
    <w:tmpl w:val="9B3E45E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66785C51"/>
    <w:multiLevelType w:val="multilevel"/>
    <w:tmpl w:val="90E04E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C746A65"/>
    <w:multiLevelType w:val="multilevel"/>
    <w:tmpl w:val="E2C075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4" w15:restartNumberingAfterBreak="0">
    <w:nsid w:val="6D1A41E6"/>
    <w:multiLevelType w:val="hybridMultilevel"/>
    <w:tmpl w:val="C4F6AC40"/>
    <w:lvl w:ilvl="0" w:tplc="B34E2A2E">
      <w:start w:val="1"/>
      <w:numFmt w:val="lowerRoman"/>
      <w:lvlText w:val="(%1)"/>
      <w:lvlJc w:val="left"/>
      <w:pPr>
        <w:ind w:left="1080" w:hanging="720"/>
      </w:pPr>
      <w:rPr>
        <w:rFonts w:hint="default"/>
      </w:rPr>
    </w:lvl>
    <w:lvl w:ilvl="1" w:tplc="9B42A9DC" w:tentative="1">
      <w:start w:val="1"/>
      <w:numFmt w:val="lowerLetter"/>
      <w:lvlText w:val="%2."/>
      <w:lvlJc w:val="left"/>
      <w:pPr>
        <w:ind w:left="1440" w:hanging="360"/>
      </w:pPr>
    </w:lvl>
    <w:lvl w:ilvl="2" w:tplc="EB3C136C" w:tentative="1">
      <w:start w:val="1"/>
      <w:numFmt w:val="lowerRoman"/>
      <w:lvlText w:val="%3."/>
      <w:lvlJc w:val="right"/>
      <w:pPr>
        <w:ind w:left="2160" w:hanging="180"/>
      </w:pPr>
    </w:lvl>
    <w:lvl w:ilvl="3" w:tplc="5694DDFC" w:tentative="1">
      <w:start w:val="1"/>
      <w:numFmt w:val="decimal"/>
      <w:lvlText w:val="%4."/>
      <w:lvlJc w:val="left"/>
      <w:pPr>
        <w:ind w:left="2880" w:hanging="360"/>
      </w:pPr>
    </w:lvl>
    <w:lvl w:ilvl="4" w:tplc="C7686118" w:tentative="1">
      <w:start w:val="1"/>
      <w:numFmt w:val="lowerLetter"/>
      <w:lvlText w:val="%5."/>
      <w:lvlJc w:val="left"/>
      <w:pPr>
        <w:ind w:left="3600" w:hanging="360"/>
      </w:pPr>
    </w:lvl>
    <w:lvl w:ilvl="5" w:tplc="609CC1A4" w:tentative="1">
      <w:start w:val="1"/>
      <w:numFmt w:val="lowerRoman"/>
      <w:lvlText w:val="%6."/>
      <w:lvlJc w:val="right"/>
      <w:pPr>
        <w:ind w:left="4320" w:hanging="180"/>
      </w:pPr>
    </w:lvl>
    <w:lvl w:ilvl="6" w:tplc="2616613A" w:tentative="1">
      <w:start w:val="1"/>
      <w:numFmt w:val="decimal"/>
      <w:lvlText w:val="%7."/>
      <w:lvlJc w:val="left"/>
      <w:pPr>
        <w:ind w:left="5040" w:hanging="360"/>
      </w:pPr>
    </w:lvl>
    <w:lvl w:ilvl="7" w:tplc="6B16A6E4" w:tentative="1">
      <w:start w:val="1"/>
      <w:numFmt w:val="lowerLetter"/>
      <w:lvlText w:val="%8."/>
      <w:lvlJc w:val="left"/>
      <w:pPr>
        <w:ind w:left="5760" w:hanging="360"/>
      </w:pPr>
    </w:lvl>
    <w:lvl w:ilvl="8" w:tplc="ECEEE398" w:tentative="1">
      <w:start w:val="1"/>
      <w:numFmt w:val="lowerRoman"/>
      <w:lvlText w:val="%9."/>
      <w:lvlJc w:val="right"/>
      <w:pPr>
        <w:ind w:left="6480" w:hanging="180"/>
      </w:pPr>
    </w:lvl>
  </w:abstractNum>
  <w:abstractNum w:abstractNumId="35" w15:restartNumberingAfterBreak="0">
    <w:nsid w:val="7A444FCB"/>
    <w:multiLevelType w:val="multilevel"/>
    <w:tmpl w:val="A46AE7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6" w15:restartNumberingAfterBreak="0">
    <w:nsid w:val="7DB72350"/>
    <w:multiLevelType w:val="hybridMultilevel"/>
    <w:tmpl w:val="60365B54"/>
    <w:lvl w:ilvl="0" w:tplc="64F45828">
      <w:start w:val="1"/>
      <w:numFmt w:val="lowerRoman"/>
      <w:lvlText w:val="(%1)"/>
      <w:lvlJc w:val="left"/>
      <w:pPr>
        <w:ind w:left="1080" w:hanging="720"/>
      </w:pPr>
      <w:rPr>
        <w:rFonts w:hint="default"/>
      </w:rPr>
    </w:lvl>
    <w:lvl w:ilvl="1" w:tplc="7BB42DE2" w:tentative="1">
      <w:start w:val="1"/>
      <w:numFmt w:val="lowerLetter"/>
      <w:lvlText w:val="%2."/>
      <w:lvlJc w:val="left"/>
      <w:pPr>
        <w:ind w:left="1440" w:hanging="360"/>
      </w:pPr>
    </w:lvl>
    <w:lvl w:ilvl="2" w:tplc="B27E3428" w:tentative="1">
      <w:start w:val="1"/>
      <w:numFmt w:val="lowerRoman"/>
      <w:lvlText w:val="%3."/>
      <w:lvlJc w:val="right"/>
      <w:pPr>
        <w:ind w:left="2160" w:hanging="180"/>
      </w:pPr>
    </w:lvl>
    <w:lvl w:ilvl="3" w:tplc="571EA434" w:tentative="1">
      <w:start w:val="1"/>
      <w:numFmt w:val="decimal"/>
      <w:lvlText w:val="%4."/>
      <w:lvlJc w:val="left"/>
      <w:pPr>
        <w:ind w:left="2880" w:hanging="360"/>
      </w:pPr>
    </w:lvl>
    <w:lvl w:ilvl="4" w:tplc="0E704312" w:tentative="1">
      <w:start w:val="1"/>
      <w:numFmt w:val="lowerLetter"/>
      <w:lvlText w:val="%5."/>
      <w:lvlJc w:val="left"/>
      <w:pPr>
        <w:ind w:left="3600" w:hanging="360"/>
      </w:pPr>
    </w:lvl>
    <w:lvl w:ilvl="5" w:tplc="93FCBA56" w:tentative="1">
      <w:start w:val="1"/>
      <w:numFmt w:val="lowerRoman"/>
      <w:lvlText w:val="%6."/>
      <w:lvlJc w:val="right"/>
      <w:pPr>
        <w:ind w:left="4320" w:hanging="180"/>
      </w:pPr>
    </w:lvl>
    <w:lvl w:ilvl="6" w:tplc="27FE8EB8" w:tentative="1">
      <w:start w:val="1"/>
      <w:numFmt w:val="decimal"/>
      <w:lvlText w:val="%7."/>
      <w:lvlJc w:val="left"/>
      <w:pPr>
        <w:ind w:left="5040" w:hanging="360"/>
      </w:pPr>
    </w:lvl>
    <w:lvl w:ilvl="7" w:tplc="C464C5BC" w:tentative="1">
      <w:start w:val="1"/>
      <w:numFmt w:val="lowerLetter"/>
      <w:lvlText w:val="%8."/>
      <w:lvlJc w:val="left"/>
      <w:pPr>
        <w:ind w:left="5760" w:hanging="360"/>
      </w:pPr>
    </w:lvl>
    <w:lvl w:ilvl="8" w:tplc="305ED522" w:tentative="1">
      <w:start w:val="1"/>
      <w:numFmt w:val="lowerRoman"/>
      <w:lvlText w:val="%9."/>
      <w:lvlJc w:val="right"/>
      <w:pPr>
        <w:ind w:left="6480" w:hanging="180"/>
      </w:pPr>
    </w:lvl>
  </w:abstractNum>
  <w:num w:numId="1" w16cid:durableId="207423617">
    <w:abstractNumId w:val="34"/>
  </w:num>
  <w:num w:numId="2" w16cid:durableId="17202050">
    <w:abstractNumId w:val="36"/>
  </w:num>
  <w:num w:numId="3" w16cid:durableId="1006983420">
    <w:abstractNumId w:val="23"/>
  </w:num>
  <w:num w:numId="4" w16cid:durableId="926377557">
    <w:abstractNumId w:val="0"/>
  </w:num>
  <w:num w:numId="5" w16cid:durableId="530994290">
    <w:abstractNumId w:val="1"/>
  </w:num>
  <w:num w:numId="6" w16cid:durableId="836845850">
    <w:abstractNumId w:val="7"/>
  </w:num>
  <w:num w:numId="7" w16cid:durableId="1396932241">
    <w:abstractNumId w:val="9"/>
  </w:num>
  <w:num w:numId="8" w16cid:durableId="129326025">
    <w:abstractNumId w:val="22"/>
  </w:num>
  <w:num w:numId="9" w16cid:durableId="835266112">
    <w:abstractNumId w:val="13"/>
  </w:num>
  <w:num w:numId="10" w16cid:durableId="1744449463">
    <w:abstractNumId w:val="18"/>
  </w:num>
  <w:num w:numId="11" w16cid:durableId="606545734">
    <w:abstractNumId w:val="25"/>
  </w:num>
  <w:num w:numId="12" w16cid:durableId="1267732600">
    <w:abstractNumId w:val="35"/>
  </w:num>
  <w:num w:numId="13" w16cid:durableId="741441028">
    <w:abstractNumId w:val="33"/>
  </w:num>
  <w:num w:numId="14" w16cid:durableId="1540583592">
    <w:abstractNumId w:val="32"/>
  </w:num>
  <w:num w:numId="15" w16cid:durableId="1004819784">
    <w:abstractNumId w:val="15"/>
  </w:num>
  <w:num w:numId="16" w16cid:durableId="1965230070">
    <w:abstractNumId w:val="20"/>
  </w:num>
  <w:num w:numId="17" w16cid:durableId="795562331">
    <w:abstractNumId w:val="2"/>
  </w:num>
  <w:num w:numId="18" w16cid:durableId="1707558478">
    <w:abstractNumId w:val="3"/>
  </w:num>
  <w:num w:numId="19" w16cid:durableId="245501464">
    <w:abstractNumId w:val="29"/>
  </w:num>
  <w:num w:numId="20" w16cid:durableId="668094058">
    <w:abstractNumId w:val="26"/>
  </w:num>
  <w:num w:numId="21" w16cid:durableId="1316571558">
    <w:abstractNumId w:val="28"/>
  </w:num>
  <w:num w:numId="22" w16cid:durableId="65610906">
    <w:abstractNumId w:val="12"/>
  </w:num>
  <w:num w:numId="23" w16cid:durableId="1115708234">
    <w:abstractNumId w:val="11"/>
  </w:num>
  <w:num w:numId="24" w16cid:durableId="788208471">
    <w:abstractNumId w:val="30"/>
  </w:num>
  <w:num w:numId="25" w16cid:durableId="1982495613">
    <w:abstractNumId w:val="14"/>
  </w:num>
  <w:num w:numId="26" w16cid:durableId="814297556">
    <w:abstractNumId w:val="21"/>
  </w:num>
  <w:num w:numId="27" w16cid:durableId="608586156">
    <w:abstractNumId w:val="4"/>
  </w:num>
  <w:num w:numId="28" w16cid:durableId="582958910">
    <w:abstractNumId w:val="5"/>
  </w:num>
  <w:num w:numId="29" w16cid:durableId="1081635506">
    <w:abstractNumId w:val="8"/>
  </w:num>
  <w:num w:numId="30" w16cid:durableId="1754084901">
    <w:abstractNumId w:val="10"/>
  </w:num>
  <w:num w:numId="31" w16cid:durableId="644092678">
    <w:abstractNumId w:val="6"/>
  </w:num>
  <w:num w:numId="32" w16cid:durableId="1073165541">
    <w:abstractNumId w:val="16"/>
  </w:num>
  <w:num w:numId="33" w16cid:durableId="656764286">
    <w:abstractNumId w:val="17"/>
  </w:num>
  <w:num w:numId="34" w16cid:durableId="967589869">
    <w:abstractNumId w:val="31"/>
  </w:num>
  <w:num w:numId="35" w16cid:durableId="990324846">
    <w:abstractNumId w:val="27"/>
  </w:num>
  <w:num w:numId="36" w16cid:durableId="393545313">
    <w:abstractNumId w:val="19"/>
  </w:num>
  <w:num w:numId="37" w16cid:durableId="182335390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removeDateAndTime/>
  <w:proofState w:spelling="clean" w:grammar="clean"/>
  <w:linkStyle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FE6"/>
    <w:rsid w:val="00001170"/>
    <w:rsid w:val="00001E65"/>
    <w:rsid w:val="00001FC0"/>
    <w:rsid w:val="00002163"/>
    <w:rsid w:val="000021EF"/>
    <w:rsid w:val="00002910"/>
    <w:rsid w:val="00004925"/>
    <w:rsid w:val="00004FA2"/>
    <w:rsid w:val="000056BB"/>
    <w:rsid w:val="00006009"/>
    <w:rsid w:val="00006689"/>
    <w:rsid w:val="0000714A"/>
    <w:rsid w:val="0000730C"/>
    <w:rsid w:val="00007E3D"/>
    <w:rsid w:val="00007E9C"/>
    <w:rsid w:val="000106BE"/>
    <w:rsid w:val="00010CD6"/>
    <w:rsid w:val="00012510"/>
    <w:rsid w:val="00012954"/>
    <w:rsid w:val="00012F79"/>
    <w:rsid w:val="0001319A"/>
    <w:rsid w:val="00013354"/>
    <w:rsid w:val="00013ACD"/>
    <w:rsid w:val="00013CE5"/>
    <w:rsid w:val="0001434A"/>
    <w:rsid w:val="0001588F"/>
    <w:rsid w:val="000167A7"/>
    <w:rsid w:val="00016ECB"/>
    <w:rsid w:val="00017A6D"/>
    <w:rsid w:val="0002048F"/>
    <w:rsid w:val="00021505"/>
    <w:rsid w:val="0002167C"/>
    <w:rsid w:val="00022662"/>
    <w:rsid w:val="00022CB7"/>
    <w:rsid w:val="0002493F"/>
    <w:rsid w:val="0002681F"/>
    <w:rsid w:val="00026C9D"/>
    <w:rsid w:val="00026D0D"/>
    <w:rsid w:val="0002762F"/>
    <w:rsid w:val="00027776"/>
    <w:rsid w:val="00030AE6"/>
    <w:rsid w:val="00030E6C"/>
    <w:rsid w:val="00033EED"/>
    <w:rsid w:val="00035CB6"/>
    <w:rsid w:val="00036F5F"/>
    <w:rsid w:val="00037B85"/>
    <w:rsid w:val="00037F2C"/>
    <w:rsid w:val="0004023B"/>
    <w:rsid w:val="00040E1A"/>
    <w:rsid w:val="00042064"/>
    <w:rsid w:val="00043942"/>
    <w:rsid w:val="00047692"/>
    <w:rsid w:val="00047821"/>
    <w:rsid w:val="000504D9"/>
    <w:rsid w:val="00051DE8"/>
    <w:rsid w:val="0005254B"/>
    <w:rsid w:val="000538B2"/>
    <w:rsid w:val="00054595"/>
    <w:rsid w:val="0005529C"/>
    <w:rsid w:val="00055EFD"/>
    <w:rsid w:val="00055FA6"/>
    <w:rsid w:val="000561D4"/>
    <w:rsid w:val="000574F6"/>
    <w:rsid w:val="00057806"/>
    <w:rsid w:val="000607F1"/>
    <w:rsid w:val="00060C5F"/>
    <w:rsid w:val="0006199D"/>
    <w:rsid w:val="000626BB"/>
    <w:rsid w:val="00062A2D"/>
    <w:rsid w:val="000643EB"/>
    <w:rsid w:val="00064509"/>
    <w:rsid w:val="00064B5C"/>
    <w:rsid w:val="0006525C"/>
    <w:rsid w:val="00065936"/>
    <w:rsid w:val="00065F3A"/>
    <w:rsid w:val="000665C1"/>
    <w:rsid w:val="00066FFE"/>
    <w:rsid w:val="0007069E"/>
    <w:rsid w:val="000707FF"/>
    <w:rsid w:val="00072FF0"/>
    <w:rsid w:val="000733B3"/>
    <w:rsid w:val="00074ACC"/>
    <w:rsid w:val="00075D70"/>
    <w:rsid w:val="00075F05"/>
    <w:rsid w:val="00076484"/>
    <w:rsid w:val="000764DE"/>
    <w:rsid w:val="0007653F"/>
    <w:rsid w:val="0007732E"/>
    <w:rsid w:val="00077EEC"/>
    <w:rsid w:val="0008016F"/>
    <w:rsid w:val="000805A8"/>
    <w:rsid w:val="000805D9"/>
    <w:rsid w:val="00080E44"/>
    <w:rsid w:val="00081455"/>
    <w:rsid w:val="00083BAE"/>
    <w:rsid w:val="00084051"/>
    <w:rsid w:val="000843A8"/>
    <w:rsid w:val="00087360"/>
    <w:rsid w:val="00087EAA"/>
    <w:rsid w:val="00087F0D"/>
    <w:rsid w:val="0009048C"/>
    <w:rsid w:val="00090C6A"/>
    <w:rsid w:val="000914FC"/>
    <w:rsid w:val="00091502"/>
    <w:rsid w:val="000927C9"/>
    <w:rsid w:val="00092A55"/>
    <w:rsid w:val="00092EDE"/>
    <w:rsid w:val="00093B37"/>
    <w:rsid w:val="000943AA"/>
    <w:rsid w:val="000945A8"/>
    <w:rsid w:val="000945C2"/>
    <w:rsid w:val="00095DDC"/>
    <w:rsid w:val="000964FA"/>
    <w:rsid w:val="00096A0D"/>
    <w:rsid w:val="000973C0"/>
    <w:rsid w:val="00097ABE"/>
    <w:rsid w:val="000A0E43"/>
    <w:rsid w:val="000A10CA"/>
    <w:rsid w:val="000A15DF"/>
    <w:rsid w:val="000A2310"/>
    <w:rsid w:val="000A27DD"/>
    <w:rsid w:val="000A2A9C"/>
    <w:rsid w:val="000A31EB"/>
    <w:rsid w:val="000A34AA"/>
    <w:rsid w:val="000A41A9"/>
    <w:rsid w:val="000A42D9"/>
    <w:rsid w:val="000A5A35"/>
    <w:rsid w:val="000A5C01"/>
    <w:rsid w:val="000A6781"/>
    <w:rsid w:val="000A6DB1"/>
    <w:rsid w:val="000B0FE6"/>
    <w:rsid w:val="000B1928"/>
    <w:rsid w:val="000B2FF5"/>
    <w:rsid w:val="000B31B7"/>
    <w:rsid w:val="000B3F76"/>
    <w:rsid w:val="000B4A18"/>
    <w:rsid w:val="000B4EDC"/>
    <w:rsid w:val="000B4F00"/>
    <w:rsid w:val="000B5DC4"/>
    <w:rsid w:val="000B65D9"/>
    <w:rsid w:val="000B66CF"/>
    <w:rsid w:val="000B6952"/>
    <w:rsid w:val="000B70B2"/>
    <w:rsid w:val="000B7815"/>
    <w:rsid w:val="000B7C13"/>
    <w:rsid w:val="000C0C8A"/>
    <w:rsid w:val="000C0CB0"/>
    <w:rsid w:val="000C179B"/>
    <w:rsid w:val="000C300B"/>
    <w:rsid w:val="000C3089"/>
    <w:rsid w:val="000C30A0"/>
    <w:rsid w:val="000C34CA"/>
    <w:rsid w:val="000C515A"/>
    <w:rsid w:val="000C5DC9"/>
    <w:rsid w:val="000C6607"/>
    <w:rsid w:val="000C7785"/>
    <w:rsid w:val="000C7D68"/>
    <w:rsid w:val="000D0201"/>
    <w:rsid w:val="000D0524"/>
    <w:rsid w:val="000D0940"/>
    <w:rsid w:val="000D0CAE"/>
    <w:rsid w:val="000D0D44"/>
    <w:rsid w:val="000D1477"/>
    <w:rsid w:val="000D17E0"/>
    <w:rsid w:val="000D2CB7"/>
    <w:rsid w:val="000D2D09"/>
    <w:rsid w:val="000D3121"/>
    <w:rsid w:val="000D374D"/>
    <w:rsid w:val="000D3A4B"/>
    <w:rsid w:val="000D4231"/>
    <w:rsid w:val="000D514F"/>
    <w:rsid w:val="000D67EC"/>
    <w:rsid w:val="000D6A8E"/>
    <w:rsid w:val="000D77EB"/>
    <w:rsid w:val="000D7914"/>
    <w:rsid w:val="000D7D38"/>
    <w:rsid w:val="000E0DDA"/>
    <w:rsid w:val="000E184A"/>
    <w:rsid w:val="000E1EC0"/>
    <w:rsid w:val="000E23B0"/>
    <w:rsid w:val="000E2891"/>
    <w:rsid w:val="000E28DF"/>
    <w:rsid w:val="000E3372"/>
    <w:rsid w:val="000E35CE"/>
    <w:rsid w:val="000E3C14"/>
    <w:rsid w:val="000E4670"/>
    <w:rsid w:val="000E56E1"/>
    <w:rsid w:val="000E61DD"/>
    <w:rsid w:val="000E6864"/>
    <w:rsid w:val="000E6F47"/>
    <w:rsid w:val="000E728B"/>
    <w:rsid w:val="000F0F24"/>
    <w:rsid w:val="000F1409"/>
    <w:rsid w:val="000F1F66"/>
    <w:rsid w:val="000F226D"/>
    <w:rsid w:val="000F2FD6"/>
    <w:rsid w:val="000F4FDA"/>
    <w:rsid w:val="000F5A7D"/>
    <w:rsid w:val="000F6095"/>
    <w:rsid w:val="000F71B2"/>
    <w:rsid w:val="000F7F9A"/>
    <w:rsid w:val="001000E2"/>
    <w:rsid w:val="001000FC"/>
    <w:rsid w:val="0010063F"/>
    <w:rsid w:val="00100C22"/>
    <w:rsid w:val="001016CA"/>
    <w:rsid w:val="001018C4"/>
    <w:rsid w:val="0010216F"/>
    <w:rsid w:val="00102630"/>
    <w:rsid w:val="00103274"/>
    <w:rsid w:val="001041A3"/>
    <w:rsid w:val="00106A73"/>
    <w:rsid w:val="00106D12"/>
    <w:rsid w:val="00107670"/>
    <w:rsid w:val="0011021E"/>
    <w:rsid w:val="00111D61"/>
    <w:rsid w:val="00112092"/>
    <w:rsid w:val="00112A72"/>
    <w:rsid w:val="00112EA5"/>
    <w:rsid w:val="00113F2C"/>
    <w:rsid w:val="0011502B"/>
    <w:rsid w:val="00115D46"/>
    <w:rsid w:val="001160C1"/>
    <w:rsid w:val="001165D8"/>
    <w:rsid w:val="00120B93"/>
    <w:rsid w:val="00121132"/>
    <w:rsid w:val="00121A62"/>
    <w:rsid w:val="00123B81"/>
    <w:rsid w:val="00123BE8"/>
    <w:rsid w:val="00123BF5"/>
    <w:rsid w:val="00123F24"/>
    <w:rsid w:val="00125779"/>
    <w:rsid w:val="0012591D"/>
    <w:rsid w:val="0012600F"/>
    <w:rsid w:val="001266A3"/>
    <w:rsid w:val="00126945"/>
    <w:rsid w:val="00126B79"/>
    <w:rsid w:val="00127035"/>
    <w:rsid w:val="0012716E"/>
    <w:rsid w:val="00127525"/>
    <w:rsid w:val="00130062"/>
    <w:rsid w:val="00131AA8"/>
    <w:rsid w:val="0013245C"/>
    <w:rsid w:val="001337E9"/>
    <w:rsid w:val="00134E14"/>
    <w:rsid w:val="001351F9"/>
    <w:rsid w:val="00135272"/>
    <w:rsid w:val="00135C18"/>
    <w:rsid w:val="00135CD0"/>
    <w:rsid w:val="00136121"/>
    <w:rsid w:val="00136D8A"/>
    <w:rsid w:val="00137DC8"/>
    <w:rsid w:val="00137F73"/>
    <w:rsid w:val="00140063"/>
    <w:rsid w:val="00140969"/>
    <w:rsid w:val="001417F2"/>
    <w:rsid w:val="00142DF0"/>
    <w:rsid w:val="00143117"/>
    <w:rsid w:val="0014314F"/>
    <w:rsid w:val="00143C7B"/>
    <w:rsid w:val="00143CF1"/>
    <w:rsid w:val="00144C6F"/>
    <w:rsid w:val="001455C3"/>
    <w:rsid w:val="00146D96"/>
    <w:rsid w:val="00146F9F"/>
    <w:rsid w:val="0014709D"/>
    <w:rsid w:val="00147291"/>
    <w:rsid w:val="00150E59"/>
    <w:rsid w:val="0015124A"/>
    <w:rsid w:val="0015229E"/>
    <w:rsid w:val="00152B09"/>
    <w:rsid w:val="001552DE"/>
    <w:rsid w:val="00155309"/>
    <w:rsid w:val="00155CE9"/>
    <w:rsid w:val="0015642E"/>
    <w:rsid w:val="0015742C"/>
    <w:rsid w:val="00157D0E"/>
    <w:rsid w:val="001608EC"/>
    <w:rsid w:val="001614A5"/>
    <w:rsid w:val="00161E69"/>
    <w:rsid w:val="001623D0"/>
    <w:rsid w:val="00162776"/>
    <w:rsid w:val="0016437A"/>
    <w:rsid w:val="0016464D"/>
    <w:rsid w:val="0016465F"/>
    <w:rsid w:val="00165752"/>
    <w:rsid w:val="001664A8"/>
    <w:rsid w:val="00166555"/>
    <w:rsid w:val="00167053"/>
    <w:rsid w:val="00170E57"/>
    <w:rsid w:val="00171A7E"/>
    <w:rsid w:val="00171E2A"/>
    <w:rsid w:val="00173996"/>
    <w:rsid w:val="00173B97"/>
    <w:rsid w:val="00174656"/>
    <w:rsid w:val="00174EC9"/>
    <w:rsid w:val="00175351"/>
    <w:rsid w:val="0017622A"/>
    <w:rsid w:val="00177F46"/>
    <w:rsid w:val="00177F69"/>
    <w:rsid w:val="00180F5F"/>
    <w:rsid w:val="00181007"/>
    <w:rsid w:val="001837D2"/>
    <w:rsid w:val="00183A35"/>
    <w:rsid w:val="00184136"/>
    <w:rsid w:val="00184B63"/>
    <w:rsid w:val="00185115"/>
    <w:rsid w:val="00185BAB"/>
    <w:rsid w:val="00186209"/>
    <w:rsid w:val="001867D3"/>
    <w:rsid w:val="00187855"/>
    <w:rsid w:val="00187BF1"/>
    <w:rsid w:val="00190305"/>
    <w:rsid w:val="001915DB"/>
    <w:rsid w:val="00191EBA"/>
    <w:rsid w:val="00194F8A"/>
    <w:rsid w:val="00195167"/>
    <w:rsid w:val="001960E3"/>
    <w:rsid w:val="00196B07"/>
    <w:rsid w:val="00197B7C"/>
    <w:rsid w:val="001A0587"/>
    <w:rsid w:val="001A1132"/>
    <w:rsid w:val="001A121B"/>
    <w:rsid w:val="001A138F"/>
    <w:rsid w:val="001A176F"/>
    <w:rsid w:val="001A23A4"/>
    <w:rsid w:val="001A260E"/>
    <w:rsid w:val="001A3D26"/>
    <w:rsid w:val="001A586B"/>
    <w:rsid w:val="001A610B"/>
    <w:rsid w:val="001A6191"/>
    <w:rsid w:val="001A6F18"/>
    <w:rsid w:val="001A700E"/>
    <w:rsid w:val="001B1725"/>
    <w:rsid w:val="001B2391"/>
    <w:rsid w:val="001B2CC7"/>
    <w:rsid w:val="001B346B"/>
    <w:rsid w:val="001B34D5"/>
    <w:rsid w:val="001B494E"/>
    <w:rsid w:val="001B4CB0"/>
    <w:rsid w:val="001B574E"/>
    <w:rsid w:val="001B5A45"/>
    <w:rsid w:val="001C0B48"/>
    <w:rsid w:val="001C1493"/>
    <w:rsid w:val="001C1C12"/>
    <w:rsid w:val="001C228C"/>
    <w:rsid w:val="001C2692"/>
    <w:rsid w:val="001C285D"/>
    <w:rsid w:val="001C42FA"/>
    <w:rsid w:val="001C4308"/>
    <w:rsid w:val="001C47C7"/>
    <w:rsid w:val="001C55FC"/>
    <w:rsid w:val="001C6CAB"/>
    <w:rsid w:val="001C7765"/>
    <w:rsid w:val="001C7A8F"/>
    <w:rsid w:val="001C7D62"/>
    <w:rsid w:val="001D1488"/>
    <w:rsid w:val="001D14C2"/>
    <w:rsid w:val="001D18A8"/>
    <w:rsid w:val="001D1986"/>
    <w:rsid w:val="001D1D64"/>
    <w:rsid w:val="001D34E2"/>
    <w:rsid w:val="001D4BD4"/>
    <w:rsid w:val="001D4E92"/>
    <w:rsid w:val="001D676D"/>
    <w:rsid w:val="001D6A00"/>
    <w:rsid w:val="001D6C27"/>
    <w:rsid w:val="001D6E15"/>
    <w:rsid w:val="001D753E"/>
    <w:rsid w:val="001E02E9"/>
    <w:rsid w:val="001E0A55"/>
    <w:rsid w:val="001E1571"/>
    <w:rsid w:val="001E19F6"/>
    <w:rsid w:val="001E1FF3"/>
    <w:rsid w:val="001E20B9"/>
    <w:rsid w:val="001E39EA"/>
    <w:rsid w:val="001E3AAF"/>
    <w:rsid w:val="001E3C04"/>
    <w:rsid w:val="001E4159"/>
    <w:rsid w:val="001E415B"/>
    <w:rsid w:val="001E4EFA"/>
    <w:rsid w:val="001E5947"/>
    <w:rsid w:val="001E5BEC"/>
    <w:rsid w:val="001E5F44"/>
    <w:rsid w:val="001E6324"/>
    <w:rsid w:val="001E6AE7"/>
    <w:rsid w:val="001E6BDA"/>
    <w:rsid w:val="001F183A"/>
    <w:rsid w:val="001F1E5A"/>
    <w:rsid w:val="001F2B61"/>
    <w:rsid w:val="001F2DBD"/>
    <w:rsid w:val="001F3C85"/>
    <w:rsid w:val="001F4F92"/>
    <w:rsid w:val="001F531A"/>
    <w:rsid w:val="001F5692"/>
    <w:rsid w:val="001F5740"/>
    <w:rsid w:val="001F602A"/>
    <w:rsid w:val="001F6197"/>
    <w:rsid w:val="001F676B"/>
    <w:rsid w:val="00200BCA"/>
    <w:rsid w:val="00200BF6"/>
    <w:rsid w:val="00201D11"/>
    <w:rsid w:val="00202589"/>
    <w:rsid w:val="0020267A"/>
    <w:rsid w:val="00202707"/>
    <w:rsid w:val="00203BDA"/>
    <w:rsid w:val="00205191"/>
    <w:rsid w:val="002053A7"/>
    <w:rsid w:val="00206F22"/>
    <w:rsid w:val="0021044C"/>
    <w:rsid w:val="00211497"/>
    <w:rsid w:val="002123E6"/>
    <w:rsid w:val="00212CA5"/>
    <w:rsid w:val="00212E7B"/>
    <w:rsid w:val="00213629"/>
    <w:rsid w:val="002136BC"/>
    <w:rsid w:val="00214B75"/>
    <w:rsid w:val="00214F8F"/>
    <w:rsid w:val="002165E8"/>
    <w:rsid w:val="00216944"/>
    <w:rsid w:val="00217326"/>
    <w:rsid w:val="0021733E"/>
    <w:rsid w:val="0021742B"/>
    <w:rsid w:val="002174C1"/>
    <w:rsid w:val="00220E76"/>
    <w:rsid w:val="00221A83"/>
    <w:rsid w:val="00221F7F"/>
    <w:rsid w:val="0022327A"/>
    <w:rsid w:val="00223CB5"/>
    <w:rsid w:val="00224FC9"/>
    <w:rsid w:val="002251AB"/>
    <w:rsid w:val="00226C7A"/>
    <w:rsid w:val="0022752C"/>
    <w:rsid w:val="00227695"/>
    <w:rsid w:val="00227DC9"/>
    <w:rsid w:val="00230E82"/>
    <w:rsid w:val="00231AFF"/>
    <w:rsid w:val="00231C10"/>
    <w:rsid w:val="002336F7"/>
    <w:rsid w:val="00234CCE"/>
    <w:rsid w:val="0023531F"/>
    <w:rsid w:val="0023731B"/>
    <w:rsid w:val="00237FE4"/>
    <w:rsid w:val="0024147C"/>
    <w:rsid w:val="00241806"/>
    <w:rsid w:val="00241B97"/>
    <w:rsid w:val="00241EB6"/>
    <w:rsid w:val="00243FB8"/>
    <w:rsid w:val="002443B3"/>
    <w:rsid w:val="00245332"/>
    <w:rsid w:val="0024562F"/>
    <w:rsid w:val="002462C9"/>
    <w:rsid w:val="002465DB"/>
    <w:rsid w:val="00246E18"/>
    <w:rsid w:val="00247AE8"/>
    <w:rsid w:val="00247EB7"/>
    <w:rsid w:val="0025093F"/>
    <w:rsid w:val="00250A58"/>
    <w:rsid w:val="00251274"/>
    <w:rsid w:val="00251D97"/>
    <w:rsid w:val="00253C28"/>
    <w:rsid w:val="00254AB1"/>
    <w:rsid w:val="00255179"/>
    <w:rsid w:val="00256C30"/>
    <w:rsid w:val="002572FD"/>
    <w:rsid w:val="00257EA8"/>
    <w:rsid w:val="00261C1B"/>
    <w:rsid w:val="0026267D"/>
    <w:rsid w:val="00263383"/>
    <w:rsid w:val="00264097"/>
    <w:rsid w:val="00267AF0"/>
    <w:rsid w:val="002711D8"/>
    <w:rsid w:val="002717D9"/>
    <w:rsid w:val="002724BF"/>
    <w:rsid w:val="00272A17"/>
    <w:rsid w:val="00272D57"/>
    <w:rsid w:val="00273D5B"/>
    <w:rsid w:val="00273EFF"/>
    <w:rsid w:val="00274AB1"/>
    <w:rsid w:val="00274EE1"/>
    <w:rsid w:val="00275101"/>
    <w:rsid w:val="0027520E"/>
    <w:rsid w:val="0027540B"/>
    <w:rsid w:val="00275531"/>
    <w:rsid w:val="00276C34"/>
    <w:rsid w:val="00276CD1"/>
    <w:rsid w:val="00277265"/>
    <w:rsid w:val="00277CA9"/>
    <w:rsid w:val="00280443"/>
    <w:rsid w:val="0028050A"/>
    <w:rsid w:val="00280CB2"/>
    <w:rsid w:val="002815CE"/>
    <w:rsid w:val="00281915"/>
    <w:rsid w:val="00282407"/>
    <w:rsid w:val="0028262B"/>
    <w:rsid w:val="0028304B"/>
    <w:rsid w:val="002831D4"/>
    <w:rsid w:val="00283371"/>
    <w:rsid w:val="00283542"/>
    <w:rsid w:val="00286EAA"/>
    <w:rsid w:val="00287108"/>
    <w:rsid w:val="00287C0A"/>
    <w:rsid w:val="00291488"/>
    <w:rsid w:val="002920E8"/>
    <w:rsid w:val="002922A2"/>
    <w:rsid w:val="002924EF"/>
    <w:rsid w:val="002939F8"/>
    <w:rsid w:val="00293B75"/>
    <w:rsid w:val="002940FF"/>
    <w:rsid w:val="00294D60"/>
    <w:rsid w:val="002950C4"/>
    <w:rsid w:val="002952F3"/>
    <w:rsid w:val="00295DE1"/>
    <w:rsid w:val="0029644C"/>
    <w:rsid w:val="002A1B97"/>
    <w:rsid w:val="002A242D"/>
    <w:rsid w:val="002A30FA"/>
    <w:rsid w:val="002A3B52"/>
    <w:rsid w:val="002A5102"/>
    <w:rsid w:val="002A5363"/>
    <w:rsid w:val="002A53B5"/>
    <w:rsid w:val="002A5425"/>
    <w:rsid w:val="002A5ABD"/>
    <w:rsid w:val="002B009D"/>
    <w:rsid w:val="002B2BF3"/>
    <w:rsid w:val="002B4E97"/>
    <w:rsid w:val="002B5340"/>
    <w:rsid w:val="002B5857"/>
    <w:rsid w:val="002B5BA8"/>
    <w:rsid w:val="002B7952"/>
    <w:rsid w:val="002C00B1"/>
    <w:rsid w:val="002C040D"/>
    <w:rsid w:val="002C1F28"/>
    <w:rsid w:val="002C3286"/>
    <w:rsid w:val="002C5203"/>
    <w:rsid w:val="002C61E9"/>
    <w:rsid w:val="002C6517"/>
    <w:rsid w:val="002C775D"/>
    <w:rsid w:val="002D0A26"/>
    <w:rsid w:val="002D1292"/>
    <w:rsid w:val="002D1506"/>
    <w:rsid w:val="002D1C67"/>
    <w:rsid w:val="002D5E2D"/>
    <w:rsid w:val="002D62FF"/>
    <w:rsid w:val="002D6D45"/>
    <w:rsid w:val="002D748C"/>
    <w:rsid w:val="002E07FF"/>
    <w:rsid w:val="002E0A28"/>
    <w:rsid w:val="002E0C04"/>
    <w:rsid w:val="002E1D49"/>
    <w:rsid w:val="002E318E"/>
    <w:rsid w:val="002E498B"/>
    <w:rsid w:val="002E4AD5"/>
    <w:rsid w:val="002E59B6"/>
    <w:rsid w:val="002E6531"/>
    <w:rsid w:val="002E6D91"/>
    <w:rsid w:val="002E6FC2"/>
    <w:rsid w:val="002E746C"/>
    <w:rsid w:val="002F088B"/>
    <w:rsid w:val="002F0A87"/>
    <w:rsid w:val="002F157F"/>
    <w:rsid w:val="002F1B6D"/>
    <w:rsid w:val="002F2B6B"/>
    <w:rsid w:val="002F2D6D"/>
    <w:rsid w:val="002F2F93"/>
    <w:rsid w:val="002F322A"/>
    <w:rsid w:val="002F33DF"/>
    <w:rsid w:val="002F3E07"/>
    <w:rsid w:val="002F3FE9"/>
    <w:rsid w:val="002F478D"/>
    <w:rsid w:val="002F492A"/>
    <w:rsid w:val="002F4BAF"/>
    <w:rsid w:val="002F6633"/>
    <w:rsid w:val="002F665C"/>
    <w:rsid w:val="0030036C"/>
    <w:rsid w:val="0030099D"/>
    <w:rsid w:val="00300A5C"/>
    <w:rsid w:val="00300D07"/>
    <w:rsid w:val="00301FD2"/>
    <w:rsid w:val="00303654"/>
    <w:rsid w:val="003050A1"/>
    <w:rsid w:val="00305C84"/>
    <w:rsid w:val="00306883"/>
    <w:rsid w:val="00311462"/>
    <w:rsid w:val="003125E6"/>
    <w:rsid w:val="00312B65"/>
    <w:rsid w:val="00314716"/>
    <w:rsid w:val="003147E4"/>
    <w:rsid w:val="00314847"/>
    <w:rsid w:val="00315E52"/>
    <w:rsid w:val="003161AE"/>
    <w:rsid w:val="00316640"/>
    <w:rsid w:val="00316803"/>
    <w:rsid w:val="00316924"/>
    <w:rsid w:val="00317042"/>
    <w:rsid w:val="00320008"/>
    <w:rsid w:val="00320528"/>
    <w:rsid w:val="00320BDB"/>
    <w:rsid w:val="00321E3C"/>
    <w:rsid w:val="003233DD"/>
    <w:rsid w:val="003258FB"/>
    <w:rsid w:val="00325B2C"/>
    <w:rsid w:val="00325C41"/>
    <w:rsid w:val="0032762C"/>
    <w:rsid w:val="0033011D"/>
    <w:rsid w:val="00330EDE"/>
    <w:rsid w:val="0033127A"/>
    <w:rsid w:val="003320C3"/>
    <w:rsid w:val="00332433"/>
    <w:rsid w:val="00335543"/>
    <w:rsid w:val="00335B56"/>
    <w:rsid w:val="003368C8"/>
    <w:rsid w:val="00341671"/>
    <w:rsid w:val="0034239F"/>
    <w:rsid w:val="00342727"/>
    <w:rsid w:val="00342FBE"/>
    <w:rsid w:val="00344190"/>
    <w:rsid w:val="00344D29"/>
    <w:rsid w:val="00345BA1"/>
    <w:rsid w:val="00345F60"/>
    <w:rsid w:val="00347222"/>
    <w:rsid w:val="00347B2C"/>
    <w:rsid w:val="00350027"/>
    <w:rsid w:val="003506EB"/>
    <w:rsid w:val="00350A71"/>
    <w:rsid w:val="00350B37"/>
    <w:rsid w:val="00350CA3"/>
    <w:rsid w:val="003519C3"/>
    <w:rsid w:val="00351B28"/>
    <w:rsid w:val="00352CC3"/>
    <w:rsid w:val="00353044"/>
    <w:rsid w:val="00353EB4"/>
    <w:rsid w:val="00354DA2"/>
    <w:rsid w:val="0035532B"/>
    <w:rsid w:val="00355DD8"/>
    <w:rsid w:val="00356BBC"/>
    <w:rsid w:val="00356E9C"/>
    <w:rsid w:val="0035713A"/>
    <w:rsid w:val="0035779B"/>
    <w:rsid w:val="00357D44"/>
    <w:rsid w:val="0036183B"/>
    <w:rsid w:val="00361DBF"/>
    <w:rsid w:val="0036204B"/>
    <w:rsid w:val="00363618"/>
    <w:rsid w:val="00363D12"/>
    <w:rsid w:val="003647C3"/>
    <w:rsid w:val="003648D3"/>
    <w:rsid w:val="00365721"/>
    <w:rsid w:val="003659D1"/>
    <w:rsid w:val="003665B2"/>
    <w:rsid w:val="00366B46"/>
    <w:rsid w:val="00367AE0"/>
    <w:rsid w:val="00371144"/>
    <w:rsid w:val="0037121A"/>
    <w:rsid w:val="003716E3"/>
    <w:rsid w:val="00371A61"/>
    <w:rsid w:val="00372C3C"/>
    <w:rsid w:val="00372C93"/>
    <w:rsid w:val="003735D1"/>
    <w:rsid w:val="0037463A"/>
    <w:rsid w:val="00376191"/>
    <w:rsid w:val="00376471"/>
    <w:rsid w:val="00376B6B"/>
    <w:rsid w:val="00376C17"/>
    <w:rsid w:val="00376F60"/>
    <w:rsid w:val="0037752B"/>
    <w:rsid w:val="0038095B"/>
    <w:rsid w:val="0038097A"/>
    <w:rsid w:val="00381FCB"/>
    <w:rsid w:val="00383509"/>
    <w:rsid w:val="003840B3"/>
    <w:rsid w:val="003840E5"/>
    <w:rsid w:val="003843D9"/>
    <w:rsid w:val="00384964"/>
    <w:rsid w:val="003855D1"/>
    <w:rsid w:val="00386E46"/>
    <w:rsid w:val="00387930"/>
    <w:rsid w:val="00387ABA"/>
    <w:rsid w:val="0039171B"/>
    <w:rsid w:val="00391949"/>
    <w:rsid w:val="00391B66"/>
    <w:rsid w:val="00391DD2"/>
    <w:rsid w:val="00391EC1"/>
    <w:rsid w:val="00392AC8"/>
    <w:rsid w:val="00393707"/>
    <w:rsid w:val="00394017"/>
    <w:rsid w:val="00394C68"/>
    <w:rsid w:val="00394F7F"/>
    <w:rsid w:val="00395218"/>
    <w:rsid w:val="003955FF"/>
    <w:rsid w:val="00395D88"/>
    <w:rsid w:val="00395FE2"/>
    <w:rsid w:val="003960A9"/>
    <w:rsid w:val="00396448"/>
    <w:rsid w:val="003965DB"/>
    <w:rsid w:val="00397D1B"/>
    <w:rsid w:val="003A06C4"/>
    <w:rsid w:val="003A0B7E"/>
    <w:rsid w:val="003A0DCF"/>
    <w:rsid w:val="003A1F61"/>
    <w:rsid w:val="003A2309"/>
    <w:rsid w:val="003A455F"/>
    <w:rsid w:val="003A4A57"/>
    <w:rsid w:val="003A4C2D"/>
    <w:rsid w:val="003A5B7C"/>
    <w:rsid w:val="003A5CB3"/>
    <w:rsid w:val="003B02C8"/>
    <w:rsid w:val="003B195F"/>
    <w:rsid w:val="003B1960"/>
    <w:rsid w:val="003B3B1E"/>
    <w:rsid w:val="003B4C35"/>
    <w:rsid w:val="003B4D31"/>
    <w:rsid w:val="003B4DD3"/>
    <w:rsid w:val="003B56CB"/>
    <w:rsid w:val="003B5FE0"/>
    <w:rsid w:val="003B6A5A"/>
    <w:rsid w:val="003B76DD"/>
    <w:rsid w:val="003C04C0"/>
    <w:rsid w:val="003C071E"/>
    <w:rsid w:val="003C08A0"/>
    <w:rsid w:val="003C0EAD"/>
    <w:rsid w:val="003C12B7"/>
    <w:rsid w:val="003C20D5"/>
    <w:rsid w:val="003C392F"/>
    <w:rsid w:val="003C5600"/>
    <w:rsid w:val="003C5698"/>
    <w:rsid w:val="003C6AEB"/>
    <w:rsid w:val="003C7AC3"/>
    <w:rsid w:val="003D1D58"/>
    <w:rsid w:val="003D2B3A"/>
    <w:rsid w:val="003D44F5"/>
    <w:rsid w:val="003D51C0"/>
    <w:rsid w:val="003D59D5"/>
    <w:rsid w:val="003D6FC5"/>
    <w:rsid w:val="003D752C"/>
    <w:rsid w:val="003D7FBE"/>
    <w:rsid w:val="003E044F"/>
    <w:rsid w:val="003E0AF1"/>
    <w:rsid w:val="003E18D9"/>
    <w:rsid w:val="003E2C0C"/>
    <w:rsid w:val="003E30C0"/>
    <w:rsid w:val="003E3579"/>
    <w:rsid w:val="003E3634"/>
    <w:rsid w:val="003E3999"/>
    <w:rsid w:val="003E4771"/>
    <w:rsid w:val="003E58BA"/>
    <w:rsid w:val="003E5989"/>
    <w:rsid w:val="003E611A"/>
    <w:rsid w:val="003E7829"/>
    <w:rsid w:val="003F090A"/>
    <w:rsid w:val="003F29DF"/>
    <w:rsid w:val="003F2E8F"/>
    <w:rsid w:val="003F3050"/>
    <w:rsid w:val="003F31A0"/>
    <w:rsid w:val="003F4A15"/>
    <w:rsid w:val="003F4CF0"/>
    <w:rsid w:val="003F5276"/>
    <w:rsid w:val="003F59E2"/>
    <w:rsid w:val="003F70D7"/>
    <w:rsid w:val="004005A7"/>
    <w:rsid w:val="0040109E"/>
    <w:rsid w:val="00401267"/>
    <w:rsid w:val="0040349F"/>
    <w:rsid w:val="004035D2"/>
    <w:rsid w:val="00404590"/>
    <w:rsid w:val="0040520D"/>
    <w:rsid w:val="0040564A"/>
    <w:rsid w:val="004073CF"/>
    <w:rsid w:val="0040753B"/>
    <w:rsid w:val="004076FE"/>
    <w:rsid w:val="0040779C"/>
    <w:rsid w:val="0041275B"/>
    <w:rsid w:val="00412EE7"/>
    <w:rsid w:val="0041310C"/>
    <w:rsid w:val="004133E9"/>
    <w:rsid w:val="00414692"/>
    <w:rsid w:val="00415E3E"/>
    <w:rsid w:val="004160A1"/>
    <w:rsid w:val="004160AE"/>
    <w:rsid w:val="00416A55"/>
    <w:rsid w:val="00420717"/>
    <w:rsid w:val="00420F05"/>
    <w:rsid w:val="004213BE"/>
    <w:rsid w:val="00422D81"/>
    <w:rsid w:val="0042392C"/>
    <w:rsid w:val="00423A18"/>
    <w:rsid w:val="00423C16"/>
    <w:rsid w:val="0042450D"/>
    <w:rsid w:val="004270EC"/>
    <w:rsid w:val="00427B29"/>
    <w:rsid w:val="00431317"/>
    <w:rsid w:val="00432814"/>
    <w:rsid w:val="00433580"/>
    <w:rsid w:val="00433E34"/>
    <w:rsid w:val="004349D1"/>
    <w:rsid w:val="00434DD8"/>
    <w:rsid w:val="004355BB"/>
    <w:rsid w:val="00436B59"/>
    <w:rsid w:val="004374FA"/>
    <w:rsid w:val="00440918"/>
    <w:rsid w:val="00440EE9"/>
    <w:rsid w:val="004419F1"/>
    <w:rsid w:val="00441F5F"/>
    <w:rsid w:val="00442DDD"/>
    <w:rsid w:val="00443400"/>
    <w:rsid w:val="00443DB9"/>
    <w:rsid w:val="00444B1E"/>
    <w:rsid w:val="004463BC"/>
    <w:rsid w:val="00446595"/>
    <w:rsid w:val="00446EF7"/>
    <w:rsid w:val="00447897"/>
    <w:rsid w:val="00447F99"/>
    <w:rsid w:val="00451214"/>
    <w:rsid w:val="00452B6B"/>
    <w:rsid w:val="00452CD5"/>
    <w:rsid w:val="00453CFD"/>
    <w:rsid w:val="00454947"/>
    <w:rsid w:val="00456078"/>
    <w:rsid w:val="00461C27"/>
    <w:rsid w:val="00462456"/>
    <w:rsid w:val="00462868"/>
    <w:rsid w:val="00464051"/>
    <w:rsid w:val="004640BB"/>
    <w:rsid w:val="0046424C"/>
    <w:rsid w:val="00464B73"/>
    <w:rsid w:val="00465098"/>
    <w:rsid w:val="00465517"/>
    <w:rsid w:val="00466093"/>
    <w:rsid w:val="00466997"/>
    <w:rsid w:val="00467B68"/>
    <w:rsid w:val="0047030E"/>
    <w:rsid w:val="004705AE"/>
    <w:rsid w:val="00470FAD"/>
    <w:rsid w:val="00471903"/>
    <w:rsid w:val="00471A5F"/>
    <w:rsid w:val="004733C8"/>
    <w:rsid w:val="00474D3A"/>
    <w:rsid w:val="00474DC3"/>
    <w:rsid w:val="00475448"/>
    <w:rsid w:val="004759E4"/>
    <w:rsid w:val="0047686B"/>
    <w:rsid w:val="00476ACF"/>
    <w:rsid w:val="004770AF"/>
    <w:rsid w:val="00477181"/>
    <w:rsid w:val="00482CBE"/>
    <w:rsid w:val="00483793"/>
    <w:rsid w:val="00483C8B"/>
    <w:rsid w:val="00483EEF"/>
    <w:rsid w:val="00485879"/>
    <w:rsid w:val="004861B3"/>
    <w:rsid w:val="0048643B"/>
    <w:rsid w:val="00486D5A"/>
    <w:rsid w:val="00486DF2"/>
    <w:rsid w:val="00487D5A"/>
    <w:rsid w:val="00487FE3"/>
    <w:rsid w:val="00490720"/>
    <w:rsid w:val="00492B4E"/>
    <w:rsid w:val="00492DBA"/>
    <w:rsid w:val="00493732"/>
    <w:rsid w:val="00493C40"/>
    <w:rsid w:val="00494899"/>
    <w:rsid w:val="004952BA"/>
    <w:rsid w:val="0049536C"/>
    <w:rsid w:val="00495627"/>
    <w:rsid w:val="00496A08"/>
    <w:rsid w:val="00497151"/>
    <w:rsid w:val="004A0D19"/>
    <w:rsid w:val="004A11CF"/>
    <w:rsid w:val="004A37F8"/>
    <w:rsid w:val="004B1D81"/>
    <w:rsid w:val="004B250C"/>
    <w:rsid w:val="004B2DD1"/>
    <w:rsid w:val="004B30B7"/>
    <w:rsid w:val="004B3520"/>
    <w:rsid w:val="004B35DF"/>
    <w:rsid w:val="004B3FA0"/>
    <w:rsid w:val="004B43C9"/>
    <w:rsid w:val="004B4C04"/>
    <w:rsid w:val="004B57FF"/>
    <w:rsid w:val="004B70C4"/>
    <w:rsid w:val="004B7123"/>
    <w:rsid w:val="004B7239"/>
    <w:rsid w:val="004C1E35"/>
    <w:rsid w:val="004C22B2"/>
    <w:rsid w:val="004C3498"/>
    <w:rsid w:val="004C4A89"/>
    <w:rsid w:val="004C4EB3"/>
    <w:rsid w:val="004C5385"/>
    <w:rsid w:val="004C563A"/>
    <w:rsid w:val="004C5789"/>
    <w:rsid w:val="004C5871"/>
    <w:rsid w:val="004C58A9"/>
    <w:rsid w:val="004C7861"/>
    <w:rsid w:val="004D3229"/>
    <w:rsid w:val="004D33A7"/>
    <w:rsid w:val="004D52A1"/>
    <w:rsid w:val="004D5BC6"/>
    <w:rsid w:val="004D6C19"/>
    <w:rsid w:val="004D6F58"/>
    <w:rsid w:val="004E1F30"/>
    <w:rsid w:val="004E241E"/>
    <w:rsid w:val="004E254D"/>
    <w:rsid w:val="004E2648"/>
    <w:rsid w:val="004E2EFB"/>
    <w:rsid w:val="004E43D3"/>
    <w:rsid w:val="004E4F41"/>
    <w:rsid w:val="004E52D1"/>
    <w:rsid w:val="004E56C0"/>
    <w:rsid w:val="004E5DDA"/>
    <w:rsid w:val="004E775D"/>
    <w:rsid w:val="004E791C"/>
    <w:rsid w:val="004F1057"/>
    <w:rsid w:val="004F1553"/>
    <w:rsid w:val="004F17EA"/>
    <w:rsid w:val="004F295F"/>
    <w:rsid w:val="004F3CBF"/>
    <w:rsid w:val="004F3E49"/>
    <w:rsid w:val="004F3E9E"/>
    <w:rsid w:val="004F4EC8"/>
    <w:rsid w:val="004F53F1"/>
    <w:rsid w:val="004F5558"/>
    <w:rsid w:val="004F69FC"/>
    <w:rsid w:val="004F6A77"/>
    <w:rsid w:val="004F6ECA"/>
    <w:rsid w:val="004F6F4B"/>
    <w:rsid w:val="00501605"/>
    <w:rsid w:val="005023F8"/>
    <w:rsid w:val="00502E48"/>
    <w:rsid w:val="0050513D"/>
    <w:rsid w:val="00505187"/>
    <w:rsid w:val="00505400"/>
    <w:rsid w:val="005058ED"/>
    <w:rsid w:val="00505A76"/>
    <w:rsid w:val="00506085"/>
    <w:rsid w:val="00506A1D"/>
    <w:rsid w:val="00506F6C"/>
    <w:rsid w:val="00507081"/>
    <w:rsid w:val="0050781A"/>
    <w:rsid w:val="00511E0E"/>
    <w:rsid w:val="00511FFA"/>
    <w:rsid w:val="00513123"/>
    <w:rsid w:val="00513B68"/>
    <w:rsid w:val="00514A81"/>
    <w:rsid w:val="0051557F"/>
    <w:rsid w:val="00517332"/>
    <w:rsid w:val="0051743F"/>
    <w:rsid w:val="005175C3"/>
    <w:rsid w:val="005213D6"/>
    <w:rsid w:val="00521688"/>
    <w:rsid w:val="00522B13"/>
    <w:rsid w:val="00523056"/>
    <w:rsid w:val="00523AEE"/>
    <w:rsid w:val="0052571A"/>
    <w:rsid w:val="005259D3"/>
    <w:rsid w:val="00525A0F"/>
    <w:rsid w:val="00525BF6"/>
    <w:rsid w:val="005261C8"/>
    <w:rsid w:val="00526627"/>
    <w:rsid w:val="00526F9E"/>
    <w:rsid w:val="00527108"/>
    <w:rsid w:val="00527411"/>
    <w:rsid w:val="00527973"/>
    <w:rsid w:val="00527C7C"/>
    <w:rsid w:val="00527DCB"/>
    <w:rsid w:val="00530F53"/>
    <w:rsid w:val="00531608"/>
    <w:rsid w:val="0053201C"/>
    <w:rsid w:val="00532AE9"/>
    <w:rsid w:val="005330AE"/>
    <w:rsid w:val="0053508C"/>
    <w:rsid w:val="00535735"/>
    <w:rsid w:val="00535B9C"/>
    <w:rsid w:val="00536173"/>
    <w:rsid w:val="00537FF6"/>
    <w:rsid w:val="00540554"/>
    <w:rsid w:val="0054069A"/>
    <w:rsid w:val="00540B04"/>
    <w:rsid w:val="0054255B"/>
    <w:rsid w:val="005429EA"/>
    <w:rsid w:val="00544292"/>
    <w:rsid w:val="005452F0"/>
    <w:rsid w:val="0055007E"/>
    <w:rsid w:val="00550833"/>
    <w:rsid w:val="005520C4"/>
    <w:rsid w:val="005521AF"/>
    <w:rsid w:val="00552AEB"/>
    <w:rsid w:val="0055321D"/>
    <w:rsid w:val="0055682B"/>
    <w:rsid w:val="00557394"/>
    <w:rsid w:val="00560316"/>
    <w:rsid w:val="00560ABE"/>
    <w:rsid w:val="0056158F"/>
    <w:rsid w:val="005621B5"/>
    <w:rsid w:val="005623B2"/>
    <w:rsid w:val="0056267B"/>
    <w:rsid w:val="0056332B"/>
    <w:rsid w:val="005639E6"/>
    <w:rsid w:val="00563A2E"/>
    <w:rsid w:val="00564769"/>
    <w:rsid w:val="005647CC"/>
    <w:rsid w:val="00564A13"/>
    <w:rsid w:val="00564BC7"/>
    <w:rsid w:val="0056509D"/>
    <w:rsid w:val="0056564E"/>
    <w:rsid w:val="0056566C"/>
    <w:rsid w:val="00565F52"/>
    <w:rsid w:val="00567BF1"/>
    <w:rsid w:val="00567D20"/>
    <w:rsid w:val="005700EB"/>
    <w:rsid w:val="00570842"/>
    <w:rsid w:val="00571025"/>
    <w:rsid w:val="005717E2"/>
    <w:rsid w:val="005730B4"/>
    <w:rsid w:val="00573CE7"/>
    <w:rsid w:val="005748F8"/>
    <w:rsid w:val="00574C54"/>
    <w:rsid w:val="00576782"/>
    <w:rsid w:val="005769C5"/>
    <w:rsid w:val="00576D08"/>
    <w:rsid w:val="00580CC3"/>
    <w:rsid w:val="00580F46"/>
    <w:rsid w:val="005814AA"/>
    <w:rsid w:val="00581C1B"/>
    <w:rsid w:val="005826FD"/>
    <w:rsid w:val="00582F38"/>
    <w:rsid w:val="00582F63"/>
    <w:rsid w:val="005841DC"/>
    <w:rsid w:val="0058461D"/>
    <w:rsid w:val="00585F73"/>
    <w:rsid w:val="0058680B"/>
    <w:rsid w:val="00586FA6"/>
    <w:rsid w:val="00587CAC"/>
    <w:rsid w:val="00590E62"/>
    <w:rsid w:val="0059133B"/>
    <w:rsid w:val="005916E8"/>
    <w:rsid w:val="005917F0"/>
    <w:rsid w:val="00592417"/>
    <w:rsid w:val="0059252A"/>
    <w:rsid w:val="005929F1"/>
    <w:rsid w:val="005936C7"/>
    <w:rsid w:val="00593C57"/>
    <w:rsid w:val="00594A85"/>
    <w:rsid w:val="005950FC"/>
    <w:rsid w:val="00595355"/>
    <w:rsid w:val="005963F6"/>
    <w:rsid w:val="00596D03"/>
    <w:rsid w:val="005A1504"/>
    <w:rsid w:val="005A1CB3"/>
    <w:rsid w:val="005A2180"/>
    <w:rsid w:val="005A2AC5"/>
    <w:rsid w:val="005A39F1"/>
    <w:rsid w:val="005A3F4E"/>
    <w:rsid w:val="005A4E2A"/>
    <w:rsid w:val="005A5487"/>
    <w:rsid w:val="005A59B6"/>
    <w:rsid w:val="005B041B"/>
    <w:rsid w:val="005B0AF2"/>
    <w:rsid w:val="005B0C3E"/>
    <w:rsid w:val="005B0C9E"/>
    <w:rsid w:val="005B47DF"/>
    <w:rsid w:val="005B5180"/>
    <w:rsid w:val="005B6350"/>
    <w:rsid w:val="005B6440"/>
    <w:rsid w:val="005B76BC"/>
    <w:rsid w:val="005C0710"/>
    <w:rsid w:val="005C0B9F"/>
    <w:rsid w:val="005C0C85"/>
    <w:rsid w:val="005C1025"/>
    <w:rsid w:val="005C1935"/>
    <w:rsid w:val="005C20CF"/>
    <w:rsid w:val="005C3C5B"/>
    <w:rsid w:val="005C3EC9"/>
    <w:rsid w:val="005C5402"/>
    <w:rsid w:val="005C5814"/>
    <w:rsid w:val="005C585B"/>
    <w:rsid w:val="005C63E8"/>
    <w:rsid w:val="005C6D62"/>
    <w:rsid w:val="005C6F29"/>
    <w:rsid w:val="005C7B9E"/>
    <w:rsid w:val="005D1778"/>
    <w:rsid w:val="005D2199"/>
    <w:rsid w:val="005D21FA"/>
    <w:rsid w:val="005D313F"/>
    <w:rsid w:val="005D3EE8"/>
    <w:rsid w:val="005D4B82"/>
    <w:rsid w:val="005D57B0"/>
    <w:rsid w:val="005D6F7F"/>
    <w:rsid w:val="005E0FF1"/>
    <w:rsid w:val="005E1043"/>
    <w:rsid w:val="005E1E6C"/>
    <w:rsid w:val="005E2116"/>
    <w:rsid w:val="005E2686"/>
    <w:rsid w:val="005E272D"/>
    <w:rsid w:val="005E2B75"/>
    <w:rsid w:val="005E3B13"/>
    <w:rsid w:val="005E3D81"/>
    <w:rsid w:val="005E4AB1"/>
    <w:rsid w:val="005E4F3C"/>
    <w:rsid w:val="005E5273"/>
    <w:rsid w:val="005E60BF"/>
    <w:rsid w:val="005E6898"/>
    <w:rsid w:val="005E72E2"/>
    <w:rsid w:val="005E7D83"/>
    <w:rsid w:val="005F18EC"/>
    <w:rsid w:val="005F1CA4"/>
    <w:rsid w:val="005F23B1"/>
    <w:rsid w:val="005F3880"/>
    <w:rsid w:val="005F5440"/>
    <w:rsid w:val="005F5A53"/>
    <w:rsid w:val="005F5CAB"/>
    <w:rsid w:val="005F6AA0"/>
    <w:rsid w:val="005F6CB6"/>
    <w:rsid w:val="00601053"/>
    <w:rsid w:val="006012E9"/>
    <w:rsid w:val="00601A49"/>
    <w:rsid w:val="00601DAB"/>
    <w:rsid w:val="006025B4"/>
    <w:rsid w:val="0060348D"/>
    <w:rsid w:val="006037AB"/>
    <w:rsid w:val="00604A83"/>
    <w:rsid w:val="00604B18"/>
    <w:rsid w:val="0060526F"/>
    <w:rsid w:val="006062BF"/>
    <w:rsid w:val="00610117"/>
    <w:rsid w:val="006104C6"/>
    <w:rsid w:val="0061144C"/>
    <w:rsid w:val="00612674"/>
    <w:rsid w:val="00612FC8"/>
    <w:rsid w:val="00613A23"/>
    <w:rsid w:val="0061406C"/>
    <w:rsid w:val="00615391"/>
    <w:rsid w:val="006153AB"/>
    <w:rsid w:val="00615AD5"/>
    <w:rsid w:val="00615DE2"/>
    <w:rsid w:val="006172B8"/>
    <w:rsid w:val="00621F74"/>
    <w:rsid w:val="00621FFA"/>
    <w:rsid w:val="0062211A"/>
    <w:rsid w:val="006238A4"/>
    <w:rsid w:val="0062394F"/>
    <w:rsid w:val="00623967"/>
    <w:rsid w:val="00623A23"/>
    <w:rsid w:val="00624B97"/>
    <w:rsid w:val="00625C87"/>
    <w:rsid w:val="00627A18"/>
    <w:rsid w:val="006300A4"/>
    <w:rsid w:val="006310BE"/>
    <w:rsid w:val="006322BA"/>
    <w:rsid w:val="00632702"/>
    <w:rsid w:val="006327A0"/>
    <w:rsid w:val="00632DA7"/>
    <w:rsid w:val="00632E35"/>
    <w:rsid w:val="00633437"/>
    <w:rsid w:val="006334C4"/>
    <w:rsid w:val="006337A0"/>
    <w:rsid w:val="00633CAF"/>
    <w:rsid w:val="00633E93"/>
    <w:rsid w:val="0063497A"/>
    <w:rsid w:val="00634B1E"/>
    <w:rsid w:val="00635905"/>
    <w:rsid w:val="00640FFA"/>
    <w:rsid w:val="00641A87"/>
    <w:rsid w:val="00641D0B"/>
    <w:rsid w:val="0064477B"/>
    <w:rsid w:val="00645261"/>
    <w:rsid w:val="006462F3"/>
    <w:rsid w:val="00646793"/>
    <w:rsid w:val="006469F3"/>
    <w:rsid w:val="00646F60"/>
    <w:rsid w:val="00647256"/>
    <w:rsid w:val="006501E6"/>
    <w:rsid w:val="006504F2"/>
    <w:rsid w:val="006505AB"/>
    <w:rsid w:val="00651676"/>
    <w:rsid w:val="00651C47"/>
    <w:rsid w:val="00653141"/>
    <w:rsid w:val="00653725"/>
    <w:rsid w:val="00653729"/>
    <w:rsid w:val="00654A9B"/>
    <w:rsid w:val="006556E7"/>
    <w:rsid w:val="00656C4E"/>
    <w:rsid w:val="00656DB6"/>
    <w:rsid w:val="00657F8C"/>
    <w:rsid w:val="006603BB"/>
    <w:rsid w:val="006603F0"/>
    <w:rsid w:val="00661160"/>
    <w:rsid w:val="00661C62"/>
    <w:rsid w:val="00661D20"/>
    <w:rsid w:val="00661F46"/>
    <w:rsid w:val="00663225"/>
    <w:rsid w:val="0066348A"/>
    <w:rsid w:val="00663855"/>
    <w:rsid w:val="00664427"/>
    <w:rsid w:val="00664C71"/>
    <w:rsid w:val="00664CE6"/>
    <w:rsid w:val="006652E1"/>
    <w:rsid w:val="00667A26"/>
    <w:rsid w:val="0067073F"/>
    <w:rsid w:val="00670DFE"/>
    <w:rsid w:val="00671E02"/>
    <w:rsid w:val="006725C4"/>
    <w:rsid w:val="00673912"/>
    <w:rsid w:val="006746BA"/>
    <w:rsid w:val="006755B9"/>
    <w:rsid w:val="0067618D"/>
    <w:rsid w:val="006764D8"/>
    <w:rsid w:val="00676D76"/>
    <w:rsid w:val="0068058C"/>
    <w:rsid w:val="006810B5"/>
    <w:rsid w:val="0068114D"/>
    <w:rsid w:val="00681FC5"/>
    <w:rsid w:val="00682045"/>
    <w:rsid w:val="00682165"/>
    <w:rsid w:val="006823D6"/>
    <w:rsid w:val="006823DB"/>
    <w:rsid w:val="00682C16"/>
    <w:rsid w:val="00682C4C"/>
    <w:rsid w:val="0068355A"/>
    <w:rsid w:val="0068369F"/>
    <w:rsid w:val="00683AE3"/>
    <w:rsid w:val="006841DB"/>
    <w:rsid w:val="00686095"/>
    <w:rsid w:val="00690196"/>
    <w:rsid w:val="00690206"/>
    <w:rsid w:val="006904C4"/>
    <w:rsid w:val="006906F8"/>
    <w:rsid w:val="00690D9D"/>
    <w:rsid w:val="00690FC1"/>
    <w:rsid w:val="00691166"/>
    <w:rsid w:val="0069341C"/>
    <w:rsid w:val="006938F3"/>
    <w:rsid w:val="00694685"/>
    <w:rsid w:val="00694F66"/>
    <w:rsid w:val="0069516B"/>
    <w:rsid w:val="00695388"/>
    <w:rsid w:val="006954AA"/>
    <w:rsid w:val="006961A5"/>
    <w:rsid w:val="00696860"/>
    <w:rsid w:val="00697707"/>
    <w:rsid w:val="00697858"/>
    <w:rsid w:val="00697A3D"/>
    <w:rsid w:val="00697F60"/>
    <w:rsid w:val="006A05A7"/>
    <w:rsid w:val="006A1A1F"/>
    <w:rsid w:val="006A31C1"/>
    <w:rsid w:val="006A431E"/>
    <w:rsid w:val="006A4644"/>
    <w:rsid w:val="006A5287"/>
    <w:rsid w:val="006A5AAE"/>
    <w:rsid w:val="006A5C35"/>
    <w:rsid w:val="006A6F4D"/>
    <w:rsid w:val="006B0C8C"/>
    <w:rsid w:val="006B16B2"/>
    <w:rsid w:val="006B185F"/>
    <w:rsid w:val="006B21F3"/>
    <w:rsid w:val="006B3B95"/>
    <w:rsid w:val="006B4033"/>
    <w:rsid w:val="006B5B0F"/>
    <w:rsid w:val="006C1130"/>
    <w:rsid w:val="006C13FB"/>
    <w:rsid w:val="006C14DB"/>
    <w:rsid w:val="006C29FD"/>
    <w:rsid w:val="006C2B30"/>
    <w:rsid w:val="006C3486"/>
    <w:rsid w:val="006C4751"/>
    <w:rsid w:val="006C590A"/>
    <w:rsid w:val="006C6306"/>
    <w:rsid w:val="006C6399"/>
    <w:rsid w:val="006C6741"/>
    <w:rsid w:val="006C6D09"/>
    <w:rsid w:val="006C7057"/>
    <w:rsid w:val="006C78EA"/>
    <w:rsid w:val="006C7B89"/>
    <w:rsid w:val="006D0B5D"/>
    <w:rsid w:val="006D1A4F"/>
    <w:rsid w:val="006D2358"/>
    <w:rsid w:val="006D2B1E"/>
    <w:rsid w:val="006D2C55"/>
    <w:rsid w:val="006D314D"/>
    <w:rsid w:val="006D3184"/>
    <w:rsid w:val="006D3B3D"/>
    <w:rsid w:val="006D4412"/>
    <w:rsid w:val="006D4623"/>
    <w:rsid w:val="006D4627"/>
    <w:rsid w:val="006D4DC7"/>
    <w:rsid w:val="006D5547"/>
    <w:rsid w:val="006D55D8"/>
    <w:rsid w:val="006D61E1"/>
    <w:rsid w:val="006D6B78"/>
    <w:rsid w:val="006D79EC"/>
    <w:rsid w:val="006D7E3B"/>
    <w:rsid w:val="006E241C"/>
    <w:rsid w:val="006E292E"/>
    <w:rsid w:val="006E2C98"/>
    <w:rsid w:val="006E385A"/>
    <w:rsid w:val="006E3B5B"/>
    <w:rsid w:val="006E4F6D"/>
    <w:rsid w:val="006E72E5"/>
    <w:rsid w:val="006E7780"/>
    <w:rsid w:val="006E7C90"/>
    <w:rsid w:val="006F00BB"/>
    <w:rsid w:val="006F028E"/>
    <w:rsid w:val="006F0C2E"/>
    <w:rsid w:val="006F0D54"/>
    <w:rsid w:val="006F17CE"/>
    <w:rsid w:val="006F2844"/>
    <w:rsid w:val="006F31F9"/>
    <w:rsid w:val="006F34E6"/>
    <w:rsid w:val="006F3890"/>
    <w:rsid w:val="006F4041"/>
    <w:rsid w:val="006F4205"/>
    <w:rsid w:val="006F461C"/>
    <w:rsid w:val="006F48CC"/>
    <w:rsid w:val="006F4C62"/>
    <w:rsid w:val="006F5557"/>
    <w:rsid w:val="006F59E2"/>
    <w:rsid w:val="006F5D98"/>
    <w:rsid w:val="006F5EF8"/>
    <w:rsid w:val="006F5FAC"/>
    <w:rsid w:val="006F601F"/>
    <w:rsid w:val="006F660D"/>
    <w:rsid w:val="006F6F0A"/>
    <w:rsid w:val="006F7EFB"/>
    <w:rsid w:val="00701C01"/>
    <w:rsid w:val="00704230"/>
    <w:rsid w:val="00704640"/>
    <w:rsid w:val="00704C9C"/>
    <w:rsid w:val="00705301"/>
    <w:rsid w:val="0070531F"/>
    <w:rsid w:val="00705417"/>
    <w:rsid w:val="007059AC"/>
    <w:rsid w:val="0070752E"/>
    <w:rsid w:val="007078A9"/>
    <w:rsid w:val="00707B7B"/>
    <w:rsid w:val="00710954"/>
    <w:rsid w:val="0071160F"/>
    <w:rsid w:val="007119E4"/>
    <w:rsid w:val="0071250A"/>
    <w:rsid w:val="0071270E"/>
    <w:rsid w:val="007131F4"/>
    <w:rsid w:val="007137F3"/>
    <w:rsid w:val="00715239"/>
    <w:rsid w:val="0071552A"/>
    <w:rsid w:val="00716518"/>
    <w:rsid w:val="0072006C"/>
    <w:rsid w:val="00720AC2"/>
    <w:rsid w:val="007211A7"/>
    <w:rsid w:val="007227C9"/>
    <w:rsid w:val="00723193"/>
    <w:rsid w:val="00723401"/>
    <w:rsid w:val="00723F7C"/>
    <w:rsid w:val="0072419D"/>
    <w:rsid w:val="0072486B"/>
    <w:rsid w:val="007249E8"/>
    <w:rsid w:val="00724A70"/>
    <w:rsid w:val="0072683D"/>
    <w:rsid w:val="00726C64"/>
    <w:rsid w:val="00726F2B"/>
    <w:rsid w:val="007271BA"/>
    <w:rsid w:val="00727578"/>
    <w:rsid w:val="00727A93"/>
    <w:rsid w:val="00727C43"/>
    <w:rsid w:val="007304F3"/>
    <w:rsid w:val="007309F5"/>
    <w:rsid w:val="00730D9A"/>
    <w:rsid w:val="00730FE9"/>
    <w:rsid w:val="007317FF"/>
    <w:rsid w:val="00732ADA"/>
    <w:rsid w:val="00732E87"/>
    <w:rsid w:val="00733C3B"/>
    <w:rsid w:val="007340DF"/>
    <w:rsid w:val="007349DA"/>
    <w:rsid w:val="00735EED"/>
    <w:rsid w:val="00736443"/>
    <w:rsid w:val="007364AF"/>
    <w:rsid w:val="007369AD"/>
    <w:rsid w:val="00737191"/>
    <w:rsid w:val="00737B0A"/>
    <w:rsid w:val="007402A5"/>
    <w:rsid w:val="00742B6D"/>
    <w:rsid w:val="00743777"/>
    <w:rsid w:val="0074392D"/>
    <w:rsid w:val="00743B98"/>
    <w:rsid w:val="00743BF1"/>
    <w:rsid w:val="007440AE"/>
    <w:rsid w:val="00744C6D"/>
    <w:rsid w:val="0074631A"/>
    <w:rsid w:val="007472E7"/>
    <w:rsid w:val="00747B9B"/>
    <w:rsid w:val="0075023F"/>
    <w:rsid w:val="00750823"/>
    <w:rsid w:val="0075084B"/>
    <w:rsid w:val="00751EE8"/>
    <w:rsid w:val="0075210A"/>
    <w:rsid w:val="00752430"/>
    <w:rsid w:val="007535C3"/>
    <w:rsid w:val="0075432D"/>
    <w:rsid w:val="00754F27"/>
    <w:rsid w:val="00755365"/>
    <w:rsid w:val="007559CE"/>
    <w:rsid w:val="00756630"/>
    <w:rsid w:val="00757818"/>
    <w:rsid w:val="00757933"/>
    <w:rsid w:val="00757EC3"/>
    <w:rsid w:val="00760C05"/>
    <w:rsid w:val="00761478"/>
    <w:rsid w:val="007616B6"/>
    <w:rsid w:val="00761A76"/>
    <w:rsid w:val="00761CE4"/>
    <w:rsid w:val="007620FF"/>
    <w:rsid w:val="0076380B"/>
    <w:rsid w:val="007641F6"/>
    <w:rsid w:val="0076546C"/>
    <w:rsid w:val="0076595C"/>
    <w:rsid w:val="00765DAE"/>
    <w:rsid w:val="0076635D"/>
    <w:rsid w:val="0076675A"/>
    <w:rsid w:val="0076678F"/>
    <w:rsid w:val="00766DD6"/>
    <w:rsid w:val="00767799"/>
    <w:rsid w:val="0077122F"/>
    <w:rsid w:val="00771F1F"/>
    <w:rsid w:val="0077252E"/>
    <w:rsid w:val="007725CE"/>
    <w:rsid w:val="00773134"/>
    <w:rsid w:val="00773B7E"/>
    <w:rsid w:val="00776E8D"/>
    <w:rsid w:val="00780945"/>
    <w:rsid w:val="00780F4C"/>
    <w:rsid w:val="0078211F"/>
    <w:rsid w:val="00782DC2"/>
    <w:rsid w:val="007830B8"/>
    <w:rsid w:val="00783485"/>
    <w:rsid w:val="00783494"/>
    <w:rsid w:val="00783791"/>
    <w:rsid w:val="00785B0E"/>
    <w:rsid w:val="00786074"/>
    <w:rsid w:val="007863F0"/>
    <w:rsid w:val="007871D9"/>
    <w:rsid w:val="00787CE6"/>
    <w:rsid w:val="007905D4"/>
    <w:rsid w:val="00790B8E"/>
    <w:rsid w:val="00791016"/>
    <w:rsid w:val="007920AF"/>
    <w:rsid w:val="007922AC"/>
    <w:rsid w:val="007923A3"/>
    <w:rsid w:val="00792443"/>
    <w:rsid w:val="0079244D"/>
    <w:rsid w:val="00793571"/>
    <w:rsid w:val="0079384F"/>
    <w:rsid w:val="00794BD6"/>
    <w:rsid w:val="00795C1E"/>
    <w:rsid w:val="00795D99"/>
    <w:rsid w:val="00795ECD"/>
    <w:rsid w:val="00797925"/>
    <w:rsid w:val="007A0858"/>
    <w:rsid w:val="007A0912"/>
    <w:rsid w:val="007A292A"/>
    <w:rsid w:val="007A2E86"/>
    <w:rsid w:val="007A3E8B"/>
    <w:rsid w:val="007A4580"/>
    <w:rsid w:val="007A4772"/>
    <w:rsid w:val="007A4843"/>
    <w:rsid w:val="007A6317"/>
    <w:rsid w:val="007A7156"/>
    <w:rsid w:val="007A71F2"/>
    <w:rsid w:val="007A79B8"/>
    <w:rsid w:val="007A7E2E"/>
    <w:rsid w:val="007B0258"/>
    <w:rsid w:val="007B0A1E"/>
    <w:rsid w:val="007B0B4D"/>
    <w:rsid w:val="007B282A"/>
    <w:rsid w:val="007B2D9C"/>
    <w:rsid w:val="007B33B6"/>
    <w:rsid w:val="007B4F87"/>
    <w:rsid w:val="007B5972"/>
    <w:rsid w:val="007B6FB9"/>
    <w:rsid w:val="007C02AB"/>
    <w:rsid w:val="007C18B6"/>
    <w:rsid w:val="007C1BDA"/>
    <w:rsid w:val="007C2C58"/>
    <w:rsid w:val="007C39BF"/>
    <w:rsid w:val="007C401A"/>
    <w:rsid w:val="007C466C"/>
    <w:rsid w:val="007C533F"/>
    <w:rsid w:val="007C5ED3"/>
    <w:rsid w:val="007C6BC6"/>
    <w:rsid w:val="007C71DE"/>
    <w:rsid w:val="007D00BA"/>
    <w:rsid w:val="007D105D"/>
    <w:rsid w:val="007D1396"/>
    <w:rsid w:val="007D23F8"/>
    <w:rsid w:val="007D2793"/>
    <w:rsid w:val="007D2A98"/>
    <w:rsid w:val="007D2D94"/>
    <w:rsid w:val="007D2F05"/>
    <w:rsid w:val="007D36F7"/>
    <w:rsid w:val="007D4FF3"/>
    <w:rsid w:val="007D5552"/>
    <w:rsid w:val="007D555F"/>
    <w:rsid w:val="007D660D"/>
    <w:rsid w:val="007D694C"/>
    <w:rsid w:val="007D6D67"/>
    <w:rsid w:val="007D797E"/>
    <w:rsid w:val="007E059F"/>
    <w:rsid w:val="007E06F0"/>
    <w:rsid w:val="007E099A"/>
    <w:rsid w:val="007E0BCD"/>
    <w:rsid w:val="007E111E"/>
    <w:rsid w:val="007E15A8"/>
    <w:rsid w:val="007E1884"/>
    <w:rsid w:val="007E2CC7"/>
    <w:rsid w:val="007E4335"/>
    <w:rsid w:val="007E4A87"/>
    <w:rsid w:val="007E4FFB"/>
    <w:rsid w:val="007E53B4"/>
    <w:rsid w:val="007E6BEE"/>
    <w:rsid w:val="007E7DB8"/>
    <w:rsid w:val="007F199E"/>
    <w:rsid w:val="007F1E81"/>
    <w:rsid w:val="007F236F"/>
    <w:rsid w:val="007F2416"/>
    <w:rsid w:val="007F24D1"/>
    <w:rsid w:val="007F2CB7"/>
    <w:rsid w:val="007F2F1A"/>
    <w:rsid w:val="007F3689"/>
    <w:rsid w:val="007F505C"/>
    <w:rsid w:val="007F513A"/>
    <w:rsid w:val="007F5604"/>
    <w:rsid w:val="007F599F"/>
    <w:rsid w:val="007F6363"/>
    <w:rsid w:val="007F6CD6"/>
    <w:rsid w:val="007F799F"/>
    <w:rsid w:val="007F7A39"/>
    <w:rsid w:val="007F7FFE"/>
    <w:rsid w:val="0080083D"/>
    <w:rsid w:val="0080171C"/>
    <w:rsid w:val="00801F01"/>
    <w:rsid w:val="00802011"/>
    <w:rsid w:val="00802170"/>
    <w:rsid w:val="008027D6"/>
    <w:rsid w:val="00802AB8"/>
    <w:rsid w:val="00802C5A"/>
    <w:rsid w:val="00804EF5"/>
    <w:rsid w:val="00805C18"/>
    <w:rsid w:val="00806250"/>
    <w:rsid w:val="008066E9"/>
    <w:rsid w:val="00806932"/>
    <w:rsid w:val="00807890"/>
    <w:rsid w:val="00807DB1"/>
    <w:rsid w:val="00811533"/>
    <w:rsid w:val="00811941"/>
    <w:rsid w:val="00812CA8"/>
    <w:rsid w:val="0081316E"/>
    <w:rsid w:val="00813CFF"/>
    <w:rsid w:val="00814DE0"/>
    <w:rsid w:val="00816207"/>
    <w:rsid w:val="00816252"/>
    <w:rsid w:val="00820D76"/>
    <w:rsid w:val="008213E6"/>
    <w:rsid w:val="00821890"/>
    <w:rsid w:val="0082191E"/>
    <w:rsid w:val="00821A42"/>
    <w:rsid w:val="00821C00"/>
    <w:rsid w:val="008223E2"/>
    <w:rsid w:val="00823147"/>
    <w:rsid w:val="00823742"/>
    <w:rsid w:val="0082517C"/>
    <w:rsid w:val="008301F1"/>
    <w:rsid w:val="00830705"/>
    <w:rsid w:val="008311BD"/>
    <w:rsid w:val="0083129D"/>
    <w:rsid w:val="00831535"/>
    <w:rsid w:val="00831D98"/>
    <w:rsid w:val="00831F9B"/>
    <w:rsid w:val="00834081"/>
    <w:rsid w:val="00834124"/>
    <w:rsid w:val="008345FA"/>
    <w:rsid w:val="008355B8"/>
    <w:rsid w:val="008401A6"/>
    <w:rsid w:val="00841CBD"/>
    <w:rsid w:val="00842491"/>
    <w:rsid w:val="00843A0C"/>
    <w:rsid w:val="00845E14"/>
    <w:rsid w:val="0084651E"/>
    <w:rsid w:val="00846BA6"/>
    <w:rsid w:val="00846E7C"/>
    <w:rsid w:val="00847699"/>
    <w:rsid w:val="00850210"/>
    <w:rsid w:val="00850299"/>
    <w:rsid w:val="0085091D"/>
    <w:rsid w:val="00851742"/>
    <w:rsid w:val="00851CB7"/>
    <w:rsid w:val="00851F81"/>
    <w:rsid w:val="008543AF"/>
    <w:rsid w:val="00856059"/>
    <w:rsid w:val="0085659D"/>
    <w:rsid w:val="00856FB9"/>
    <w:rsid w:val="00857357"/>
    <w:rsid w:val="0085790D"/>
    <w:rsid w:val="0085795F"/>
    <w:rsid w:val="00860856"/>
    <w:rsid w:val="0086088A"/>
    <w:rsid w:val="00860915"/>
    <w:rsid w:val="00860A6A"/>
    <w:rsid w:val="00861136"/>
    <w:rsid w:val="00862593"/>
    <w:rsid w:val="00862782"/>
    <w:rsid w:val="00862952"/>
    <w:rsid w:val="00862F61"/>
    <w:rsid w:val="00864812"/>
    <w:rsid w:val="00864C0C"/>
    <w:rsid w:val="00865734"/>
    <w:rsid w:val="008668CC"/>
    <w:rsid w:val="008669C2"/>
    <w:rsid w:val="00866D4B"/>
    <w:rsid w:val="00867080"/>
    <w:rsid w:val="00870020"/>
    <w:rsid w:val="0087019B"/>
    <w:rsid w:val="008705A1"/>
    <w:rsid w:val="0087268A"/>
    <w:rsid w:val="0087374E"/>
    <w:rsid w:val="00874EE6"/>
    <w:rsid w:val="00875D43"/>
    <w:rsid w:val="0087608E"/>
    <w:rsid w:val="00876505"/>
    <w:rsid w:val="0087664A"/>
    <w:rsid w:val="00876A65"/>
    <w:rsid w:val="008770DC"/>
    <w:rsid w:val="00877BD4"/>
    <w:rsid w:val="00877C16"/>
    <w:rsid w:val="0088023C"/>
    <w:rsid w:val="0088120E"/>
    <w:rsid w:val="00882EEE"/>
    <w:rsid w:val="00882FBE"/>
    <w:rsid w:val="00883A34"/>
    <w:rsid w:val="0088493F"/>
    <w:rsid w:val="00887D22"/>
    <w:rsid w:val="00892049"/>
    <w:rsid w:val="008923BE"/>
    <w:rsid w:val="00892787"/>
    <w:rsid w:val="008928BD"/>
    <w:rsid w:val="00892C62"/>
    <w:rsid w:val="00893552"/>
    <w:rsid w:val="00893C3A"/>
    <w:rsid w:val="00894336"/>
    <w:rsid w:val="0089487A"/>
    <w:rsid w:val="008949C6"/>
    <w:rsid w:val="00894C4C"/>
    <w:rsid w:val="0089512E"/>
    <w:rsid w:val="00896AC8"/>
    <w:rsid w:val="00897A39"/>
    <w:rsid w:val="008A07CD"/>
    <w:rsid w:val="008A0842"/>
    <w:rsid w:val="008A1C9F"/>
    <w:rsid w:val="008A3B3D"/>
    <w:rsid w:val="008A4057"/>
    <w:rsid w:val="008A5BC4"/>
    <w:rsid w:val="008A5C02"/>
    <w:rsid w:val="008A6145"/>
    <w:rsid w:val="008A6747"/>
    <w:rsid w:val="008A6CA9"/>
    <w:rsid w:val="008A79E0"/>
    <w:rsid w:val="008B1232"/>
    <w:rsid w:val="008B1941"/>
    <w:rsid w:val="008B1FF3"/>
    <w:rsid w:val="008B33C2"/>
    <w:rsid w:val="008B388A"/>
    <w:rsid w:val="008B4D97"/>
    <w:rsid w:val="008B4FA9"/>
    <w:rsid w:val="008B6450"/>
    <w:rsid w:val="008B65CF"/>
    <w:rsid w:val="008B74AD"/>
    <w:rsid w:val="008B79B9"/>
    <w:rsid w:val="008C01BC"/>
    <w:rsid w:val="008C06F2"/>
    <w:rsid w:val="008C2DC3"/>
    <w:rsid w:val="008C30EF"/>
    <w:rsid w:val="008C3962"/>
    <w:rsid w:val="008C39E5"/>
    <w:rsid w:val="008C3A21"/>
    <w:rsid w:val="008C4951"/>
    <w:rsid w:val="008C5412"/>
    <w:rsid w:val="008C6115"/>
    <w:rsid w:val="008C7C96"/>
    <w:rsid w:val="008C7D17"/>
    <w:rsid w:val="008D1022"/>
    <w:rsid w:val="008D12C2"/>
    <w:rsid w:val="008D1BC1"/>
    <w:rsid w:val="008D2681"/>
    <w:rsid w:val="008D26B5"/>
    <w:rsid w:val="008D29E8"/>
    <w:rsid w:val="008D3DCF"/>
    <w:rsid w:val="008D44D0"/>
    <w:rsid w:val="008D611A"/>
    <w:rsid w:val="008E01A6"/>
    <w:rsid w:val="008E05DC"/>
    <w:rsid w:val="008E0759"/>
    <w:rsid w:val="008E0F0B"/>
    <w:rsid w:val="008E0F50"/>
    <w:rsid w:val="008E23C1"/>
    <w:rsid w:val="008E3C68"/>
    <w:rsid w:val="008E3E7E"/>
    <w:rsid w:val="008E41FC"/>
    <w:rsid w:val="008E4480"/>
    <w:rsid w:val="008E7D0B"/>
    <w:rsid w:val="008F025A"/>
    <w:rsid w:val="008F047E"/>
    <w:rsid w:val="008F08D2"/>
    <w:rsid w:val="008F160C"/>
    <w:rsid w:val="008F1863"/>
    <w:rsid w:val="008F1999"/>
    <w:rsid w:val="008F20A0"/>
    <w:rsid w:val="008F3722"/>
    <w:rsid w:val="008F44AF"/>
    <w:rsid w:val="008F4551"/>
    <w:rsid w:val="008F4647"/>
    <w:rsid w:val="008F5F80"/>
    <w:rsid w:val="008F6FC6"/>
    <w:rsid w:val="008F75FA"/>
    <w:rsid w:val="008F78F9"/>
    <w:rsid w:val="00900120"/>
    <w:rsid w:val="00900D4F"/>
    <w:rsid w:val="00902392"/>
    <w:rsid w:val="00902E9F"/>
    <w:rsid w:val="00903080"/>
    <w:rsid w:val="009038AE"/>
    <w:rsid w:val="009038FC"/>
    <w:rsid w:val="00904199"/>
    <w:rsid w:val="009073EB"/>
    <w:rsid w:val="00907678"/>
    <w:rsid w:val="009076C2"/>
    <w:rsid w:val="009078F0"/>
    <w:rsid w:val="009078FB"/>
    <w:rsid w:val="00910EAE"/>
    <w:rsid w:val="00911AE0"/>
    <w:rsid w:val="0091254D"/>
    <w:rsid w:val="00913E7C"/>
    <w:rsid w:val="009161ED"/>
    <w:rsid w:val="0091646B"/>
    <w:rsid w:val="00916929"/>
    <w:rsid w:val="00916EB4"/>
    <w:rsid w:val="0091722A"/>
    <w:rsid w:val="009172EC"/>
    <w:rsid w:val="00921A54"/>
    <w:rsid w:val="00922068"/>
    <w:rsid w:val="009252DF"/>
    <w:rsid w:val="009260A7"/>
    <w:rsid w:val="00926305"/>
    <w:rsid w:val="009263D5"/>
    <w:rsid w:val="009263DF"/>
    <w:rsid w:val="00926C9E"/>
    <w:rsid w:val="009273BA"/>
    <w:rsid w:val="00930A10"/>
    <w:rsid w:val="009318CD"/>
    <w:rsid w:val="00932BF1"/>
    <w:rsid w:val="009334F5"/>
    <w:rsid w:val="00933C88"/>
    <w:rsid w:val="00936BCA"/>
    <w:rsid w:val="00936EF8"/>
    <w:rsid w:val="009408FD"/>
    <w:rsid w:val="0094091E"/>
    <w:rsid w:val="00940C66"/>
    <w:rsid w:val="0094106B"/>
    <w:rsid w:val="009419B6"/>
    <w:rsid w:val="00941C49"/>
    <w:rsid w:val="0094324F"/>
    <w:rsid w:val="00944C85"/>
    <w:rsid w:val="009453B9"/>
    <w:rsid w:val="00945E3B"/>
    <w:rsid w:val="00946213"/>
    <w:rsid w:val="00946303"/>
    <w:rsid w:val="009510DE"/>
    <w:rsid w:val="009525D6"/>
    <w:rsid w:val="00953203"/>
    <w:rsid w:val="00953437"/>
    <w:rsid w:val="00953464"/>
    <w:rsid w:val="0095377F"/>
    <w:rsid w:val="0095551F"/>
    <w:rsid w:val="00955C02"/>
    <w:rsid w:val="00955C4A"/>
    <w:rsid w:val="00957145"/>
    <w:rsid w:val="00957EFA"/>
    <w:rsid w:val="00960B44"/>
    <w:rsid w:val="00960F68"/>
    <w:rsid w:val="00961CD4"/>
    <w:rsid w:val="00963038"/>
    <w:rsid w:val="009636DD"/>
    <w:rsid w:val="0096422A"/>
    <w:rsid w:val="009644D4"/>
    <w:rsid w:val="0096472D"/>
    <w:rsid w:val="00965651"/>
    <w:rsid w:val="00966C50"/>
    <w:rsid w:val="00966D75"/>
    <w:rsid w:val="00970A5E"/>
    <w:rsid w:val="00970F60"/>
    <w:rsid w:val="009727EB"/>
    <w:rsid w:val="00974059"/>
    <w:rsid w:val="009740D3"/>
    <w:rsid w:val="00975C3F"/>
    <w:rsid w:val="00976479"/>
    <w:rsid w:val="00976B1F"/>
    <w:rsid w:val="00976BE6"/>
    <w:rsid w:val="009800DD"/>
    <w:rsid w:val="009801DF"/>
    <w:rsid w:val="009811E9"/>
    <w:rsid w:val="00981777"/>
    <w:rsid w:val="00981D06"/>
    <w:rsid w:val="0098269F"/>
    <w:rsid w:val="0098457F"/>
    <w:rsid w:val="00984BD2"/>
    <w:rsid w:val="00984EDC"/>
    <w:rsid w:val="00986DD4"/>
    <w:rsid w:val="0099019C"/>
    <w:rsid w:val="00990284"/>
    <w:rsid w:val="0099131E"/>
    <w:rsid w:val="00991632"/>
    <w:rsid w:val="00993214"/>
    <w:rsid w:val="009937B0"/>
    <w:rsid w:val="00993CBD"/>
    <w:rsid w:val="00995D06"/>
    <w:rsid w:val="00996170"/>
    <w:rsid w:val="00996487"/>
    <w:rsid w:val="00996795"/>
    <w:rsid w:val="00996D6B"/>
    <w:rsid w:val="009A2268"/>
    <w:rsid w:val="009A2697"/>
    <w:rsid w:val="009A3AF2"/>
    <w:rsid w:val="009A502A"/>
    <w:rsid w:val="009A555B"/>
    <w:rsid w:val="009A5F7E"/>
    <w:rsid w:val="009A6CC8"/>
    <w:rsid w:val="009A7D77"/>
    <w:rsid w:val="009B0E54"/>
    <w:rsid w:val="009B0F5E"/>
    <w:rsid w:val="009B1F36"/>
    <w:rsid w:val="009B20C0"/>
    <w:rsid w:val="009B3846"/>
    <w:rsid w:val="009B3C9C"/>
    <w:rsid w:val="009B446C"/>
    <w:rsid w:val="009B45AD"/>
    <w:rsid w:val="009B4CDC"/>
    <w:rsid w:val="009B7013"/>
    <w:rsid w:val="009C0950"/>
    <w:rsid w:val="009C128F"/>
    <w:rsid w:val="009C1E12"/>
    <w:rsid w:val="009C213E"/>
    <w:rsid w:val="009C2CDD"/>
    <w:rsid w:val="009C2EA4"/>
    <w:rsid w:val="009C306C"/>
    <w:rsid w:val="009C32AC"/>
    <w:rsid w:val="009C45BA"/>
    <w:rsid w:val="009C4E86"/>
    <w:rsid w:val="009C6392"/>
    <w:rsid w:val="009C6537"/>
    <w:rsid w:val="009C73F8"/>
    <w:rsid w:val="009C749E"/>
    <w:rsid w:val="009C7CE6"/>
    <w:rsid w:val="009D0BE6"/>
    <w:rsid w:val="009D30A5"/>
    <w:rsid w:val="009D3619"/>
    <w:rsid w:val="009D37D8"/>
    <w:rsid w:val="009D40A4"/>
    <w:rsid w:val="009D4784"/>
    <w:rsid w:val="009D597B"/>
    <w:rsid w:val="009D5A8B"/>
    <w:rsid w:val="009D5F9D"/>
    <w:rsid w:val="009D6760"/>
    <w:rsid w:val="009D7482"/>
    <w:rsid w:val="009D78D5"/>
    <w:rsid w:val="009D7B6E"/>
    <w:rsid w:val="009E0962"/>
    <w:rsid w:val="009E0D51"/>
    <w:rsid w:val="009E0F94"/>
    <w:rsid w:val="009E1840"/>
    <w:rsid w:val="009E1F17"/>
    <w:rsid w:val="009E3240"/>
    <w:rsid w:val="009E36D9"/>
    <w:rsid w:val="009E48F8"/>
    <w:rsid w:val="009E4F71"/>
    <w:rsid w:val="009E503E"/>
    <w:rsid w:val="009E5DC8"/>
    <w:rsid w:val="009E62CC"/>
    <w:rsid w:val="009E68A2"/>
    <w:rsid w:val="009E6A3E"/>
    <w:rsid w:val="009E70FD"/>
    <w:rsid w:val="009F00A3"/>
    <w:rsid w:val="009F032E"/>
    <w:rsid w:val="009F0D2D"/>
    <w:rsid w:val="009F0DC1"/>
    <w:rsid w:val="009F103B"/>
    <w:rsid w:val="009F11A3"/>
    <w:rsid w:val="009F1A6A"/>
    <w:rsid w:val="009F230E"/>
    <w:rsid w:val="009F27A0"/>
    <w:rsid w:val="009F2A22"/>
    <w:rsid w:val="009F2AB4"/>
    <w:rsid w:val="009F3C09"/>
    <w:rsid w:val="009F48C7"/>
    <w:rsid w:val="009F4BF7"/>
    <w:rsid w:val="009F57B6"/>
    <w:rsid w:val="009F58A8"/>
    <w:rsid w:val="009F7343"/>
    <w:rsid w:val="009F7FC4"/>
    <w:rsid w:val="00A014D2"/>
    <w:rsid w:val="00A02CB4"/>
    <w:rsid w:val="00A0406C"/>
    <w:rsid w:val="00A04109"/>
    <w:rsid w:val="00A04200"/>
    <w:rsid w:val="00A06F8C"/>
    <w:rsid w:val="00A07EE5"/>
    <w:rsid w:val="00A13119"/>
    <w:rsid w:val="00A13E42"/>
    <w:rsid w:val="00A15054"/>
    <w:rsid w:val="00A204BE"/>
    <w:rsid w:val="00A20A4F"/>
    <w:rsid w:val="00A20D38"/>
    <w:rsid w:val="00A20DB5"/>
    <w:rsid w:val="00A219D7"/>
    <w:rsid w:val="00A21B47"/>
    <w:rsid w:val="00A21F50"/>
    <w:rsid w:val="00A22148"/>
    <w:rsid w:val="00A223A9"/>
    <w:rsid w:val="00A239D5"/>
    <w:rsid w:val="00A23AAD"/>
    <w:rsid w:val="00A24F31"/>
    <w:rsid w:val="00A258D9"/>
    <w:rsid w:val="00A264E1"/>
    <w:rsid w:val="00A26512"/>
    <w:rsid w:val="00A26DD9"/>
    <w:rsid w:val="00A2713D"/>
    <w:rsid w:val="00A27226"/>
    <w:rsid w:val="00A2730D"/>
    <w:rsid w:val="00A27E25"/>
    <w:rsid w:val="00A27F50"/>
    <w:rsid w:val="00A30582"/>
    <w:rsid w:val="00A30828"/>
    <w:rsid w:val="00A310BE"/>
    <w:rsid w:val="00A31201"/>
    <w:rsid w:val="00A31391"/>
    <w:rsid w:val="00A32893"/>
    <w:rsid w:val="00A32920"/>
    <w:rsid w:val="00A33378"/>
    <w:rsid w:val="00A3339F"/>
    <w:rsid w:val="00A33409"/>
    <w:rsid w:val="00A34C61"/>
    <w:rsid w:val="00A34DAD"/>
    <w:rsid w:val="00A3515E"/>
    <w:rsid w:val="00A35F0D"/>
    <w:rsid w:val="00A3762F"/>
    <w:rsid w:val="00A379E1"/>
    <w:rsid w:val="00A37CB4"/>
    <w:rsid w:val="00A406E7"/>
    <w:rsid w:val="00A40908"/>
    <w:rsid w:val="00A41034"/>
    <w:rsid w:val="00A4163F"/>
    <w:rsid w:val="00A4192F"/>
    <w:rsid w:val="00A4235B"/>
    <w:rsid w:val="00A424FC"/>
    <w:rsid w:val="00A42CAE"/>
    <w:rsid w:val="00A44261"/>
    <w:rsid w:val="00A442B7"/>
    <w:rsid w:val="00A449B9"/>
    <w:rsid w:val="00A44DB5"/>
    <w:rsid w:val="00A4552D"/>
    <w:rsid w:val="00A4680F"/>
    <w:rsid w:val="00A46CCD"/>
    <w:rsid w:val="00A47C34"/>
    <w:rsid w:val="00A50022"/>
    <w:rsid w:val="00A504BF"/>
    <w:rsid w:val="00A50998"/>
    <w:rsid w:val="00A5142E"/>
    <w:rsid w:val="00A51FDD"/>
    <w:rsid w:val="00A52CD0"/>
    <w:rsid w:val="00A535D4"/>
    <w:rsid w:val="00A539CC"/>
    <w:rsid w:val="00A548E5"/>
    <w:rsid w:val="00A55D69"/>
    <w:rsid w:val="00A5614F"/>
    <w:rsid w:val="00A57A2F"/>
    <w:rsid w:val="00A57C81"/>
    <w:rsid w:val="00A57CCD"/>
    <w:rsid w:val="00A60EE0"/>
    <w:rsid w:val="00A61886"/>
    <w:rsid w:val="00A61F6E"/>
    <w:rsid w:val="00A6342A"/>
    <w:rsid w:val="00A6370A"/>
    <w:rsid w:val="00A6441C"/>
    <w:rsid w:val="00A65633"/>
    <w:rsid w:val="00A65C0B"/>
    <w:rsid w:val="00A67F5C"/>
    <w:rsid w:val="00A7014F"/>
    <w:rsid w:val="00A704CE"/>
    <w:rsid w:val="00A72D87"/>
    <w:rsid w:val="00A72E88"/>
    <w:rsid w:val="00A7372D"/>
    <w:rsid w:val="00A73D4A"/>
    <w:rsid w:val="00A75B5B"/>
    <w:rsid w:val="00A75C70"/>
    <w:rsid w:val="00A762D0"/>
    <w:rsid w:val="00A76422"/>
    <w:rsid w:val="00A77A13"/>
    <w:rsid w:val="00A8046E"/>
    <w:rsid w:val="00A808E7"/>
    <w:rsid w:val="00A8227D"/>
    <w:rsid w:val="00A825B3"/>
    <w:rsid w:val="00A82F25"/>
    <w:rsid w:val="00A8472F"/>
    <w:rsid w:val="00A84BFD"/>
    <w:rsid w:val="00A8516E"/>
    <w:rsid w:val="00A85397"/>
    <w:rsid w:val="00A85920"/>
    <w:rsid w:val="00A8625E"/>
    <w:rsid w:val="00A90741"/>
    <w:rsid w:val="00A90C37"/>
    <w:rsid w:val="00A92116"/>
    <w:rsid w:val="00A93BCB"/>
    <w:rsid w:val="00A952E2"/>
    <w:rsid w:val="00A95963"/>
    <w:rsid w:val="00A96616"/>
    <w:rsid w:val="00A9672E"/>
    <w:rsid w:val="00A96C04"/>
    <w:rsid w:val="00A9788B"/>
    <w:rsid w:val="00AA0736"/>
    <w:rsid w:val="00AA1841"/>
    <w:rsid w:val="00AA1C32"/>
    <w:rsid w:val="00AA22E2"/>
    <w:rsid w:val="00AA266A"/>
    <w:rsid w:val="00AA2E8D"/>
    <w:rsid w:val="00AA4CF6"/>
    <w:rsid w:val="00AA5F81"/>
    <w:rsid w:val="00AA65C9"/>
    <w:rsid w:val="00AA66BD"/>
    <w:rsid w:val="00AA6855"/>
    <w:rsid w:val="00AA693C"/>
    <w:rsid w:val="00AA7226"/>
    <w:rsid w:val="00AA7940"/>
    <w:rsid w:val="00AA7CC1"/>
    <w:rsid w:val="00AB3223"/>
    <w:rsid w:val="00AB3F1D"/>
    <w:rsid w:val="00AB4013"/>
    <w:rsid w:val="00AB4680"/>
    <w:rsid w:val="00AB50B4"/>
    <w:rsid w:val="00AB528A"/>
    <w:rsid w:val="00AB5571"/>
    <w:rsid w:val="00AB5797"/>
    <w:rsid w:val="00AB5BDA"/>
    <w:rsid w:val="00AB6928"/>
    <w:rsid w:val="00AB7005"/>
    <w:rsid w:val="00AB726F"/>
    <w:rsid w:val="00AC36E4"/>
    <w:rsid w:val="00AC40CE"/>
    <w:rsid w:val="00AC489A"/>
    <w:rsid w:val="00AC503B"/>
    <w:rsid w:val="00AC5341"/>
    <w:rsid w:val="00AC64A9"/>
    <w:rsid w:val="00AC64F7"/>
    <w:rsid w:val="00AC65DA"/>
    <w:rsid w:val="00AC79FE"/>
    <w:rsid w:val="00AD0234"/>
    <w:rsid w:val="00AD0C7D"/>
    <w:rsid w:val="00AD328F"/>
    <w:rsid w:val="00AD3B42"/>
    <w:rsid w:val="00AD52E6"/>
    <w:rsid w:val="00AD5A2B"/>
    <w:rsid w:val="00AD5DD8"/>
    <w:rsid w:val="00AD62FC"/>
    <w:rsid w:val="00AD6774"/>
    <w:rsid w:val="00AD71D2"/>
    <w:rsid w:val="00AD79D3"/>
    <w:rsid w:val="00AE1DBA"/>
    <w:rsid w:val="00AE381E"/>
    <w:rsid w:val="00AE3D02"/>
    <w:rsid w:val="00AE430E"/>
    <w:rsid w:val="00AE459A"/>
    <w:rsid w:val="00AE4C12"/>
    <w:rsid w:val="00AE4C74"/>
    <w:rsid w:val="00AE4C99"/>
    <w:rsid w:val="00AE5424"/>
    <w:rsid w:val="00AE68D9"/>
    <w:rsid w:val="00AE6957"/>
    <w:rsid w:val="00AF19A9"/>
    <w:rsid w:val="00AF1ED5"/>
    <w:rsid w:val="00AF1EE5"/>
    <w:rsid w:val="00AF1F9E"/>
    <w:rsid w:val="00AF21FF"/>
    <w:rsid w:val="00AF2AFD"/>
    <w:rsid w:val="00AF2B8E"/>
    <w:rsid w:val="00AF2CF5"/>
    <w:rsid w:val="00AF2E1B"/>
    <w:rsid w:val="00AF54E5"/>
    <w:rsid w:val="00AF5E0E"/>
    <w:rsid w:val="00AF6806"/>
    <w:rsid w:val="00AF7A4C"/>
    <w:rsid w:val="00B006D5"/>
    <w:rsid w:val="00B00749"/>
    <w:rsid w:val="00B01B81"/>
    <w:rsid w:val="00B027B2"/>
    <w:rsid w:val="00B02B14"/>
    <w:rsid w:val="00B030AD"/>
    <w:rsid w:val="00B033A4"/>
    <w:rsid w:val="00B03889"/>
    <w:rsid w:val="00B03AFC"/>
    <w:rsid w:val="00B04369"/>
    <w:rsid w:val="00B04812"/>
    <w:rsid w:val="00B05136"/>
    <w:rsid w:val="00B06FB8"/>
    <w:rsid w:val="00B073BB"/>
    <w:rsid w:val="00B07903"/>
    <w:rsid w:val="00B10920"/>
    <w:rsid w:val="00B10A88"/>
    <w:rsid w:val="00B111DB"/>
    <w:rsid w:val="00B114B9"/>
    <w:rsid w:val="00B1288C"/>
    <w:rsid w:val="00B1295C"/>
    <w:rsid w:val="00B132D9"/>
    <w:rsid w:val="00B13C55"/>
    <w:rsid w:val="00B14EF5"/>
    <w:rsid w:val="00B15564"/>
    <w:rsid w:val="00B15AAC"/>
    <w:rsid w:val="00B16148"/>
    <w:rsid w:val="00B16FB6"/>
    <w:rsid w:val="00B172DF"/>
    <w:rsid w:val="00B173A2"/>
    <w:rsid w:val="00B17621"/>
    <w:rsid w:val="00B20612"/>
    <w:rsid w:val="00B21B81"/>
    <w:rsid w:val="00B22545"/>
    <w:rsid w:val="00B22E90"/>
    <w:rsid w:val="00B231AE"/>
    <w:rsid w:val="00B24C7B"/>
    <w:rsid w:val="00B2552A"/>
    <w:rsid w:val="00B25B6D"/>
    <w:rsid w:val="00B261B1"/>
    <w:rsid w:val="00B265EF"/>
    <w:rsid w:val="00B26D95"/>
    <w:rsid w:val="00B273E9"/>
    <w:rsid w:val="00B30C4E"/>
    <w:rsid w:val="00B323B9"/>
    <w:rsid w:val="00B338C9"/>
    <w:rsid w:val="00B33BC5"/>
    <w:rsid w:val="00B34237"/>
    <w:rsid w:val="00B35945"/>
    <w:rsid w:val="00B35CB7"/>
    <w:rsid w:val="00B36838"/>
    <w:rsid w:val="00B36ECD"/>
    <w:rsid w:val="00B40A32"/>
    <w:rsid w:val="00B419E8"/>
    <w:rsid w:val="00B42AFD"/>
    <w:rsid w:val="00B44AB2"/>
    <w:rsid w:val="00B451E4"/>
    <w:rsid w:val="00B45F61"/>
    <w:rsid w:val="00B476C1"/>
    <w:rsid w:val="00B47866"/>
    <w:rsid w:val="00B47BA6"/>
    <w:rsid w:val="00B47F7D"/>
    <w:rsid w:val="00B50BE8"/>
    <w:rsid w:val="00B50EFD"/>
    <w:rsid w:val="00B51446"/>
    <w:rsid w:val="00B51682"/>
    <w:rsid w:val="00B51B35"/>
    <w:rsid w:val="00B51EA7"/>
    <w:rsid w:val="00B53E76"/>
    <w:rsid w:val="00B54B98"/>
    <w:rsid w:val="00B54F36"/>
    <w:rsid w:val="00B552B0"/>
    <w:rsid w:val="00B554A2"/>
    <w:rsid w:val="00B556DB"/>
    <w:rsid w:val="00B600DE"/>
    <w:rsid w:val="00B60FD1"/>
    <w:rsid w:val="00B611FC"/>
    <w:rsid w:val="00B61267"/>
    <w:rsid w:val="00B646E4"/>
    <w:rsid w:val="00B64915"/>
    <w:rsid w:val="00B6558D"/>
    <w:rsid w:val="00B6627C"/>
    <w:rsid w:val="00B667D4"/>
    <w:rsid w:val="00B66CA4"/>
    <w:rsid w:val="00B66FA6"/>
    <w:rsid w:val="00B70AD6"/>
    <w:rsid w:val="00B72ED2"/>
    <w:rsid w:val="00B736CF"/>
    <w:rsid w:val="00B742CE"/>
    <w:rsid w:val="00B7456F"/>
    <w:rsid w:val="00B7522C"/>
    <w:rsid w:val="00B754F0"/>
    <w:rsid w:val="00B7562A"/>
    <w:rsid w:val="00B76A15"/>
    <w:rsid w:val="00B7770E"/>
    <w:rsid w:val="00B80A06"/>
    <w:rsid w:val="00B81308"/>
    <w:rsid w:val="00B822C4"/>
    <w:rsid w:val="00B825F4"/>
    <w:rsid w:val="00B82BE2"/>
    <w:rsid w:val="00B82D1D"/>
    <w:rsid w:val="00B8492D"/>
    <w:rsid w:val="00B84D1B"/>
    <w:rsid w:val="00B865AD"/>
    <w:rsid w:val="00B867B4"/>
    <w:rsid w:val="00B8681B"/>
    <w:rsid w:val="00B86E1A"/>
    <w:rsid w:val="00B87338"/>
    <w:rsid w:val="00B875AF"/>
    <w:rsid w:val="00B8772C"/>
    <w:rsid w:val="00B879B0"/>
    <w:rsid w:val="00B91016"/>
    <w:rsid w:val="00B91B51"/>
    <w:rsid w:val="00B92618"/>
    <w:rsid w:val="00B92A82"/>
    <w:rsid w:val="00B92AD2"/>
    <w:rsid w:val="00B92C16"/>
    <w:rsid w:val="00B92C9E"/>
    <w:rsid w:val="00B938BF"/>
    <w:rsid w:val="00B939D3"/>
    <w:rsid w:val="00B93EBC"/>
    <w:rsid w:val="00B93F47"/>
    <w:rsid w:val="00B94C28"/>
    <w:rsid w:val="00B95D87"/>
    <w:rsid w:val="00B9680B"/>
    <w:rsid w:val="00B96A1F"/>
    <w:rsid w:val="00B96D32"/>
    <w:rsid w:val="00B97737"/>
    <w:rsid w:val="00B977B8"/>
    <w:rsid w:val="00B97B41"/>
    <w:rsid w:val="00B97B55"/>
    <w:rsid w:val="00BA0314"/>
    <w:rsid w:val="00BA0B55"/>
    <w:rsid w:val="00BA113E"/>
    <w:rsid w:val="00BA16EB"/>
    <w:rsid w:val="00BA5075"/>
    <w:rsid w:val="00BA783A"/>
    <w:rsid w:val="00BB01E5"/>
    <w:rsid w:val="00BB03D0"/>
    <w:rsid w:val="00BB1A0A"/>
    <w:rsid w:val="00BB23A2"/>
    <w:rsid w:val="00BB2408"/>
    <w:rsid w:val="00BB25B1"/>
    <w:rsid w:val="00BB2814"/>
    <w:rsid w:val="00BB305D"/>
    <w:rsid w:val="00BB64FE"/>
    <w:rsid w:val="00BB7C65"/>
    <w:rsid w:val="00BB7C82"/>
    <w:rsid w:val="00BB7D10"/>
    <w:rsid w:val="00BC0224"/>
    <w:rsid w:val="00BC1B9F"/>
    <w:rsid w:val="00BC1C05"/>
    <w:rsid w:val="00BC1E91"/>
    <w:rsid w:val="00BC27D9"/>
    <w:rsid w:val="00BC44C7"/>
    <w:rsid w:val="00BC49F6"/>
    <w:rsid w:val="00BC5293"/>
    <w:rsid w:val="00BC52DC"/>
    <w:rsid w:val="00BC564D"/>
    <w:rsid w:val="00BC7286"/>
    <w:rsid w:val="00BD0370"/>
    <w:rsid w:val="00BD053F"/>
    <w:rsid w:val="00BD0E62"/>
    <w:rsid w:val="00BD2907"/>
    <w:rsid w:val="00BD2EF6"/>
    <w:rsid w:val="00BD3DB8"/>
    <w:rsid w:val="00BD4507"/>
    <w:rsid w:val="00BD45B8"/>
    <w:rsid w:val="00BD461E"/>
    <w:rsid w:val="00BD58C1"/>
    <w:rsid w:val="00BD6A70"/>
    <w:rsid w:val="00BD6DD0"/>
    <w:rsid w:val="00BD6F35"/>
    <w:rsid w:val="00BD7197"/>
    <w:rsid w:val="00BE0873"/>
    <w:rsid w:val="00BE18FD"/>
    <w:rsid w:val="00BE286E"/>
    <w:rsid w:val="00BE2F3A"/>
    <w:rsid w:val="00BE30A5"/>
    <w:rsid w:val="00BE3D64"/>
    <w:rsid w:val="00BE40DF"/>
    <w:rsid w:val="00BE4180"/>
    <w:rsid w:val="00BE59BA"/>
    <w:rsid w:val="00BE6927"/>
    <w:rsid w:val="00BE7775"/>
    <w:rsid w:val="00BE7F9B"/>
    <w:rsid w:val="00BF03A0"/>
    <w:rsid w:val="00BF0D12"/>
    <w:rsid w:val="00BF1134"/>
    <w:rsid w:val="00BF1390"/>
    <w:rsid w:val="00BF1DBF"/>
    <w:rsid w:val="00BF3096"/>
    <w:rsid w:val="00BF5225"/>
    <w:rsid w:val="00C005B4"/>
    <w:rsid w:val="00C019FC"/>
    <w:rsid w:val="00C02119"/>
    <w:rsid w:val="00C0219C"/>
    <w:rsid w:val="00C021FC"/>
    <w:rsid w:val="00C03BDD"/>
    <w:rsid w:val="00C04AC0"/>
    <w:rsid w:val="00C04B98"/>
    <w:rsid w:val="00C04EC3"/>
    <w:rsid w:val="00C0589A"/>
    <w:rsid w:val="00C06259"/>
    <w:rsid w:val="00C06AF9"/>
    <w:rsid w:val="00C06CDF"/>
    <w:rsid w:val="00C06E10"/>
    <w:rsid w:val="00C07E3B"/>
    <w:rsid w:val="00C115E1"/>
    <w:rsid w:val="00C13CDE"/>
    <w:rsid w:val="00C1466F"/>
    <w:rsid w:val="00C14EBB"/>
    <w:rsid w:val="00C16441"/>
    <w:rsid w:val="00C16969"/>
    <w:rsid w:val="00C17886"/>
    <w:rsid w:val="00C20F54"/>
    <w:rsid w:val="00C22F78"/>
    <w:rsid w:val="00C2533B"/>
    <w:rsid w:val="00C255EE"/>
    <w:rsid w:val="00C2635F"/>
    <w:rsid w:val="00C27019"/>
    <w:rsid w:val="00C27DD8"/>
    <w:rsid w:val="00C30E55"/>
    <w:rsid w:val="00C31492"/>
    <w:rsid w:val="00C31559"/>
    <w:rsid w:val="00C315EF"/>
    <w:rsid w:val="00C3316F"/>
    <w:rsid w:val="00C338DA"/>
    <w:rsid w:val="00C341BC"/>
    <w:rsid w:val="00C34E25"/>
    <w:rsid w:val="00C351EB"/>
    <w:rsid w:val="00C354E2"/>
    <w:rsid w:val="00C361EC"/>
    <w:rsid w:val="00C36DCD"/>
    <w:rsid w:val="00C371D5"/>
    <w:rsid w:val="00C40F0C"/>
    <w:rsid w:val="00C424A8"/>
    <w:rsid w:val="00C43122"/>
    <w:rsid w:val="00C4345F"/>
    <w:rsid w:val="00C439B3"/>
    <w:rsid w:val="00C43C2E"/>
    <w:rsid w:val="00C44EDA"/>
    <w:rsid w:val="00C4600A"/>
    <w:rsid w:val="00C4601B"/>
    <w:rsid w:val="00C46070"/>
    <w:rsid w:val="00C47BD6"/>
    <w:rsid w:val="00C51ADD"/>
    <w:rsid w:val="00C51D52"/>
    <w:rsid w:val="00C5262E"/>
    <w:rsid w:val="00C52C7A"/>
    <w:rsid w:val="00C537FB"/>
    <w:rsid w:val="00C538AF"/>
    <w:rsid w:val="00C545ED"/>
    <w:rsid w:val="00C5555C"/>
    <w:rsid w:val="00C55824"/>
    <w:rsid w:val="00C56AE8"/>
    <w:rsid w:val="00C56C54"/>
    <w:rsid w:val="00C56EB3"/>
    <w:rsid w:val="00C578F4"/>
    <w:rsid w:val="00C57BC7"/>
    <w:rsid w:val="00C6104E"/>
    <w:rsid w:val="00C61A55"/>
    <w:rsid w:val="00C63131"/>
    <w:rsid w:val="00C635E9"/>
    <w:rsid w:val="00C637A8"/>
    <w:rsid w:val="00C63870"/>
    <w:rsid w:val="00C638A8"/>
    <w:rsid w:val="00C642C6"/>
    <w:rsid w:val="00C64813"/>
    <w:rsid w:val="00C64CC0"/>
    <w:rsid w:val="00C6566E"/>
    <w:rsid w:val="00C659B8"/>
    <w:rsid w:val="00C66843"/>
    <w:rsid w:val="00C67CB0"/>
    <w:rsid w:val="00C70805"/>
    <w:rsid w:val="00C708BD"/>
    <w:rsid w:val="00C72353"/>
    <w:rsid w:val="00C72A00"/>
    <w:rsid w:val="00C74891"/>
    <w:rsid w:val="00C7509F"/>
    <w:rsid w:val="00C77679"/>
    <w:rsid w:val="00C80E6A"/>
    <w:rsid w:val="00C8172D"/>
    <w:rsid w:val="00C81C98"/>
    <w:rsid w:val="00C820A6"/>
    <w:rsid w:val="00C82947"/>
    <w:rsid w:val="00C82D39"/>
    <w:rsid w:val="00C84611"/>
    <w:rsid w:val="00C84E4B"/>
    <w:rsid w:val="00C85C2E"/>
    <w:rsid w:val="00C85E68"/>
    <w:rsid w:val="00C86F0E"/>
    <w:rsid w:val="00C8766A"/>
    <w:rsid w:val="00C87E81"/>
    <w:rsid w:val="00C9027E"/>
    <w:rsid w:val="00C9087B"/>
    <w:rsid w:val="00C909B4"/>
    <w:rsid w:val="00C91D62"/>
    <w:rsid w:val="00C92CC9"/>
    <w:rsid w:val="00C935D0"/>
    <w:rsid w:val="00C942C7"/>
    <w:rsid w:val="00C952FE"/>
    <w:rsid w:val="00C9558A"/>
    <w:rsid w:val="00C95B7D"/>
    <w:rsid w:val="00C95CC7"/>
    <w:rsid w:val="00C9722C"/>
    <w:rsid w:val="00C97FB1"/>
    <w:rsid w:val="00CA0F1A"/>
    <w:rsid w:val="00CA1302"/>
    <w:rsid w:val="00CA1798"/>
    <w:rsid w:val="00CA1833"/>
    <w:rsid w:val="00CA1B8F"/>
    <w:rsid w:val="00CA21C1"/>
    <w:rsid w:val="00CA3F39"/>
    <w:rsid w:val="00CA436D"/>
    <w:rsid w:val="00CA4F03"/>
    <w:rsid w:val="00CA6F4C"/>
    <w:rsid w:val="00CA7FEB"/>
    <w:rsid w:val="00CB0E7C"/>
    <w:rsid w:val="00CB1318"/>
    <w:rsid w:val="00CB1B32"/>
    <w:rsid w:val="00CB3491"/>
    <w:rsid w:val="00CB35A8"/>
    <w:rsid w:val="00CB35E1"/>
    <w:rsid w:val="00CB35E3"/>
    <w:rsid w:val="00CB38C5"/>
    <w:rsid w:val="00CB3DE7"/>
    <w:rsid w:val="00CB497B"/>
    <w:rsid w:val="00CB4E32"/>
    <w:rsid w:val="00CB671F"/>
    <w:rsid w:val="00CB6753"/>
    <w:rsid w:val="00CB68F5"/>
    <w:rsid w:val="00CB6CC9"/>
    <w:rsid w:val="00CB763A"/>
    <w:rsid w:val="00CB7E31"/>
    <w:rsid w:val="00CC0343"/>
    <w:rsid w:val="00CC111F"/>
    <w:rsid w:val="00CC1468"/>
    <w:rsid w:val="00CC25B2"/>
    <w:rsid w:val="00CC34E0"/>
    <w:rsid w:val="00CC39AC"/>
    <w:rsid w:val="00CC3C91"/>
    <w:rsid w:val="00CC3EED"/>
    <w:rsid w:val="00CC3F20"/>
    <w:rsid w:val="00CC3FD8"/>
    <w:rsid w:val="00CC47F0"/>
    <w:rsid w:val="00CC4E24"/>
    <w:rsid w:val="00CC56BE"/>
    <w:rsid w:val="00CC585F"/>
    <w:rsid w:val="00CC66D5"/>
    <w:rsid w:val="00CC6CFD"/>
    <w:rsid w:val="00CC7DBE"/>
    <w:rsid w:val="00CD023C"/>
    <w:rsid w:val="00CD0AE9"/>
    <w:rsid w:val="00CD27A2"/>
    <w:rsid w:val="00CD4219"/>
    <w:rsid w:val="00CD45D3"/>
    <w:rsid w:val="00CD4844"/>
    <w:rsid w:val="00CD587F"/>
    <w:rsid w:val="00CD5AB9"/>
    <w:rsid w:val="00CD6A4B"/>
    <w:rsid w:val="00CE0BA3"/>
    <w:rsid w:val="00CE167B"/>
    <w:rsid w:val="00CE1DDD"/>
    <w:rsid w:val="00CE4E4E"/>
    <w:rsid w:val="00CE5307"/>
    <w:rsid w:val="00CE605E"/>
    <w:rsid w:val="00CE6245"/>
    <w:rsid w:val="00CE7AE9"/>
    <w:rsid w:val="00CF053F"/>
    <w:rsid w:val="00CF09E3"/>
    <w:rsid w:val="00CF1464"/>
    <w:rsid w:val="00CF1D4F"/>
    <w:rsid w:val="00CF1EB0"/>
    <w:rsid w:val="00CF1F16"/>
    <w:rsid w:val="00CF2138"/>
    <w:rsid w:val="00CF2270"/>
    <w:rsid w:val="00CF24FC"/>
    <w:rsid w:val="00CF27D2"/>
    <w:rsid w:val="00CF2B8A"/>
    <w:rsid w:val="00CF330B"/>
    <w:rsid w:val="00CF34DF"/>
    <w:rsid w:val="00CF35A6"/>
    <w:rsid w:val="00CF3874"/>
    <w:rsid w:val="00CF471C"/>
    <w:rsid w:val="00CF6067"/>
    <w:rsid w:val="00CF69FB"/>
    <w:rsid w:val="00CF6B8B"/>
    <w:rsid w:val="00D00A3E"/>
    <w:rsid w:val="00D01FA0"/>
    <w:rsid w:val="00D02467"/>
    <w:rsid w:val="00D02A95"/>
    <w:rsid w:val="00D03747"/>
    <w:rsid w:val="00D04D19"/>
    <w:rsid w:val="00D059A7"/>
    <w:rsid w:val="00D05E40"/>
    <w:rsid w:val="00D0661A"/>
    <w:rsid w:val="00D07478"/>
    <w:rsid w:val="00D0757E"/>
    <w:rsid w:val="00D11B2A"/>
    <w:rsid w:val="00D11BE5"/>
    <w:rsid w:val="00D11F09"/>
    <w:rsid w:val="00D12760"/>
    <w:rsid w:val="00D12A5B"/>
    <w:rsid w:val="00D13627"/>
    <w:rsid w:val="00D1370D"/>
    <w:rsid w:val="00D13752"/>
    <w:rsid w:val="00D13CC5"/>
    <w:rsid w:val="00D143E7"/>
    <w:rsid w:val="00D144B9"/>
    <w:rsid w:val="00D16C6B"/>
    <w:rsid w:val="00D16E85"/>
    <w:rsid w:val="00D17108"/>
    <w:rsid w:val="00D17234"/>
    <w:rsid w:val="00D17ED0"/>
    <w:rsid w:val="00D203FE"/>
    <w:rsid w:val="00D21740"/>
    <w:rsid w:val="00D219E4"/>
    <w:rsid w:val="00D21A02"/>
    <w:rsid w:val="00D224CB"/>
    <w:rsid w:val="00D22526"/>
    <w:rsid w:val="00D22EBF"/>
    <w:rsid w:val="00D23A13"/>
    <w:rsid w:val="00D23F2D"/>
    <w:rsid w:val="00D24187"/>
    <w:rsid w:val="00D24ADC"/>
    <w:rsid w:val="00D24AE5"/>
    <w:rsid w:val="00D24DB0"/>
    <w:rsid w:val="00D25000"/>
    <w:rsid w:val="00D254DF"/>
    <w:rsid w:val="00D25641"/>
    <w:rsid w:val="00D266DC"/>
    <w:rsid w:val="00D27AF8"/>
    <w:rsid w:val="00D30A6F"/>
    <w:rsid w:val="00D30CAD"/>
    <w:rsid w:val="00D3122C"/>
    <w:rsid w:val="00D31234"/>
    <w:rsid w:val="00D3143F"/>
    <w:rsid w:val="00D3579D"/>
    <w:rsid w:val="00D35C94"/>
    <w:rsid w:val="00D36064"/>
    <w:rsid w:val="00D36081"/>
    <w:rsid w:val="00D37E7B"/>
    <w:rsid w:val="00D40171"/>
    <w:rsid w:val="00D406EC"/>
    <w:rsid w:val="00D40F64"/>
    <w:rsid w:val="00D4163F"/>
    <w:rsid w:val="00D4213B"/>
    <w:rsid w:val="00D42DA7"/>
    <w:rsid w:val="00D43875"/>
    <w:rsid w:val="00D4388A"/>
    <w:rsid w:val="00D44AAD"/>
    <w:rsid w:val="00D44BC1"/>
    <w:rsid w:val="00D44DD2"/>
    <w:rsid w:val="00D44EFD"/>
    <w:rsid w:val="00D45449"/>
    <w:rsid w:val="00D46A86"/>
    <w:rsid w:val="00D46AF8"/>
    <w:rsid w:val="00D50238"/>
    <w:rsid w:val="00D506E2"/>
    <w:rsid w:val="00D50B36"/>
    <w:rsid w:val="00D50EA0"/>
    <w:rsid w:val="00D5119C"/>
    <w:rsid w:val="00D5215A"/>
    <w:rsid w:val="00D52E14"/>
    <w:rsid w:val="00D532AD"/>
    <w:rsid w:val="00D54211"/>
    <w:rsid w:val="00D5576B"/>
    <w:rsid w:val="00D57173"/>
    <w:rsid w:val="00D60015"/>
    <w:rsid w:val="00D60D86"/>
    <w:rsid w:val="00D611B9"/>
    <w:rsid w:val="00D61371"/>
    <w:rsid w:val="00D621A3"/>
    <w:rsid w:val="00D625E8"/>
    <w:rsid w:val="00D63313"/>
    <w:rsid w:val="00D6399D"/>
    <w:rsid w:val="00D642A2"/>
    <w:rsid w:val="00D66EF6"/>
    <w:rsid w:val="00D6769C"/>
    <w:rsid w:val="00D706AC"/>
    <w:rsid w:val="00D714B3"/>
    <w:rsid w:val="00D72214"/>
    <w:rsid w:val="00D73075"/>
    <w:rsid w:val="00D736A2"/>
    <w:rsid w:val="00D7371B"/>
    <w:rsid w:val="00D74966"/>
    <w:rsid w:val="00D755C1"/>
    <w:rsid w:val="00D75F39"/>
    <w:rsid w:val="00D775DB"/>
    <w:rsid w:val="00D80E0C"/>
    <w:rsid w:val="00D8194C"/>
    <w:rsid w:val="00D81B46"/>
    <w:rsid w:val="00D81B68"/>
    <w:rsid w:val="00D81BB5"/>
    <w:rsid w:val="00D82990"/>
    <w:rsid w:val="00D83352"/>
    <w:rsid w:val="00D8365D"/>
    <w:rsid w:val="00D8436A"/>
    <w:rsid w:val="00D844A9"/>
    <w:rsid w:val="00D84E34"/>
    <w:rsid w:val="00D85987"/>
    <w:rsid w:val="00D85A4B"/>
    <w:rsid w:val="00D85B38"/>
    <w:rsid w:val="00D87C2F"/>
    <w:rsid w:val="00D91B7A"/>
    <w:rsid w:val="00D92161"/>
    <w:rsid w:val="00D93084"/>
    <w:rsid w:val="00D931FB"/>
    <w:rsid w:val="00DA10B8"/>
    <w:rsid w:val="00DA1782"/>
    <w:rsid w:val="00DA1ACB"/>
    <w:rsid w:val="00DA1BEC"/>
    <w:rsid w:val="00DA1DC4"/>
    <w:rsid w:val="00DA32C7"/>
    <w:rsid w:val="00DA3C33"/>
    <w:rsid w:val="00DA45DF"/>
    <w:rsid w:val="00DA482F"/>
    <w:rsid w:val="00DA4F8E"/>
    <w:rsid w:val="00DA5DCA"/>
    <w:rsid w:val="00DA6004"/>
    <w:rsid w:val="00DA6BE0"/>
    <w:rsid w:val="00DA76C4"/>
    <w:rsid w:val="00DB0091"/>
    <w:rsid w:val="00DB019F"/>
    <w:rsid w:val="00DB0509"/>
    <w:rsid w:val="00DB093A"/>
    <w:rsid w:val="00DB09C3"/>
    <w:rsid w:val="00DB13BC"/>
    <w:rsid w:val="00DB1C5D"/>
    <w:rsid w:val="00DB2159"/>
    <w:rsid w:val="00DB2280"/>
    <w:rsid w:val="00DB2421"/>
    <w:rsid w:val="00DB2CA0"/>
    <w:rsid w:val="00DB3DDF"/>
    <w:rsid w:val="00DB4106"/>
    <w:rsid w:val="00DB48FC"/>
    <w:rsid w:val="00DB4BCD"/>
    <w:rsid w:val="00DB4DD3"/>
    <w:rsid w:val="00DB65C1"/>
    <w:rsid w:val="00DB6E2B"/>
    <w:rsid w:val="00DB6F28"/>
    <w:rsid w:val="00DB702C"/>
    <w:rsid w:val="00DB7037"/>
    <w:rsid w:val="00DB7B2D"/>
    <w:rsid w:val="00DB7CE8"/>
    <w:rsid w:val="00DC1050"/>
    <w:rsid w:val="00DC25E6"/>
    <w:rsid w:val="00DC2A7F"/>
    <w:rsid w:val="00DC34D1"/>
    <w:rsid w:val="00DC3560"/>
    <w:rsid w:val="00DC70E6"/>
    <w:rsid w:val="00DD0048"/>
    <w:rsid w:val="00DD201D"/>
    <w:rsid w:val="00DD23F7"/>
    <w:rsid w:val="00DD26A7"/>
    <w:rsid w:val="00DD28BA"/>
    <w:rsid w:val="00DD397E"/>
    <w:rsid w:val="00DD4DC6"/>
    <w:rsid w:val="00DD4DF4"/>
    <w:rsid w:val="00DD54E0"/>
    <w:rsid w:val="00DD5867"/>
    <w:rsid w:val="00DD5C03"/>
    <w:rsid w:val="00DD5F4D"/>
    <w:rsid w:val="00DD6233"/>
    <w:rsid w:val="00DD76AA"/>
    <w:rsid w:val="00DD7F09"/>
    <w:rsid w:val="00DE0491"/>
    <w:rsid w:val="00DE0B21"/>
    <w:rsid w:val="00DE219B"/>
    <w:rsid w:val="00DE273B"/>
    <w:rsid w:val="00DE2BD8"/>
    <w:rsid w:val="00DE4A4D"/>
    <w:rsid w:val="00DE66D8"/>
    <w:rsid w:val="00DE6A6A"/>
    <w:rsid w:val="00DE73F9"/>
    <w:rsid w:val="00DE73FD"/>
    <w:rsid w:val="00DF07C2"/>
    <w:rsid w:val="00DF10FE"/>
    <w:rsid w:val="00DF1206"/>
    <w:rsid w:val="00DF1D81"/>
    <w:rsid w:val="00DF2830"/>
    <w:rsid w:val="00DF3663"/>
    <w:rsid w:val="00DF37D6"/>
    <w:rsid w:val="00DF55C3"/>
    <w:rsid w:val="00DF63A6"/>
    <w:rsid w:val="00DF6F63"/>
    <w:rsid w:val="00E00379"/>
    <w:rsid w:val="00E00E13"/>
    <w:rsid w:val="00E018AA"/>
    <w:rsid w:val="00E01D03"/>
    <w:rsid w:val="00E021E4"/>
    <w:rsid w:val="00E03568"/>
    <w:rsid w:val="00E0380C"/>
    <w:rsid w:val="00E04003"/>
    <w:rsid w:val="00E049CA"/>
    <w:rsid w:val="00E049FC"/>
    <w:rsid w:val="00E05E67"/>
    <w:rsid w:val="00E0679B"/>
    <w:rsid w:val="00E07904"/>
    <w:rsid w:val="00E079AA"/>
    <w:rsid w:val="00E079F7"/>
    <w:rsid w:val="00E07B13"/>
    <w:rsid w:val="00E11699"/>
    <w:rsid w:val="00E12185"/>
    <w:rsid w:val="00E12216"/>
    <w:rsid w:val="00E145E9"/>
    <w:rsid w:val="00E15EDB"/>
    <w:rsid w:val="00E15F6B"/>
    <w:rsid w:val="00E165B4"/>
    <w:rsid w:val="00E17915"/>
    <w:rsid w:val="00E17FFE"/>
    <w:rsid w:val="00E22152"/>
    <w:rsid w:val="00E221A4"/>
    <w:rsid w:val="00E221B7"/>
    <w:rsid w:val="00E229F8"/>
    <w:rsid w:val="00E22B89"/>
    <w:rsid w:val="00E2345A"/>
    <w:rsid w:val="00E2366A"/>
    <w:rsid w:val="00E236C0"/>
    <w:rsid w:val="00E247E7"/>
    <w:rsid w:val="00E25202"/>
    <w:rsid w:val="00E257C8"/>
    <w:rsid w:val="00E2663E"/>
    <w:rsid w:val="00E270FD"/>
    <w:rsid w:val="00E31308"/>
    <w:rsid w:val="00E3187C"/>
    <w:rsid w:val="00E31C93"/>
    <w:rsid w:val="00E33920"/>
    <w:rsid w:val="00E33A38"/>
    <w:rsid w:val="00E33B6D"/>
    <w:rsid w:val="00E3447D"/>
    <w:rsid w:val="00E353DF"/>
    <w:rsid w:val="00E355F8"/>
    <w:rsid w:val="00E35689"/>
    <w:rsid w:val="00E35836"/>
    <w:rsid w:val="00E3686E"/>
    <w:rsid w:val="00E37685"/>
    <w:rsid w:val="00E37C1E"/>
    <w:rsid w:val="00E403B4"/>
    <w:rsid w:val="00E4087E"/>
    <w:rsid w:val="00E41C37"/>
    <w:rsid w:val="00E43678"/>
    <w:rsid w:val="00E4374C"/>
    <w:rsid w:val="00E439EF"/>
    <w:rsid w:val="00E44298"/>
    <w:rsid w:val="00E4460F"/>
    <w:rsid w:val="00E45E0C"/>
    <w:rsid w:val="00E462E5"/>
    <w:rsid w:val="00E46C94"/>
    <w:rsid w:val="00E4757F"/>
    <w:rsid w:val="00E47EDE"/>
    <w:rsid w:val="00E47FD4"/>
    <w:rsid w:val="00E50CFD"/>
    <w:rsid w:val="00E51967"/>
    <w:rsid w:val="00E53687"/>
    <w:rsid w:val="00E53C72"/>
    <w:rsid w:val="00E53CA1"/>
    <w:rsid w:val="00E54727"/>
    <w:rsid w:val="00E55552"/>
    <w:rsid w:val="00E56230"/>
    <w:rsid w:val="00E57432"/>
    <w:rsid w:val="00E57F7C"/>
    <w:rsid w:val="00E6058E"/>
    <w:rsid w:val="00E60C84"/>
    <w:rsid w:val="00E60D56"/>
    <w:rsid w:val="00E61C20"/>
    <w:rsid w:val="00E624A0"/>
    <w:rsid w:val="00E6271F"/>
    <w:rsid w:val="00E630B5"/>
    <w:rsid w:val="00E63C3B"/>
    <w:rsid w:val="00E65BA5"/>
    <w:rsid w:val="00E679E5"/>
    <w:rsid w:val="00E67C4C"/>
    <w:rsid w:val="00E67F02"/>
    <w:rsid w:val="00E705BA"/>
    <w:rsid w:val="00E708E5"/>
    <w:rsid w:val="00E7338D"/>
    <w:rsid w:val="00E74477"/>
    <w:rsid w:val="00E744A2"/>
    <w:rsid w:val="00E74E20"/>
    <w:rsid w:val="00E74E3C"/>
    <w:rsid w:val="00E7561B"/>
    <w:rsid w:val="00E75713"/>
    <w:rsid w:val="00E758D3"/>
    <w:rsid w:val="00E759AB"/>
    <w:rsid w:val="00E75CC3"/>
    <w:rsid w:val="00E764B3"/>
    <w:rsid w:val="00E76A61"/>
    <w:rsid w:val="00E77B86"/>
    <w:rsid w:val="00E80269"/>
    <w:rsid w:val="00E80C1B"/>
    <w:rsid w:val="00E80DDD"/>
    <w:rsid w:val="00E819FD"/>
    <w:rsid w:val="00E81A1F"/>
    <w:rsid w:val="00E83B32"/>
    <w:rsid w:val="00E843D7"/>
    <w:rsid w:val="00E84A99"/>
    <w:rsid w:val="00E852CB"/>
    <w:rsid w:val="00E873B0"/>
    <w:rsid w:val="00E8797D"/>
    <w:rsid w:val="00E87DC0"/>
    <w:rsid w:val="00E90434"/>
    <w:rsid w:val="00E91A7D"/>
    <w:rsid w:val="00E91BEC"/>
    <w:rsid w:val="00E91D7B"/>
    <w:rsid w:val="00E920AF"/>
    <w:rsid w:val="00E92446"/>
    <w:rsid w:val="00E9263C"/>
    <w:rsid w:val="00E928E1"/>
    <w:rsid w:val="00E93629"/>
    <w:rsid w:val="00E93FE1"/>
    <w:rsid w:val="00E9476B"/>
    <w:rsid w:val="00E94D53"/>
    <w:rsid w:val="00E958FA"/>
    <w:rsid w:val="00EA0EF7"/>
    <w:rsid w:val="00EA1F66"/>
    <w:rsid w:val="00EA23D8"/>
    <w:rsid w:val="00EA2431"/>
    <w:rsid w:val="00EA2AA9"/>
    <w:rsid w:val="00EA32AE"/>
    <w:rsid w:val="00EA3989"/>
    <w:rsid w:val="00EA5066"/>
    <w:rsid w:val="00EA51D6"/>
    <w:rsid w:val="00EA611D"/>
    <w:rsid w:val="00EA751B"/>
    <w:rsid w:val="00EA76C8"/>
    <w:rsid w:val="00EB15F5"/>
    <w:rsid w:val="00EB18B3"/>
    <w:rsid w:val="00EB208F"/>
    <w:rsid w:val="00EB2754"/>
    <w:rsid w:val="00EB2DD6"/>
    <w:rsid w:val="00EB377F"/>
    <w:rsid w:val="00EB404A"/>
    <w:rsid w:val="00EB44C6"/>
    <w:rsid w:val="00EB459F"/>
    <w:rsid w:val="00EB52F7"/>
    <w:rsid w:val="00EB70E7"/>
    <w:rsid w:val="00EB764F"/>
    <w:rsid w:val="00EB78AC"/>
    <w:rsid w:val="00EC0377"/>
    <w:rsid w:val="00EC1230"/>
    <w:rsid w:val="00EC3426"/>
    <w:rsid w:val="00EC36A0"/>
    <w:rsid w:val="00EC4403"/>
    <w:rsid w:val="00EC5D28"/>
    <w:rsid w:val="00EC6CC3"/>
    <w:rsid w:val="00EC7A1D"/>
    <w:rsid w:val="00EC7D21"/>
    <w:rsid w:val="00ED1B6B"/>
    <w:rsid w:val="00ED4137"/>
    <w:rsid w:val="00ED4440"/>
    <w:rsid w:val="00ED453E"/>
    <w:rsid w:val="00ED511E"/>
    <w:rsid w:val="00ED5319"/>
    <w:rsid w:val="00ED56D3"/>
    <w:rsid w:val="00ED5818"/>
    <w:rsid w:val="00ED6198"/>
    <w:rsid w:val="00ED68FB"/>
    <w:rsid w:val="00ED6E55"/>
    <w:rsid w:val="00ED76AA"/>
    <w:rsid w:val="00EE013B"/>
    <w:rsid w:val="00EE0542"/>
    <w:rsid w:val="00EE14CD"/>
    <w:rsid w:val="00EE1872"/>
    <w:rsid w:val="00EE222B"/>
    <w:rsid w:val="00EE38A5"/>
    <w:rsid w:val="00EE55DB"/>
    <w:rsid w:val="00EE58B3"/>
    <w:rsid w:val="00EE6823"/>
    <w:rsid w:val="00EE6CCB"/>
    <w:rsid w:val="00EE6ED2"/>
    <w:rsid w:val="00EE7220"/>
    <w:rsid w:val="00EE7C8A"/>
    <w:rsid w:val="00EE7DD6"/>
    <w:rsid w:val="00EF13AB"/>
    <w:rsid w:val="00EF141E"/>
    <w:rsid w:val="00EF2738"/>
    <w:rsid w:val="00EF2EAC"/>
    <w:rsid w:val="00EF457E"/>
    <w:rsid w:val="00EF4FA0"/>
    <w:rsid w:val="00EF4FD1"/>
    <w:rsid w:val="00EF686E"/>
    <w:rsid w:val="00EF6C6B"/>
    <w:rsid w:val="00EF6F4D"/>
    <w:rsid w:val="00F01005"/>
    <w:rsid w:val="00F01B21"/>
    <w:rsid w:val="00F02306"/>
    <w:rsid w:val="00F02F29"/>
    <w:rsid w:val="00F04735"/>
    <w:rsid w:val="00F05334"/>
    <w:rsid w:val="00F053A8"/>
    <w:rsid w:val="00F059F3"/>
    <w:rsid w:val="00F05BBC"/>
    <w:rsid w:val="00F0643B"/>
    <w:rsid w:val="00F0663F"/>
    <w:rsid w:val="00F07D54"/>
    <w:rsid w:val="00F10184"/>
    <w:rsid w:val="00F10342"/>
    <w:rsid w:val="00F108AD"/>
    <w:rsid w:val="00F10EF5"/>
    <w:rsid w:val="00F11DA0"/>
    <w:rsid w:val="00F12481"/>
    <w:rsid w:val="00F13099"/>
    <w:rsid w:val="00F14671"/>
    <w:rsid w:val="00F150D4"/>
    <w:rsid w:val="00F15B93"/>
    <w:rsid w:val="00F165DA"/>
    <w:rsid w:val="00F174A0"/>
    <w:rsid w:val="00F22CF8"/>
    <w:rsid w:val="00F233B7"/>
    <w:rsid w:val="00F23C0A"/>
    <w:rsid w:val="00F24D74"/>
    <w:rsid w:val="00F274F5"/>
    <w:rsid w:val="00F301BC"/>
    <w:rsid w:val="00F301F1"/>
    <w:rsid w:val="00F30BF1"/>
    <w:rsid w:val="00F32438"/>
    <w:rsid w:val="00F32813"/>
    <w:rsid w:val="00F32D0E"/>
    <w:rsid w:val="00F33BB2"/>
    <w:rsid w:val="00F34171"/>
    <w:rsid w:val="00F34E74"/>
    <w:rsid w:val="00F3526F"/>
    <w:rsid w:val="00F35BE3"/>
    <w:rsid w:val="00F36674"/>
    <w:rsid w:val="00F404E5"/>
    <w:rsid w:val="00F408A0"/>
    <w:rsid w:val="00F40D60"/>
    <w:rsid w:val="00F4110A"/>
    <w:rsid w:val="00F417A3"/>
    <w:rsid w:val="00F41F16"/>
    <w:rsid w:val="00F42B09"/>
    <w:rsid w:val="00F43CC3"/>
    <w:rsid w:val="00F4445F"/>
    <w:rsid w:val="00F444A2"/>
    <w:rsid w:val="00F4543C"/>
    <w:rsid w:val="00F46051"/>
    <w:rsid w:val="00F467C1"/>
    <w:rsid w:val="00F50D47"/>
    <w:rsid w:val="00F518BD"/>
    <w:rsid w:val="00F51C57"/>
    <w:rsid w:val="00F51D8F"/>
    <w:rsid w:val="00F5274B"/>
    <w:rsid w:val="00F52C44"/>
    <w:rsid w:val="00F539AC"/>
    <w:rsid w:val="00F53D04"/>
    <w:rsid w:val="00F54B3A"/>
    <w:rsid w:val="00F5528E"/>
    <w:rsid w:val="00F55540"/>
    <w:rsid w:val="00F55967"/>
    <w:rsid w:val="00F55E59"/>
    <w:rsid w:val="00F567E7"/>
    <w:rsid w:val="00F56BE6"/>
    <w:rsid w:val="00F57A3E"/>
    <w:rsid w:val="00F60808"/>
    <w:rsid w:val="00F60D0B"/>
    <w:rsid w:val="00F61281"/>
    <w:rsid w:val="00F61BBB"/>
    <w:rsid w:val="00F61CD2"/>
    <w:rsid w:val="00F61CEC"/>
    <w:rsid w:val="00F61E7C"/>
    <w:rsid w:val="00F626F3"/>
    <w:rsid w:val="00F62C43"/>
    <w:rsid w:val="00F6417B"/>
    <w:rsid w:val="00F64CE2"/>
    <w:rsid w:val="00F66CEB"/>
    <w:rsid w:val="00F67098"/>
    <w:rsid w:val="00F676F3"/>
    <w:rsid w:val="00F6777F"/>
    <w:rsid w:val="00F700BB"/>
    <w:rsid w:val="00F70E64"/>
    <w:rsid w:val="00F70F46"/>
    <w:rsid w:val="00F715C5"/>
    <w:rsid w:val="00F71F0E"/>
    <w:rsid w:val="00F722E8"/>
    <w:rsid w:val="00F72E1B"/>
    <w:rsid w:val="00F73EE7"/>
    <w:rsid w:val="00F744AE"/>
    <w:rsid w:val="00F74D34"/>
    <w:rsid w:val="00F74D59"/>
    <w:rsid w:val="00F74D6B"/>
    <w:rsid w:val="00F76603"/>
    <w:rsid w:val="00F76B17"/>
    <w:rsid w:val="00F76D78"/>
    <w:rsid w:val="00F776B9"/>
    <w:rsid w:val="00F802F0"/>
    <w:rsid w:val="00F80546"/>
    <w:rsid w:val="00F81D34"/>
    <w:rsid w:val="00F85C0A"/>
    <w:rsid w:val="00F86987"/>
    <w:rsid w:val="00F90AB5"/>
    <w:rsid w:val="00F9101E"/>
    <w:rsid w:val="00F9141A"/>
    <w:rsid w:val="00F93665"/>
    <w:rsid w:val="00F93C75"/>
    <w:rsid w:val="00F94372"/>
    <w:rsid w:val="00F94FB7"/>
    <w:rsid w:val="00F965F5"/>
    <w:rsid w:val="00F96F20"/>
    <w:rsid w:val="00FA0836"/>
    <w:rsid w:val="00FA2C92"/>
    <w:rsid w:val="00FA2E9F"/>
    <w:rsid w:val="00FA3003"/>
    <w:rsid w:val="00FA367A"/>
    <w:rsid w:val="00FA69AB"/>
    <w:rsid w:val="00FA6E5A"/>
    <w:rsid w:val="00FA728E"/>
    <w:rsid w:val="00FB0404"/>
    <w:rsid w:val="00FB043B"/>
    <w:rsid w:val="00FB1242"/>
    <w:rsid w:val="00FB1567"/>
    <w:rsid w:val="00FB18A4"/>
    <w:rsid w:val="00FB1B15"/>
    <w:rsid w:val="00FB2759"/>
    <w:rsid w:val="00FB2C9A"/>
    <w:rsid w:val="00FB3144"/>
    <w:rsid w:val="00FB31E3"/>
    <w:rsid w:val="00FB341E"/>
    <w:rsid w:val="00FB3C80"/>
    <w:rsid w:val="00FB547F"/>
    <w:rsid w:val="00FB55DF"/>
    <w:rsid w:val="00FB723B"/>
    <w:rsid w:val="00FC03BD"/>
    <w:rsid w:val="00FC16EA"/>
    <w:rsid w:val="00FC19CA"/>
    <w:rsid w:val="00FC2CA2"/>
    <w:rsid w:val="00FC32D7"/>
    <w:rsid w:val="00FC344B"/>
    <w:rsid w:val="00FC3B01"/>
    <w:rsid w:val="00FC5862"/>
    <w:rsid w:val="00FC5C53"/>
    <w:rsid w:val="00FC6F90"/>
    <w:rsid w:val="00FD082D"/>
    <w:rsid w:val="00FD08B7"/>
    <w:rsid w:val="00FD1838"/>
    <w:rsid w:val="00FD1D16"/>
    <w:rsid w:val="00FD25FA"/>
    <w:rsid w:val="00FD373D"/>
    <w:rsid w:val="00FD422B"/>
    <w:rsid w:val="00FD44AE"/>
    <w:rsid w:val="00FD462B"/>
    <w:rsid w:val="00FD56EA"/>
    <w:rsid w:val="00FD59E4"/>
    <w:rsid w:val="00FD5EC5"/>
    <w:rsid w:val="00FE06F9"/>
    <w:rsid w:val="00FE15C1"/>
    <w:rsid w:val="00FE2247"/>
    <w:rsid w:val="00FE318B"/>
    <w:rsid w:val="00FE4D27"/>
    <w:rsid w:val="00FE5706"/>
    <w:rsid w:val="00FE68C4"/>
    <w:rsid w:val="00FE6E14"/>
    <w:rsid w:val="00FF0663"/>
    <w:rsid w:val="00FF09B7"/>
    <w:rsid w:val="00FF0A32"/>
    <w:rsid w:val="00FF10F9"/>
    <w:rsid w:val="00FF148E"/>
    <w:rsid w:val="00FF3033"/>
    <w:rsid w:val="00FF37EA"/>
    <w:rsid w:val="00FF3FF9"/>
    <w:rsid w:val="00FF498F"/>
    <w:rsid w:val="00FF4BD8"/>
    <w:rsid w:val="00FF5610"/>
    <w:rsid w:val="00FF6091"/>
    <w:rsid w:val="00FF612B"/>
    <w:rsid w:val="00FF6316"/>
    <w:rsid w:val="00FF6443"/>
    <w:rsid w:val="00FF6F2F"/>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16EA67C"/>
  <w15:docId w15:val="{20A98517-4C5C-C048-828C-A60E4D9AB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A3E"/>
    <w:rPr>
      <w:rFonts w:eastAsiaTheme="minorHAnsi"/>
      <w:lang w:val="fr-FR"/>
    </w:rPr>
  </w:style>
  <w:style w:type="paragraph" w:styleId="Titre1">
    <w:name w:val="heading 1"/>
    <w:basedOn w:val="Normal"/>
    <w:next w:val="Normal"/>
    <w:link w:val="Titre1Car"/>
    <w:uiPriority w:val="9"/>
    <w:qFormat/>
    <w:rsid w:val="00F57A3E"/>
    <w:pPr>
      <w:keepNext/>
      <w:keepLines/>
      <w:numPr>
        <w:numId w:val="5"/>
      </w:numPr>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Titre1"/>
    <w:next w:val="Normal"/>
    <w:link w:val="Titre2Car"/>
    <w:autoRedefine/>
    <w:uiPriority w:val="9"/>
    <w:unhideWhenUsed/>
    <w:qFormat/>
    <w:rsid w:val="00F57A3E"/>
    <w:pPr>
      <w:keepNext w:val="0"/>
      <w:keepLines w:val="0"/>
      <w:numPr>
        <w:ilvl w:val="1"/>
        <w:numId w:val="37"/>
      </w:numPr>
      <w:tabs>
        <w:tab w:val="left" w:pos="810"/>
        <w:tab w:val="right" w:leader="dot" w:pos="9056"/>
      </w:tabs>
      <w:spacing w:before="120" w:after="120"/>
      <w:jc w:val="both"/>
      <w:outlineLvl w:val="1"/>
    </w:pPr>
    <w:rPr>
      <w:rFonts w:ascii="Times New Roman" w:eastAsiaTheme="minorHAnsi" w:hAnsi="Times New Roman" w:cs="Times New Roman"/>
      <w:b/>
      <w:bCs/>
      <w:noProof/>
      <w:color w:val="auto"/>
      <w:sz w:val="28"/>
      <w:szCs w:val="24"/>
      <w:lang w:eastAsia="fr-FR"/>
    </w:rPr>
  </w:style>
  <w:style w:type="paragraph" w:styleId="Titre3">
    <w:name w:val="heading 3"/>
    <w:basedOn w:val="Normal"/>
    <w:next w:val="Normal"/>
    <w:link w:val="Titre3Car"/>
    <w:uiPriority w:val="9"/>
    <w:unhideWhenUsed/>
    <w:qFormat/>
    <w:rsid w:val="009740D3"/>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rsid w:val="00F57A3E"/>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F57A3E"/>
  </w:style>
  <w:style w:type="paragraph" w:styleId="NormalWeb">
    <w:name w:val="Normal (Web)"/>
    <w:basedOn w:val="Normal"/>
    <w:uiPriority w:val="99"/>
    <w:unhideWhenUsed/>
    <w:rsid w:val="000B0FE6"/>
    <w:pPr>
      <w:spacing w:before="100" w:beforeAutospacing="1" w:after="100" w:afterAutospacing="1"/>
    </w:pPr>
    <w:rPr>
      <w:rFonts w:ascii="Times" w:hAnsi="Times"/>
      <w:sz w:val="20"/>
      <w:szCs w:val="20"/>
    </w:rPr>
  </w:style>
  <w:style w:type="character" w:customStyle="1" w:styleId="Hyperlink1">
    <w:name w:val="Hyperlink1"/>
    <w:rsid w:val="000B0FE6"/>
    <w:rPr>
      <w:color w:val="0028F9"/>
      <w:sz w:val="20"/>
      <w:u w:val="single"/>
    </w:rPr>
  </w:style>
  <w:style w:type="character" w:customStyle="1" w:styleId="hps">
    <w:name w:val="hps"/>
    <w:rsid w:val="000B0FE6"/>
  </w:style>
  <w:style w:type="paragraph" w:styleId="Paragraphedeliste">
    <w:name w:val="List Paragraph"/>
    <w:basedOn w:val="Normal"/>
    <w:uiPriority w:val="34"/>
    <w:qFormat/>
    <w:rsid w:val="000B0FE6"/>
    <w:pPr>
      <w:ind w:left="720"/>
      <w:contextualSpacing/>
    </w:pPr>
  </w:style>
  <w:style w:type="character" w:customStyle="1" w:styleId="apple-converted-space">
    <w:name w:val="apple-converted-space"/>
    <w:basedOn w:val="Policepardfaut"/>
    <w:rsid w:val="000B0FE6"/>
  </w:style>
  <w:style w:type="paragraph" w:styleId="Bibliographie">
    <w:name w:val="Bibliography"/>
    <w:basedOn w:val="Normal"/>
    <w:next w:val="Normal"/>
    <w:uiPriority w:val="37"/>
    <w:unhideWhenUsed/>
    <w:rsid w:val="000B0FE6"/>
    <w:pPr>
      <w:ind w:left="720" w:hanging="720"/>
    </w:pPr>
  </w:style>
  <w:style w:type="character" w:styleId="Marquedecommentaire">
    <w:name w:val="annotation reference"/>
    <w:basedOn w:val="Policepardfaut"/>
    <w:uiPriority w:val="99"/>
    <w:semiHidden/>
    <w:unhideWhenUsed/>
    <w:rsid w:val="00661C62"/>
    <w:rPr>
      <w:sz w:val="18"/>
      <w:szCs w:val="18"/>
    </w:rPr>
  </w:style>
  <w:style w:type="paragraph" w:styleId="Commentaire">
    <w:name w:val="annotation text"/>
    <w:basedOn w:val="Normal"/>
    <w:link w:val="CommentaireCar"/>
    <w:unhideWhenUsed/>
    <w:rsid w:val="00661C62"/>
  </w:style>
  <w:style w:type="character" w:customStyle="1" w:styleId="CommentaireCar">
    <w:name w:val="Commentaire Car"/>
    <w:basedOn w:val="Policepardfaut"/>
    <w:link w:val="Commentaire"/>
    <w:rsid w:val="00661C62"/>
    <w:rPr>
      <w:rFonts w:eastAsiaTheme="minorHAnsi"/>
      <w:sz w:val="22"/>
      <w:szCs w:val="22"/>
      <w:lang w:val="en-US"/>
    </w:rPr>
  </w:style>
  <w:style w:type="paragraph" w:styleId="Objetducommentaire">
    <w:name w:val="annotation subject"/>
    <w:basedOn w:val="Commentaire"/>
    <w:next w:val="Commentaire"/>
    <w:link w:val="ObjetducommentaireCar"/>
    <w:uiPriority w:val="99"/>
    <w:semiHidden/>
    <w:unhideWhenUsed/>
    <w:rsid w:val="00661C62"/>
    <w:rPr>
      <w:b/>
      <w:bCs/>
      <w:sz w:val="20"/>
      <w:szCs w:val="20"/>
    </w:rPr>
  </w:style>
  <w:style w:type="character" w:customStyle="1" w:styleId="ObjetducommentaireCar">
    <w:name w:val="Objet du commentaire Car"/>
    <w:basedOn w:val="CommentaireCar"/>
    <w:link w:val="Objetducommentaire"/>
    <w:uiPriority w:val="99"/>
    <w:semiHidden/>
    <w:rsid w:val="00661C62"/>
    <w:rPr>
      <w:rFonts w:eastAsiaTheme="minorHAnsi"/>
      <w:b/>
      <w:bCs/>
      <w:sz w:val="20"/>
      <w:szCs w:val="20"/>
      <w:lang w:val="en-US"/>
    </w:rPr>
  </w:style>
  <w:style w:type="paragraph" w:styleId="Textedebulles">
    <w:name w:val="Balloon Text"/>
    <w:basedOn w:val="Normal"/>
    <w:link w:val="TextedebullesCar"/>
    <w:uiPriority w:val="99"/>
    <w:semiHidden/>
    <w:unhideWhenUsed/>
    <w:rsid w:val="00661C62"/>
    <w:rPr>
      <w:rFonts w:ascii="Lucida Grande" w:hAnsi="Lucida Grande"/>
      <w:sz w:val="18"/>
      <w:szCs w:val="18"/>
    </w:rPr>
  </w:style>
  <w:style w:type="character" w:customStyle="1" w:styleId="TextedebullesCar">
    <w:name w:val="Texte de bulles Car"/>
    <w:basedOn w:val="Policepardfaut"/>
    <w:link w:val="Textedebulles"/>
    <w:uiPriority w:val="99"/>
    <w:semiHidden/>
    <w:rsid w:val="00661C62"/>
    <w:rPr>
      <w:rFonts w:ascii="Lucida Grande" w:eastAsiaTheme="minorHAnsi" w:hAnsi="Lucida Grande"/>
      <w:sz w:val="18"/>
      <w:szCs w:val="18"/>
      <w:lang w:val="en-US"/>
    </w:rPr>
  </w:style>
  <w:style w:type="paragraph" w:customStyle="1" w:styleId="Titre10">
    <w:name w:val="Titre1"/>
    <w:basedOn w:val="Normal"/>
    <w:rsid w:val="00C578F4"/>
    <w:pPr>
      <w:spacing w:before="100" w:beforeAutospacing="1" w:after="100" w:afterAutospacing="1"/>
    </w:pPr>
    <w:rPr>
      <w:rFonts w:ascii="Times" w:hAnsi="Times"/>
      <w:sz w:val="20"/>
      <w:szCs w:val="20"/>
    </w:rPr>
  </w:style>
  <w:style w:type="character" w:styleId="Lienhypertexte">
    <w:name w:val="Hyperlink"/>
    <w:basedOn w:val="Policepardfaut"/>
    <w:uiPriority w:val="99"/>
    <w:unhideWhenUsed/>
    <w:rsid w:val="00C578F4"/>
    <w:rPr>
      <w:color w:val="0000FF"/>
      <w:u w:val="single"/>
    </w:rPr>
  </w:style>
  <w:style w:type="paragraph" w:customStyle="1" w:styleId="desc">
    <w:name w:val="desc"/>
    <w:basedOn w:val="Normal"/>
    <w:rsid w:val="00C578F4"/>
    <w:pPr>
      <w:spacing w:before="100" w:beforeAutospacing="1" w:after="100" w:afterAutospacing="1"/>
    </w:pPr>
    <w:rPr>
      <w:rFonts w:ascii="Times" w:hAnsi="Times"/>
      <w:sz w:val="20"/>
      <w:szCs w:val="20"/>
    </w:rPr>
  </w:style>
  <w:style w:type="paragraph" w:customStyle="1" w:styleId="details">
    <w:name w:val="details"/>
    <w:basedOn w:val="Normal"/>
    <w:rsid w:val="00C578F4"/>
    <w:pPr>
      <w:spacing w:before="100" w:beforeAutospacing="1" w:after="100" w:afterAutospacing="1"/>
    </w:pPr>
    <w:rPr>
      <w:rFonts w:ascii="Times" w:hAnsi="Times"/>
      <w:sz w:val="20"/>
      <w:szCs w:val="20"/>
    </w:rPr>
  </w:style>
  <w:style w:type="character" w:customStyle="1" w:styleId="jrnl">
    <w:name w:val="jrnl"/>
    <w:basedOn w:val="Policepardfaut"/>
    <w:rsid w:val="00C578F4"/>
  </w:style>
  <w:style w:type="character" w:customStyle="1" w:styleId="Titre1Car">
    <w:name w:val="Titre 1 Car"/>
    <w:basedOn w:val="Policepardfaut"/>
    <w:link w:val="Titre1"/>
    <w:uiPriority w:val="9"/>
    <w:rsid w:val="00F57A3E"/>
    <w:rPr>
      <w:rFonts w:asciiTheme="majorHAnsi" w:eastAsiaTheme="majorEastAsia" w:hAnsiTheme="majorHAnsi" w:cstheme="majorBidi"/>
      <w:color w:val="365F91" w:themeColor="accent1" w:themeShade="BF"/>
      <w:sz w:val="32"/>
      <w:szCs w:val="32"/>
      <w:lang w:val="fr-FR"/>
    </w:rPr>
  </w:style>
  <w:style w:type="character" w:customStyle="1" w:styleId="highlight">
    <w:name w:val="highlight"/>
    <w:basedOn w:val="Policepardfaut"/>
    <w:rsid w:val="00C578F4"/>
  </w:style>
  <w:style w:type="paragraph" w:styleId="Rvision">
    <w:name w:val="Revision"/>
    <w:hidden/>
    <w:uiPriority w:val="99"/>
    <w:semiHidden/>
    <w:rsid w:val="00BE7F9B"/>
    <w:rPr>
      <w:lang w:val="fr-FR"/>
    </w:rPr>
  </w:style>
  <w:style w:type="character" w:styleId="Lienhypertextesuivivisit">
    <w:name w:val="FollowedHyperlink"/>
    <w:basedOn w:val="Policepardfaut"/>
    <w:uiPriority w:val="99"/>
    <w:semiHidden/>
    <w:unhideWhenUsed/>
    <w:rsid w:val="00876505"/>
    <w:rPr>
      <w:color w:val="800080" w:themeColor="followedHyperlink"/>
      <w:u w:val="single"/>
    </w:rPr>
  </w:style>
  <w:style w:type="character" w:customStyle="1" w:styleId="Titre3Car">
    <w:name w:val="Titre 3 Car"/>
    <w:basedOn w:val="Policepardfaut"/>
    <w:link w:val="Titre3"/>
    <w:uiPriority w:val="9"/>
    <w:rsid w:val="009740D3"/>
    <w:rPr>
      <w:rFonts w:asciiTheme="majorHAnsi" w:eastAsiaTheme="majorEastAsia" w:hAnsiTheme="majorHAnsi" w:cstheme="majorBidi"/>
      <w:b/>
      <w:bCs/>
      <w:color w:val="4F81BD" w:themeColor="accent1"/>
      <w:lang w:val="fr-FR"/>
    </w:rPr>
  </w:style>
  <w:style w:type="paragraph" w:customStyle="1" w:styleId="Titre20">
    <w:name w:val="Titre2"/>
    <w:basedOn w:val="Normal"/>
    <w:rsid w:val="002F2F93"/>
    <w:pPr>
      <w:spacing w:before="100" w:beforeAutospacing="1" w:after="100" w:afterAutospacing="1"/>
    </w:pPr>
    <w:rPr>
      <w:rFonts w:ascii="Times" w:hAnsi="Times"/>
      <w:sz w:val="20"/>
      <w:szCs w:val="20"/>
    </w:rPr>
  </w:style>
  <w:style w:type="character" w:styleId="lev">
    <w:name w:val="Strong"/>
    <w:basedOn w:val="Policepardfaut"/>
    <w:uiPriority w:val="22"/>
    <w:qFormat/>
    <w:rsid w:val="0094106B"/>
    <w:rPr>
      <w:b/>
      <w:bCs/>
    </w:rPr>
  </w:style>
  <w:style w:type="character" w:styleId="Accentuation">
    <w:name w:val="Emphasis"/>
    <w:basedOn w:val="Policepardfaut"/>
    <w:uiPriority w:val="20"/>
    <w:qFormat/>
    <w:rsid w:val="0094106B"/>
    <w:rPr>
      <w:i/>
      <w:iCs/>
    </w:rPr>
  </w:style>
  <w:style w:type="paragraph" w:customStyle="1" w:styleId="Default">
    <w:name w:val="Default"/>
    <w:rsid w:val="000D7D38"/>
    <w:pPr>
      <w:widowControl w:val="0"/>
      <w:autoSpaceDE w:val="0"/>
      <w:autoSpaceDN w:val="0"/>
      <w:adjustRightInd w:val="0"/>
    </w:pPr>
    <w:rPr>
      <w:rFonts w:ascii="Minion Pro" w:hAnsi="Minion Pro" w:cs="Minion Pro"/>
      <w:color w:val="000000"/>
      <w:lang w:val="en-US"/>
    </w:rPr>
  </w:style>
  <w:style w:type="paragraph" w:customStyle="1" w:styleId="Bibliographie1">
    <w:name w:val="Bibliographie1"/>
    <w:basedOn w:val="Normal"/>
    <w:rsid w:val="00C8766A"/>
    <w:pPr>
      <w:ind w:left="720" w:hanging="720"/>
      <w:jc w:val="both"/>
    </w:pPr>
  </w:style>
  <w:style w:type="paragraph" w:customStyle="1" w:styleId="Titre4">
    <w:name w:val="Titre4"/>
    <w:basedOn w:val="Normal"/>
    <w:rsid w:val="002462C9"/>
    <w:pPr>
      <w:spacing w:before="100" w:beforeAutospacing="1" w:after="100" w:afterAutospacing="1"/>
    </w:pPr>
  </w:style>
  <w:style w:type="paragraph" w:customStyle="1" w:styleId="Titre30">
    <w:name w:val="Titre3"/>
    <w:basedOn w:val="Normal"/>
    <w:rsid w:val="00B51682"/>
    <w:pPr>
      <w:spacing w:before="100" w:beforeAutospacing="1" w:after="100" w:afterAutospacing="1"/>
    </w:pPr>
    <w:rPr>
      <w:rFonts w:ascii="Times" w:hAnsi="Times"/>
      <w:sz w:val="20"/>
      <w:szCs w:val="20"/>
    </w:rPr>
  </w:style>
  <w:style w:type="paragraph" w:styleId="Titre">
    <w:name w:val="Title"/>
    <w:basedOn w:val="Normal"/>
    <w:link w:val="TitreCar"/>
    <w:uiPriority w:val="10"/>
    <w:qFormat/>
    <w:rsid w:val="00B81308"/>
    <w:pPr>
      <w:spacing w:before="100" w:beforeAutospacing="1" w:after="100" w:afterAutospacing="1"/>
    </w:pPr>
    <w:rPr>
      <w:rFonts w:ascii="Times" w:hAnsi="Times"/>
      <w:sz w:val="20"/>
      <w:szCs w:val="20"/>
    </w:rPr>
  </w:style>
  <w:style w:type="character" w:customStyle="1" w:styleId="TitreCar">
    <w:name w:val="Titre Car"/>
    <w:basedOn w:val="Policepardfaut"/>
    <w:link w:val="Titre"/>
    <w:uiPriority w:val="10"/>
    <w:rsid w:val="00B81308"/>
    <w:rPr>
      <w:rFonts w:ascii="Times" w:hAnsi="Times"/>
      <w:sz w:val="20"/>
      <w:szCs w:val="20"/>
      <w:lang w:val="fr-FR"/>
    </w:rPr>
  </w:style>
  <w:style w:type="paragraph" w:customStyle="1" w:styleId="links">
    <w:name w:val="links"/>
    <w:basedOn w:val="Normal"/>
    <w:rsid w:val="003F70D7"/>
    <w:pPr>
      <w:spacing w:before="100" w:beforeAutospacing="1" w:after="100" w:afterAutospacing="1"/>
    </w:pPr>
    <w:rPr>
      <w:rFonts w:ascii="Times" w:hAnsi="Times"/>
      <w:sz w:val="20"/>
      <w:szCs w:val="20"/>
    </w:rPr>
  </w:style>
  <w:style w:type="character" w:customStyle="1" w:styleId="name">
    <w:name w:val="name"/>
    <w:basedOn w:val="Policepardfaut"/>
    <w:rsid w:val="00EB377F"/>
  </w:style>
  <w:style w:type="character" w:customStyle="1" w:styleId="xref-sep">
    <w:name w:val="xref-sep"/>
    <w:basedOn w:val="Policepardfaut"/>
    <w:rsid w:val="00EB377F"/>
  </w:style>
  <w:style w:type="character" w:customStyle="1" w:styleId="Titre2Car">
    <w:name w:val="Titre 2 Car"/>
    <w:basedOn w:val="Policepardfaut"/>
    <w:link w:val="Titre2"/>
    <w:uiPriority w:val="9"/>
    <w:rsid w:val="00F57A3E"/>
    <w:rPr>
      <w:rFonts w:ascii="Times New Roman" w:eastAsiaTheme="minorHAnsi" w:hAnsi="Times New Roman" w:cs="Times New Roman"/>
      <w:b/>
      <w:bCs/>
      <w:noProof/>
      <w:sz w:val="28"/>
      <w:lang w:val="fr-FR" w:eastAsia="fr-FR"/>
    </w:rPr>
  </w:style>
  <w:style w:type="paragraph" w:customStyle="1" w:styleId="Bibliographie2">
    <w:name w:val="Bibliographie2"/>
    <w:basedOn w:val="Normal"/>
    <w:rsid w:val="009B20C0"/>
    <w:pPr>
      <w:tabs>
        <w:tab w:val="left" w:pos="500"/>
      </w:tabs>
      <w:spacing w:after="240"/>
      <w:ind w:left="504" w:hanging="504"/>
    </w:pPr>
    <w:rPr>
      <w:rFonts w:eastAsia="MS Minngs"/>
      <w:b/>
      <w:iCs/>
      <w:color w:val="000000" w:themeColor="text1"/>
      <w:lang w:eastAsia="ja-JP"/>
    </w:rPr>
  </w:style>
  <w:style w:type="paragraph" w:customStyle="1" w:styleId="Bibliographie3">
    <w:name w:val="Bibliographie3"/>
    <w:basedOn w:val="Normal"/>
    <w:rsid w:val="00963038"/>
    <w:pPr>
      <w:tabs>
        <w:tab w:val="left" w:pos="500"/>
      </w:tabs>
      <w:spacing w:after="240"/>
      <w:ind w:left="504" w:hanging="504"/>
    </w:pPr>
    <w:rPr>
      <w:rFonts w:eastAsia="MS Minngs"/>
      <w:b/>
      <w:iCs/>
      <w:color w:val="000000" w:themeColor="text1"/>
      <w:lang w:eastAsia="ja-JP"/>
    </w:rPr>
  </w:style>
  <w:style w:type="paragraph" w:customStyle="1" w:styleId="Bibliographie4">
    <w:name w:val="Bibliographie4"/>
    <w:basedOn w:val="Normal"/>
    <w:rsid w:val="007D2793"/>
    <w:pPr>
      <w:spacing w:after="240"/>
      <w:ind w:left="720" w:hanging="720"/>
    </w:pPr>
    <w:rPr>
      <w:rFonts w:eastAsia="MS Minngs"/>
      <w:b/>
      <w:iCs/>
      <w:color w:val="000000" w:themeColor="text1"/>
      <w:lang w:eastAsia="ja-JP"/>
    </w:rPr>
  </w:style>
  <w:style w:type="paragraph" w:customStyle="1" w:styleId="Bibliographie5">
    <w:name w:val="Bibliographie5"/>
    <w:basedOn w:val="Normal"/>
    <w:rsid w:val="006C6399"/>
    <w:pPr>
      <w:tabs>
        <w:tab w:val="left" w:pos="260"/>
        <w:tab w:val="left" w:pos="500"/>
      </w:tabs>
      <w:spacing w:after="240"/>
      <w:ind w:left="264" w:hanging="264"/>
    </w:pPr>
    <w:rPr>
      <w:rFonts w:eastAsia="MS Minngs"/>
      <w:b/>
      <w:iCs/>
      <w:color w:val="000000" w:themeColor="text1"/>
      <w:lang w:eastAsia="ja-JP"/>
    </w:rPr>
  </w:style>
  <w:style w:type="paragraph" w:styleId="Pieddepage">
    <w:name w:val="footer"/>
    <w:basedOn w:val="Normal"/>
    <w:link w:val="PieddepageCar"/>
    <w:uiPriority w:val="99"/>
    <w:unhideWhenUsed/>
    <w:rsid w:val="001041A3"/>
    <w:pPr>
      <w:tabs>
        <w:tab w:val="center" w:pos="4536"/>
        <w:tab w:val="right" w:pos="9072"/>
      </w:tabs>
    </w:pPr>
    <w:rPr>
      <w:lang w:val="en-GB"/>
    </w:rPr>
  </w:style>
  <w:style w:type="character" w:customStyle="1" w:styleId="PieddepageCar">
    <w:name w:val="Pied de page Car"/>
    <w:basedOn w:val="Policepardfaut"/>
    <w:link w:val="Pieddepage"/>
    <w:uiPriority w:val="99"/>
    <w:rsid w:val="001041A3"/>
    <w:rPr>
      <w:lang w:val="fr-FR"/>
    </w:rPr>
  </w:style>
  <w:style w:type="character" w:styleId="Numrodepage">
    <w:name w:val="page number"/>
    <w:basedOn w:val="Policepardfaut"/>
    <w:uiPriority w:val="99"/>
    <w:semiHidden/>
    <w:unhideWhenUsed/>
    <w:rsid w:val="001041A3"/>
  </w:style>
  <w:style w:type="paragraph" w:customStyle="1" w:styleId="Bibliographie6">
    <w:name w:val="Bibliographie6"/>
    <w:basedOn w:val="Normal"/>
    <w:rsid w:val="00AB528A"/>
    <w:pPr>
      <w:tabs>
        <w:tab w:val="left" w:pos="380"/>
      </w:tabs>
      <w:spacing w:after="240"/>
      <w:ind w:left="384" w:hanging="384"/>
      <w:contextualSpacing/>
      <w:jc w:val="both"/>
    </w:pPr>
    <w:rPr>
      <w:color w:val="000000" w:themeColor="text1"/>
    </w:rPr>
  </w:style>
  <w:style w:type="paragraph" w:customStyle="1" w:styleId="Bibliographie7">
    <w:name w:val="Bibliographie7"/>
    <w:basedOn w:val="Normal"/>
    <w:rsid w:val="00893552"/>
    <w:pPr>
      <w:spacing w:line="480" w:lineRule="auto"/>
      <w:ind w:left="720" w:hanging="720"/>
      <w:contextualSpacing/>
      <w:jc w:val="both"/>
    </w:pPr>
    <w:rPr>
      <w:i/>
      <w:color w:val="000000"/>
      <w:shd w:val="clear" w:color="auto" w:fill="FFFFFF"/>
    </w:rPr>
  </w:style>
  <w:style w:type="paragraph" w:customStyle="1" w:styleId="Bibliographie8">
    <w:name w:val="Bibliographie8"/>
    <w:basedOn w:val="Normal"/>
    <w:rsid w:val="00653729"/>
    <w:pPr>
      <w:tabs>
        <w:tab w:val="left" w:pos="380"/>
      </w:tabs>
      <w:spacing w:after="240"/>
      <w:ind w:left="384" w:hanging="384"/>
    </w:pPr>
    <w:rPr>
      <w:rFonts w:eastAsia="MS Minngs"/>
      <w:b/>
      <w:iCs/>
      <w:color w:val="000000" w:themeColor="text1"/>
      <w:lang w:eastAsia="ja-JP"/>
    </w:rPr>
  </w:style>
  <w:style w:type="paragraph" w:customStyle="1" w:styleId="Bibliographie9">
    <w:name w:val="Bibliographie9"/>
    <w:basedOn w:val="Normal"/>
    <w:rsid w:val="00C85C2E"/>
    <w:pPr>
      <w:ind w:left="720" w:hanging="720"/>
      <w:jc w:val="both"/>
    </w:pPr>
  </w:style>
  <w:style w:type="paragraph" w:customStyle="1" w:styleId="Bibliographie10">
    <w:name w:val="Bibliographie10"/>
    <w:basedOn w:val="Normal"/>
    <w:rsid w:val="00434DD8"/>
    <w:pPr>
      <w:ind w:left="720" w:hanging="720"/>
    </w:pPr>
    <w:rPr>
      <w:rFonts w:eastAsia="MS Minngs"/>
      <w:b/>
      <w:iCs/>
      <w:color w:val="000000" w:themeColor="text1"/>
      <w:lang w:eastAsia="ja-JP"/>
    </w:rPr>
  </w:style>
  <w:style w:type="paragraph" w:customStyle="1" w:styleId="Bibliographie11">
    <w:name w:val="Bibliographie11"/>
    <w:basedOn w:val="Normal"/>
    <w:rsid w:val="001D34E2"/>
    <w:pPr>
      <w:ind w:left="720" w:hanging="720"/>
    </w:pPr>
    <w:rPr>
      <w:rFonts w:eastAsia="MS Minngs"/>
      <w:b/>
      <w:iCs/>
      <w:color w:val="000000" w:themeColor="text1"/>
      <w:lang w:eastAsia="ja-JP"/>
    </w:rPr>
  </w:style>
  <w:style w:type="paragraph" w:customStyle="1" w:styleId="Bibliographie12">
    <w:name w:val="Bibliographie12"/>
    <w:basedOn w:val="Normal"/>
    <w:rsid w:val="003E4771"/>
    <w:pPr>
      <w:tabs>
        <w:tab w:val="left" w:pos="500"/>
      </w:tabs>
      <w:spacing w:after="240"/>
      <w:ind w:left="504" w:hanging="504"/>
      <w:contextualSpacing/>
      <w:jc w:val="both"/>
    </w:pPr>
    <w:rPr>
      <w:i/>
      <w:color w:val="000000"/>
      <w:shd w:val="clear" w:color="auto" w:fill="FFFFFF"/>
    </w:rPr>
  </w:style>
  <w:style w:type="character" w:customStyle="1" w:styleId="A53">
    <w:name w:val="A5+3"/>
    <w:uiPriority w:val="99"/>
    <w:rsid w:val="00C27DD8"/>
    <w:rPr>
      <w:rFonts w:cs="Minion Pro"/>
      <w:color w:val="000000"/>
      <w:sz w:val="20"/>
      <w:szCs w:val="20"/>
    </w:rPr>
  </w:style>
  <w:style w:type="paragraph" w:customStyle="1" w:styleId="Bibliographie13">
    <w:name w:val="Bibliographie13"/>
    <w:basedOn w:val="Normal"/>
    <w:rsid w:val="006E385A"/>
    <w:pPr>
      <w:widowControl w:val="0"/>
      <w:autoSpaceDE w:val="0"/>
      <w:autoSpaceDN w:val="0"/>
      <w:adjustRightInd w:val="0"/>
      <w:ind w:left="720" w:hanging="720"/>
    </w:pPr>
    <w:rPr>
      <w:sz w:val="16"/>
      <w:szCs w:val="16"/>
    </w:rPr>
  </w:style>
  <w:style w:type="character" w:customStyle="1" w:styleId="boomerang-time-zone">
    <w:name w:val="boomerang-time-zone"/>
    <w:basedOn w:val="Policepardfaut"/>
    <w:rsid w:val="007B5972"/>
  </w:style>
  <w:style w:type="paragraph" w:customStyle="1" w:styleId="Bibliographie14">
    <w:name w:val="Bibliographie14"/>
    <w:basedOn w:val="Normal"/>
    <w:rsid w:val="002950C4"/>
    <w:pPr>
      <w:tabs>
        <w:tab w:val="left" w:pos="380"/>
      </w:tabs>
      <w:spacing w:line="480" w:lineRule="auto"/>
      <w:ind w:left="384" w:hanging="384"/>
    </w:pPr>
    <w:rPr>
      <w:rFonts w:eastAsia="MS Minngs"/>
      <w:b/>
      <w:iCs/>
      <w:color w:val="000000" w:themeColor="text1"/>
      <w:lang w:eastAsia="ja-JP"/>
    </w:rPr>
  </w:style>
  <w:style w:type="character" w:customStyle="1" w:styleId="msoins0">
    <w:name w:val="msoins"/>
    <w:basedOn w:val="Policepardfaut"/>
    <w:rsid w:val="006C29FD"/>
  </w:style>
  <w:style w:type="paragraph" w:customStyle="1" w:styleId="Bibliographie15">
    <w:name w:val="Bibliographie15"/>
    <w:basedOn w:val="Normal"/>
    <w:rsid w:val="00986DD4"/>
    <w:pPr>
      <w:tabs>
        <w:tab w:val="left" w:pos="380"/>
      </w:tabs>
      <w:spacing w:after="240"/>
      <w:ind w:left="384" w:hanging="384"/>
      <w:jc w:val="both"/>
    </w:pPr>
    <w:rPr>
      <w:rFonts w:eastAsia="MS Minngs"/>
      <w:iCs/>
      <w:color w:val="000000"/>
    </w:rPr>
  </w:style>
  <w:style w:type="paragraph" w:customStyle="1" w:styleId="Bibliographie16">
    <w:name w:val="Bibliographie16"/>
    <w:basedOn w:val="Normal"/>
    <w:rsid w:val="00B84D1B"/>
    <w:pPr>
      <w:widowControl w:val="0"/>
      <w:autoSpaceDE w:val="0"/>
      <w:autoSpaceDN w:val="0"/>
      <w:adjustRightInd w:val="0"/>
      <w:ind w:left="720" w:hanging="720"/>
      <w:jc w:val="both"/>
    </w:pPr>
    <w:rPr>
      <w:rFonts w:eastAsia="MS Minngs"/>
      <w:iCs/>
      <w:color w:val="000000"/>
    </w:rPr>
  </w:style>
  <w:style w:type="paragraph" w:styleId="En-tte">
    <w:name w:val="header"/>
    <w:basedOn w:val="Normal"/>
    <w:link w:val="En-tteCar"/>
    <w:uiPriority w:val="99"/>
    <w:unhideWhenUsed/>
    <w:rsid w:val="0053508C"/>
    <w:pPr>
      <w:tabs>
        <w:tab w:val="center" w:pos="4536"/>
        <w:tab w:val="right" w:pos="9072"/>
      </w:tabs>
    </w:pPr>
  </w:style>
  <w:style w:type="character" w:customStyle="1" w:styleId="En-tteCar">
    <w:name w:val="En-tête Car"/>
    <w:basedOn w:val="Policepardfaut"/>
    <w:link w:val="En-tte"/>
    <w:uiPriority w:val="99"/>
    <w:rsid w:val="0053508C"/>
    <w:rPr>
      <w:lang w:val="fr-FR"/>
    </w:rPr>
  </w:style>
  <w:style w:type="paragraph" w:customStyle="1" w:styleId="Bibliographie17">
    <w:name w:val="Bibliographie17"/>
    <w:basedOn w:val="Normal"/>
    <w:rsid w:val="009800DD"/>
    <w:pPr>
      <w:tabs>
        <w:tab w:val="left" w:pos="260"/>
      </w:tabs>
      <w:spacing w:after="240"/>
      <w:ind w:left="264" w:hanging="264"/>
      <w:jc w:val="both"/>
    </w:pPr>
    <w:rPr>
      <w:rFonts w:eastAsia="MS Minngs"/>
      <w:b/>
      <w:iCs/>
      <w:color w:val="000000" w:themeColor="text1"/>
      <w:lang w:eastAsia="ja-JP"/>
    </w:rPr>
  </w:style>
  <w:style w:type="paragraph" w:customStyle="1" w:styleId="Bibliographie18">
    <w:name w:val="Bibliographie18"/>
    <w:basedOn w:val="Normal"/>
    <w:rsid w:val="00C44EDA"/>
    <w:pPr>
      <w:tabs>
        <w:tab w:val="left" w:pos="380"/>
      </w:tabs>
      <w:spacing w:after="240"/>
      <w:ind w:left="384" w:hanging="384"/>
      <w:jc w:val="both"/>
    </w:pPr>
    <w:rPr>
      <w:rFonts w:eastAsia="MS Minngs"/>
      <w:b/>
      <w:iCs/>
      <w:color w:val="000000" w:themeColor="text1"/>
      <w:lang w:eastAsia="ja-JP"/>
    </w:rPr>
  </w:style>
  <w:style w:type="paragraph" w:customStyle="1" w:styleId="Bibliographie19">
    <w:name w:val="Bibliographie19"/>
    <w:basedOn w:val="Normal"/>
    <w:rsid w:val="00795C1E"/>
    <w:pPr>
      <w:spacing w:after="240"/>
      <w:ind w:left="720" w:hanging="720"/>
      <w:jc w:val="both"/>
    </w:pPr>
    <w:rPr>
      <w:color w:val="000000" w:themeColor="text1"/>
    </w:rPr>
  </w:style>
  <w:style w:type="paragraph" w:customStyle="1" w:styleId="Bibliographie20">
    <w:name w:val="Bibliographie20"/>
    <w:basedOn w:val="Normal"/>
    <w:rsid w:val="00C4601B"/>
    <w:pPr>
      <w:tabs>
        <w:tab w:val="left" w:pos="380"/>
      </w:tabs>
      <w:spacing w:after="240"/>
      <w:ind w:left="384" w:hanging="384"/>
      <w:contextualSpacing/>
      <w:jc w:val="both"/>
    </w:pPr>
    <w:rPr>
      <w:color w:val="000000" w:themeColor="text1"/>
    </w:rPr>
  </w:style>
  <w:style w:type="paragraph" w:customStyle="1" w:styleId="Bibliographie21">
    <w:name w:val="Bibliographie21"/>
    <w:basedOn w:val="Normal"/>
    <w:rsid w:val="00394C68"/>
    <w:pPr>
      <w:ind w:left="720" w:hanging="720"/>
      <w:jc w:val="both"/>
    </w:pPr>
    <w:rPr>
      <w:rFonts w:ascii="Times Roman" w:eastAsia="MS Minngs" w:hAnsi="Times Roman" w:cs="Arial"/>
      <w:b/>
      <w:iCs/>
      <w:color w:val="000000" w:themeColor="text1"/>
      <w:lang w:eastAsia="ja-JP"/>
    </w:rPr>
  </w:style>
  <w:style w:type="paragraph" w:customStyle="1" w:styleId="Bibliographie22">
    <w:name w:val="Bibliographie22"/>
    <w:basedOn w:val="Normal"/>
    <w:rsid w:val="00B06FB8"/>
    <w:pPr>
      <w:tabs>
        <w:tab w:val="left" w:pos="500"/>
      </w:tabs>
      <w:spacing w:after="240"/>
      <w:ind w:left="504" w:hanging="504"/>
      <w:jc w:val="both"/>
    </w:pPr>
    <w:rPr>
      <w:rFonts w:ascii="Times Roman" w:hAnsi="Times Roman" w:cs="Arial"/>
    </w:rPr>
  </w:style>
  <w:style w:type="paragraph" w:customStyle="1" w:styleId="Bibliographie23">
    <w:name w:val="Bibliographie23"/>
    <w:basedOn w:val="Normal"/>
    <w:rsid w:val="000A6781"/>
    <w:pPr>
      <w:tabs>
        <w:tab w:val="left" w:pos="500"/>
      </w:tabs>
      <w:ind w:left="504" w:hanging="504"/>
      <w:jc w:val="both"/>
    </w:pPr>
    <w:rPr>
      <w:rFonts w:ascii="Times Roman" w:eastAsia="MS Minngs" w:hAnsi="Times Roman" w:cs="Arial"/>
      <w:b/>
      <w:iCs/>
      <w:color w:val="000000" w:themeColor="text1"/>
      <w:lang w:eastAsia="ja-JP"/>
    </w:rPr>
  </w:style>
  <w:style w:type="paragraph" w:customStyle="1" w:styleId="Bibliographie24">
    <w:name w:val="Bibliographie24"/>
    <w:basedOn w:val="Normal"/>
    <w:link w:val="BibliographyCar"/>
    <w:rsid w:val="00E759AB"/>
    <w:pPr>
      <w:spacing w:after="240"/>
      <w:jc w:val="both"/>
    </w:pPr>
    <w:rPr>
      <w:rFonts w:ascii="Times Roman" w:eastAsia="MS Minngs" w:hAnsi="Times Roman" w:cs="Arial"/>
      <w:b/>
      <w:iCs/>
      <w:color w:val="000000" w:themeColor="text1"/>
      <w:lang w:eastAsia="ja-JP"/>
    </w:rPr>
  </w:style>
  <w:style w:type="character" w:customStyle="1" w:styleId="BibliographyCar">
    <w:name w:val="Bibliography Car"/>
    <w:basedOn w:val="Policepardfaut"/>
    <w:link w:val="Bibliographie24"/>
    <w:rsid w:val="00E759AB"/>
    <w:rPr>
      <w:rFonts w:ascii="Times Roman" w:eastAsia="MS Minngs" w:hAnsi="Times Roman" w:cs="Arial"/>
      <w:b/>
      <w:iCs/>
      <w:color w:val="000000" w:themeColor="text1"/>
      <w:lang w:val="en-US" w:eastAsia="ja-JP"/>
    </w:rPr>
  </w:style>
  <w:style w:type="paragraph" w:customStyle="1" w:styleId="Bibliographie25">
    <w:name w:val="Bibliographie25"/>
    <w:basedOn w:val="Normal"/>
    <w:link w:val="BibliographyCar1"/>
    <w:rsid w:val="00663855"/>
    <w:pPr>
      <w:ind w:left="720" w:hanging="720"/>
      <w:jc w:val="both"/>
    </w:pPr>
    <w:rPr>
      <w:rFonts w:eastAsia="MS Minngs" w:cs="Arial"/>
      <w:b/>
      <w:iCs/>
      <w:color w:val="000000" w:themeColor="text1"/>
      <w:lang w:eastAsia="ja-JP"/>
    </w:rPr>
  </w:style>
  <w:style w:type="character" w:customStyle="1" w:styleId="BibliographyCar1">
    <w:name w:val="Bibliography Car1"/>
    <w:basedOn w:val="Policepardfaut"/>
    <w:link w:val="Bibliographie25"/>
    <w:rsid w:val="00663855"/>
    <w:rPr>
      <w:rFonts w:eastAsia="MS Minngs" w:cs="Arial"/>
      <w:b/>
      <w:iCs/>
      <w:color w:val="000000" w:themeColor="text1"/>
      <w:lang w:val="en-US" w:eastAsia="ja-JP"/>
    </w:rPr>
  </w:style>
  <w:style w:type="paragraph" w:customStyle="1" w:styleId="Bibliographie26">
    <w:name w:val="Bibliographie26"/>
    <w:basedOn w:val="Normal"/>
    <w:link w:val="BibliographyCar2"/>
    <w:rsid w:val="009E4F71"/>
    <w:pPr>
      <w:spacing w:after="240"/>
      <w:jc w:val="both"/>
    </w:pPr>
    <w:rPr>
      <w:rFonts w:asciiTheme="majorHAnsi" w:hAnsiTheme="majorHAnsi" w:cstheme="majorHAnsi"/>
      <w:noProof/>
      <w:sz w:val="20"/>
      <w:szCs w:val="20"/>
    </w:rPr>
  </w:style>
  <w:style w:type="character" w:customStyle="1" w:styleId="BibliographyCar2">
    <w:name w:val="Bibliography Car2"/>
    <w:basedOn w:val="Policepardfaut"/>
    <w:link w:val="Bibliographie26"/>
    <w:rsid w:val="009E4F71"/>
    <w:rPr>
      <w:rFonts w:asciiTheme="majorHAnsi" w:eastAsiaTheme="minorHAnsi" w:hAnsiTheme="majorHAnsi" w:cstheme="majorHAnsi"/>
      <w:noProof/>
      <w:sz w:val="20"/>
      <w:szCs w:val="20"/>
      <w:lang w:val="en-US"/>
    </w:rPr>
  </w:style>
  <w:style w:type="paragraph" w:customStyle="1" w:styleId="Bibliographie27">
    <w:name w:val="Bibliographie27"/>
    <w:basedOn w:val="Normal"/>
    <w:link w:val="BibliographyCar3"/>
    <w:rsid w:val="007F236F"/>
    <w:pPr>
      <w:ind w:left="720" w:hanging="720"/>
      <w:jc w:val="both"/>
    </w:pPr>
    <w:rPr>
      <w:rFonts w:asciiTheme="majorHAnsi" w:hAnsiTheme="majorHAnsi" w:cstheme="majorHAnsi"/>
      <w:noProof/>
      <w:sz w:val="20"/>
      <w:szCs w:val="20"/>
    </w:rPr>
  </w:style>
  <w:style w:type="character" w:customStyle="1" w:styleId="BibliographyCar3">
    <w:name w:val="Bibliography Car3"/>
    <w:basedOn w:val="Policepardfaut"/>
    <w:link w:val="Bibliographie27"/>
    <w:rsid w:val="007F236F"/>
    <w:rPr>
      <w:rFonts w:asciiTheme="majorHAnsi" w:eastAsiaTheme="minorHAnsi" w:hAnsiTheme="majorHAnsi" w:cstheme="majorHAnsi"/>
      <w:noProof/>
      <w:sz w:val="20"/>
      <w:szCs w:val="20"/>
      <w:lang w:val="en-US"/>
    </w:rPr>
  </w:style>
  <w:style w:type="paragraph" w:customStyle="1" w:styleId="Bibliographie28">
    <w:name w:val="Bibliographie28"/>
    <w:basedOn w:val="Normal"/>
    <w:link w:val="BibliographyCar4"/>
    <w:rsid w:val="002B5BA8"/>
    <w:pPr>
      <w:ind w:left="720" w:hanging="720"/>
      <w:jc w:val="both"/>
    </w:pPr>
    <w:rPr>
      <w:rFonts w:asciiTheme="majorHAnsi" w:eastAsia="MS Minngs" w:hAnsiTheme="majorHAnsi" w:cstheme="majorHAnsi"/>
      <w:b/>
      <w:iCs/>
      <w:color w:val="000000" w:themeColor="text1"/>
      <w:sz w:val="20"/>
      <w:szCs w:val="20"/>
      <w:lang w:eastAsia="ja-JP"/>
    </w:rPr>
  </w:style>
  <w:style w:type="character" w:customStyle="1" w:styleId="BibliographyCar4">
    <w:name w:val="Bibliography Car4"/>
    <w:basedOn w:val="Policepardfaut"/>
    <w:link w:val="Bibliographie28"/>
    <w:rsid w:val="002B5BA8"/>
    <w:rPr>
      <w:rFonts w:asciiTheme="majorHAnsi" w:eastAsia="MS Minngs" w:hAnsiTheme="majorHAnsi" w:cstheme="majorHAnsi"/>
      <w:b/>
      <w:iCs/>
      <w:color w:val="000000" w:themeColor="text1"/>
      <w:sz w:val="20"/>
      <w:szCs w:val="20"/>
      <w:lang w:val="en-US" w:eastAsia="ja-JP"/>
    </w:rPr>
  </w:style>
  <w:style w:type="paragraph" w:customStyle="1" w:styleId="Bibliographie29">
    <w:name w:val="Bibliographie29"/>
    <w:basedOn w:val="Normal"/>
    <w:link w:val="BibliographyCar5"/>
    <w:rsid w:val="000943AA"/>
    <w:pPr>
      <w:spacing w:after="240"/>
      <w:jc w:val="both"/>
    </w:pPr>
    <w:rPr>
      <w:rFonts w:asciiTheme="majorHAnsi" w:eastAsia="MS Minngs" w:hAnsiTheme="majorHAnsi" w:cstheme="majorHAnsi"/>
      <w:b/>
      <w:iCs/>
      <w:color w:val="000000" w:themeColor="text1"/>
      <w:sz w:val="20"/>
      <w:szCs w:val="20"/>
      <w:lang w:eastAsia="ja-JP"/>
    </w:rPr>
  </w:style>
  <w:style w:type="character" w:customStyle="1" w:styleId="BibliographyCar5">
    <w:name w:val="Bibliography Car5"/>
    <w:basedOn w:val="Policepardfaut"/>
    <w:link w:val="Bibliographie29"/>
    <w:rsid w:val="000943AA"/>
    <w:rPr>
      <w:rFonts w:asciiTheme="majorHAnsi" w:eastAsia="MS Minngs" w:hAnsiTheme="majorHAnsi" w:cstheme="majorHAnsi"/>
      <w:b/>
      <w:iCs/>
      <w:color w:val="000000" w:themeColor="text1"/>
      <w:sz w:val="20"/>
      <w:szCs w:val="20"/>
      <w:lang w:val="en-US" w:eastAsia="ja-JP"/>
    </w:rPr>
  </w:style>
  <w:style w:type="paragraph" w:customStyle="1" w:styleId="Bibliographie30">
    <w:name w:val="Bibliographie30"/>
    <w:basedOn w:val="Normal"/>
    <w:link w:val="BibliographyCar6"/>
    <w:rsid w:val="0040564A"/>
    <w:pPr>
      <w:ind w:left="720" w:hanging="720"/>
      <w:jc w:val="both"/>
    </w:pPr>
    <w:rPr>
      <w:rFonts w:asciiTheme="majorHAnsi" w:hAnsiTheme="majorHAnsi" w:cstheme="majorHAnsi"/>
      <w:sz w:val="20"/>
      <w:szCs w:val="20"/>
    </w:rPr>
  </w:style>
  <w:style w:type="character" w:customStyle="1" w:styleId="BibliographyCar6">
    <w:name w:val="Bibliography Car6"/>
    <w:basedOn w:val="Policepardfaut"/>
    <w:link w:val="Bibliographie30"/>
    <w:rsid w:val="0040564A"/>
    <w:rPr>
      <w:rFonts w:asciiTheme="majorHAnsi" w:eastAsiaTheme="minorHAnsi" w:hAnsiTheme="majorHAnsi" w:cstheme="majorHAnsi"/>
      <w:sz w:val="20"/>
      <w:szCs w:val="20"/>
      <w:lang w:val="en-US"/>
    </w:rPr>
  </w:style>
  <w:style w:type="table" w:styleId="Grilledutableau">
    <w:name w:val="Table Grid"/>
    <w:basedOn w:val="TableauNormal"/>
    <w:uiPriority w:val="59"/>
    <w:rsid w:val="00EF6C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31">
    <w:name w:val="Bibliographie31"/>
    <w:basedOn w:val="Normal"/>
    <w:link w:val="BibliographyCar7"/>
    <w:rsid w:val="00CC25B2"/>
    <w:pPr>
      <w:spacing w:after="240"/>
      <w:ind w:right="-499"/>
      <w:jc w:val="both"/>
    </w:pPr>
    <w:rPr>
      <w:rFonts w:asciiTheme="majorHAnsi" w:hAnsiTheme="majorHAnsi" w:cstheme="majorHAnsi"/>
      <w:bCs/>
      <w:color w:val="000000" w:themeColor="text1"/>
    </w:rPr>
  </w:style>
  <w:style w:type="character" w:customStyle="1" w:styleId="BibliographyCar7">
    <w:name w:val="Bibliography Car7"/>
    <w:basedOn w:val="Policepardfaut"/>
    <w:link w:val="Bibliographie31"/>
    <w:rsid w:val="00CC25B2"/>
    <w:rPr>
      <w:rFonts w:asciiTheme="majorHAnsi" w:eastAsiaTheme="minorHAnsi" w:hAnsiTheme="majorHAnsi" w:cstheme="majorHAnsi"/>
      <w:bCs/>
      <w:color w:val="000000" w:themeColor="text1"/>
      <w:lang w:val="en-US"/>
    </w:rPr>
  </w:style>
  <w:style w:type="character" w:customStyle="1" w:styleId="mixed-citation">
    <w:name w:val="mixed-citation"/>
    <w:basedOn w:val="Policepardfaut"/>
    <w:rsid w:val="00A6370A"/>
  </w:style>
  <w:style w:type="character" w:customStyle="1" w:styleId="docsum-authors">
    <w:name w:val="docsum-authors"/>
    <w:basedOn w:val="Policepardfaut"/>
    <w:rsid w:val="00B7456F"/>
  </w:style>
  <w:style w:type="character" w:customStyle="1" w:styleId="docsum-journal-citation">
    <w:name w:val="docsum-journal-citation"/>
    <w:basedOn w:val="Policepardfaut"/>
    <w:rsid w:val="00B7456F"/>
  </w:style>
  <w:style w:type="character" w:customStyle="1" w:styleId="citation-part">
    <w:name w:val="citation-part"/>
    <w:basedOn w:val="Policepardfaut"/>
    <w:rsid w:val="00B7456F"/>
  </w:style>
  <w:style w:type="character" w:customStyle="1" w:styleId="docsum-pmid">
    <w:name w:val="docsum-pmid"/>
    <w:basedOn w:val="Policepardfaut"/>
    <w:rsid w:val="00B7456F"/>
  </w:style>
  <w:style w:type="character" w:customStyle="1" w:styleId="position-number">
    <w:name w:val="position-number"/>
    <w:basedOn w:val="Policepardfaut"/>
    <w:rsid w:val="00B7456F"/>
  </w:style>
  <w:style w:type="character" w:customStyle="1" w:styleId="language">
    <w:name w:val="language"/>
    <w:basedOn w:val="Policepardfaut"/>
    <w:rsid w:val="00B7456F"/>
  </w:style>
  <w:style w:type="paragraph" w:customStyle="1" w:styleId="Bibliographie32">
    <w:name w:val="Bibliographie32"/>
    <w:basedOn w:val="Normal"/>
    <w:link w:val="BibliographyCar8"/>
    <w:rsid w:val="00A85920"/>
    <w:pPr>
      <w:spacing w:after="240"/>
      <w:ind w:right="-499"/>
      <w:jc w:val="both"/>
    </w:pPr>
    <w:rPr>
      <w:rFonts w:asciiTheme="majorHAnsi" w:eastAsia="MS Minngs" w:hAnsiTheme="majorHAnsi" w:cstheme="majorHAnsi"/>
      <w:b/>
      <w:iCs/>
      <w:color w:val="000000" w:themeColor="text1"/>
      <w:lang w:eastAsia="ja-JP"/>
    </w:rPr>
  </w:style>
  <w:style w:type="character" w:customStyle="1" w:styleId="BibliographyCar8">
    <w:name w:val="Bibliography Car8"/>
    <w:basedOn w:val="Policepardfaut"/>
    <w:link w:val="Bibliographie32"/>
    <w:rsid w:val="00A85920"/>
    <w:rPr>
      <w:rFonts w:asciiTheme="majorHAnsi" w:eastAsia="MS Minngs" w:hAnsiTheme="majorHAnsi" w:cstheme="majorHAnsi"/>
      <w:b/>
      <w:iCs/>
      <w:color w:val="000000" w:themeColor="text1"/>
      <w:lang w:eastAsia="ja-JP"/>
    </w:rPr>
  </w:style>
  <w:style w:type="paragraph" w:customStyle="1" w:styleId="Bibliographie33">
    <w:name w:val="Bibliographie33"/>
    <w:basedOn w:val="Normal"/>
    <w:link w:val="BibliographyCar9"/>
    <w:rsid w:val="00431317"/>
    <w:pPr>
      <w:ind w:left="720" w:right="-499" w:hanging="720"/>
      <w:jc w:val="both"/>
    </w:pPr>
    <w:rPr>
      <w:rFonts w:asciiTheme="majorHAnsi" w:eastAsia="MS Minngs" w:hAnsiTheme="majorHAnsi" w:cstheme="majorHAnsi"/>
      <w:b/>
      <w:iCs/>
      <w:color w:val="000000" w:themeColor="text1"/>
      <w:lang w:eastAsia="ja-JP"/>
    </w:rPr>
  </w:style>
  <w:style w:type="character" w:customStyle="1" w:styleId="BibliographyCar9">
    <w:name w:val="Bibliography Car9"/>
    <w:basedOn w:val="Policepardfaut"/>
    <w:link w:val="Bibliographie33"/>
    <w:rsid w:val="00431317"/>
    <w:rPr>
      <w:rFonts w:asciiTheme="majorHAnsi" w:eastAsia="MS Minngs" w:hAnsiTheme="majorHAnsi" w:cstheme="majorHAnsi"/>
      <w:b/>
      <w:iCs/>
      <w:color w:val="000000" w:themeColor="text1"/>
      <w:lang w:eastAsia="ja-JP"/>
    </w:rPr>
  </w:style>
  <w:style w:type="paragraph" w:customStyle="1" w:styleId="Bibliographie34">
    <w:name w:val="Bibliographie34"/>
    <w:basedOn w:val="Normal"/>
    <w:link w:val="BibliographyCar10"/>
    <w:rsid w:val="00A34C61"/>
    <w:pPr>
      <w:spacing w:after="240"/>
      <w:ind w:right="-499"/>
      <w:jc w:val="both"/>
    </w:pPr>
    <w:rPr>
      <w:rFonts w:asciiTheme="majorHAnsi" w:hAnsiTheme="majorHAnsi" w:cstheme="majorHAnsi"/>
      <w:b/>
      <w:color w:val="000000" w:themeColor="text1"/>
    </w:rPr>
  </w:style>
  <w:style w:type="character" w:customStyle="1" w:styleId="BibliographyCar10">
    <w:name w:val="Bibliography Car10"/>
    <w:basedOn w:val="Policepardfaut"/>
    <w:link w:val="Bibliographie34"/>
    <w:rsid w:val="00A34C61"/>
    <w:rPr>
      <w:rFonts w:asciiTheme="majorHAnsi" w:eastAsiaTheme="minorHAnsi" w:hAnsiTheme="majorHAnsi" w:cstheme="majorHAnsi"/>
      <w:b/>
      <w:color w:val="000000" w:themeColor="tex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C7B9B-2598-4DF9-835A-B8F2E7462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4311</Words>
  <Characters>188715</Characters>
  <Application>Microsoft Office Word</Application>
  <DocSecurity>0</DocSecurity>
  <Lines>1572</Lines>
  <Paragraphs>4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laume Fond</dc:creator>
  <cp:lastModifiedBy>Guillaume Fond</cp:lastModifiedBy>
  <cp:revision>3</cp:revision>
  <dcterms:created xsi:type="dcterms:W3CDTF">2022-11-24T17:42:00Z</dcterms:created>
  <dcterms:modified xsi:type="dcterms:W3CDTF">2022-11-24T17:43:00Z</dcterms:modified>
</cp:coreProperties>
</file>